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2DA6" w:rsidRPr="005A2DA6" w:rsidRDefault="00996781" w:rsidP="005A2DA6">
      <w:pPr>
        <w:pStyle w:val="Title"/>
        <w:keepNext/>
        <w:widowControl/>
        <w:overflowPunct w:val="0"/>
        <w:autoSpaceDE w:val="0"/>
        <w:autoSpaceDN w:val="0"/>
        <w:adjustRightInd w:val="0"/>
        <w:spacing w:line="240" w:lineRule="auto"/>
        <w:ind w:left="567"/>
        <w:jc w:val="left"/>
        <w:textAlignment w:val="baseline"/>
        <w:rPr>
          <w:rFonts w:ascii="Times New Roman" w:hAnsi="Times New Roman" w:cs="Times New Roman"/>
          <w:b/>
          <w:noProof/>
          <w:kern w:val="28"/>
          <w:sz w:val="28"/>
          <w:szCs w:val="22"/>
        </w:rPr>
      </w:pPr>
      <w:r w:rsidRPr="00996781">
        <w:rPr>
          <w:rFonts w:ascii="Times New Roman" w:hAnsi="Times New Roman" w:cs="Times New Roman"/>
          <w:b/>
          <w:noProof/>
          <w:kern w:val="28"/>
          <w:sz w:val="28"/>
          <w:szCs w:val="22"/>
        </w:rPr>
        <w:t>Protactinium-231 (</w:t>
      </w:r>
      <w:r w:rsidRPr="0019051B">
        <w:rPr>
          <w:rFonts w:ascii="Times New Roman" w:hAnsi="Times New Roman" w:cs="Times New Roman"/>
          <w:b/>
          <w:noProof/>
          <w:kern w:val="28"/>
          <w:sz w:val="28"/>
          <w:szCs w:val="22"/>
          <w:vertAlign w:val="superscript"/>
        </w:rPr>
        <w:t>231</w:t>
      </w:r>
      <w:r w:rsidRPr="00996781">
        <w:rPr>
          <w:rFonts w:ascii="Times New Roman" w:hAnsi="Times New Roman" w:cs="Times New Roman"/>
          <w:b/>
          <w:noProof/>
          <w:kern w:val="28"/>
          <w:sz w:val="28"/>
          <w:szCs w:val="22"/>
        </w:rPr>
        <w:t>Pa) Measurement for Isotope Chronometry in Nuclear Forensics</w:t>
      </w:r>
    </w:p>
    <w:p w:rsidR="005A2DA6" w:rsidRPr="00A55F5D" w:rsidRDefault="005A2DA6" w:rsidP="005A2DA6">
      <w:pPr>
        <w:pStyle w:val="Title"/>
        <w:keepNext/>
        <w:widowControl/>
        <w:overflowPunct w:val="0"/>
        <w:autoSpaceDE w:val="0"/>
        <w:autoSpaceDN w:val="0"/>
        <w:adjustRightInd w:val="0"/>
        <w:spacing w:line="240" w:lineRule="auto"/>
        <w:ind w:left="567"/>
        <w:jc w:val="left"/>
        <w:textAlignment w:val="baseline"/>
        <w:rPr>
          <w:rFonts w:ascii="Times New Roman" w:hAnsi="Times New Roman" w:cs="Times New Roman"/>
          <w:b/>
          <w:noProof/>
          <w:kern w:val="28"/>
          <w:sz w:val="22"/>
          <w:szCs w:val="22"/>
        </w:rPr>
      </w:pPr>
    </w:p>
    <w:p w:rsidR="005A2DA6" w:rsidRPr="005A2DA6" w:rsidRDefault="00996781" w:rsidP="005A2DA6">
      <w:pPr>
        <w:pStyle w:val="BodyText"/>
        <w:spacing w:after="0" w:line="240" w:lineRule="auto"/>
        <w:ind w:left="567"/>
        <w:jc w:val="left"/>
        <w:rPr>
          <w:b/>
        </w:rPr>
      </w:pPr>
      <w:r>
        <w:rPr>
          <w:b/>
          <w:szCs w:val="22"/>
        </w:rPr>
        <w:t>E</w:t>
      </w:r>
      <w:r w:rsidR="005A2DA6" w:rsidRPr="005A2DA6">
        <w:rPr>
          <w:b/>
          <w:szCs w:val="22"/>
        </w:rPr>
        <w:t xml:space="preserve"> </w:t>
      </w:r>
      <w:proofErr w:type="spellStart"/>
      <w:r>
        <w:rPr>
          <w:b/>
          <w:szCs w:val="22"/>
        </w:rPr>
        <w:t>Keegan</w:t>
      </w:r>
      <w:r w:rsidRPr="005A2DA6">
        <w:rPr>
          <w:b/>
          <w:szCs w:val="22"/>
          <w:vertAlign w:val="superscript"/>
        </w:rPr>
        <w:t>a</w:t>
      </w:r>
      <w:proofErr w:type="spellEnd"/>
      <w:r w:rsidR="005A2DA6" w:rsidRPr="005A2DA6">
        <w:rPr>
          <w:b/>
          <w:szCs w:val="22"/>
        </w:rPr>
        <w:t xml:space="preserve">, </w:t>
      </w:r>
      <w:r>
        <w:rPr>
          <w:b/>
          <w:szCs w:val="22"/>
        </w:rPr>
        <w:t>A</w:t>
      </w:r>
      <w:r w:rsidR="005A2DA6" w:rsidRPr="005A2DA6">
        <w:rPr>
          <w:b/>
          <w:szCs w:val="22"/>
        </w:rPr>
        <w:t xml:space="preserve">. </w:t>
      </w:r>
      <w:proofErr w:type="spellStart"/>
      <w:r>
        <w:rPr>
          <w:b/>
          <w:szCs w:val="22"/>
        </w:rPr>
        <w:t>Stopic</w:t>
      </w:r>
      <w:r w:rsidR="005A2DA6" w:rsidRPr="005A2DA6">
        <w:rPr>
          <w:b/>
          <w:szCs w:val="22"/>
          <w:vertAlign w:val="superscript"/>
        </w:rPr>
        <w:t>a</w:t>
      </w:r>
      <w:proofErr w:type="spellEnd"/>
      <w:r w:rsidR="00430B12">
        <w:rPr>
          <w:b/>
          <w:szCs w:val="22"/>
        </w:rPr>
        <w:t xml:space="preserve"> and</w:t>
      </w:r>
      <w:r w:rsidR="00AF53ED">
        <w:rPr>
          <w:b/>
          <w:szCs w:val="22"/>
        </w:rPr>
        <w:t xml:space="preserve"> </w:t>
      </w:r>
      <w:r w:rsidR="0077456A">
        <w:rPr>
          <w:b/>
          <w:szCs w:val="22"/>
        </w:rPr>
        <w:t xml:space="preserve">G </w:t>
      </w:r>
      <w:proofErr w:type="spellStart"/>
      <w:r w:rsidR="0077456A">
        <w:rPr>
          <w:b/>
          <w:szCs w:val="22"/>
        </w:rPr>
        <w:t>Griffiths</w:t>
      </w:r>
      <w:r w:rsidR="00AF53ED" w:rsidRPr="005A2DA6">
        <w:rPr>
          <w:b/>
          <w:szCs w:val="22"/>
          <w:vertAlign w:val="superscript"/>
        </w:rPr>
        <w:t>a</w:t>
      </w:r>
      <w:proofErr w:type="spellEnd"/>
    </w:p>
    <w:p w:rsidR="005A2DA6" w:rsidRPr="00B928C6" w:rsidRDefault="005A2DA6" w:rsidP="00B928C6">
      <w:pPr>
        <w:pStyle w:val="IAEAAuthors"/>
        <w:spacing w:after="0"/>
        <w:ind w:left="567"/>
        <w:jc w:val="left"/>
        <w:rPr>
          <w:b w:val="0"/>
          <w:sz w:val="22"/>
          <w:szCs w:val="22"/>
        </w:rPr>
      </w:pPr>
      <w:r>
        <w:rPr>
          <w:b w:val="0"/>
          <w:sz w:val="22"/>
          <w:szCs w:val="22"/>
        </w:rPr>
        <w:t xml:space="preserve"> </w:t>
      </w:r>
    </w:p>
    <w:p w:rsidR="005A2DA6" w:rsidRDefault="00B928C6" w:rsidP="005A2DA6">
      <w:pPr>
        <w:pStyle w:val="BodyText"/>
        <w:spacing w:after="0" w:line="240" w:lineRule="auto"/>
        <w:ind w:left="567"/>
        <w:jc w:val="left"/>
      </w:pPr>
      <w:proofErr w:type="spellStart"/>
      <w:proofErr w:type="gramStart"/>
      <w:r w:rsidRPr="005A2DA6">
        <w:rPr>
          <w:b/>
          <w:szCs w:val="22"/>
          <w:vertAlign w:val="superscript"/>
        </w:rPr>
        <w:t>a</w:t>
      </w:r>
      <w:r w:rsidR="005A2DA6">
        <w:t>Australian</w:t>
      </w:r>
      <w:proofErr w:type="spellEnd"/>
      <w:proofErr w:type="gramEnd"/>
      <w:r w:rsidR="005A2DA6">
        <w:t xml:space="preserve"> Nuclear Science and Technology Organisation </w:t>
      </w:r>
      <w:r w:rsidR="005A2DA6" w:rsidRPr="00A55F5D">
        <w:t>(</w:t>
      </w:r>
      <w:r w:rsidR="005A2DA6">
        <w:t>ANSTO</w:t>
      </w:r>
      <w:r w:rsidR="005A2DA6" w:rsidRPr="00A55F5D">
        <w:t>)</w:t>
      </w:r>
      <w:r w:rsidR="00723228">
        <w:t>,</w:t>
      </w:r>
    </w:p>
    <w:p w:rsidR="005A2DA6" w:rsidRDefault="00723228" w:rsidP="005A2DA6">
      <w:pPr>
        <w:pStyle w:val="BodyText"/>
        <w:spacing w:after="0" w:line="240" w:lineRule="auto"/>
        <w:ind w:left="567"/>
        <w:jc w:val="left"/>
      </w:pPr>
      <w:r>
        <w:t>Lucas Heights</w:t>
      </w:r>
      <w:r w:rsidR="005A2DA6">
        <w:t>, New South Wales</w:t>
      </w:r>
      <w:r>
        <w:t>,</w:t>
      </w:r>
    </w:p>
    <w:p w:rsidR="005A2DA6" w:rsidRDefault="005A2DA6" w:rsidP="005A2DA6">
      <w:pPr>
        <w:pStyle w:val="BodyText"/>
        <w:spacing w:after="0" w:line="240" w:lineRule="auto"/>
        <w:ind w:left="567"/>
        <w:jc w:val="left"/>
      </w:pPr>
      <w:r>
        <w:t>Australia</w:t>
      </w:r>
    </w:p>
    <w:p w:rsidR="005A2DA6" w:rsidRDefault="005A2DA6" w:rsidP="005A2DA6">
      <w:pPr>
        <w:pStyle w:val="BodyText"/>
        <w:spacing w:after="0" w:line="240" w:lineRule="auto"/>
        <w:ind w:left="567"/>
        <w:jc w:val="left"/>
      </w:pPr>
    </w:p>
    <w:p w:rsidR="005A2DA6" w:rsidRDefault="005A2DA6" w:rsidP="005A2DA6">
      <w:pPr>
        <w:pStyle w:val="BodyText"/>
        <w:spacing w:after="0" w:line="240" w:lineRule="auto"/>
        <w:jc w:val="left"/>
      </w:pPr>
    </w:p>
    <w:p w:rsidR="005A2DA6" w:rsidRPr="0056580A" w:rsidRDefault="005A2DA6" w:rsidP="00DC5717">
      <w:pPr>
        <w:jc w:val="both"/>
        <w:rPr>
          <w:sz w:val="24"/>
          <w:szCs w:val="24"/>
        </w:rPr>
      </w:pPr>
      <w:r w:rsidRPr="0056580A">
        <w:rPr>
          <w:b/>
          <w:sz w:val="24"/>
          <w:szCs w:val="24"/>
        </w:rPr>
        <w:t>Abstract:</w:t>
      </w:r>
      <w:r w:rsidRPr="0056580A">
        <w:rPr>
          <w:sz w:val="24"/>
          <w:szCs w:val="24"/>
        </w:rPr>
        <w:t xml:space="preserve"> </w:t>
      </w:r>
      <w:r w:rsidR="005362FE">
        <w:rPr>
          <w:sz w:val="24"/>
          <w:szCs w:val="24"/>
        </w:rPr>
        <w:t>One of the key</w:t>
      </w:r>
      <w:r w:rsidR="00CD3EA2">
        <w:rPr>
          <w:sz w:val="24"/>
          <w:szCs w:val="24"/>
        </w:rPr>
        <w:t xml:space="preserve"> </w:t>
      </w:r>
      <w:r w:rsidR="005362FE">
        <w:rPr>
          <w:sz w:val="24"/>
          <w:szCs w:val="24"/>
        </w:rPr>
        <w:t xml:space="preserve">nuclear forensic </w:t>
      </w:r>
      <w:r w:rsidR="00CD3EA2">
        <w:rPr>
          <w:sz w:val="24"/>
          <w:szCs w:val="24"/>
        </w:rPr>
        <w:t>signature</w:t>
      </w:r>
      <w:r w:rsidR="005362FE">
        <w:rPr>
          <w:sz w:val="24"/>
          <w:szCs w:val="24"/>
        </w:rPr>
        <w:t>s</w:t>
      </w:r>
      <w:r w:rsidR="00CD3EA2">
        <w:rPr>
          <w:sz w:val="24"/>
          <w:szCs w:val="24"/>
        </w:rPr>
        <w:t xml:space="preserve"> </w:t>
      </w:r>
      <w:r w:rsidR="007E2909">
        <w:rPr>
          <w:sz w:val="24"/>
          <w:szCs w:val="24"/>
        </w:rPr>
        <w:t>of</w:t>
      </w:r>
      <w:r w:rsidR="004B4544">
        <w:rPr>
          <w:sz w:val="24"/>
          <w:szCs w:val="24"/>
        </w:rPr>
        <w:t xml:space="preserve"> the processing history of an </w:t>
      </w:r>
      <w:r w:rsidR="005362FE">
        <w:rPr>
          <w:sz w:val="24"/>
          <w:szCs w:val="24"/>
        </w:rPr>
        <w:t xml:space="preserve">unknown nuclear material </w:t>
      </w:r>
      <w:r w:rsidR="00CD3EA2">
        <w:rPr>
          <w:sz w:val="24"/>
          <w:szCs w:val="24"/>
        </w:rPr>
        <w:t xml:space="preserve">is the </w:t>
      </w:r>
      <w:r w:rsidR="005362FE">
        <w:rPr>
          <w:sz w:val="24"/>
          <w:szCs w:val="24"/>
        </w:rPr>
        <w:t xml:space="preserve">material’s </w:t>
      </w:r>
      <w:r w:rsidR="00CD3EA2">
        <w:rPr>
          <w:sz w:val="24"/>
          <w:szCs w:val="24"/>
        </w:rPr>
        <w:t>age i</w:t>
      </w:r>
      <w:r w:rsidR="003002E5">
        <w:rPr>
          <w:sz w:val="24"/>
          <w:szCs w:val="24"/>
        </w:rPr>
        <w:t>.</w:t>
      </w:r>
      <w:r w:rsidR="00CD3EA2">
        <w:rPr>
          <w:sz w:val="24"/>
          <w:szCs w:val="24"/>
        </w:rPr>
        <w:t>e</w:t>
      </w:r>
      <w:r w:rsidR="003002E5">
        <w:rPr>
          <w:sz w:val="24"/>
          <w:szCs w:val="24"/>
        </w:rPr>
        <w:t>.,</w:t>
      </w:r>
      <w:r w:rsidR="00CD3EA2">
        <w:rPr>
          <w:sz w:val="24"/>
          <w:szCs w:val="24"/>
        </w:rPr>
        <w:t xml:space="preserve"> </w:t>
      </w:r>
      <w:r w:rsidR="005362FE">
        <w:rPr>
          <w:sz w:val="24"/>
          <w:szCs w:val="24"/>
        </w:rPr>
        <w:t xml:space="preserve">the </w:t>
      </w:r>
      <w:r w:rsidR="003D6AA3">
        <w:rPr>
          <w:sz w:val="24"/>
          <w:szCs w:val="24"/>
        </w:rPr>
        <w:t>time</w:t>
      </w:r>
      <w:r w:rsidR="00CD3EA2">
        <w:rPr>
          <w:sz w:val="24"/>
          <w:szCs w:val="24"/>
        </w:rPr>
        <w:t xml:space="preserve"> since </w:t>
      </w:r>
      <w:r w:rsidR="003D6AA3">
        <w:rPr>
          <w:sz w:val="24"/>
          <w:szCs w:val="24"/>
        </w:rPr>
        <w:t xml:space="preserve">the material was </w:t>
      </w:r>
      <w:r w:rsidR="00CD3EA2">
        <w:rPr>
          <w:sz w:val="24"/>
          <w:szCs w:val="24"/>
        </w:rPr>
        <w:t xml:space="preserve">last </w:t>
      </w:r>
      <w:r w:rsidR="005362FE">
        <w:rPr>
          <w:sz w:val="24"/>
          <w:szCs w:val="24"/>
        </w:rPr>
        <w:t xml:space="preserve">chemically </w:t>
      </w:r>
      <w:r w:rsidR="0074069F">
        <w:rPr>
          <w:sz w:val="24"/>
          <w:szCs w:val="24"/>
        </w:rPr>
        <w:t>processed</w:t>
      </w:r>
      <w:r w:rsidR="000A665D">
        <w:rPr>
          <w:sz w:val="24"/>
          <w:szCs w:val="24"/>
        </w:rPr>
        <w:t>.</w:t>
      </w:r>
      <w:r w:rsidR="0074069F">
        <w:rPr>
          <w:sz w:val="24"/>
          <w:szCs w:val="24"/>
        </w:rPr>
        <w:t xml:space="preserve"> </w:t>
      </w:r>
      <w:r w:rsidR="00DF5C53">
        <w:rPr>
          <w:sz w:val="24"/>
          <w:szCs w:val="24"/>
        </w:rPr>
        <w:t>A</w:t>
      </w:r>
      <w:r w:rsidR="000A665D">
        <w:rPr>
          <w:sz w:val="24"/>
          <w:szCs w:val="24"/>
        </w:rPr>
        <w:t>greement between the results from</w:t>
      </w:r>
      <w:r w:rsidR="0074069F">
        <w:rPr>
          <w:sz w:val="24"/>
          <w:szCs w:val="24"/>
        </w:rPr>
        <w:t xml:space="preserve"> </w:t>
      </w:r>
      <w:r w:rsidR="0010070F">
        <w:rPr>
          <w:sz w:val="24"/>
          <w:szCs w:val="24"/>
        </w:rPr>
        <w:t xml:space="preserve">two different </w:t>
      </w:r>
      <w:r w:rsidR="0074069F">
        <w:rPr>
          <w:sz w:val="24"/>
          <w:szCs w:val="24"/>
        </w:rPr>
        <w:t xml:space="preserve">chronometric pairs </w:t>
      </w:r>
      <w:r w:rsidR="00DF5C53">
        <w:rPr>
          <w:sz w:val="24"/>
          <w:szCs w:val="24"/>
        </w:rPr>
        <w:t xml:space="preserve">increases </w:t>
      </w:r>
      <w:r w:rsidR="000A665D">
        <w:rPr>
          <w:sz w:val="24"/>
          <w:szCs w:val="24"/>
        </w:rPr>
        <w:t>the</w:t>
      </w:r>
      <w:r w:rsidR="0074069F">
        <w:rPr>
          <w:sz w:val="24"/>
          <w:szCs w:val="24"/>
        </w:rPr>
        <w:t xml:space="preserve"> </w:t>
      </w:r>
      <w:r w:rsidR="00CD3EA2">
        <w:rPr>
          <w:sz w:val="24"/>
          <w:szCs w:val="24"/>
        </w:rPr>
        <w:t xml:space="preserve">confidence </w:t>
      </w:r>
      <w:r w:rsidR="00430B12">
        <w:rPr>
          <w:sz w:val="24"/>
          <w:szCs w:val="24"/>
        </w:rPr>
        <w:t>in the age dating analysis</w:t>
      </w:r>
      <w:r w:rsidR="00CD3EA2">
        <w:rPr>
          <w:sz w:val="24"/>
          <w:szCs w:val="24"/>
        </w:rPr>
        <w:t xml:space="preserve">. The </w:t>
      </w:r>
      <w:r w:rsidR="00CD3EA2" w:rsidRPr="000A665D">
        <w:rPr>
          <w:sz w:val="24"/>
          <w:szCs w:val="24"/>
          <w:vertAlign w:val="superscript"/>
        </w:rPr>
        <w:t>231</w:t>
      </w:r>
      <w:r w:rsidR="00CD3EA2">
        <w:rPr>
          <w:sz w:val="24"/>
          <w:szCs w:val="24"/>
        </w:rPr>
        <w:t>Pa/</w:t>
      </w:r>
      <w:r w:rsidR="00CD3EA2" w:rsidRPr="000A665D">
        <w:rPr>
          <w:sz w:val="24"/>
          <w:szCs w:val="24"/>
          <w:vertAlign w:val="superscript"/>
        </w:rPr>
        <w:t>235</w:t>
      </w:r>
      <w:r w:rsidR="00CD3EA2">
        <w:rPr>
          <w:sz w:val="24"/>
          <w:szCs w:val="24"/>
        </w:rPr>
        <w:t xml:space="preserve">U chronometric system </w:t>
      </w:r>
      <w:r w:rsidR="003D6AA3">
        <w:rPr>
          <w:sz w:val="24"/>
          <w:szCs w:val="24"/>
        </w:rPr>
        <w:t>has been found to be a useful</w:t>
      </w:r>
      <w:r w:rsidR="00CD3EA2">
        <w:rPr>
          <w:sz w:val="24"/>
          <w:szCs w:val="24"/>
        </w:rPr>
        <w:t xml:space="preserve"> complementary system to the more commonly applied </w:t>
      </w:r>
      <w:r w:rsidR="00CD3EA2" w:rsidRPr="000A665D">
        <w:rPr>
          <w:sz w:val="24"/>
          <w:szCs w:val="24"/>
          <w:vertAlign w:val="superscript"/>
        </w:rPr>
        <w:t>230</w:t>
      </w:r>
      <w:r w:rsidR="00CD3EA2">
        <w:rPr>
          <w:sz w:val="24"/>
          <w:szCs w:val="24"/>
        </w:rPr>
        <w:t>Th/</w:t>
      </w:r>
      <w:r w:rsidR="00CD3EA2" w:rsidRPr="000A665D">
        <w:rPr>
          <w:sz w:val="24"/>
          <w:szCs w:val="24"/>
          <w:vertAlign w:val="superscript"/>
        </w:rPr>
        <w:t>234</w:t>
      </w:r>
      <w:r w:rsidR="00CD3EA2">
        <w:rPr>
          <w:sz w:val="24"/>
          <w:szCs w:val="24"/>
        </w:rPr>
        <w:t xml:space="preserve">U system. </w:t>
      </w:r>
      <w:r w:rsidR="00996781" w:rsidRPr="0056580A">
        <w:rPr>
          <w:sz w:val="24"/>
          <w:szCs w:val="24"/>
        </w:rPr>
        <w:t>The Australian Nuclear Science and Technology Organisation</w:t>
      </w:r>
      <w:r w:rsidR="00324ABB">
        <w:rPr>
          <w:sz w:val="24"/>
          <w:szCs w:val="24"/>
        </w:rPr>
        <w:t>’s</w:t>
      </w:r>
      <w:r w:rsidR="00996781" w:rsidRPr="0056580A">
        <w:rPr>
          <w:sz w:val="24"/>
          <w:szCs w:val="24"/>
        </w:rPr>
        <w:t xml:space="preserve"> (ANSTO) </w:t>
      </w:r>
      <w:r w:rsidR="00324ABB">
        <w:rPr>
          <w:sz w:val="24"/>
          <w:szCs w:val="24"/>
        </w:rPr>
        <w:t xml:space="preserve">Nuclear Forensic Research Facility (NFRF) </w:t>
      </w:r>
      <w:r w:rsidR="00996781" w:rsidRPr="0056580A">
        <w:rPr>
          <w:sz w:val="24"/>
          <w:szCs w:val="24"/>
        </w:rPr>
        <w:t xml:space="preserve">is currently developing the capability to measure </w:t>
      </w:r>
      <w:r w:rsidR="00996781" w:rsidRPr="001A1F79">
        <w:rPr>
          <w:sz w:val="24"/>
          <w:szCs w:val="24"/>
          <w:vertAlign w:val="superscript"/>
        </w:rPr>
        <w:t>231</w:t>
      </w:r>
      <w:r w:rsidR="00996781" w:rsidRPr="0056580A">
        <w:rPr>
          <w:sz w:val="24"/>
          <w:szCs w:val="24"/>
        </w:rPr>
        <w:t>Pa (t</w:t>
      </w:r>
      <w:r w:rsidR="00996781" w:rsidRPr="00024F62">
        <w:rPr>
          <w:sz w:val="24"/>
          <w:szCs w:val="24"/>
          <w:vertAlign w:val="subscript"/>
        </w:rPr>
        <w:t>1/2</w:t>
      </w:r>
      <w:r w:rsidR="00996781" w:rsidRPr="0056580A">
        <w:rPr>
          <w:sz w:val="24"/>
          <w:szCs w:val="24"/>
        </w:rPr>
        <w:t xml:space="preserve"> = 32,760 years) and then apply these measurements to </w:t>
      </w:r>
      <w:r w:rsidR="00EB6761">
        <w:rPr>
          <w:sz w:val="24"/>
          <w:szCs w:val="24"/>
        </w:rPr>
        <w:t xml:space="preserve">age dating for </w:t>
      </w:r>
      <w:r w:rsidR="00996781" w:rsidRPr="0056580A">
        <w:rPr>
          <w:sz w:val="24"/>
          <w:szCs w:val="24"/>
        </w:rPr>
        <w:t xml:space="preserve">nuclear forensic investigations. This paper will </w:t>
      </w:r>
      <w:r w:rsidR="00872849">
        <w:rPr>
          <w:sz w:val="24"/>
          <w:szCs w:val="24"/>
        </w:rPr>
        <w:t xml:space="preserve">focus on the </w:t>
      </w:r>
      <w:r w:rsidR="00894F6B">
        <w:rPr>
          <w:sz w:val="24"/>
          <w:szCs w:val="24"/>
        </w:rPr>
        <w:t>procedure developed</w:t>
      </w:r>
      <w:r w:rsidR="00996781" w:rsidRPr="0056580A">
        <w:rPr>
          <w:sz w:val="24"/>
          <w:szCs w:val="24"/>
        </w:rPr>
        <w:t xml:space="preserve"> </w:t>
      </w:r>
      <w:r w:rsidR="00894F6B">
        <w:rPr>
          <w:sz w:val="24"/>
          <w:szCs w:val="24"/>
        </w:rPr>
        <w:t>for</w:t>
      </w:r>
      <w:r w:rsidR="00AB2DFD">
        <w:rPr>
          <w:sz w:val="24"/>
          <w:szCs w:val="24"/>
        </w:rPr>
        <w:t xml:space="preserve"> </w:t>
      </w:r>
      <w:r w:rsidR="00AB2DFD" w:rsidRPr="00516418">
        <w:rPr>
          <w:sz w:val="24"/>
          <w:szCs w:val="24"/>
          <w:vertAlign w:val="superscript"/>
        </w:rPr>
        <w:t>233</w:t>
      </w:r>
      <w:r w:rsidR="00AB2DFD">
        <w:rPr>
          <w:sz w:val="24"/>
          <w:szCs w:val="24"/>
        </w:rPr>
        <w:t xml:space="preserve">Pa </w:t>
      </w:r>
      <w:r w:rsidR="000956E2">
        <w:rPr>
          <w:sz w:val="24"/>
          <w:szCs w:val="24"/>
        </w:rPr>
        <w:t xml:space="preserve">production by neutron irradiation </w:t>
      </w:r>
      <w:r w:rsidR="00F330FC">
        <w:rPr>
          <w:sz w:val="24"/>
          <w:szCs w:val="24"/>
        </w:rPr>
        <w:t xml:space="preserve">of </w:t>
      </w:r>
      <w:r w:rsidR="00894F6B">
        <w:rPr>
          <w:sz w:val="24"/>
          <w:szCs w:val="24"/>
        </w:rPr>
        <w:t>Th</w:t>
      </w:r>
      <w:r w:rsidR="00F330FC">
        <w:rPr>
          <w:sz w:val="24"/>
          <w:szCs w:val="24"/>
        </w:rPr>
        <w:t xml:space="preserve"> </w:t>
      </w:r>
      <w:r w:rsidR="000956E2">
        <w:rPr>
          <w:sz w:val="24"/>
          <w:szCs w:val="24"/>
        </w:rPr>
        <w:t xml:space="preserve">and the radiochemical </w:t>
      </w:r>
      <w:r w:rsidR="00894F6B">
        <w:rPr>
          <w:sz w:val="24"/>
          <w:szCs w:val="24"/>
        </w:rPr>
        <w:t>separation of</w:t>
      </w:r>
      <w:r w:rsidR="00996781" w:rsidRPr="0056580A">
        <w:rPr>
          <w:sz w:val="24"/>
          <w:szCs w:val="24"/>
        </w:rPr>
        <w:t xml:space="preserve"> </w:t>
      </w:r>
      <w:r w:rsidR="00996781" w:rsidRPr="00024F62">
        <w:rPr>
          <w:sz w:val="24"/>
          <w:szCs w:val="24"/>
          <w:vertAlign w:val="superscript"/>
        </w:rPr>
        <w:t>233</w:t>
      </w:r>
      <w:r w:rsidR="00996781" w:rsidRPr="0056580A">
        <w:rPr>
          <w:sz w:val="24"/>
          <w:szCs w:val="24"/>
        </w:rPr>
        <w:t xml:space="preserve">Pa </w:t>
      </w:r>
      <w:r w:rsidR="000956E2">
        <w:rPr>
          <w:sz w:val="24"/>
          <w:szCs w:val="24"/>
        </w:rPr>
        <w:t xml:space="preserve">from </w:t>
      </w:r>
      <w:r w:rsidR="00894F6B">
        <w:rPr>
          <w:sz w:val="24"/>
          <w:szCs w:val="24"/>
        </w:rPr>
        <w:t>Th</w:t>
      </w:r>
      <w:r w:rsidR="00872849">
        <w:rPr>
          <w:sz w:val="24"/>
          <w:szCs w:val="24"/>
        </w:rPr>
        <w:t>.</w:t>
      </w:r>
      <w:r w:rsidR="00996781" w:rsidRPr="0056580A">
        <w:rPr>
          <w:sz w:val="24"/>
          <w:szCs w:val="24"/>
        </w:rPr>
        <w:t xml:space="preserve"> </w:t>
      </w:r>
      <w:r w:rsidR="00B305F5">
        <w:rPr>
          <w:sz w:val="24"/>
          <w:szCs w:val="24"/>
        </w:rPr>
        <w:t>The work completed to date and work p</w:t>
      </w:r>
      <w:r w:rsidR="0095299F">
        <w:rPr>
          <w:sz w:val="24"/>
          <w:szCs w:val="24"/>
        </w:rPr>
        <w:t xml:space="preserve">lanned </w:t>
      </w:r>
      <w:r w:rsidR="00CD3EA2">
        <w:rPr>
          <w:sz w:val="24"/>
          <w:szCs w:val="24"/>
        </w:rPr>
        <w:t xml:space="preserve">will be </w:t>
      </w:r>
      <w:r w:rsidR="0095299F">
        <w:rPr>
          <w:sz w:val="24"/>
          <w:szCs w:val="24"/>
        </w:rPr>
        <w:t>described</w:t>
      </w:r>
      <w:r w:rsidRPr="0056580A">
        <w:rPr>
          <w:sz w:val="24"/>
          <w:szCs w:val="24"/>
        </w:rPr>
        <w:t>.</w:t>
      </w:r>
    </w:p>
    <w:p w:rsidR="005215CF" w:rsidRPr="0056580A" w:rsidRDefault="005215CF" w:rsidP="00DC5717">
      <w:pPr>
        <w:jc w:val="both"/>
        <w:rPr>
          <w:sz w:val="24"/>
          <w:szCs w:val="24"/>
        </w:rPr>
      </w:pPr>
    </w:p>
    <w:p w:rsidR="005215CF" w:rsidRPr="0087747B" w:rsidRDefault="005215CF" w:rsidP="0087747B">
      <w:pPr>
        <w:pStyle w:val="Heading1"/>
      </w:pPr>
      <w:r w:rsidRPr="0087747B">
        <w:t>Introduction</w:t>
      </w:r>
    </w:p>
    <w:p w:rsidR="008D7995" w:rsidRDefault="008D7995" w:rsidP="00996781">
      <w:pPr>
        <w:rPr>
          <w:sz w:val="24"/>
          <w:szCs w:val="24"/>
        </w:rPr>
      </w:pPr>
    </w:p>
    <w:p w:rsidR="00996781" w:rsidRPr="0056580A" w:rsidRDefault="00CD3EA2" w:rsidP="00DC5717">
      <w:pPr>
        <w:jc w:val="both"/>
        <w:rPr>
          <w:sz w:val="24"/>
          <w:szCs w:val="24"/>
        </w:rPr>
      </w:pPr>
      <w:r w:rsidRPr="0056580A">
        <w:rPr>
          <w:sz w:val="24"/>
          <w:szCs w:val="24"/>
        </w:rPr>
        <w:t xml:space="preserve">Uranium series disequilibria measurements have been used for radiometric dating for many decades, mainly for elucidating geological and environmental processes. Recently, such measurements have been applied to the dating of nuclear materials (i.e., determination of the time since the material was last processed) for nuclear forensic applications. While </w:t>
      </w:r>
      <w:r w:rsidRPr="00AF2DC1">
        <w:rPr>
          <w:sz w:val="24"/>
          <w:szCs w:val="24"/>
          <w:vertAlign w:val="superscript"/>
        </w:rPr>
        <w:t>230</w:t>
      </w:r>
      <w:r w:rsidRPr="0056580A">
        <w:rPr>
          <w:sz w:val="24"/>
          <w:szCs w:val="24"/>
        </w:rPr>
        <w:t>Th/</w:t>
      </w:r>
      <w:r w:rsidRPr="00AF2DC1">
        <w:rPr>
          <w:sz w:val="24"/>
          <w:szCs w:val="24"/>
          <w:vertAlign w:val="superscript"/>
        </w:rPr>
        <w:t>234</w:t>
      </w:r>
      <w:r w:rsidRPr="0056580A">
        <w:rPr>
          <w:sz w:val="24"/>
          <w:szCs w:val="24"/>
        </w:rPr>
        <w:t xml:space="preserve">U is the most widely employed uranium chronometric system, the </w:t>
      </w:r>
      <w:r w:rsidRPr="00AF2DC1">
        <w:rPr>
          <w:sz w:val="24"/>
          <w:szCs w:val="24"/>
          <w:vertAlign w:val="superscript"/>
        </w:rPr>
        <w:t>235</w:t>
      </w:r>
      <w:r w:rsidRPr="0056580A">
        <w:rPr>
          <w:sz w:val="24"/>
          <w:szCs w:val="24"/>
        </w:rPr>
        <w:t>U decay scheme also yields a highly valu</w:t>
      </w:r>
      <w:r w:rsidR="00C6474C">
        <w:rPr>
          <w:sz w:val="24"/>
          <w:szCs w:val="24"/>
        </w:rPr>
        <w:t xml:space="preserve">able chronometric relationship, </w:t>
      </w:r>
      <w:r w:rsidRPr="00AF2DC1">
        <w:rPr>
          <w:sz w:val="24"/>
          <w:szCs w:val="24"/>
          <w:vertAlign w:val="superscript"/>
        </w:rPr>
        <w:t>231</w:t>
      </w:r>
      <w:r w:rsidRPr="0056580A">
        <w:rPr>
          <w:sz w:val="24"/>
          <w:szCs w:val="24"/>
        </w:rPr>
        <w:t>Pa/</w:t>
      </w:r>
      <w:r w:rsidRPr="00AF2DC1">
        <w:rPr>
          <w:sz w:val="24"/>
          <w:szCs w:val="24"/>
          <w:vertAlign w:val="superscript"/>
        </w:rPr>
        <w:t>235</w:t>
      </w:r>
      <w:r w:rsidRPr="0056580A">
        <w:rPr>
          <w:sz w:val="24"/>
          <w:szCs w:val="24"/>
        </w:rPr>
        <w:t xml:space="preserve">U. Although this latter approach has been shown to represent a viable complementary system to </w:t>
      </w:r>
      <w:r w:rsidRPr="00AF2DC1">
        <w:rPr>
          <w:sz w:val="24"/>
          <w:szCs w:val="24"/>
          <w:vertAlign w:val="superscript"/>
        </w:rPr>
        <w:t>230</w:t>
      </w:r>
      <w:r w:rsidRPr="0056580A">
        <w:rPr>
          <w:sz w:val="24"/>
          <w:szCs w:val="24"/>
        </w:rPr>
        <w:t>Th/</w:t>
      </w:r>
      <w:r w:rsidRPr="00AF2DC1">
        <w:rPr>
          <w:sz w:val="24"/>
          <w:szCs w:val="24"/>
          <w:vertAlign w:val="superscript"/>
        </w:rPr>
        <w:t>234</w:t>
      </w:r>
      <w:r w:rsidRPr="0056580A">
        <w:rPr>
          <w:sz w:val="24"/>
          <w:szCs w:val="24"/>
        </w:rPr>
        <w:t>U, in particular for highly enriched uranium materials (</w:t>
      </w:r>
      <w:r w:rsidRPr="00AF2DC1">
        <w:rPr>
          <w:sz w:val="24"/>
          <w:szCs w:val="24"/>
          <w:vertAlign w:val="superscript"/>
        </w:rPr>
        <w:t>235</w:t>
      </w:r>
      <w:r w:rsidRPr="0056580A">
        <w:rPr>
          <w:sz w:val="24"/>
          <w:szCs w:val="24"/>
        </w:rPr>
        <w:t xml:space="preserve">U &gt; 20%), it has largely remained underutilised in most investigations. The reason for this is the challenging chemistry required to separate </w:t>
      </w:r>
      <w:r w:rsidR="00607475">
        <w:rPr>
          <w:sz w:val="24"/>
          <w:szCs w:val="24"/>
        </w:rPr>
        <w:t>Pa</w:t>
      </w:r>
      <w:r w:rsidRPr="0056580A">
        <w:rPr>
          <w:sz w:val="24"/>
          <w:szCs w:val="24"/>
        </w:rPr>
        <w:t xml:space="preserve"> and the need to produce an artificial spike isotope</w:t>
      </w:r>
      <w:r w:rsidR="00607475">
        <w:rPr>
          <w:sz w:val="24"/>
          <w:szCs w:val="24"/>
        </w:rPr>
        <w:t>,</w:t>
      </w:r>
      <w:r w:rsidRPr="0056580A">
        <w:rPr>
          <w:sz w:val="24"/>
          <w:szCs w:val="24"/>
        </w:rPr>
        <w:t xml:space="preserve"> </w:t>
      </w:r>
      <w:r w:rsidRPr="0095299F">
        <w:rPr>
          <w:sz w:val="24"/>
          <w:szCs w:val="24"/>
          <w:vertAlign w:val="superscript"/>
        </w:rPr>
        <w:t>233</w:t>
      </w:r>
      <w:r w:rsidRPr="0056580A">
        <w:rPr>
          <w:sz w:val="24"/>
          <w:szCs w:val="24"/>
        </w:rPr>
        <w:t>Pa</w:t>
      </w:r>
      <w:r w:rsidR="00607475">
        <w:rPr>
          <w:sz w:val="24"/>
          <w:szCs w:val="24"/>
        </w:rPr>
        <w:t>,</w:t>
      </w:r>
      <w:r w:rsidRPr="0056580A">
        <w:rPr>
          <w:sz w:val="24"/>
          <w:szCs w:val="24"/>
        </w:rPr>
        <w:t xml:space="preserve"> for accurate mass spectrometry measurements. </w:t>
      </w:r>
      <w:r w:rsidR="00996781" w:rsidRPr="0056580A">
        <w:rPr>
          <w:sz w:val="24"/>
          <w:szCs w:val="24"/>
        </w:rPr>
        <w:t xml:space="preserve">ANSTO is well placed to develop a </w:t>
      </w:r>
      <w:r w:rsidR="00996781" w:rsidRPr="003241C6">
        <w:rPr>
          <w:sz w:val="24"/>
          <w:szCs w:val="24"/>
          <w:vertAlign w:val="superscript"/>
        </w:rPr>
        <w:t>231</w:t>
      </w:r>
      <w:r w:rsidR="00607475">
        <w:rPr>
          <w:sz w:val="24"/>
          <w:szCs w:val="24"/>
        </w:rPr>
        <w:t>Pa measurement capability as</w:t>
      </w:r>
      <w:r w:rsidR="00996781" w:rsidRPr="0056580A">
        <w:rPr>
          <w:sz w:val="24"/>
          <w:szCs w:val="24"/>
        </w:rPr>
        <w:t xml:space="preserve"> the </w:t>
      </w:r>
      <w:r w:rsidR="00996781" w:rsidRPr="003241C6">
        <w:rPr>
          <w:sz w:val="24"/>
          <w:szCs w:val="24"/>
          <w:vertAlign w:val="superscript"/>
        </w:rPr>
        <w:t>233</w:t>
      </w:r>
      <w:r w:rsidR="00996781" w:rsidRPr="0056580A">
        <w:rPr>
          <w:sz w:val="24"/>
          <w:szCs w:val="24"/>
        </w:rPr>
        <w:t xml:space="preserve">Pa spike required for </w:t>
      </w:r>
      <w:r w:rsidR="00996781" w:rsidRPr="003241C6">
        <w:rPr>
          <w:sz w:val="24"/>
          <w:szCs w:val="24"/>
          <w:vertAlign w:val="superscript"/>
        </w:rPr>
        <w:t>231</w:t>
      </w:r>
      <w:r w:rsidR="00996781" w:rsidRPr="0056580A">
        <w:rPr>
          <w:sz w:val="24"/>
          <w:szCs w:val="24"/>
        </w:rPr>
        <w:t xml:space="preserve">Pa measurement by isotope dilution mass spectrometry can be produced by neutron irradiation of Th in our </w:t>
      </w:r>
      <w:r w:rsidR="003241C6">
        <w:rPr>
          <w:sz w:val="24"/>
          <w:szCs w:val="24"/>
        </w:rPr>
        <w:t xml:space="preserve">20 </w:t>
      </w:r>
      <w:r w:rsidR="00556B4D">
        <w:rPr>
          <w:sz w:val="24"/>
          <w:szCs w:val="24"/>
        </w:rPr>
        <w:t xml:space="preserve">MW </w:t>
      </w:r>
      <w:r w:rsidR="003241C6">
        <w:rPr>
          <w:sz w:val="24"/>
          <w:szCs w:val="24"/>
        </w:rPr>
        <w:t xml:space="preserve">Open Pool Australian </w:t>
      </w:r>
      <w:proofErr w:type="spellStart"/>
      <w:r w:rsidR="003241C6">
        <w:rPr>
          <w:sz w:val="24"/>
          <w:szCs w:val="24"/>
        </w:rPr>
        <w:t>Lightwater</w:t>
      </w:r>
      <w:proofErr w:type="spellEnd"/>
      <w:r w:rsidR="003241C6">
        <w:rPr>
          <w:sz w:val="24"/>
          <w:szCs w:val="24"/>
        </w:rPr>
        <w:t xml:space="preserve"> (</w:t>
      </w:r>
      <w:r w:rsidR="00996781" w:rsidRPr="0056580A">
        <w:rPr>
          <w:sz w:val="24"/>
          <w:szCs w:val="24"/>
        </w:rPr>
        <w:t>OPAL</w:t>
      </w:r>
      <w:r w:rsidR="003241C6">
        <w:rPr>
          <w:sz w:val="24"/>
          <w:szCs w:val="24"/>
        </w:rPr>
        <w:t>)</w:t>
      </w:r>
      <w:r w:rsidR="00996781" w:rsidRPr="0056580A">
        <w:rPr>
          <w:sz w:val="24"/>
          <w:szCs w:val="24"/>
        </w:rPr>
        <w:t xml:space="preserve"> research reactor. The scheme for </w:t>
      </w:r>
      <w:r w:rsidR="00996781" w:rsidRPr="003241C6">
        <w:rPr>
          <w:sz w:val="24"/>
          <w:szCs w:val="24"/>
          <w:vertAlign w:val="superscript"/>
        </w:rPr>
        <w:t>233</w:t>
      </w:r>
      <w:r w:rsidR="00996781" w:rsidRPr="0056580A">
        <w:rPr>
          <w:sz w:val="24"/>
          <w:szCs w:val="24"/>
        </w:rPr>
        <w:t>Pa production is as follows:</w:t>
      </w:r>
    </w:p>
    <w:p w:rsidR="00996781" w:rsidRPr="00996781" w:rsidRDefault="00996781" w:rsidP="00996781">
      <w:pPr>
        <w:overflowPunct/>
        <w:autoSpaceDE/>
        <w:autoSpaceDN/>
        <w:adjustRightInd/>
        <w:jc w:val="both"/>
        <w:textAlignment w:val="auto"/>
        <w:rPr>
          <w:sz w:val="24"/>
          <w:szCs w:val="24"/>
          <w:lang w:val="en-AU" w:eastAsia="en-AU"/>
        </w:rPr>
      </w:pPr>
    </w:p>
    <w:p w:rsidR="00996781" w:rsidRPr="00996781" w:rsidRDefault="00996781" w:rsidP="00996781">
      <w:pPr>
        <w:overflowPunct/>
        <w:autoSpaceDE/>
        <w:autoSpaceDN/>
        <w:adjustRightInd/>
        <w:jc w:val="both"/>
        <w:textAlignment w:val="auto"/>
        <w:rPr>
          <w:sz w:val="24"/>
          <w:szCs w:val="24"/>
          <w:lang w:val="en-AU" w:eastAsia="en-AU"/>
        </w:rPr>
      </w:pPr>
      <w:r w:rsidRPr="00996781">
        <w:rPr>
          <w:noProof/>
          <w:sz w:val="24"/>
          <w:szCs w:val="24"/>
          <w:lang w:val="en-AU" w:eastAsia="en-AU"/>
        </w:rPr>
        <mc:AlternateContent>
          <mc:Choice Requires="wps">
            <w:drawing>
              <wp:anchor distT="0" distB="0" distL="114300" distR="114300" simplePos="0" relativeHeight="251671552" behindDoc="0" locked="0" layoutInCell="1" allowOverlap="1" wp14:anchorId="279BE0B9" wp14:editId="2208E782">
                <wp:simplePos x="0" y="0"/>
                <wp:positionH relativeFrom="column">
                  <wp:posOffset>1123950</wp:posOffset>
                </wp:positionH>
                <wp:positionV relativeFrom="paragraph">
                  <wp:posOffset>45085</wp:posOffset>
                </wp:positionV>
                <wp:extent cx="819150" cy="5334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533400"/>
                        </a:xfrm>
                        <a:prstGeom prst="rect">
                          <a:avLst/>
                        </a:prstGeom>
                        <a:solidFill>
                          <a:srgbClr val="FFFFFF"/>
                        </a:solidFill>
                        <a:ln w="9525">
                          <a:noFill/>
                          <a:miter lim="800000"/>
                          <a:headEnd/>
                          <a:tailEnd/>
                        </a:ln>
                      </wps:spPr>
                      <wps:txbx>
                        <w:txbxContent>
                          <w:p w:rsidR="00996781" w:rsidRPr="00B928C6" w:rsidRDefault="00996781" w:rsidP="00996781">
                            <w:pPr>
                              <w:rPr>
                                <w:i/>
                              </w:rPr>
                            </w:pPr>
                            <w:proofErr w:type="gramStart"/>
                            <w:r w:rsidRPr="00B928C6">
                              <w:t>β</w:t>
                            </w:r>
                            <w:proofErr w:type="gramEnd"/>
                            <w:r w:rsidRPr="00B928C6">
                              <w:t xml:space="preserve"> </w:t>
                            </w:r>
                            <w:r w:rsidRPr="00B928C6">
                              <w:rPr>
                                <w:i/>
                              </w:rPr>
                              <w:t>decay,</w:t>
                            </w:r>
                          </w:p>
                          <w:p w:rsidR="00996781" w:rsidRPr="00B928C6" w:rsidRDefault="00996781" w:rsidP="00996781">
                            <w:r w:rsidRPr="00B928C6">
                              <w:rPr>
                                <w:i/>
                              </w:rPr>
                              <w:t xml:space="preserve">22.3 </w:t>
                            </w:r>
                            <w:proofErr w:type="spellStart"/>
                            <w:r w:rsidRPr="00B928C6">
                              <w:rPr>
                                <w:i/>
                              </w:rPr>
                              <w:t>min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88.5pt;margin-top:3.55pt;width:64.5pt;height: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" stroked="f">
                <v:textbox>
                  <w:txbxContent>
                    <w:p w:rsidR="00996781" w:rsidRPr="00B928C6" w:rsidRDefault="00996781" w:rsidP="00996781">
                      <w:pPr>
                        <w:rPr>
                          <w:i/>
                        </w:rPr>
                      </w:pPr>
                      <w:proofErr w:type="gramStart"/>
                      <w:r w:rsidRPr="00B928C6">
                        <w:t>β</w:t>
                      </w:r>
                      <w:proofErr w:type="gramEnd"/>
                      <w:r w:rsidRPr="00B928C6">
                        <w:t xml:space="preserve"> </w:t>
                      </w:r>
                      <w:r w:rsidRPr="00B928C6">
                        <w:rPr>
                          <w:i/>
                        </w:rPr>
                        <w:t>decay,</w:t>
                      </w:r>
                    </w:p>
                    <w:p w:rsidR="00996781" w:rsidRPr="00B928C6" w:rsidRDefault="00996781" w:rsidP="00996781">
                      <w:r w:rsidRPr="00B928C6">
                        <w:rPr>
                          <w:i/>
                        </w:rPr>
                        <w:t xml:space="preserve">22.3 </w:t>
                      </w:r>
                      <w:proofErr w:type="spellStart"/>
                      <w:r w:rsidRPr="00B928C6">
                        <w:rPr>
                          <w:i/>
                        </w:rPr>
                        <w:t>mins</w:t>
                      </w:r>
                      <w:proofErr w:type="spellEnd"/>
                    </w:p>
                  </w:txbxContent>
                </v:textbox>
              </v:shape>
            </w:pict>
          </mc:Fallback>
        </mc:AlternateContent>
      </w:r>
      <w:r w:rsidRPr="00996781">
        <w:rPr>
          <w:noProof/>
          <w:sz w:val="24"/>
          <w:szCs w:val="24"/>
          <w:lang w:val="en-AU" w:eastAsia="en-AU"/>
        </w:rPr>
        <mc:AlternateContent>
          <mc:Choice Requires="wps">
            <w:drawing>
              <wp:anchor distT="0" distB="0" distL="114300" distR="114300" simplePos="0" relativeHeight="251673600" behindDoc="0" locked="0" layoutInCell="1" allowOverlap="1" wp14:anchorId="4AA638F2" wp14:editId="65E38A22">
                <wp:simplePos x="0" y="0"/>
                <wp:positionH relativeFrom="column">
                  <wp:posOffset>2524125</wp:posOffset>
                </wp:positionH>
                <wp:positionV relativeFrom="paragraph">
                  <wp:posOffset>45085</wp:posOffset>
                </wp:positionV>
                <wp:extent cx="923925" cy="476250"/>
                <wp:effectExtent l="0" t="0" r="9525"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476250"/>
                        </a:xfrm>
                        <a:prstGeom prst="rect">
                          <a:avLst/>
                        </a:prstGeom>
                        <a:solidFill>
                          <a:srgbClr val="FFFFFF"/>
                        </a:solidFill>
                        <a:ln w="9525">
                          <a:noFill/>
                          <a:miter lim="800000"/>
                          <a:headEnd/>
                          <a:tailEnd/>
                        </a:ln>
                      </wps:spPr>
                      <wps:txbx>
                        <w:txbxContent>
                          <w:p w:rsidR="00996781" w:rsidRPr="00B928C6" w:rsidRDefault="00996781" w:rsidP="00996781">
                            <w:pPr>
                              <w:rPr>
                                <w:i/>
                              </w:rPr>
                            </w:pPr>
                            <w:proofErr w:type="gramStart"/>
                            <w:r w:rsidRPr="00B928C6">
                              <w:t>β</w:t>
                            </w:r>
                            <w:proofErr w:type="gramEnd"/>
                            <w:r w:rsidRPr="00B928C6">
                              <w:t xml:space="preserve"> </w:t>
                            </w:r>
                            <w:r w:rsidRPr="00B928C6">
                              <w:rPr>
                                <w:i/>
                              </w:rPr>
                              <w:t>decay,</w:t>
                            </w:r>
                          </w:p>
                          <w:p w:rsidR="00996781" w:rsidRPr="00B928C6" w:rsidRDefault="00996781" w:rsidP="00996781">
                            <w:pPr>
                              <w:rPr>
                                <w:i/>
                              </w:rPr>
                            </w:pPr>
                            <w:r w:rsidRPr="00B928C6">
                              <w:rPr>
                                <w:i/>
                              </w:rPr>
                              <w:t xml:space="preserve">26.97 day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98.75pt;margin-top:3.55pt;width:72.7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" stroked="f">
                <v:textbox>
                  <w:txbxContent>
                    <w:p w:rsidR="00996781" w:rsidRPr="00B928C6" w:rsidRDefault="00996781" w:rsidP="00996781">
                      <w:pPr>
                        <w:rPr>
                          <w:i/>
                        </w:rPr>
                      </w:pPr>
                      <w:proofErr w:type="gramStart"/>
                      <w:r w:rsidRPr="00B928C6">
                        <w:t>β</w:t>
                      </w:r>
                      <w:proofErr w:type="gramEnd"/>
                      <w:r w:rsidRPr="00B928C6">
                        <w:t xml:space="preserve"> </w:t>
                      </w:r>
                      <w:r w:rsidRPr="00B928C6">
                        <w:rPr>
                          <w:i/>
                        </w:rPr>
                        <w:t>decay,</w:t>
                      </w:r>
                    </w:p>
                    <w:p w:rsidR="00996781" w:rsidRPr="00B928C6" w:rsidRDefault="00996781" w:rsidP="00996781">
                      <w:pPr>
                        <w:rPr>
                          <w:i/>
                        </w:rPr>
                      </w:pPr>
                      <w:r w:rsidRPr="00B928C6">
                        <w:rPr>
                          <w:i/>
                        </w:rPr>
                        <w:t xml:space="preserve">26.97 days </w:t>
                      </w:r>
                    </w:p>
                  </w:txbxContent>
                </v:textbox>
              </v:shape>
            </w:pict>
          </mc:Fallback>
        </mc:AlternateContent>
      </w:r>
    </w:p>
    <w:p w:rsidR="00996781" w:rsidRPr="00996781" w:rsidRDefault="00996781" w:rsidP="00996781">
      <w:pPr>
        <w:overflowPunct/>
        <w:autoSpaceDE/>
        <w:autoSpaceDN/>
        <w:adjustRightInd/>
        <w:jc w:val="both"/>
        <w:textAlignment w:val="auto"/>
        <w:rPr>
          <w:sz w:val="24"/>
          <w:szCs w:val="24"/>
          <w:lang w:val="en-AU" w:eastAsia="en-AU"/>
        </w:rPr>
      </w:pPr>
    </w:p>
    <w:p w:rsidR="00996781" w:rsidRPr="00996781" w:rsidRDefault="00996781" w:rsidP="00996781">
      <w:pPr>
        <w:overflowPunct/>
        <w:autoSpaceDE/>
        <w:autoSpaceDN/>
        <w:adjustRightInd/>
        <w:jc w:val="both"/>
        <w:textAlignment w:val="auto"/>
        <w:rPr>
          <w:sz w:val="24"/>
          <w:szCs w:val="24"/>
          <w:lang w:val="en-AU" w:eastAsia="en-AU"/>
        </w:rPr>
      </w:pPr>
    </w:p>
    <w:p w:rsidR="00996781" w:rsidRPr="00996781" w:rsidRDefault="00996781" w:rsidP="00996781">
      <w:pPr>
        <w:overflowPunct/>
        <w:autoSpaceDE/>
        <w:autoSpaceDN/>
        <w:adjustRightInd/>
        <w:jc w:val="both"/>
        <w:textAlignment w:val="auto"/>
        <w:rPr>
          <w:sz w:val="24"/>
          <w:szCs w:val="24"/>
          <w:lang w:val="en-AU" w:eastAsia="en-AU"/>
        </w:rPr>
      </w:pPr>
      <w:r w:rsidRPr="00996781">
        <w:rPr>
          <w:noProof/>
          <w:sz w:val="24"/>
          <w:szCs w:val="24"/>
          <w:vertAlign w:val="superscript"/>
          <w:lang w:val="en-AU" w:eastAsia="en-AU"/>
        </w:rPr>
        <mc:AlternateContent>
          <mc:Choice Requires="wps">
            <w:drawing>
              <wp:anchor distT="0" distB="0" distL="114300" distR="114300" simplePos="0" relativeHeight="251674624" behindDoc="0" locked="0" layoutInCell="1" allowOverlap="1" wp14:anchorId="65371B9B" wp14:editId="0E2B00AC">
                <wp:simplePos x="0" y="0"/>
                <wp:positionH relativeFrom="column">
                  <wp:posOffset>1123950</wp:posOffset>
                </wp:positionH>
                <wp:positionV relativeFrom="paragraph">
                  <wp:posOffset>97155</wp:posOffset>
                </wp:positionV>
                <wp:extent cx="904875" cy="0"/>
                <wp:effectExtent l="0" t="76200" r="28575" b="114300"/>
                <wp:wrapNone/>
                <wp:docPr id="12" name="Straight Arrow Connector 12"/>
                <wp:cNvGraphicFramePr/>
                <a:graphic xmlns:a="http://schemas.openxmlformats.org/drawingml/2006/main">
                  <a:graphicData uri="http://schemas.microsoft.com/office/word/2010/wordprocessingShape">
                    <wps:wsp>
                      <wps:cNvCnPr/>
                      <wps:spPr>
                        <a:xfrm>
                          <a:off x="0" y="0"/>
                          <a:ext cx="9048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12" o:spid="_x0000_s1026" type="#_x0000_t32" style="position:absolute;margin-left:88.5pt;margin-top:7.65pt;width:71.25pt;height:0;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" strokecolor="windowText">
                <v:stroke endarrow="open"/>
              </v:shape>
            </w:pict>
          </mc:Fallback>
        </mc:AlternateContent>
      </w:r>
      <w:r w:rsidRPr="00996781">
        <w:rPr>
          <w:noProof/>
          <w:sz w:val="24"/>
          <w:szCs w:val="24"/>
          <w:vertAlign w:val="superscript"/>
          <w:lang w:val="en-AU" w:eastAsia="en-AU"/>
        </w:rPr>
        <mc:AlternateContent>
          <mc:Choice Requires="wps">
            <w:drawing>
              <wp:anchor distT="0" distB="0" distL="114300" distR="114300" simplePos="0" relativeHeight="251672576" behindDoc="0" locked="0" layoutInCell="1" allowOverlap="1" wp14:anchorId="22C58786" wp14:editId="0EECECA2">
                <wp:simplePos x="0" y="0"/>
                <wp:positionH relativeFrom="column">
                  <wp:posOffset>2543175</wp:posOffset>
                </wp:positionH>
                <wp:positionV relativeFrom="paragraph">
                  <wp:posOffset>97155</wp:posOffset>
                </wp:positionV>
                <wp:extent cx="904875" cy="0"/>
                <wp:effectExtent l="0" t="76200" r="28575" b="114300"/>
                <wp:wrapNone/>
                <wp:docPr id="2" name="Straight Arrow Connector 2"/>
                <wp:cNvGraphicFramePr/>
                <a:graphic xmlns:a="http://schemas.openxmlformats.org/drawingml/2006/main">
                  <a:graphicData uri="http://schemas.microsoft.com/office/word/2010/wordprocessingShape">
                    <wps:wsp>
                      <wps:cNvCnPr/>
                      <wps:spPr>
                        <a:xfrm>
                          <a:off x="0" y="0"/>
                          <a:ext cx="9048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anchor>
            </w:drawing>
          </mc:Choice>
          <mc:Fallback>
            <w:pict>
              <v:shape id="Straight Arrow Connector 2" o:spid="_x0000_s1026" type="#_x0000_t32" style="position:absolute;margin-left:200.25pt;margin-top:7.65pt;width:71.25pt;height:0;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" strokecolor="windowText">
                <v:stroke endarrow="open"/>
              </v:shape>
            </w:pict>
          </mc:Fallback>
        </mc:AlternateContent>
      </w:r>
      <w:r w:rsidRPr="00996781">
        <w:rPr>
          <w:sz w:val="24"/>
          <w:szCs w:val="24"/>
          <w:vertAlign w:val="superscript"/>
          <w:lang w:val="en-AU" w:eastAsia="en-AU"/>
        </w:rPr>
        <w:t>232</w:t>
      </w:r>
      <w:r w:rsidRPr="00996781">
        <w:rPr>
          <w:sz w:val="24"/>
          <w:szCs w:val="24"/>
          <w:lang w:val="en-AU" w:eastAsia="en-AU"/>
        </w:rPr>
        <w:t xml:space="preserve">Th </w:t>
      </w:r>
      <w:r w:rsidRPr="00996781">
        <w:rPr>
          <w:rFonts w:ascii="Arial" w:hAnsi="Arial" w:cs="Arial"/>
          <w:sz w:val="24"/>
          <w:szCs w:val="24"/>
          <w:lang w:val="en-AU" w:eastAsia="en-AU"/>
        </w:rPr>
        <w:t>(</w:t>
      </w:r>
      <w:proofErr w:type="spellStart"/>
      <w:r w:rsidRPr="00996781">
        <w:rPr>
          <w:rFonts w:asciiTheme="majorHAnsi" w:hAnsiTheme="majorHAnsi" w:cs="Arial"/>
          <w:i/>
          <w:sz w:val="24"/>
          <w:szCs w:val="24"/>
          <w:lang w:val="en-AU" w:eastAsia="en-AU"/>
        </w:rPr>
        <w:t>n</w:t>
      </w:r>
      <w:proofErr w:type="gramStart"/>
      <w:r w:rsidRPr="00996781">
        <w:rPr>
          <w:rFonts w:asciiTheme="majorHAnsi" w:hAnsiTheme="majorHAnsi" w:cs="Arial"/>
          <w:sz w:val="24"/>
          <w:szCs w:val="24"/>
          <w:lang w:val="en-AU" w:eastAsia="en-AU"/>
        </w:rPr>
        <w:t>,</w:t>
      </w:r>
      <w:r w:rsidRPr="00996781">
        <w:rPr>
          <w:rFonts w:asciiTheme="majorHAnsi" w:hAnsiTheme="majorHAnsi" w:cstheme="minorHAnsi"/>
          <w:sz w:val="24"/>
          <w:szCs w:val="24"/>
          <w:lang w:val="en-AU" w:eastAsia="en-AU"/>
        </w:rPr>
        <w:t>γ</w:t>
      </w:r>
      <w:proofErr w:type="spellEnd"/>
      <w:proofErr w:type="gramEnd"/>
      <w:r w:rsidRPr="00996781">
        <w:rPr>
          <w:rFonts w:cstheme="minorHAnsi"/>
          <w:sz w:val="24"/>
          <w:szCs w:val="24"/>
          <w:lang w:val="en-AU" w:eastAsia="en-AU"/>
        </w:rPr>
        <w:t>)</w:t>
      </w:r>
      <w:r w:rsidRPr="00996781">
        <w:rPr>
          <w:sz w:val="24"/>
          <w:szCs w:val="24"/>
          <w:lang w:val="en-AU" w:eastAsia="en-AU"/>
        </w:rPr>
        <w:t xml:space="preserve"> </w:t>
      </w:r>
      <w:r w:rsidRPr="00996781">
        <w:rPr>
          <w:sz w:val="24"/>
          <w:szCs w:val="24"/>
          <w:vertAlign w:val="superscript"/>
          <w:lang w:val="en-AU" w:eastAsia="en-AU"/>
        </w:rPr>
        <w:t>233</w:t>
      </w:r>
      <w:r w:rsidRPr="00996781">
        <w:rPr>
          <w:sz w:val="24"/>
          <w:szCs w:val="24"/>
          <w:lang w:val="en-AU" w:eastAsia="en-AU"/>
        </w:rPr>
        <w:t xml:space="preserve">Th    </w:t>
      </w:r>
      <w:r w:rsidRPr="00996781">
        <w:rPr>
          <w:sz w:val="24"/>
          <w:szCs w:val="24"/>
          <w:lang w:val="en-AU" w:eastAsia="en-AU"/>
        </w:rPr>
        <w:tab/>
        <w:t xml:space="preserve">                     </w:t>
      </w:r>
      <w:r w:rsidRPr="00996781">
        <w:rPr>
          <w:sz w:val="24"/>
          <w:szCs w:val="24"/>
          <w:vertAlign w:val="superscript"/>
          <w:lang w:val="en-AU" w:eastAsia="en-AU"/>
        </w:rPr>
        <w:t>233</w:t>
      </w:r>
      <w:r w:rsidRPr="00996781">
        <w:rPr>
          <w:sz w:val="24"/>
          <w:szCs w:val="24"/>
          <w:lang w:val="en-AU" w:eastAsia="en-AU"/>
        </w:rPr>
        <w:t xml:space="preserve">Pa                            </w:t>
      </w:r>
      <w:r w:rsidRPr="00996781">
        <w:rPr>
          <w:sz w:val="24"/>
          <w:szCs w:val="24"/>
          <w:vertAlign w:val="superscript"/>
          <w:lang w:val="en-AU" w:eastAsia="en-AU"/>
        </w:rPr>
        <w:t>233</w:t>
      </w:r>
      <w:r w:rsidRPr="00996781">
        <w:rPr>
          <w:sz w:val="24"/>
          <w:szCs w:val="24"/>
          <w:lang w:val="en-AU" w:eastAsia="en-AU"/>
        </w:rPr>
        <w:t>U (</w:t>
      </w:r>
      <w:r w:rsidRPr="00996781">
        <w:rPr>
          <w:i/>
          <w:sz w:val="24"/>
          <w:szCs w:val="24"/>
          <w:lang w:val="en-AU" w:eastAsia="en-AU"/>
        </w:rPr>
        <w:t xml:space="preserve">t ½ 159,200 </w:t>
      </w:r>
      <w:proofErr w:type="spellStart"/>
      <w:r w:rsidRPr="00996781">
        <w:rPr>
          <w:i/>
          <w:sz w:val="24"/>
          <w:szCs w:val="24"/>
          <w:lang w:val="en-AU" w:eastAsia="en-AU"/>
        </w:rPr>
        <w:t>yrs</w:t>
      </w:r>
      <w:proofErr w:type="spellEnd"/>
      <w:r w:rsidRPr="00996781">
        <w:rPr>
          <w:sz w:val="24"/>
          <w:szCs w:val="24"/>
          <w:lang w:val="en-AU" w:eastAsia="en-AU"/>
        </w:rPr>
        <w:t xml:space="preserve">) </w:t>
      </w:r>
    </w:p>
    <w:p w:rsidR="00A83152" w:rsidRDefault="00A83152" w:rsidP="00996781"/>
    <w:p w:rsidR="0056580A" w:rsidRPr="001A1F79" w:rsidRDefault="0056580A" w:rsidP="00996781">
      <w:pPr>
        <w:rPr>
          <w:sz w:val="24"/>
          <w:szCs w:val="24"/>
        </w:rPr>
      </w:pPr>
    </w:p>
    <w:p w:rsidR="00197F3E" w:rsidRDefault="003241C6" w:rsidP="00DC5717">
      <w:pPr>
        <w:jc w:val="both"/>
        <w:rPr>
          <w:sz w:val="24"/>
          <w:szCs w:val="24"/>
        </w:rPr>
      </w:pPr>
      <w:r>
        <w:rPr>
          <w:sz w:val="24"/>
          <w:szCs w:val="24"/>
        </w:rPr>
        <w:t>An a</w:t>
      </w:r>
      <w:r w:rsidR="00356602">
        <w:rPr>
          <w:sz w:val="24"/>
          <w:szCs w:val="24"/>
        </w:rPr>
        <w:t xml:space="preserve">dvantage of this </w:t>
      </w:r>
      <w:r w:rsidR="00463419">
        <w:rPr>
          <w:sz w:val="24"/>
          <w:szCs w:val="24"/>
        </w:rPr>
        <w:t>means</w:t>
      </w:r>
      <w:r w:rsidR="00356602">
        <w:rPr>
          <w:sz w:val="24"/>
          <w:szCs w:val="24"/>
        </w:rPr>
        <w:t xml:space="preserve"> for </w:t>
      </w:r>
      <w:r w:rsidR="00356602" w:rsidRPr="003241C6">
        <w:rPr>
          <w:sz w:val="24"/>
          <w:szCs w:val="24"/>
          <w:vertAlign w:val="superscript"/>
        </w:rPr>
        <w:t>233</w:t>
      </w:r>
      <w:r w:rsidR="00356602">
        <w:rPr>
          <w:sz w:val="24"/>
          <w:szCs w:val="24"/>
        </w:rPr>
        <w:t xml:space="preserve">Pa spike production over milking </w:t>
      </w:r>
      <w:r w:rsidR="001F12AF" w:rsidRPr="003241C6">
        <w:rPr>
          <w:sz w:val="24"/>
          <w:szCs w:val="24"/>
          <w:vertAlign w:val="superscript"/>
        </w:rPr>
        <w:t>233</w:t>
      </w:r>
      <w:r w:rsidR="001F12AF">
        <w:rPr>
          <w:sz w:val="24"/>
          <w:szCs w:val="24"/>
        </w:rPr>
        <w:t xml:space="preserve">Pa from the alpha decay of </w:t>
      </w:r>
      <w:r w:rsidR="00356602" w:rsidRPr="003241C6">
        <w:rPr>
          <w:sz w:val="24"/>
          <w:szCs w:val="24"/>
          <w:vertAlign w:val="superscript"/>
        </w:rPr>
        <w:t>237</w:t>
      </w:r>
      <w:r w:rsidR="00356602">
        <w:rPr>
          <w:sz w:val="24"/>
          <w:szCs w:val="24"/>
        </w:rPr>
        <w:t xml:space="preserve">Np is that once calibrated no further </w:t>
      </w:r>
      <w:r w:rsidRPr="003241C6">
        <w:rPr>
          <w:sz w:val="24"/>
          <w:szCs w:val="24"/>
          <w:vertAlign w:val="superscript"/>
        </w:rPr>
        <w:t>233</w:t>
      </w:r>
      <w:r w:rsidR="00356602">
        <w:rPr>
          <w:sz w:val="24"/>
          <w:szCs w:val="24"/>
        </w:rPr>
        <w:t xml:space="preserve">Pa grows in from residual Np. </w:t>
      </w:r>
      <w:r w:rsidR="002F0C11">
        <w:rPr>
          <w:sz w:val="24"/>
          <w:szCs w:val="24"/>
        </w:rPr>
        <w:t xml:space="preserve">The procedure </w:t>
      </w:r>
      <w:r w:rsidR="00B219E1">
        <w:rPr>
          <w:sz w:val="24"/>
          <w:szCs w:val="24"/>
        </w:rPr>
        <w:t xml:space="preserve">developed in this work </w:t>
      </w:r>
      <w:r w:rsidR="002F0C11">
        <w:rPr>
          <w:sz w:val="24"/>
          <w:szCs w:val="24"/>
        </w:rPr>
        <w:t>for separation of Pa from Th avoid</w:t>
      </w:r>
      <w:r w:rsidR="00B219E1">
        <w:rPr>
          <w:sz w:val="24"/>
          <w:szCs w:val="24"/>
        </w:rPr>
        <w:t>s</w:t>
      </w:r>
      <w:r w:rsidR="002F0C11">
        <w:rPr>
          <w:sz w:val="24"/>
          <w:szCs w:val="24"/>
        </w:rPr>
        <w:t xml:space="preserve"> the use of highly hazardous </w:t>
      </w:r>
      <w:proofErr w:type="spellStart"/>
      <w:r w:rsidR="002F0C11">
        <w:rPr>
          <w:sz w:val="24"/>
          <w:szCs w:val="24"/>
        </w:rPr>
        <w:t>perchloric</w:t>
      </w:r>
      <w:proofErr w:type="spellEnd"/>
      <w:r w:rsidR="002F0C11">
        <w:rPr>
          <w:sz w:val="24"/>
          <w:szCs w:val="24"/>
        </w:rPr>
        <w:t xml:space="preserve"> acid</w:t>
      </w:r>
      <w:r w:rsidR="00D20097">
        <w:rPr>
          <w:sz w:val="24"/>
          <w:szCs w:val="24"/>
        </w:rPr>
        <w:t xml:space="preserve"> </w:t>
      </w:r>
      <w:r w:rsidR="00951AAD">
        <w:rPr>
          <w:sz w:val="24"/>
          <w:szCs w:val="24"/>
        </w:rPr>
        <w:fldChar w:fldCharType="begin"/>
      </w:r>
      <w:r w:rsidR="00951AAD">
        <w:rPr>
          <w:sz w:val="24"/>
          <w:szCs w:val="24"/>
        </w:rPr>
        <w:instrText xml:space="preserve"> ADDIN EN.CITE &lt;EndNote&gt;&lt;Cite&gt;&lt;Author&gt;Eppich&lt;/Author&gt;&lt;Year&gt;2013&lt;/Year&gt;&lt;RecNum&gt;12&lt;/RecNum&gt;&lt;DisplayText&gt;[1]&lt;/DisplayText&gt;&lt;record&gt;&lt;rec-number&gt;12&lt;/rec-number&gt;&lt;foreign-keys&gt;&lt;key app="EN" db-id="9efa05pxw0swsdesdrqvdf2hwzettxrraf5w"&gt;12&lt;/key&gt;&lt;/foreign-keys&gt;&lt;ref-type name="Journal Article"&gt;17&lt;/ref-type&gt;&lt;contributors&gt;&lt;authors&gt;&lt;author&gt;Eppich, Gary R.&lt;/author&gt;&lt;author&gt;Williams, Ross W.&lt;/author&gt;&lt;author&gt;Gaffney, Amy M.&lt;/author&gt;&lt;author&gt;Schorzman, Kerri C.&lt;/author&gt;&lt;/authors&gt;&lt;/contributors&gt;&lt;titles&gt;&lt;title&gt;235U-231Pa age dating of uranium materials for nuclear forensic investigations&lt;/title&gt;&lt;secondary-title&gt;Journal of Analytical Atomic Spectrometry&lt;/secondary-title&gt;&lt;/titles&gt;&lt;periodical&gt;&lt;full-title&gt;Journal of Analytical Atomic Spectrometry&lt;/full-title&gt;&lt;/periodical&gt;&lt;pages&gt;666-674&lt;/pages&gt;&lt;volume&gt;28&lt;/volume&gt;&lt;number&gt;5&lt;/number&gt;&lt;dates&gt;&lt;year&gt;2013&lt;/year&gt;&lt;/dates&gt;&lt;publisher&gt;The Royal Society of Chemistry&lt;/publisher&gt;&lt;isbn&gt;0267-9477&lt;/isbn&gt;&lt;work-type&gt;10.1039/C3JA50041A&lt;/work-type&gt;&lt;urls&gt;&lt;related-urls&gt;&lt;url&gt;http://dx.doi.org/10.1039/C3JA50041A&lt;/url&gt;&lt;/related-urls&gt;&lt;/urls&gt;&lt;electronic-resource-num&gt;10.1039/c3ja50041a&lt;/electronic-resource-num&gt;&lt;/record&gt;&lt;/Cite&gt;&lt;/EndNote&gt;</w:instrText>
      </w:r>
      <w:r w:rsidR="00951AAD">
        <w:rPr>
          <w:sz w:val="24"/>
          <w:szCs w:val="24"/>
        </w:rPr>
        <w:fldChar w:fldCharType="separate"/>
      </w:r>
      <w:r w:rsidR="00951AAD">
        <w:rPr>
          <w:noProof/>
          <w:sz w:val="24"/>
          <w:szCs w:val="24"/>
        </w:rPr>
        <w:t>[</w:t>
      </w:r>
      <w:hyperlink w:anchor="_ENREF_1" w:tooltip="Eppich, 2013 #12" w:history="1">
        <w:r w:rsidR="00967267">
          <w:rPr>
            <w:noProof/>
            <w:sz w:val="24"/>
            <w:szCs w:val="24"/>
          </w:rPr>
          <w:t>1</w:t>
        </w:r>
      </w:hyperlink>
      <w:r w:rsidR="00951AAD">
        <w:rPr>
          <w:noProof/>
          <w:sz w:val="24"/>
          <w:szCs w:val="24"/>
        </w:rPr>
        <w:t>]</w:t>
      </w:r>
      <w:r w:rsidR="00951AAD">
        <w:rPr>
          <w:sz w:val="24"/>
          <w:szCs w:val="24"/>
        </w:rPr>
        <w:fldChar w:fldCharType="end"/>
      </w:r>
      <w:r w:rsidR="000B0E81">
        <w:rPr>
          <w:sz w:val="24"/>
          <w:szCs w:val="24"/>
        </w:rPr>
        <w:t>.</w:t>
      </w:r>
    </w:p>
    <w:p w:rsidR="0056580A" w:rsidRDefault="000B0E81" w:rsidP="00DC5717">
      <w:pPr>
        <w:jc w:val="both"/>
        <w:rPr>
          <w:sz w:val="24"/>
          <w:szCs w:val="24"/>
        </w:rPr>
      </w:pPr>
      <w:r>
        <w:rPr>
          <w:sz w:val="24"/>
          <w:szCs w:val="24"/>
        </w:rPr>
        <w:t xml:space="preserve"> </w:t>
      </w:r>
    </w:p>
    <w:p w:rsidR="000B0E81" w:rsidRPr="001A1F79" w:rsidRDefault="000B0E81" w:rsidP="00DC5717">
      <w:pPr>
        <w:jc w:val="both"/>
        <w:rPr>
          <w:sz w:val="24"/>
          <w:szCs w:val="24"/>
        </w:rPr>
      </w:pPr>
      <w:r>
        <w:rPr>
          <w:sz w:val="24"/>
          <w:szCs w:val="24"/>
        </w:rPr>
        <w:lastRenderedPageBreak/>
        <w:t xml:space="preserve">Various methods for Pa measurement have been described such as alpha </w:t>
      </w:r>
      <w:r w:rsidR="009B2C23">
        <w:rPr>
          <w:sz w:val="24"/>
          <w:szCs w:val="24"/>
        </w:rPr>
        <w:t xml:space="preserve">(for </w:t>
      </w:r>
      <w:r w:rsidR="009B2C23" w:rsidRPr="003241C6">
        <w:rPr>
          <w:sz w:val="24"/>
          <w:szCs w:val="24"/>
          <w:vertAlign w:val="superscript"/>
        </w:rPr>
        <w:t>231</w:t>
      </w:r>
      <w:r w:rsidR="009B2C23">
        <w:rPr>
          <w:sz w:val="24"/>
          <w:szCs w:val="24"/>
        </w:rPr>
        <w:t xml:space="preserve">Pa) and gamma (for </w:t>
      </w:r>
      <w:r w:rsidR="009B2C23" w:rsidRPr="003241C6">
        <w:rPr>
          <w:sz w:val="24"/>
          <w:szCs w:val="24"/>
          <w:vertAlign w:val="superscript"/>
        </w:rPr>
        <w:t>233</w:t>
      </w:r>
      <w:r w:rsidR="009B2C23">
        <w:rPr>
          <w:sz w:val="24"/>
          <w:szCs w:val="24"/>
        </w:rPr>
        <w:t xml:space="preserve">Pa) </w:t>
      </w:r>
      <w:r>
        <w:rPr>
          <w:sz w:val="24"/>
          <w:szCs w:val="24"/>
        </w:rPr>
        <w:t>spectrometry</w:t>
      </w:r>
      <w:r w:rsidR="00D25A9D">
        <w:rPr>
          <w:sz w:val="24"/>
          <w:szCs w:val="24"/>
        </w:rPr>
        <w:t xml:space="preserve"> </w:t>
      </w:r>
      <w:r w:rsidR="00D25A9D">
        <w:rPr>
          <w:sz w:val="24"/>
          <w:szCs w:val="24"/>
        </w:rPr>
        <w:fldChar w:fldCharType="begin"/>
      </w:r>
      <w:r w:rsidR="00D25A9D">
        <w:rPr>
          <w:sz w:val="24"/>
          <w:szCs w:val="24"/>
        </w:rPr>
        <w:instrText xml:space="preserve"> ADDIN EN.CITE &lt;EndNote&gt;&lt;Cite&gt;&lt;Author&gt;Morgenstern&lt;/Author&gt;&lt;Year&gt;2002&lt;/Year&gt;&lt;RecNum&gt;244&lt;/RecNum&gt;&lt;DisplayText&gt;[2]&lt;/DisplayText&gt;&lt;record&gt;&lt;rec-number&gt;244&lt;/rec-number&gt;&lt;foreign-keys&gt;&lt;key app="EN" db-id="9efa05pxw0swsdesdrqvdf2hwzettxrraf5w"&gt;244&lt;/key&gt;&lt;/foreign-keys&gt;&lt;ref-type name="Journal Article"&gt;17&lt;/ref-type&gt;&lt;contributors&gt;&lt;authors&gt;&lt;author&gt;Morgenstern, A.&lt;/author&gt;&lt;author&gt;Apostolidis, C.&lt;/author&gt;&lt;author&gt;Mayer, K.&lt;/author&gt;&lt;/authors&gt;&lt;/contributors&gt;&lt;titles&gt;&lt;title&gt;Age Determination of Highly Enriched Uranium:</w:instrText>
      </w:r>
      <w:r w:rsidR="00D25A9D">
        <w:rPr>
          <w:rFonts w:ascii="Cambria Math" w:hAnsi="Cambria Math" w:cs="Cambria Math"/>
          <w:sz w:val="24"/>
          <w:szCs w:val="24"/>
        </w:rPr>
        <w:instrText> </w:instrText>
      </w:r>
      <w:r w:rsidR="00D25A9D">
        <w:rPr>
          <w:sz w:val="24"/>
          <w:szCs w:val="24"/>
        </w:rPr>
        <w:instrText xml:space="preserve"> Separation and Analysis of 231Pa&lt;/title&gt;&lt;secondary-title&gt;Analytical Chemistry&lt;/secondary-title&gt;&lt;/titles&gt;&lt;periodical&gt;&lt;full-title&gt;Analytical Chemistry&lt;/full-title&gt;&lt;/periodical&gt;&lt;pages&gt;5513-5516&lt;/pages&gt;&lt;volume&gt;74&lt;/volume&gt;&lt;number&gt;21&lt;/number&gt;&lt;dates&gt;&lt;year&gt;2002&lt;/year&gt;&lt;pub-dates&gt;&lt;date&gt;2002/11/01&lt;/date&gt;&lt;/pub-dates&gt;&lt;/dates&gt;&lt;publisher&gt;American Chemical Society&lt;/publisher&gt;&lt;isbn&gt;0003-2700&lt;/isbn&gt;&lt;urls&gt;&lt;related-urls&gt;&lt;url&gt;http://dx.doi.org/10.1021/ac0203948&lt;/url&gt;&lt;/related-urls&gt;&lt;/urls&gt;&lt;electronic-resource-num&gt;10.1021/ac0203948&lt;/electronic-resource-num&gt;&lt;access-date&gt;2014/06/02&lt;/access-date&gt;&lt;/record&gt;&lt;/Cite&gt;&lt;/EndNote&gt;</w:instrText>
      </w:r>
      <w:r w:rsidR="00D25A9D">
        <w:rPr>
          <w:sz w:val="24"/>
          <w:szCs w:val="24"/>
        </w:rPr>
        <w:fldChar w:fldCharType="separate"/>
      </w:r>
      <w:r w:rsidR="00D25A9D">
        <w:rPr>
          <w:noProof/>
          <w:sz w:val="24"/>
          <w:szCs w:val="24"/>
        </w:rPr>
        <w:t>[</w:t>
      </w:r>
      <w:hyperlink w:anchor="_ENREF_2" w:tooltip="Morgenstern, 2002 #244" w:history="1">
        <w:r w:rsidR="00967267">
          <w:rPr>
            <w:noProof/>
            <w:sz w:val="24"/>
            <w:szCs w:val="24"/>
          </w:rPr>
          <w:t>2</w:t>
        </w:r>
      </w:hyperlink>
      <w:r w:rsidR="00D25A9D">
        <w:rPr>
          <w:noProof/>
          <w:sz w:val="24"/>
          <w:szCs w:val="24"/>
        </w:rPr>
        <w:t>]</w:t>
      </w:r>
      <w:r w:rsidR="00D25A9D">
        <w:rPr>
          <w:sz w:val="24"/>
          <w:szCs w:val="24"/>
        </w:rPr>
        <w:fldChar w:fldCharType="end"/>
      </w:r>
      <w:r>
        <w:rPr>
          <w:sz w:val="24"/>
          <w:szCs w:val="24"/>
        </w:rPr>
        <w:t xml:space="preserve">, </w:t>
      </w:r>
      <w:r w:rsidR="00AC0417">
        <w:rPr>
          <w:sz w:val="24"/>
          <w:szCs w:val="24"/>
        </w:rPr>
        <w:t>thermal ionisation mass spectrometry (</w:t>
      </w:r>
      <w:r>
        <w:rPr>
          <w:sz w:val="24"/>
          <w:szCs w:val="24"/>
        </w:rPr>
        <w:t>TIMS</w:t>
      </w:r>
      <w:r w:rsidR="00AC0417">
        <w:rPr>
          <w:sz w:val="24"/>
          <w:szCs w:val="24"/>
        </w:rPr>
        <w:t>)</w:t>
      </w:r>
      <w:r w:rsidR="00A31FEA">
        <w:rPr>
          <w:sz w:val="24"/>
          <w:szCs w:val="24"/>
        </w:rPr>
        <w:t xml:space="preserve"> </w:t>
      </w:r>
      <w:r w:rsidR="00360C4C">
        <w:rPr>
          <w:sz w:val="24"/>
          <w:szCs w:val="24"/>
        </w:rPr>
        <w:fldChar w:fldCharType="begin"/>
      </w:r>
      <w:r w:rsidR="00360C4C">
        <w:rPr>
          <w:sz w:val="24"/>
          <w:szCs w:val="24"/>
        </w:rPr>
        <w:instrText xml:space="preserve"> ADDIN EN.CITE &lt;EndNote&gt;&lt;Cite&gt;&lt;Author&gt;Pickett&lt;/Author&gt;&lt;Year&gt;1994&lt;/Year&gt;&lt;RecNum&gt;252&lt;/RecNum&gt;&lt;DisplayText&gt;[3]&lt;/DisplayText&gt;&lt;record&gt;&lt;rec-number&gt;252&lt;/rec-number&gt;&lt;foreign-keys&gt;&lt;key app="EN" db-id="9efa05pxw0swsdesdrqvdf2hwzettxrraf5w"&gt;252&lt;/key&gt;&lt;/foreign-keys&gt;&lt;ref-type name="Journal Article"&gt;17&lt;/ref-type&gt;&lt;contributors&gt;&lt;authors&gt;&lt;author&gt;Pickett, David A.&lt;/author&gt;&lt;author&gt;Murrell, Michael T.&lt;/author&gt;&lt;author&gt;Williams, Ross W.&lt;/author&gt;&lt;/authors&gt;&lt;/contributors&gt;&lt;titles&gt;&lt;title&gt;Determination of Femtogram Quantities of Protactinium in Geologic Samples by Thermal Ionization Mass Spectrometry&lt;/title&gt;&lt;secondary-title&gt;Analytical Chemistry&lt;/secondary-title&gt;&lt;/titles&gt;&lt;periodical&gt;&lt;full-title&gt;Analytical Chemistry&lt;/full-title&gt;&lt;/periodical&gt;&lt;pages&gt;1044-1049&lt;/pages&gt;&lt;volume&gt;66&lt;/volume&gt;&lt;number&gt;7&lt;/number&gt;&lt;dates&gt;&lt;year&gt;1994&lt;/year&gt;&lt;pub-dates&gt;&lt;date&gt;1994/04/01&lt;/date&gt;&lt;/pub-dates&gt;&lt;/dates&gt;&lt;publisher&gt;American Chemical Society&lt;/publisher&gt;&lt;isbn&gt;0003-2700&lt;/isbn&gt;&lt;urls&gt;&lt;related-urls&gt;&lt;url&gt;http://dx.doi.org/10.1021/ac00079a020&lt;/url&gt;&lt;/related-urls&gt;&lt;/urls&gt;&lt;electronic-resource-num&gt;10.1021/ac00079a020&lt;/electronic-resource-num&gt;&lt;access-date&gt;2014/06/02&lt;/access-date&gt;&lt;/record&gt;&lt;/Cite&gt;&lt;/EndNote&gt;</w:instrText>
      </w:r>
      <w:r w:rsidR="00360C4C">
        <w:rPr>
          <w:sz w:val="24"/>
          <w:szCs w:val="24"/>
        </w:rPr>
        <w:fldChar w:fldCharType="separate"/>
      </w:r>
      <w:r w:rsidR="00360C4C">
        <w:rPr>
          <w:noProof/>
          <w:sz w:val="24"/>
          <w:szCs w:val="24"/>
        </w:rPr>
        <w:t>[</w:t>
      </w:r>
      <w:hyperlink w:anchor="_ENREF_3" w:tooltip="Pickett, 1994 #252" w:history="1">
        <w:r w:rsidR="00967267">
          <w:rPr>
            <w:noProof/>
            <w:sz w:val="24"/>
            <w:szCs w:val="24"/>
          </w:rPr>
          <w:t>3</w:t>
        </w:r>
      </w:hyperlink>
      <w:r w:rsidR="00360C4C">
        <w:rPr>
          <w:noProof/>
          <w:sz w:val="24"/>
          <w:szCs w:val="24"/>
        </w:rPr>
        <w:t>]</w:t>
      </w:r>
      <w:r w:rsidR="00360C4C">
        <w:rPr>
          <w:sz w:val="24"/>
          <w:szCs w:val="24"/>
        </w:rPr>
        <w:fldChar w:fldCharType="end"/>
      </w:r>
      <w:r w:rsidR="00360C4C">
        <w:rPr>
          <w:sz w:val="24"/>
          <w:szCs w:val="24"/>
        </w:rPr>
        <w:t>,</w:t>
      </w:r>
      <w:r>
        <w:rPr>
          <w:sz w:val="24"/>
          <w:szCs w:val="24"/>
        </w:rPr>
        <w:t xml:space="preserve"> </w:t>
      </w:r>
      <w:r w:rsidR="00360C4C">
        <w:rPr>
          <w:sz w:val="24"/>
          <w:szCs w:val="24"/>
        </w:rPr>
        <w:t>multi-collector inductively coupled plasma mass spectrometry (</w:t>
      </w:r>
      <w:r>
        <w:rPr>
          <w:sz w:val="24"/>
          <w:szCs w:val="24"/>
        </w:rPr>
        <w:t>MC-ICP-MS</w:t>
      </w:r>
      <w:r w:rsidR="00360C4C">
        <w:rPr>
          <w:sz w:val="24"/>
          <w:szCs w:val="24"/>
        </w:rPr>
        <w:t>)</w:t>
      </w:r>
      <w:r>
        <w:rPr>
          <w:sz w:val="24"/>
          <w:szCs w:val="24"/>
        </w:rPr>
        <w:t xml:space="preserve"> and recently </w:t>
      </w:r>
      <w:r w:rsidR="009051A6">
        <w:rPr>
          <w:sz w:val="24"/>
          <w:szCs w:val="24"/>
        </w:rPr>
        <w:t>accelerator mass spectrometry (</w:t>
      </w:r>
      <w:r>
        <w:rPr>
          <w:sz w:val="24"/>
          <w:szCs w:val="24"/>
        </w:rPr>
        <w:t>AMS</w:t>
      </w:r>
      <w:r w:rsidR="009051A6">
        <w:rPr>
          <w:sz w:val="24"/>
          <w:szCs w:val="24"/>
        </w:rPr>
        <w:t>)</w:t>
      </w:r>
      <w:r w:rsidR="00A31FEA">
        <w:rPr>
          <w:sz w:val="24"/>
          <w:szCs w:val="24"/>
        </w:rPr>
        <w:t xml:space="preserve"> </w:t>
      </w:r>
      <w:r w:rsidR="00A31FEA" w:rsidRPr="00360C4C">
        <w:rPr>
          <w:sz w:val="24"/>
          <w:szCs w:val="24"/>
        </w:rPr>
        <w:fldChar w:fldCharType="begin"/>
      </w:r>
      <w:r w:rsidR="00360C4C" w:rsidRPr="00360C4C">
        <w:rPr>
          <w:sz w:val="24"/>
          <w:szCs w:val="24"/>
        </w:rPr>
        <w:instrText xml:space="preserve"> ADDIN EN.CITE &lt;EndNote&gt;&lt;Cite&gt;&lt;Author&gt;Christl&lt;/Author&gt;&lt;Year&gt;2007&lt;/Year&gt;&lt;RecNum&gt;9&lt;/RecNum&gt;&lt;DisplayText&gt;[4]&lt;/DisplayText&gt;&lt;record&gt;&lt;rec-number&gt;9&lt;/rec-number&gt;&lt;foreign-keys&gt;&lt;key app="EN" db-id="9efa05pxw0swsdesdrqvdf2hwzettxrraf5w"&gt;9&lt;/key&gt;&lt;/foreign-keys&gt;&lt;ref-type name="Journal Article"&gt;17&lt;/ref-type&gt;&lt;contributors&gt;&lt;authors&gt;&lt;author&gt;Christl, Marcus&lt;/author&gt;&lt;author&gt;Wacker, Lukas&lt;/author&gt;&lt;author&gt;Lippold, Jörg&lt;/author&gt;&lt;author&gt;Synal, Hans-Arno&lt;/author&gt;&lt;author&gt;Suter, Martin&lt;/author&gt;&lt;/authors&gt;&lt;/contributors&gt;&lt;titles&gt;&lt;title&gt;Protactinium-231: A new radionuclide for AM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379-384&lt;/pages&gt;&lt;volume&gt;262&lt;/volume&gt;&lt;number&gt;2&lt;/number&gt;&lt;keywords&gt;&lt;keyword&gt;Protactinium-231&lt;/keyword&gt;&lt;keyword&gt;AMS&lt;/keyword&gt;&lt;keyword&gt;Uranium series&lt;/keyword&gt;&lt;keyword&gt;Ocean circulation&lt;/keyword&gt;&lt;keyword&gt;Dating&lt;/keyword&gt;&lt;/keywords&gt;&lt;dates&gt;&lt;year&gt;2007&lt;/year&gt;&lt;/dates&gt;&lt;isbn&gt;0168-583X&lt;/isbn&gt;&lt;urls&gt;&lt;related-urls&gt;&lt;url&gt;http://www.sciencedirect.com/science/article/pii/S0168583X07011251&lt;/url&gt;&lt;/related-urls&gt;&lt;/urls&gt;&lt;electronic-resource-num&gt;http://dx.doi.org/10.1016/j.nimb.2007.05.017&lt;/electronic-resource-num&gt;&lt;/record&gt;&lt;/Cite&gt;&lt;/EndNote&gt;</w:instrText>
      </w:r>
      <w:r w:rsidR="00A31FEA" w:rsidRPr="00360C4C">
        <w:rPr>
          <w:sz w:val="24"/>
          <w:szCs w:val="24"/>
        </w:rPr>
        <w:fldChar w:fldCharType="separate"/>
      </w:r>
      <w:r w:rsidR="00360C4C" w:rsidRPr="00360C4C">
        <w:rPr>
          <w:noProof/>
          <w:sz w:val="24"/>
          <w:szCs w:val="24"/>
        </w:rPr>
        <w:t>[</w:t>
      </w:r>
      <w:hyperlink w:anchor="_ENREF_4" w:tooltip="Christl, 2007 #9" w:history="1">
        <w:r w:rsidR="00967267" w:rsidRPr="00360C4C">
          <w:rPr>
            <w:noProof/>
            <w:sz w:val="24"/>
            <w:szCs w:val="24"/>
          </w:rPr>
          <w:t>4</w:t>
        </w:r>
      </w:hyperlink>
      <w:r w:rsidR="00360C4C" w:rsidRPr="00360C4C">
        <w:rPr>
          <w:noProof/>
          <w:sz w:val="24"/>
          <w:szCs w:val="24"/>
        </w:rPr>
        <w:t>]</w:t>
      </w:r>
      <w:r w:rsidR="00A31FEA" w:rsidRPr="00360C4C">
        <w:rPr>
          <w:sz w:val="24"/>
          <w:szCs w:val="24"/>
        </w:rPr>
        <w:fldChar w:fldCharType="end"/>
      </w:r>
      <w:r w:rsidRPr="00360C4C">
        <w:rPr>
          <w:sz w:val="24"/>
          <w:szCs w:val="24"/>
        </w:rPr>
        <w:t>.</w:t>
      </w:r>
      <w:r w:rsidR="00A64F5F">
        <w:rPr>
          <w:sz w:val="24"/>
          <w:szCs w:val="24"/>
        </w:rPr>
        <w:t xml:space="preserve"> </w:t>
      </w:r>
      <w:r w:rsidR="00B219E1">
        <w:rPr>
          <w:sz w:val="24"/>
          <w:szCs w:val="24"/>
        </w:rPr>
        <w:t xml:space="preserve">As </w:t>
      </w:r>
      <w:r w:rsidR="00C6474C">
        <w:rPr>
          <w:sz w:val="24"/>
          <w:szCs w:val="24"/>
        </w:rPr>
        <w:t>ANSTO</w:t>
      </w:r>
      <w:r w:rsidR="00B219E1">
        <w:rPr>
          <w:sz w:val="24"/>
          <w:szCs w:val="24"/>
        </w:rPr>
        <w:t xml:space="preserve"> do not currently have access to a TIMS or a MC-ICP-MS for radioactive samples</w:t>
      </w:r>
      <w:r w:rsidR="00D44ADA">
        <w:rPr>
          <w:sz w:val="24"/>
          <w:szCs w:val="24"/>
        </w:rPr>
        <w:t>,</w:t>
      </w:r>
      <w:r w:rsidR="00A64F5F">
        <w:rPr>
          <w:sz w:val="24"/>
          <w:szCs w:val="24"/>
        </w:rPr>
        <w:t xml:space="preserve"> </w:t>
      </w:r>
      <w:r w:rsidR="00D44ADA">
        <w:rPr>
          <w:sz w:val="24"/>
          <w:szCs w:val="24"/>
        </w:rPr>
        <w:t>the use of</w:t>
      </w:r>
      <w:r w:rsidR="00A31FEA">
        <w:rPr>
          <w:sz w:val="24"/>
          <w:szCs w:val="24"/>
        </w:rPr>
        <w:t xml:space="preserve"> a</w:t>
      </w:r>
      <w:r w:rsidR="000D509F">
        <w:rPr>
          <w:sz w:val="24"/>
          <w:szCs w:val="24"/>
        </w:rPr>
        <w:t xml:space="preserve"> </w:t>
      </w:r>
      <w:proofErr w:type="spellStart"/>
      <w:r w:rsidR="000D509F">
        <w:rPr>
          <w:sz w:val="24"/>
          <w:szCs w:val="24"/>
        </w:rPr>
        <w:t>quadrupole</w:t>
      </w:r>
      <w:proofErr w:type="spellEnd"/>
      <w:r w:rsidR="003241C6" w:rsidRPr="003241C6">
        <w:rPr>
          <w:sz w:val="24"/>
          <w:szCs w:val="24"/>
        </w:rPr>
        <w:t xml:space="preserve"> </w:t>
      </w:r>
      <w:r w:rsidR="003241C6">
        <w:rPr>
          <w:sz w:val="24"/>
          <w:szCs w:val="24"/>
        </w:rPr>
        <w:t xml:space="preserve">inductively coupled </w:t>
      </w:r>
      <w:r w:rsidR="003241C6" w:rsidRPr="00540ED2">
        <w:rPr>
          <w:sz w:val="24"/>
          <w:szCs w:val="24"/>
        </w:rPr>
        <w:t xml:space="preserve">plasma mass spectrometer </w:t>
      </w:r>
      <w:r w:rsidR="003241C6">
        <w:rPr>
          <w:sz w:val="24"/>
          <w:szCs w:val="24"/>
        </w:rPr>
        <w:t>(</w:t>
      </w:r>
      <w:r w:rsidR="000D509F">
        <w:rPr>
          <w:sz w:val="24"/>
          <w:szCs w:val="24"/>
        </w:rPr>
        <w:t>ICP-</w:t>
      </w:r>
      <w:proofErr w:type="spellStart"/>
      <w:r w:rsidR="00AC0417">
        <w:rPr>
          <w:sz w:val="24"/>
          <w:szCs w:val="24"/>
        </w:rPr>
        <w:t>q</w:t>
      </w:r>
      <w:r w:rsidR="000D509F">
        <w:rPr>
          <w:sz w:val="24"/>
          <w:szCs w:val="24"/>
        </w:rPr>
        <w:t>MS</w:t>
      </w:r>
      <w:proofErr w:type="spellEnd"/>
      <w:r w:rsidR="003241C6">
        <w:rPr>
          <w:sz w:val="24"/>
          <w:szCs w:val="24"/>
        </w:rPr>
        <w:t>)</w:t>
      </w:r>
      <w:r w:rsidR="000D509F">
        <w:rPr>
          <w:sz w:val="24"/>
          <w:szCs w:val="24"/>
        </w:rPr>
        <w:t xml:space="preserve"> wa</w:t>
      </w:r>
      <w:r w:rsidR="00A64F5F">
        <w:rPr>
          <w:sz w:val="24"/>
          <w:szCs w:val="24"/>
        </w:rPr>
        <w:t xml:space="preserve">s investigated for its potential for </w:t>
      </w:r>
      <w:r w:rsidR="003241C6" w:rsidRPr="003241C6">
        <w:rPr>
          <w:sz w:val="24"/>
          <w:szCs w:val="24"/>
          <w:vertAlign w:val="superscript"/>
        </w:rPr>
        <w:t>231</w:t>
      </w:r>
      <w:r w:rsidR="003241C6">
        <w:rPr>
          <w:sz w:val="24"/>
          <w:szCs w:val="24"/>
        </w:rPr>
        <w:t>Pa</w:t>
      </w:r>
      <w:r w:rsidR="00A64F5F">
        <w:rPr>
          <w:sz w:val="24"/>
          <w:szCs w:val="24"/>
        </w:rPr>
        <w:t>/</w:t>
      </w:r>
      <w:r w:rsidR="003241C6" w:rsidRPr="003241C6">
        <w:rPr>
          <w:sz w:val="24"/>
          <w:szCs w:val="24"/>
          <w:vertAlign w:val="superscript"/>
        </w:rPr>
        <w:t>233</w:t>
      </w:r>
      <w:r w:rsidR="003241C6">
        <w:rPr>
          <w:sz w:val="24"/>
          <w:szCs w:val="24"/>
        </w:rPr>
        <w:t>Pa</w:t>
      </w:r>
      <w:r w:rsidR="00A64F5F">
        <w:rPr>
          <w:sz w:val="24"/>
          <w:szCs w:val="24"/>
        </w:rPr>
        <w:t xml:space="preserve"> measurement.</w:t>
      </w:r>
      <w:r>
        <w:rPr>
          <w:sz w:val="24"/>
          <w:szCs w:val="24"/>
        </w:rPr>
        <w:t xml:space="preserve">  </w:t>
      </w:r>
    </w:p>
    <w:p w:rsidR="00B928C6" w:rsidRPr="00E7705D" w:rsidRDefault="00B928C6" w:rsidP="00996781">
      <w:pPr>
        <w:rPr>
          <w:sz w:val="24"/>
          <w:szCs w:val="24"/>
        </w:rPr>
      </w:pPr>
    </w:p>
    <w:p w:rsidR="005215CF" w:rsidRPr="00E7705D" w:rsidRDefault="005215CF" w:rsidP="005215CF">
      <w:pPr>
        <w:rPr>
          <w:sz w:val="24"/>
          <w:szCs w:val="24"/>
        </w:rPr>
      </w:pPr>
    </w:p>
    <w:p w:rsidR="008A149C" w:rsidRPr="0087747B" w:rsidRDefault="008A149C" w:rsidP="0087747B">
      <w:pPr>
        <w:pStyle w:val="Heading1"/>
      </w:pPr>
      <w:r w:rsidRPr="0087747B">
        <w:t>Work to date</w:t>
      </w:r>
    </w:p>
    <w:p w:rsidR="00DE5597" w:rsidRPr="00E7705D" w:rsidRDefault="00DE5597" w:rsidP="00DE5597">
      <w:pPr>
        <w:rPr>
          <w:sz w:val="24"/>
          <w:szCs w:val="24"/>
        </w:rPr>
      </w:pPr>
    </w:p>
    <w:p w:rsidR="00B928C6" w:rsidRPr="001A1F79" w:rsidRDefault="00E7705D" w:rsidP="00DE5597">
      <w:pPr>
        <w:rPr>
          <w:b/>
          <w:i/>
          <w:sz w:val="24"/>
          <w:szCs w:val="24"/>
        </w:rPr>
      </w:pPr>
      <w:r w:rsidRPr="001A1F79">
        <w:rPr>
          <w:b/>
          <w:i/>
          <w:sz w:val="24"/>
          <w:szCs w:val="24"/>
        </w:rPr>
        <w:t xml:space="preserve">2.1. </w:t>
      </w:r>
      <w:r w:rsidRPr="0087747B">
        <w:rPr>
          <w:rStyle w:val="Heading2Char"/>
        </w:rPr>
        <w:t>Target irradiation and measurement</w:t>
      </w:r>
    </w:p>
    <w:p w:rsidR="00E7705D" w:rsidRDefault="00E7705D" w:rsidP="00DE5597"/>
    <w:p w:rsidR="00E7705D" w:rsidRDefault="008D7995" w:rsidP="00DC5717">
      <w:pPr>
        <w:jc w:val="both"/>
        <w:rPr>
          <w:sz w:val="24"/>
          <w:szCs w:val="24"/>
        </w:rPr>
      </w:pPr>
      <w:r w:rsidRPr="008D7995">
        <w:rPr>
          <w:sz w:val="24"/>
          <w:szCs w:val="24"/>
        </w:rPr>
        <w:t xml:space="preserve">The Th target </w:t>
      </w:r>
      <w:r w:rsidR="00C6203A">
        <w:rPr>
          <w:sz w:val="24"/>
          <w:szCs w:val="24"/>
        </w:rPr>
        <w:t xml:space="preserve">for </w:t>
      </w:r>
      <w:r w:rsidR="00C6203A" w:rsidRPr="002C6196">
        <w:rPr>
          <w:sz w:val="24"/>
          <w:szCs w:val="24"/>
          <w:vertAlign w:val="superscript"/>
        </w:rPr>
        <w:t>233</w:t>
      </w:r>
      <w:r w:rsidR="00C6203A">
        <w:rPr>
          <w:sz w:val="24"/>
          <w:szCs w:val="24"/>
        </w:rPr>
        <w:t xml:space="preserve">Pa production </w:t>
      </w:r>
      <w:r w:rsidRPr="008D7995">
        <w:rPr>
          <w:sz w:val="24"/>
          <w:szCs w:val="24"/>
        </w:rPr>
        <w:t xml:space="preserve">was prepared based on the procedure described in Bourdon et </w:t>
      </w:r>
      <w:r w:rsidR="002514D2">
        <w:rPr>
          <w:sz w:val="24"/>
          <w:szCs w:val="24"/>
        </w:rPr>
        <w:t>a</w:t>
      </w:r>
      <w:r w:rsidRPr="008D7995">
        <w:rPr>
          <w:sz w:val="24"/>
          <w:szCs w:val="24"/>
        </w:rPr>
        <w:t>l</w:t>
      </w:r>
      <w:r w:rsidR="002514D2">
        <w:rPr>
          <w:sz w:val="24"/>
          <w:szCs w:val="24"/>
        </w:rPr>
        <w:t>.</w:t>
      </w:r>
      <w:r w:rsidRPr="008D7995">
        <w:rPr>
          <w:sz w:val="24"/>
          <w:szCs w:val="24"/>
        </w:rPr>
        <w:t>, 1999</w:t>
      </w:r>
      <w:r w:rsidR="00A36AC9">
        <w:rPr>
          <w:sz w:val="24"/>
          <w:szCs w:val="24"/>
        </w:rPr>
        <w:t>.</w:t>
      </w:r>
      <w:r w:rsidR="002C6196">
        <w:rPr>
          <w:sz w:val="24"/>
          <w:szCs w:val="24"/>
        </w:rPr>
        <w:t xml:space="preserve"> </w:t>
      </w:r>
      <w:r w:rsidR="009900BA">
        <w:rPr>
          <w:sz w:val="24"/>
          <w:szCs w:val="24"/>
        </w:rPr>
        <w:fldChar w:fldCharType="begin"/>
      </w:r>
      <w:r w:rsidR="00A36AC9">
        <w:rPr>
          <w:sz w:val="24"/>
          <w:szCs w:val="24"/>
        </w:rPr>
        <w:instrText xml:space="preserve"> ADDIN EN.CITE &lt;EndNote&gt;&lt;Cite&gt;&lt;Author&gt;Bourdon&lt;/Author&gt;&lt;Year&gt;1999&lt;/Year&gt;&lt;RecNum&gt;5&lt;/RecNum&gt;&lt;DisplayText&gt;[5]&lt;/DisplayText&gt;&lt;record&gt;&lt;rec-number&gt;5&lt;/rec-number&gt;&lt;foreign-keys&gt;&lt;key app="EN" db-id="9efa05pxw0swsdesdrqvdf2hwzettxrraf5w"&gt;5&lt;/key&gt;&lt;/foreign-keys&gt;&lt;ref-type name="Journal Article"&gt;17&lt;/ref-type&gt;&lt;contributors&gt;&lt;authors&gt;&lt;author&gt;Bourdon, Bernard&lt;/author&gt;&lt;author&gt;Joron, Jean-Louis&lt;/author&gt;&lt;author&gt;Allègre, Claude J.&lt;/author&gt;&lt;/authors&gt;&lt;/contributors&gt;&lt;titles&gt;&lt;title&gt;A method for 231Pa analysis by thermal ionization mass spectrometry in silicate rocks&lt;/title&gt;&lt;secondary-title&gt;Chemical Geology&lt;/secondary-title&gt;&lt;/titles&gt;&lt;periodical&gt;&lt;full-title&gt;Chemical Geology&lt;/full-title&gt;&lt;/periodical&gt;&lt;pages&gt;147-151&lt;/pages&gt;&lt;volume&gt;157&lt;/volume&gt;&lt;number&gt;1–2&lt;/number&gt;&lt;keywords&gt;&lt;keyword&gt;Protactinium&lt;/keyword&gt;&lt;keyword&gt;Mass spectrometry&lt;/keyword&gt;&lt;keyword&gt;Isotope dilution&lt;/keyword&gt;&lt;/keywords&gt;&lt;dates&gt;&lt;year&gt;1999&lt;/year&gt;&lt;/dates&gt;&lt;isbn&gt;0009-2541&lt;/isbn&gt;&lt;urls&gt;&lt;related-urls&gt;&lt;url&gt;http://www.sciencedirect.com/science/article/pii/S0009254198001983&lt;/url&gt;&lt;/related-urls&gt;&lt;/urls&gt;&lt;electronic-resource-num&gt;http://dx.doi.org/10.1016/S0009-2541(98)00198-3&lt;/electronic-resource-num&gt;&lt;/record&gt;&lt;/Cite&gt;&lt;/EndNote&gt;</w:instrText>
      </w:r>
      <w:r w:rsidR="009900BA">
        <w:rPr>
          <w:sz w:val="24"/>
          <w:szCs w:val="24"/>
        </w:rPr>
        <w:fldChar w:fldCharType="separate"/>
      </w:r>
      <w:r w:rsidR="00A36AC9">
        <w:rPr>
          <w:noProof/>
          <w:sz w:val="24"/>
          <w:szCs w:val="24"/>
        </w:rPr>
        <w:t>[</w:t>
      </w:r>
      <w:hyperlink w:anchor="_ENREF_5" w:tooltip="Bourdon, 1999 #5" w:history="1">
        <w:r w:rsidR="00967267">
          <w:rPr>
            <w:noProof/>
            <w:sz w:val="24"/>
            <w:szCs w:val="24"/>
          </w:rPr>
          <w:t>5</w:t>
        </w:r>
      </w:hyperlink>
      <w:r w:rsidR="00A36AC9">
        <w:rPr>
          <w:noProof/>
          <w:sz w:val="24"/>
          <w:szCs w:val="24"/>
        </w:rPr>
        <w:t>]</w:t>
      </w:r>
      <w:r w:rsidR="009900BA">
        <w:rPr>
          <w:sz w:val="24"/>
          <w:szCs w:val="24"/>
        </w:rPr>
        <w:fldChar w:fldCharType="end"/>
      </w:r>
      <w:r w:rsidRPr="008D7995">
        <w:rPr>
          <w:sz w:val="24"/>
          <w:szCs w:val="24"/>
        </w:rPr>
        <w:t xml:space="preserve">. The thermal neutron flux </w:t>
      </w:r>
      <w:r w:rsidR="00CA0DC6">
        <w:rPr>
          <w:sz w:val="24"/>
          <w:szCs w:val="24"/>
        </w:rPr>
        <w:t xml:space="preserve">at the LE2 pneumatic irradiation position </w:t>
      </w:r>
      <w:r w:rsidR="00A64F5F">
        <w:rPr>
          <w:sz w:val="24"/>
          <w:szCs w:val="24"/>
        </w:rPr>
        <w:t xml:space="preserve">within </w:t>
      </w:r>
      <w:r w:rsidR="002C6196">
        <w:rPr>
          <w:sz w:val="24"/>
          <w:szCs w:val="24"/>
        </w:rPr>
        <w:t xml:space="preserve">the </w:t>
      </w:r>
      <w:r w:rsidRPr="008D7995">
        <w:rPr>
          <w:sz w:val="24"/>
          <w:szCs w:val="24"/>
        </w:rPr>
        <w:t xml:space="preserve">OPAL </w:t>
      </w:r>
      <w:r w:rsidR="002C6196">
        <w:rPr>
          <w:sz w:val="24"/>
          <w:szCs w:val="24"/>
        </w:rPr>
        <w:t>reactor</w:t>
      </w:r>
      <w:r w:rsidRPr="008D7995">
        <w:rPr>
          <w:sz w:val="24"/>
          <w:szCs w:val="24"/>
        </w:rPr>
        <w:t xml:space="preserve"> </w:t>
      </w:r>
      <w:r w:rsidR="005D4D6B">
        <w:rPr>
          <w:sz w:val="24"/>
          <w:szCs w:val="24"/>
        </w:rPr>
        <w:t>wa</w:t>
      </w:r>
      <w:r w:rsidR="002C6196">
        <w:rPr>
          <w:sz w:val="24"/>
          <w:szCs w:val="24"/>
        </w:rPr>
        <w:t xml:space="preserve">s </w:t>
      </w:r>
      <w:proofErr w:type="gramStart"/>
      <w:r w:rsidR="002C6196">
        <w:rPr>
          <w:sz w:val="24"/>
          <w:szCs w:val="24"/>
        </w:rPr>
        <w:t>approximately</w:t>
      </w:r>
      <w:r w:rsidRPr="008D7995">
        <w:rPr>
          <w:sz w:val="24"/>
          <w:szCs w:val="24"/>
        </w:rPr>
        <w:t xml:space="preserve"> 7.5 x 10</w:t>
      </w:r>
      <w:r w:rsidRPr="00A64F5F">
        <w:rPr>
          <w:sz w:val="24"/>
          <w:szCs w:val="24"/>
          <w:vertAlign w:val="superscript"/>
        </w:rPr>
        <w:t xml:space="preserve">12 </w:t>
      </w:r>
      <w:r w:rsidRPr="008D7995">
        <w:rPr>
          <w:sz w:val="24"/>
          <w:szCs w:val="24"/>
        </w:rPr>
        <w:t>n.cm</w:t>
      </w:r>
      <w:r w:rsidRPr="00A64F5F">
        <w:rPr>
          <w:sz w:val="24"/>
          <w:szCs w:val="24"/>
          <w:vertAlign w:val="superscript"/>
        </w:rPr>
        <w:t>-2</w:t>
      </w:r>
      <w:r w:rsidRPr="008D7995">
        <w:rPr>
          <w:sz w:val="24"/>
          <w:szCs w:val="24"/>
        </w:rPr>
        <w:t>.s</w:t>
      </w:r>
      <w:r w:rsidRPr="00A64F5F">
        <w:rPr>
          <w:sz w:val="24"/>
          <w:szCs w:val="24"/>
          <w:vertAlign w:val="superscript"/>
        </w:rPr>
        <w:t>-1</w:t>
      </w:r>
      <w:proofErr w:type="gramEnd"/>
      <w:r w:rsidRPr="008D7995">
        <w:rPr>
          <w:sz w:val="24"/>
          <w:szCs w:val="24"/>
        </w:rPr>
        <w:t xml:space="preserve">. </w:t>
      </w:r>
      <w:r w:rsidR="002C6196">
        <w:rPr>
          <w:sz w:val="24"/>
          <w:szCs w:val="24"/>
        </w:rPr>
        <w:t xml:space="preserve">Appropriate </w:t>
      </w:r>
      <w:r w:rsidRPr="008D7995">
        <w:rPr>
          <w:sz w:val="24"/>
          <w:szCs w:val="24"/>
        </w:rPr>
        <w:t>software</w:t>
      </w:r>
      <w:r w:rsidR="00CC4043">
        <w:rPr>
          <w:sz w:val="24"/>
          <w:szCs w:val="24"/>
        </w:rPr>
        <w:t xml:space="preserve"> </w:t>
      </w:r>
      <w:r w:rsidR="00CC4043">
        <w:rPr>
          <w:sz w:val="24"/>
          <w:szCs w:val="24"/>
        </w:rPr>
        <w:fldChar w:fldCharType="begin"/>
      </w:r>
      <w:r w:rsidR="00CC4043">
        <w:rPr>
          <w:sz w:val="24"/>
          <w:szCs w:val="24"/>
        </w:rPr>
        <w:instrText xml:space="preserve"> ADDIN EN.CITE &lt;EndNote&gt;&lt;Cite&gt;&lt;Author&gt;Calculator&lt;/Author&gt;&lt;RecNum&gt;253&lt;/RecNum&gt;&lt;DisplayText&gt;[6]&lt;/DisplayText&gt;&lt;record&gt;&lt;rec-number&gt;253&lt;/rec-number&gt;&lt;foreign-keys&gt;&lt;key app="EN" db-id="9efa05pxw0swsdesdrqvdf2hwzettxrraf5w"&gt;253&lt;/key&gt;&lt;/foreign-keys&gt;&lt;ref-type name="Journal Article"&gt;17&lt;/ref-type&gt;&lt;contributors&gt;&lt;authors&gt;&lt;author&gt;Neutron Activation Calculator&lt;/author&gt;&lt;/authors&gt;&lt;/contributors&gt;&lt;titles&gt;&lt;title&gt;http://www.wise-uranium.org/rnac.html&lt;/title&gt;&lt;/titles&gt;&lt;dates&gt;&lt;/dates&gt;&lt;urls&gt;&lt;/urls&gt;&lt;/record&gt;&lt;/Cite&gt;&lt;/EndNote&gt;</w:instrText>
      </w:r>
      <w:r w:rsidR="00CC4043">
        <w:rPr>
          <w:sz w:val="24"/>
          <w:szCs w:val="24"/>
        </w:rPr>
        <w:fldChar w:fldCharType="separate"/>
      </w:r>
      <w:r w:rsidR="00CC4043">
        <w:rPr>
          <w:noProof/>
          <w:sz w:val="24"/>
          <w:szCs w:val="24"/>
        </w:rPr>
        <w:t>[</w:t>
      </w:r>
      <w:hyperlink w:anchor="_ENREF_6" w:tooltip="Calculator,  #253" w:history="1">
        <w:r w:rsidR="00967267">
          <w:rPr>
            <w:noProof/>
            <w:sz w:val="24"/>
            <w:szCs w:val="24"/>
          </w:rPr>
          <w:t>6</w:t>
        </w:r>
      </w:hyperlink>
      <w:r w:rsidR="00CC4043">
        <w:rPr>
          <w:noProof/>
          <w:sz w:val="24"/>
          <w:szCs w:val="24"/>
        </w:rPr>
        <w:t>]</w:t>
      </w:r>
      <w:r w:rsidR="00CC4043">
        <w:rPr>
          <w:sz w:val="24"/>
          <w:szCs w:val="24"/>
        </w:rPr>
        <w:fldChar w:fldCharType="end"/>
      </w:r>
      <w:r w:rsidR="002C6196">
        <w:rPr>
          <w:sz w:val="24"/>
          <w:szCs w:val="24"/>
        </w:rPr>
        <w:t xml:space="preserve"> </w:t>
      </w:r>
      <w:r w:rsidRPr="008D7995">
        <w:rPr>
          <w:sz w:val="24"/>
          <w:szCs w:val="24"/>
        </w:rPr>
        <w:t xml:space="preserve">was used to calculate the activity of </w:t>
      </w:r>
      <w:r w:rsidRPr="002C6196">
        <w:rPr>
          <w:sz w:val="24"/>
          <w:szCs w:val="24"/>
          <w:vertAlign w:val="superscript"/>
        </w:rPr>
        <w:t>233</w:t>
      </w:r>
      <w:r w:rsidRPr="008D7995">
        <w:rPr>
          <w:sz w:val="24"/>
          <w:szCs w:val="24"/>
        </w:rPr>
        <w:t xml:space="preserve">Pa </w:t>
      </w:r>
      <w:r w:rsidR="002C6196">
        <w:rPr>
          <w:sz w:val="24"/>
          <w:szCs w:val="24"/>
        </w:rPr>
        <w:t>generated</w:t>
      </w:r>
      <w:r w:rsidRPr="008D7995">
        <w:rPr>
          <w:sz w:val="24"/>
          <w:szCs w:val="24"/>
        </w:rPr>
        <w:t xml:space="preserve"> corresp</w:t>
      </w:r>
      <w:r w:rsidR="002C6196">
        <w:rPr>
          <w:sz w:val="24"/>
          <w:szCs w:val="24"/>
        </w:rPr>
        <w:t>onding to various initial mass</w:t>
      </w:r>
      <w:r w:rsidR="009900BA">
        <w:rPr>
          <w:sz w:val="24"/>
          <w:szCs w:val="24"/>
        </w:rPr>
        <w:t>es</w:t>
      </w:r>
      <w:r w:rsidRPr="008D7995">
        <w:rPr>
          <w:sz w:val="24"/>
          <w:szCs w:val="24"/>
        </w:rPr>
        <w:t xml:space="preserve"> of </w:t>
      </w:r>
      <w:r w:rsidRPr="002C6196">
        <w:rPr>
          <w:sz w:val="24"/>
          <w:szCs w:val="24"/>
          <w:vertAlign w:val="superscript"/>
        </w:rPr>
        <w:t>232</w:t>
      </w:r>
      <w:r w:rsidR="002C6196">
        <w:rPr>
          <w:sz w:val="24"/>
          <w:szCs w:val="24"/>
        </w:rPr>
        <w:t>Th, irradiation time</w:t>
      </w:r>
      <w:r w:rsidR="009900BA">
        <w:rPr>
          <w:sz w:val="24"/>
          <w:szCs w:val="24"/>
        </w:rPr>
        <w:t>s</w:t>
      </w:r>
      <w:r w:rsidR="002C6196">
        <w:rPr>
          <w:sz w:val="24"/>
          <w:szCs w:val="24"/>
        </w:rPr>
        <w:t xml:space="preserve"> and cooling time</w:t>
      </w:r>
      <w:r w:rsidR="009900BA">
        <w:rPr>
          <w:sz w:val="24"/>
          <w:szCs w:val="24"/>
        </w:rPr>
        <w:t>s</w:t>
      </w:r>
      <w:r w:rsidR="002C6196">
        <w:rPr>
          <w:sz w:val="24"/>
          <w:szCs w:val="24"/>
        </w:rPr>
        <w:t xml:space="preserve"> (time </w:t>
      </w:r>
      <w:r w:rsidR="009900BA">
        <w:rPr>
          <w:sz w:val="24"/>
          <w:szCs w:val="24"/>
        </w:rPr>
        <w:t xml:space="preserve">elapsed </w:t>
      </w:r>
      <w:r w:rsidR="002C6196">
        <w:rPr>
          <w:sz w:val="24"/>
          <w:szCs w:val="24"/>
        </w:rPr>
        <w:t xml:space="preserve">once </w:t>
      </w:r>
      <w:r w:rsidR="009900BA">
        <w:rPr>
          <w:sz w:val="24"/>
          <w:szCs w:val="24"/>
        </w:rPr>
        <w:t xml:space="preserve">the </w:t>
      </w:r>
      <w:r w:rsidR="00C43BFA">
        <w:rPr>
          <w:sz w:val="24"/>
          <w:szCs w:val="24"/>
        </w:rPr>
        <w:t>irradiated Th</w:t>
      </w:r>
      <w:r w:rsidR="009900BA">
        <w:rPr>
          <w:sz w:val="24"/>
          <w:szCs w:val="24"/>
        </w:rPr>
        <w:t xml:space="preserve"> is </w:t>
      </w:r>
      <w:r w:rsidR="002C6196">
        <w:rPr>
          <w:sz w:val="24"/>
          <w:szCs w:val="24"/>
        </w:rPr>
        <w:t>removed from the reactor)</w:t>
      </w:r>
      <w:r w:rsidRPr="008D7995">
        <w:rPr>
          <w:sz w:val="24"/>
          <w:szCs w:val="24"/>
        </w:rPr>
        <w:t xml:space="preserve">. </w:t>
      </w:r>
      <w:r w:rsidR="002C6196">
        <w:rPr>
          <w:sz w:val="24"/>
          <w:szCs w:val="24"/>
        </w:rPr>
        <w:t xml:space="preserve">Initial parameters selected were </w:t>
      </w:r>
      <w:r w:rsidR="0042476C">
        <w:rPr>
          <w:sz w:val="24"/>
          <w:szCs w:val="24"/>
        </w:rPr>
        <w:t xml:space="preserve">a </w:t>
      </w:r>
      <w:r w:rsidR="009900BA">
        <w:rPr>
          <w:sz w:val="24"/>
          <w:szCs w:val="24"/>
        </w:rPr>
        <w:t>starting mass</w:t>
      </w:r>
      <w:r w:rsidR="009900BA" w:rsidRPr="008D7995">
        <w:rPr>
          <w:sz w:val="24"/>
          <w:szCs w:val="24"/>
        </w:rPr>
        <w:t xml:space="preserve"> </w:t>
      </w:r>
      <w:r w:rsidR="009900BA">
        <w:rPr>
          <w:sz w:val="24"/>
          <w:szCs w:val="24"/>
        </w:rPr>
        <w:t xml:space="preserve">of 100 </w:t>
      </w:r>
      <w:r w:rsidR="0042476C">
        <w:rPr>
          <w:sz w:val="24"/>
          <w:szCs w:val="24"/>
        </w:rPr>
        <w:t>µ</w:t>
      </w:r>
      <w:r w:rsidR="009900BA">
        <w:rPr>
          <w:sz w:val="24"/>
          <w:szCs w:val="24"/>
        </w:rPr>
        <w:t>g</w:t>
      </w:r>
      <w:r w:rsidRPr="008D7995">
        <w:rPr>
          <w:sz w:val="24"/>
          <w:szCs w:val="24"/>
        </w:rPr>
        <w:t xml:space="preserve"> </w:t>
      </w:r>
      <w:r w:rsidR="009900BA">
        <w:rPr>
          <w:sz w:val="24"/>
          <w:szCs w:val="24"/>
        </w:rPr>
        <w:t xml:space="preserve">of </w:t>
      </w:r>
      <w:r w:rsidRPr="008D7995">
        <w:rPr>
          <w:sz w:val="24"/>
          <w:szCs w:val="24"/>
        </w:rPr>
        <w:t>Th</w:t>
      </w:r>
      <w:r w:rsidR="002C6D21">
        <w:rPr>
          <w:sz w:val="24"/>
          <w:szCs w:val="24"/>
        </w:rPr>
        <w:t xml:space="preserve">, </w:t>
      </w:r>
      <w:r w:rsidRPr="008D7995">
        <w:rPr>
          <w:sz w:val="24"/>
          <w:szCs w:val="24"/>
        </w:rPr>
        <w:t>9 hour</w:t>
      </w:r>
      <w:r w:rsidR="00B25AE6">
        <w:rPr>
          <w:sz w:val="24"/>
          <w:szCs w:val="24"/>
        </w:rPr>
        <w:t>s</w:t>
      </w:r>
      <w:r w:rsidRPr="008D7995">
        <w:rPr>
          <w:sz w:val="24"/>
          <w:szCs w:val="24"/>
        </w:rPr>
        <w:t xml:space="preserve"> irradiation and </w:t>
      </w:r>
      <w:r w:rsidR="00B25AE6">
        <w:rPr>
          <w:sz w:val="24"/>
          <w:szCs w:val="24"/>
        </w:rPr>
        <w:t xml:space="preserve">a </w:t>
      </w:r>
      <w:r w:rsidRPr="008D7995">
        <w:rPr>
          <w:sz w:val="24"/>
          <w:szCs w:val="24"/>
        </w:rPr>
        <w:t xml:space="preserve">4 </w:t>
      </w:r>
      <w:r w:rsidR="002C6196">
        <w:rPr>
          <w:sz w:val="24"/>
          <w:szCs w:val="24"/>
        </w:rPr>
        <w:t>day cooling time</w:t>
      </w:r>
      <w:r w:rsidR="002C6D21">
        <w:rPr>
          <w:sz w:val="24"/>
          <w:szCs w:val="24"/>
        </w:rPr>
        <w:t xml:space="preserve"> (</w:t>
      </w:r>
      <w:r w:rsidR="009900BA" w:rsidRPr="009900BA">
        <w:rPr>
          <w:sz w:val="24"/>
          <w:szCs w:val="24"/>
        </w:rPr>
        <w:t xml:space="preserve">to give a </w:t>
      </w:r>
      <w:r w:rsidR="009900BA" w:rsidRPr="009900BA">
        <w:rPr>
          <w:sz w:val="24"/>
          <w:szCs w:val="24"/>
          <w:vertAlign w:val="superscript"/>
        </w:rPr>
        <w:t>233</w:t>
      </w:r>
      <w:r w:rsidR="009900BA" w:rsidRPr="009900BA">
        <w:rPr>
          <w:sz w:val="24"/>
          <w:szCs w:val="24"/>
        </w:rPr>
        <w:t>Pa</w:t>
      </w:r>
      <w:r w:rsidR="002C6D21" w:rsidRPr="009900BA">
        <w:rPr>
          <w:sz w:val="24"/>
          <w:szCs w:val="24"/>
        </w:rPr>
        <w:t xml:space="preserve"> activity </w:t>
      </w:r>
      <w:r w:rsidR="009900BA" w:rsidRPr="009900BA">
        <w:rPr>
          <w:sz w:val="24"/>
          <w:szCs w:val="24"/>
        </w:rPr>
        <w:t>of</w:t>
      </w:r>
      <w:r w:rsidR="00DF2FEF">
        <w:rPr>
          <w:sz w:val="24"/>
          <w:szCs w:val="24"/>
        </w:rPr>
        <w:t xml:space="preserve"> approximately 120</w:t>
      </w:r>
      <w:r w:rsidR="002C6D21" w:rsidRPr="009900BA">
        <w:rPr>
          <w:sz w:val="24"/>
          <w:szCs w:val="24"/>
        </w:rPr>
        <w:t xml:space="preserve"> </w:t>
      </w:r>
      <w:proofErr w:type="spellStart"/>
      <w:r w:rsidR="002C6D21" w:rsidRPr="009900BA">
        <w:rPr>
          <w:sz w:val="24"/>
          <w:szCs w:val="24"/>
        </w:rPr>
        <w:t>kBq</w:t>
      </w:r>
      <w:proofErr w:type="spellEnd"/>
      <w:r w:rsidR="002C6D21">
        <w:rPr>
          <w:i/>
          <w:sz w:val="24"/>
          <w:szCs w:val="24"/>
        </w:rPr>
        <w:t>)</w:t>
      </w:r>
      <w:r w:rsidR="002C6196">
        <w:rPr>
          <w:sz w:val="24"/>
          <w:szCs w:val="24"/>
        </w:rPr>
        <w:t xml:space="preserve"> </w:t>
      </w:r>
      <w:r w:rsidR="00BA6FA1">
        <w:rPr>
          <w:sz w:val="24"/>
          <w:szCs w:val="24"/>
        </w:rPr>
        <w:t xml:space="preserve">but the </w:t>
      </w:r>
      <w:r w:rsidR="002C6196">
        <w:rPr>
          <w:sz w:val="24"/>
          <w:szCs w:val="24"/>
        </w:rPr>
        <w:t xml:space="preserve">irradiation time was later increased to </w:t>
      </w:r>
      <w:r w:rsidR="006E4401">
        <w:rPr>
          <w:sz w:val="24"/>
          <w:szCs w:val="24"/>
        </w:rPr>
        <w:t>20 hours</w:t>
      </w:r>
      <w:r w:rsidR="009900BA">
        <w:rPr>
          <w:sz w:val="24"/>
          <w:szCs w:val="24"/>
        </w:rPr>
        <w:t xml:space="preserve"> (to </w:t>
      </w:r>
      <w:r w:rsidR="002B1DBC">
        <w:rPr>
          <w:sz w:val="24"/>
          <w:szCs w:val="24"/>
        </w:rPr>
        <w:t>produce</w:t>
      </w:r>
      <w:r w:rsidR="009900BA">
        <w:rPr>
          <w:sz w:val="24"/>
          <w:szCs w:val="24"/>
        </w:rPr>
        <w:t xml:space="preserve"> an activity of around 200 </w:t>
      </w:r>
      <w:proofErr w:type="spellStart"/>
      <w:r w:rsidR="009900BA">
        <w:rPr>
          <w:sz w:val="24"/>
          <w:szCs w:val="24"/>
        </w:rPr>
        <w:t>kBq</w:t>
      </w:r>
      <w:proofErr w:type="spellEnd"/>
      <w:r w:rsidR="009900BA">
        <w:rPr>
          <w:sz w:val="24"/>
          <w:szCs w:val="24"/>
        </w:rPr>
        <w:t>)</w:t>
      </w:r>
      <w:r w:rsidRPr="008D7995">
        <w:rPr>
          <w:sz w:val="24"/>
          <w:szCs w:val="24"/>
        </w:rPr>
        <w:t>.</w:t>
      </w:r>
    </w:p>
    <w:p w:rsidR="00564888" w:rsidRDefault="00564888" w:rsidP="00DC5717">
      <w:pPr>
        <w:jc w:val="both"/>
        <w:rPr>
          <w:sz w:val="24"/>
          <w:szCs w:val="24"/>
        </w:rPr>
      </w:pPr>
    </w:p>
    <w:p w:rsidR="00DA0972" w:rsidRDefault="00564888" w:rsidP="00DC5717">
      <w:pPr>
        <w:jc w:val="both"/>
        <w:rPr>
          <w:sz w:val="24"/>
          <w:szCs w:val="24"/>
        </w:rPr>
      </w:pPr>
      <w:r w:rsidRPr="00564888">
        <w:rPr>
          <w:sz w:val="24"/>
          <w:szCs w:val="24"/>
        </w:rPr>
        <w:t xml:space="preserve">A summary of the target preparation </w:t>
      </w:r>
      <w:r w:rsidR="002C6196">
        <w:rPr>
          <w:sz w:val="24"/>
          <w:szCs w:val="24"/>
        </w:rPr>
        <w:t xml:space="preserve">procedure </w:t>
      </w:r>
      <w:r w:rsidR="00AE1586">
        <w:rPr>
          <w:sz w:val="24"/>
          <w:szCs w:val="24"/>
        </w:rPr>
        <w:t>follows: a</w:t>
      </w:r>
      <w:r w:rsidRPr="00564888">
        <w:rPr>
          <w:sz w:val="24"/>
          <w:szCs w:val="24"/>
        </w:rPr>
        <w:t xml:space="preserve"> 100 </w:t>
      </w:r>
      <w:r w:rsidR="00B25AE6">
        <w:rPr>
          <w:sz w:val="24"/>
          <w:szCs w:val="24"/>
        </w:rPr>
        <w:t>µ</w:t>
      </w:r>
      <w:r w:rsidRPr="00564888">
        <w:rPr>
          <w:sz w:val="24"/>
          <w:szCs w:val="24"/>
        </w:rPr>
        <w:t xml:space="preserve">L aliquot of </w:t>
      </w:r>
      <w:r w:rsidR="002C6196">
        <w:rPr>
          <w:sz w:val="24"/>
          <w:szCs w:val="24"/>
        </w:rPr>
        <w:t>1000</w:t>
      </w:r>
      <w:r w:rsidRPr="00564888">
        <w:rPr>
          <w:sz w:val="24"/>
          <w:szCs w:val="24"/>
        </w:rPr>
        <w:t xml:space="preserve"> </w:t>
      </w:r>
      <w:r w:rsidR="00B25AE6">
        <w:rPr>
          <w:sz w:val="24"/>
          <w:szCs w:val="24"/>
        </w:rPr>
        <w:t>µ</w:t>
      </w:r>
      <w:r w:rsidRPr="00564888">
        <w:rPr>
          <w:sz w:val="24"/>
          <w:szCs w:val="24"/>
        </w:rPr>
        <w:t>g/mL Th standard solution (</w:t>
      </w:r>
      <w:r w:rsidR="002C6196">
        <w:rPr>
          <w:sz w:val="24"/>
          <w:szCs w:val="24"/>
        </w:rPr>
        <w:t xml:space="preserve">Astral Scientific, </w:t>
      </w:r>
      <w:proofErr w:type="gramStart"/>
      <w:r w:rsidR="002C6196">
        <w:rPr>
          <w:sz w:val="24"/>
          <w:szCs w:val="24"/>
        </w:rPr>
        <w:t>Th(</w:t>
      </w:r>
      <w:proofErr w:type="gramEnd"/>
      <w:r w:rsidR="002C6196">
        <w:rPr>
          <w:sz w:val="24"/>
          <w:szCs w:val="24"/>
        </w:rPr>
        <w:t>NO</w:t>
      </w:r>
      <w:r w:rsidR="002C6196" w:rsidRPr="00DA0972">
        <w:rPr>
          <w:sz w:val="24"/>
          <w:szCs w:val="24"/>
          <w:vertAlign w:val="subscript"/>
        </w:rPr>
        <w:t>3</w:t>
      </w:r>
      <w:r w:rsidR="002C6196">
        <w:rPr>
          <w:sz w:val="24"/>
          <w:szCs w:val="24"/>
        </w:rPr>
        <w:t>)</w:t>
      </w:r>
      <w:r w:rsidR="002C6196" w:rsidRPr="00DA0972">
        <w:rPr>
          <w:sz w:val="24"/>
          <w:szCs w:val="24"/>
          <w:vertAlign w:val="subscript"/>
        </w:rPr>
        <w:t>4</w:t>
      </w:r>
      <w:r w:rsidR="002C6196">
        <w:rPr>
          <w:sz w:val="24"/>
          <w:szCs w:val="24"/>
        </w:rPr>
        <w:t xml:space="preserve"> solution, 3</w:t>
      </w:r>
      <w:r w:rsidRPr="00564888">
        <w:rPr>
          <w:sz w:val="24"/>
          <w:szCs w:val="24"/>
        </w:rPr>
        <w:t>% (</w:t>
      </w:r>
      <w:r w:rsidR="00DA0972">
        <w:rPr>
          <w:sz w:val="24"/>
          <w:szCs w:val="24"/>
        </w:rPr>
        <w:t>abs</w:t>
      </w:r>
      <w:r w:rsidRPr="00564888">
        <w:rPr>
          <w:sz w:val="24"/>
          <w:szCs w:val="24"/>
        </w:rPr>
        <w:t>) HNO</w:t>
      </w:r>
      <w:r w:rsidRPr="00DA0972">
        <w:rPr>
          <w:sz w:val="24"/>
          <w:szCs w:val="24"/>
          <w:vertAlign w:val="subscript"/>
        </w:rPr>
        <w:t>3</w:t>
      </w:r>
      <w:r w:rsidRPr="00564888">
        <w:rPr>
          <w:sz w:val="24"/>
          <w:szCs w:val="24"/>
        </w:rPr>
        <w:t xml:space="preserve">) was placed into a Teflon beaker. The aliquot was dried to a small drop on a hot plate. The drop was then deposited onto </w:t>
      </w:r>
      <w:r w:rsidR="00DA0972">
        <w:rPr>
          <w:sz w:val="24"/>
          <w:szCs w:val="24"/>
        </w:rPr>
        <w:t xml:space="preserve">a cleaned and weighed </w:t>
      </w:r>
      <w:r w:rsidR="00DA0972" w:rsidRPr="00564888">
        <w:rPr>
          <w:sz w:val="24"/>
          <w:szCs w:val="24"/>
        </w:rPr>
        <w:t>2 cm</w:t>
      </w:r>
      <w:r w:rsidR="00DA0972" w:rsidRPr="002C6196">
        <w:rPr>
          <w:sz w:val="24"/>
          <w:szCs w:val="24"/>
          <w:vertAlign w:val="superscript"/>
        </w:rPr>
        <w:t>2</w:t>
      </w:r>
      <w:r w:rsidR="00DA0972" w:rsidRPr="00564888">
        <w:rPr>
          <w:sz w:val="24"/>
          <w:szCs w:val="24"/>
        </w:rPr>
        <w:t xml:space="preserve"> piece</w:t>
      </w:r>
      <w:r w:rsidR="00DA0972">
        <w:rPr>
          <w:sz w:val="24"/>
          <w:szCs w:val="24"/>
        </w:rPr>
        <w:t xml:space="preserve"> of </w:t>
      </w:r>
      <w:r w:rsidR="00DA0972" w:rsidRPr="00564888">
        <w:rPr>
          <w:sz w:val="24"/>
          <w:szCs w:val="24"/>
        </w:rPr>
        <w:t xml:space="preserve">Al foil </w:t>
      </w:r>
      <w:r w:rsidRPr="00564888">
        <w:rPr>
          <w:sz w:val="24"/>
          <w:szCs w:val="24"/>
        </w:rPr>
        <w:t>and dri</w:t>
      </w:r>
      <w:r w:rsidR="00DA0972">
        <w:rPr>
          <w:sz w:val="24"/>
          <w:szCs w:val="24"/>
        </w:rPr>
        <w:t>ed completely using a heat lamp</w:t>
      </w:r>
      <w:r w:rsidRPr="00564888">
        <w:rPr>
          <w:sz w:val="24"/>
          <w:szCs w:val="24"/>
        </w:rPr>
        <w:t xml:space="preserve">. </w:t>
      </w:r>
      <w:r w:rsidR="00FE0717">
        <w:rPr>
          <w:sz w:val="24"/>
          <w:szCs w:val="24"/>
        </w:rPr>
        <w:t>On completion of drying</w:t>
      </w:r>
      <w:r w:rsidRPr="00564888">
        <w:rPr>
          <w:sz w:val="24"/>
          <w:szCs w:val="24"/>
        </w:rPr>
        <w:t xml:space="preserve">, </w:t>
      </w:r>
      <w:r w:rsidR="007820E9">
        <w:rPr>
          <w:sz w:val="24"/>
          <w:szCs w:val="24"/>
        </w:rPr>
        <w:t xml:space="preserve">the foil </w:t>
      </w:r>
      <w:r w:rsidR="00FE0717">
        <w:rPr>
          <w:sz w:val="24"/>
          <w:szCs w:val="24"/>
        </w:rPr>
        <w:t>was allowed to cool</w:t>
      </w:r>
      <w:r w:rsidR="007820E9">
        <w:rPr>
          <w:sz w:val="24"/>
          <w:szCs w:val="24"/>
        </w:rPr>
        <w:t>,</w:t>
      </w:r>
      <w:r w:rsidRPr="00564888">
        <w:rPr>
          <w:sz w:val="24"/>
          <w:szCs w:val="24"/>
        </w:rPr>
        <w:t xml:space="preserve"> </w:t>
      </w:r>
      <w:r w:rsidR="00DA0972">
        <w:rPr>
          <w:sz w:val="24"/>
          <w:szCs w:val="24"/>
        </w:rPr>
        <w:t>re-</w:t>
      </w:r>
      <w:r w:rsidRPr="00564888">
        <w:rPr>
          <w:sz w:val="24"/>
          <w:szCs w:val="24"/>
        </w:rPr>
        <w:t>weighed</w:t>
      </w:r>
      <w:r w:rsidR="003B2D76">
        <w:rPr>
          <w:sz w:val="24"/>
          <w:szCs w:val="24"/>
        </w:rPr>
        <w:t>,</w:t>
      </w:r>
      <w:r w:rsidRPr="00564888">
        <w:rPr>
          <w:sz w:val="24"/>
          <w:szCs w:val="24"/>
        </w:rPr>
        <w:t xml:space="preserve"> </w:t>
      </w:r>
      <w:r w:rsidR="007820E9">
        <w:rPr>
          <w:sz w:val="24"/>
          <w:szCs w:val="24"/>
        </w:rPr>
        <w:t>then</w:t>
      </w:r>
      <w:r w:rsidRPr="00564888">
        <w:rPr>
          <w:sz w:val="24"/>
          <w:szCs w:val="24"/>
        </w:rPr>
        <w:t xml:space="preserve"> carefully folded and loaded into a clean </w:t>
      </w:r>
      <w:r w:rsidR="004261F0">
        <w:rPr>
          <w:sz w:val="24"/>
          <w:szCs w:val="24"/>
        </w:rPr>
        <w:t>high density poly</w:t>
      </w:r>
      <w:r w:rsidR="00DA0972">
        <w:rPr>
          <w:sz w:val="24"/>
          <w:szCs w:val="24"/>
        </w:rPr>
        <w:t>ethylene</w:t>
      </w:r>
      <w:r w:rsidRPr="00564888">
        <w:rPr>
          <w:sz w:val="24"/>
          <w:szCs w:val="24"/>
        </w:rPr>
        <w:t xml:space="preserve"> </w:t>
      </w:r>
      <w:r w:rsidR="00052267">
        <w:rPr>
          <w:sz w:val="24"/>
          <w:szCs w:val="24"/>
        </w:rPr>
        <w:t xml:space="preserve">(HDPE) </w:t>
      </w:r>
      <w:r w:rsidRPr="00564888">
        <w:rPr>
          <w:sz w:val="24"/>
          <w:szCs w:val="24"/>
        </w:rPr>
        <w:t>‘snap-cap’ capsule</w:t>
      </w:r>
      <w:r w:rsidR="00DA0972">
        <w:rPr>
          <w:sz w:val="24"/>
          <w:szCs w:val="24"/>
        </w:rPr>
        <w:t xml:space="preserve"> </w:t>
      </w:r>
      <w:r w:rsidR="004271A0">
        <w:rPr>
          <w:sz w:val="24"/>
          <w:szCs w:val="24"/>
        </w:rPr>
        <w:t>(</w:t>
      </w:r>
      <w:proofErr w:type="spellStart"/>
      <w:r w:rsidR="00CA0DC6">
        <w:t>Posthumus</w:t>
      </w:r>
      <w:proofErr w:type="spellEnd"/>
      <w:r w:rsidR="00CA0DC6">
        <w:t xml:space="preserve"> plastics</w:t>
      </w:r>
      <w:r w:rsidR="004271A0">
        <w:rPr>
          <w:sz w:val="24"/>
          <w:szCs w:val="24"/>
        </w:rPr>
        <w:t>)</w:t>
      </w:r>
      <w:r w:rsidRPr="00564888">
        <w:rPr>
          <w:sz w:val="24"/>
          <w:szCs w:val="24"/>
        </w:rPr>
        <w:t xml:space="preserve">. The capsule </w:t>
      </w:r>
      <w:r w:rsidR="0012447C">
        <w:rPr>
          <w:sz w:val="24"/>
          <w:szCs w:val="24"/>
        </w:rPr>
        <w:t>had been</w:t>
      </w:r>
      <w:r w:rsidRPr="00564888">
        <w:rPr>
          <w:sz w:val="24"/>
          <w:szCs w:val="24"/>
        </w:rPr>
        <w:t xml:space="preserve"> thorough</w:t>
      </w:r>
      <w:r w:rsidR="002C6D21">
        <w:rPr>
          <w:sz w:val="24"/>
          <w:szCs w:val="24"/>
        </w:rPr>
        <w:t>ly</w:t>
      </w:r>
      <w:r w:rsidRPr="00564888">
        <w:rPr>
          <w:sz w:val="24"/>
          <w:szCs w:val="24"/>
        </w:rPr>
        <w:t xml:space="preserve"> </w:t>
      </w:r>
      <w:r w:rsidR="002C6D21">
        <w:rPr>
          <w:sz w:val="24"/>
          <w:szCs w:val="24"/>
        </w:rPr>
        <w:t>cleaned</w:t>
      </w:r>
      <w:r w:rsidRPr="00564888">
        <w:rPr>
          <w:sz w:val="24"/>
          <w:szCs w:val="24"/>
        </w:rPr>
        <w:t xml:space="preserve"> to ensure no residual organics or o</w:t>
      </w:r>
      <w:r w:rsidR="00DA0972">
        <w:rPr>
          <w:sz w:val="24"/>
          <w:szCs w:val="24"/>
        </w:rPr>
        <w:t xml:space="preserve">ther contaminants were present and </w:t>
      </w:r>
      <w:r w:rsidRPr="00564888">
        <w:rPr>
          <w:sz w:val="24"/>
          <w:szCs w:val="24"/>
        </w:rPr>
        <w:t xml:space="preserve">was handled using gloves only. </w:t>
      </w:r>
      <w:r w:rsidR="00DA0972">
        <w:rPr>
          <w:sz w:val="24"/>
          <w:szCs w:val="24"/>
        </w:rPr>
        <w:t>The</w:t>
      </w:r>
      <w:r w:rsidRPr="00564888">
        <w:rPr>
          <w:sz w:val="24"/>
          <w:szCs w:val="24"/>
        </w:rPr>
        <w:t xml:space="preserve"> target was then included in </w:t>
      </w:r>
      <w:r w:rsidR="00DA0972">
        <w:rPr>
          <w:sz w:val="24"/>
          <w:szCs w:val="24"/>
        </w:rPr>
        <w:t>a ‘can a</w:t>
      </w:r>
      <w:r w:rsidR="00AE50F3">
        <w:rPr>
          <w:sz w:val="24"/>
          <w:szCs w:val="24"/>
        </w:rPr>
        <w:t>ssembly’</w:t>
      </w:r>
      <w:r w:rsidRPr="00564888">
        <w:rPr>
          <w:sz w:val="24"/>
          <w:szCs w:val="24"/>
        </w:rPr>
        <w:t xml:space="preserve"> </w:t>
      </w:r>
      <w:r w:rsidR="00DA0972">
        <w:rPr>
          <w:sz w:val="24"/>
          <w:szCs w:val="24"/>
        </w:rPr>
        <w:t>f</w:t>
      </w:r>
      <w:r w:rsidR="002C6D21">
        <w:rPr>
          <w:sz w:val="24"/>
          <w:szCs w:val="24"/>
        </w:rPr>
        <w:t>or loading in</w:t>
      </w:r>
      <w:r w:rsidR="00DA0972">
        <w:rPr>
          <w:sz w:val="24"/>
          <w:szCs w:val="24"/>
        </w:rPr>
        <w:t>to the reactor.</w:t>
      </w:r>
    </w:p>
    <w:p w:rsidR="00564888" w:rsidRDefault="00564888" w:rsidP="00DC5717">
      <w:pPr>
        <w:jc w:val="both"/>
        <w:rPr>
          <w:sz w:val="24"/>
          <w:szCs w:val="24"/>
        </w:rPr>
      </w:pPr>
    </w:p>
    <w:p w:rsidR="003D6AA3" w:rsidRPr="00C138D4" w:rsidRDefault="00564888" w:rsidP="00DC5717">
      <w:pPr>
        <w:jc w:val="both"/>
        <w:rPr>
          <w:sz w:val="24"/>
          <w:szCs w:val="24"/>
        </w:rPr>
      </w:pPr>
      <w:r w:rsidRPr="00564888">
        <w:rPr>
          <w:sz w:val="24"/>
          <w:szCs w:val="24"/>
        </w:rPr>
        <w:t xml:space="preserve">Once the irradiated target had cooled for 4 days, the </w:t>
      </w:r>
      <w:r w:rsidRPr="009F3B17">
        <w:rPr>
          <w:sz w:val="24"/>
          <w:szCs w:val="24"/>
          <w:vertAlign w:val="superscript"/>
        </w:rPr>
        <w:t>233</w:t>
      </w:r>
      <w:r w:rsidRPr="00564888">
        <w:rPr>
          <w:sz w:val="24"/>
          <w:szCs w:val="24"/>
        </w:rPr>
        <w:t>Pa content in the target was me</w:t>
      </w:r>
      <w:r w:rsidR="0012447C">
        <w:rPr>
          <w:sz w:val="24"/>
          <w:szCs w:val="24"/>
        </w:rPr>
        <w:t>asured using gamma</w:t>
      </w:r>
      <w:r w:rsidR="004271A0">
        <w:rPr>
          <w:sz w:val="24"/>
          <w:szCs w:val="24"/>
        </w:rPr>
        <w:t>-ray</w:t>
      </w:r>
      <w:r w:rsidR="0012447C">
        <w:rPr>
          <w:sz w:val="24"/>
          <w:szCs w:val="24"/>
        </w:rPr>
        <w:t xml:space="preserve"> spectrometry (</w:t>
      </w:r>
      <w:proofErr w:type="spellStart"/>
      <w:r w:rsidR="003D6AA3" w:rsidRPr="00C138D4">
        <w:rPr>
          <w:sz w:val="24"/>
          <w:szCs w:val="24"/>
        </w:rPr>
        <w:t>HPGe</w:t>
      </w:r>
      <w:proofErr w:type="spellEnd"/>
      <w:r w:rsidR="003D6AA3" w:rsidRPr="00C138D4">
        <w:rPr>
          <w:sz w:val="24"/>
          <w:szCs w:val="24"/>
        </w:rPr>
        <w:t xml:space="preserve"> detector; </w:t>
      </w:r>
      <w:proofErr w:type="spellStart"/>
      <w:r w:rsidR="003D6AA3" w:rsidRPr="00C138D4">
        <w:rPr>
          <w:sz w:val="24"/>
          <w:szCs w:val="24"/>
        </w:rPr>
        <w:t>Ortec</w:t>
      </w:r>
      <w:proofErr w:type="spellEnd"/>
      <w:r w:rsidR="003D6AA3" w:rsidRPr="00C138D4">
        <w:rPr>
          <w:sz w:val="24"/>
          <w:szCs w:val="24"/>
        </w:rPr>
        <w:t xml:space="preserve"> GEM35-70 (P-type, 35% rel</w:t>
      </w:r>
      <w:r w:rsidR="003B2D76">
        <w:rPr>
          <w:sz w:val="24"/>
          <w:szCs w:val="24"/>
        </w:rPr>
        <w:t>ative</w:t>
      </w:r>
      <w:r w:rsidR="003D6AA3" w:rsidRPr="00C138D4">
        <w:rPr>
          <w:sz w:val="24"/>
          <w:szCs w:val="24"/>
        </w:rPr>
        <w:t xml:space="preserve"> efficiency) connected to an </w:t>
      </w:r>
      <w:proofErr w:type="spellStart"/>
      <w:r w:rsidR="003D6AA3" w:rsidRPr="00C138D4">
        <w:rPr>
          <w:sz w:val="24"/>
          <w:szCs w:val="24"/>
        </w:rPr>
        <w:t>Ortec</w:t>
      </w:r>
      <w:proofErr w:type="spellEnd"/>
      <w:r w:rsidR="003D6AA3" w:rsidRPr="00C138D4">
        <w:rPr>
          <w:sz w:val="24"/>
          <w:szCs w:val="24"/>
        </w:rPr>
        <w:t xml:space="preserve"> DSPec-50 digital spectrometer</w:t>
      </w:r>
      <w:r w:rsidR="003D6AA3" w:rsidRPr="00C138D4">
        <w:rPr>
          <w:color w:val="1F497D"/>
          <w:sz w:val="24"/>
          <w:szCs w:val="24"/>
        </w:rPr>
        <w:t>)</w:t>
      </w:r>
      <w:r w:rsidR="0012447C">
        <w:rPr>
          <w:color w:val="1F497D"/>
          <w:sz w:val="24"/>
          <w:szCs w:val="24"/>
        </w:rPr>
        <w:t xml:space="preserve">. </w:t>
      </w:r>
      <w:r w:rsidR="003D6AA3" w:rsidRPr="00C138D4">
        <w:rPr>
          <w:sz w:val="24"/>
          <w:szCs w:val="24"/>
        </w:rPr>
        <w:t xml:space="preserve"> </w:t>
      </w:r>
      <w:r w:rsidR="0012447C">
        <w:rPr>
          <w:sz w:val="24"/>
          <w:szCs w:val="24"/>
        </w:rPr>
        <w:t xml:space="preserve">The detector </w:t>
      </w:r>
      <w:r w:rsidR="003D6AA3" w:rsidRPr="00C138D4">
        <w:rPr>
          <w:sz w:val="24"/>
          <w:szCs w:val="24"/>
        </w:rPr>
        <w:t xml:space="preserve">was calibrated </w:t>
      </w:r>
      <w:r w:rsidR="006F0AE7">
        <w:rPr>
          <w:sz w:val="24"/>
          <w:szCs w:val="24"/>
        </w:rPr>
        <w:t xml:space="preserve">for energy and efficiency </w:t>
      </w:r>
      <w:r w:rsidR="003D6AA3" w:rsidRPr="00C138D4">
        <w:rPr>
          <w:sz w:val="24"/>
          <w:szCs w:val="24"/>
        </w:rPr>
        <w:t xml:space="preserve">by measuring a series of calibrated point sources at a distance of ~23cm from the detector end-cap.  </w:t>
      </w:r>
      <w:r w:rsidR="003D6AA3" w:rsidRPr="009F3B17">
        <w:rPr>
          <w:sz w:val="24"/>
          <w:szCs w:val="24"/>
        </w:rPr>
        <w:t>The absolute efficiency of the detector (in this geometry) was calculated to produce a calibration curve</w:t>
      </w:r>
      <w:r w:rsidR="0012447C" w:rsidRPr="009F3B17">
        <w:rPr>
          <w:sz w:val="24"/>
          <w:szCs w:val="24"/>
        </w:rPr>
        <w:t xml:space="preserve"> using ‘</w:t>
      </w:r>
      <w:proofErr w:type="spellStart"/>
      <w:r w:rsidR="0012447C" w:rsidRPr="009F3B17">
        <w:rPr>
          <w:sz w:val="24"/>
          <w:szCs w:val="24"/>
        </w:rPr>
        <w:t>Hyperlab</w:t>
      </w:r>
      <w:proofErr w:type="spellEnd"/>
      <w:r w:rsidR="0012447C" w:rsidRPr="009F3B17">
        <w:rPr>
          <w:sz w:val="24"/>
          <w:szCs w:val="24"/>
        </w:rPr>
        <w:t>’ software</w:t>
      </w:r>
      <w:r w:rsidR="006F0AE7">
        <w:rPr>
          <w:sz w:val="24"/>
          <w:szCs w:val="24"/>
        </w:rPr>
        <w:t>.</w:t>
      </w:r>
      <w:r w:rsidR="004271A0">
        <w:rPr>
          <w:sz w:val="24"/>
          <w:szCs w:val="24"/>
        </w:rPr>
        <w:t xml:space="preserve"> </w:t>
      </w:r>
      <w:proofErr w:type="spellStart"/>
      <w:r w:rsidR="003D6AA3" w:rsidRPr="009F3B17">
        <w:rPr>
          <w:sz w:val="24"/>
          <w:szCs w:val="24"/>
        </w:rPr>
        <w:t>Hyperlab</w:t>
      </w:r>
      <w:proofErr w:type="spellEnd"/>
      <w:r w:rsidR="003D6AA3" w:rsidRPr="009F3B17">
        <w:rPr>
          <w:sz w:val="24"/>
          <w:szCs w:val="24"/>
        </w:rPr>
        <w:t xml:space="preserve"> </w:t>
      </w:r>
      <w:r w:rsidR="006F0AE7">
        <w:rPr>
          <w:sz w:val="24"/>
          <w:szCs w:val="24"/>
        </w:rPr>
        <w:t>correct</w:t>
      </w:r>
      <w:r w:rsidR="006F0AE7" w:rsidRPr="009F3B17">
        <w:rPr>
          <w:sz w:val="24"/>
          <w:szCs w:val="24"/>
        </w:rPr>
        <w:t xml:space="preserve">ed </w:t>
      </w:r>
      <w:r w:rsidR="003D6AA3" w:rsidRPr="009F3B17">
        <w:rPr>
          <w:sz w:val="24"/>
          <w:szCs w:val="24"/>
        </w:rPr>
        <w:t xml:space="preserve">the activity of each </w:t>
      </w:r>
      <w:r w:rsidR="004271A0">
        <w:rPr>
          <w:sz w:val="24"/>
          <w:szCs w:val="24"/>
        </w:rPr>
        <w:t xml:space="preserve">calibration </w:t>
      </w:r>
      <w:r w:rsidR="003D6AA3" w:rsidRPr="009F3B17">
        <w:rPr>
          <w:sz w:val="24"/>
          <w:szCs w:val="24"/>
        </w:rPr>
        <w:t>source at the time of its measurement and then used the relative gamma abundances of each peak (it has an extensive nuclear data library built-in) to produce the points on the curve, which was then fitted using a 6th order polynomial.</w:t>
      </w:r>
    </w:p>
    <w:p w:rsidR="003D6AA3" w:rsidRPr="00DD38AB" w:rsidRDefault="003D6AA3" w:rsidP="00DC5717">
      <w:pPr>
        <w:jc w:val="both"/>
        <w:rPr>
          <w:sz w:val="24"/>
          <w:szCs w:val="24"/>
        </w:rPr>
      </w:pPr>
    </w:p>
    <w:p w:rsidR="001A6DB5" w:rsidRDefault="003D6AA3" w:rsidP="00DC5717">
      <w:pPr>
        <w:jc w:val="both"/>
        <w:rPr>
          <w:sz w:val="24"/>
          <w:szCs w:val="24"/>
        </w:rPr>
      </w:pPr>
      <w:r>
        <w:rPr>
          <w:sz w:val="24"/>
          <w:szCs w:val="24"/>
        </w:rPr>
        <w:t>The irradiated Th target was measured for</w:t>
      </w:r>
      <w:r w:rsidRPr="00DD38AB">
        <w:rPr>
          <w:sz w:val="24"/>
          <w:szCs w:val="24"/>
        </w:rPr>
        <w:t xml:space="preserve"> 1 hour at </w:t>
      </w:r>
      <w:r w:rsidR="006F0AE7">
        <w:rPr>
          <w:sz w:val="24"/>
          <w:szCs w:val="24"/>
        </w:rPr>
        <w:t xml:space="preserve">approximately </w:t>
      </w:r>
      <w:r w:rsidRPr="00DD38AB">
        <w:rPr>
          <w:sz w:val="24"/>
          <w:szCs w:val="24"/>
        </w:rPr>
        <w:t>the same source-detector distance.</w:t>
      </w:r>
      <w:r>
        <w:rPr>
          <w:sz w:val="24"/>
          <w:szCs w:val="24"/>
        </w:rPr>
        <w:t xml:space="preserve"> For this initial measurement, the irradiated HDPE capsule containing the Al foil was placed into another, slightly larger, capsule and placed directly on the detector</w:t>
      </w:r>
      <w:r w:rsidR="006F0AE7">
        <w:rPr>
          <w:sz w:val="24"/>
          <w:szCs w:val="24"/>
        </w:rPr>
        <w:t xml:space="preserve"> sample holder</w:t>
      </w:r>
      <w:r w:rsidRPr="009F3B17">
        <w:rPr>
          <w:sz w:val="24"/>
          <w:szCs w:val="24"/>
        </w:rPr>
        <w:t xml:space="preserve">. </w:t>
      </w:r>
      <w:proofErr w:type="spellStart"/>
      <w:r w:rsidR="009F3B17" w:rsidRPr="009F3B17">
        <w:rPr>
          <w:sz w:val="24"/>
          <w:szCs w:val="24"/>
        </w:rPr>
        <w:t>Hyperlab</w:t>
      </w:r>
      <w:proofErr w:type="spellEnd"/>
      <w:r w:rsidR="009F3B17" w:rsidRPr="009F3B17">
        <w:rPr>
          <w:sz w:val="24"/>
          <w:szCs w:val="24"/>
        </w:rPr>
        <w:t xml:space="preserve"> </w:t>
      </w:r>
      <w:r w:rsidRPr="009F3B17">
        <w:rPr>
          <w:sz w:val="24"/>
          <w:szCs w:val="24"/>
        </w:rPr>
        <w:t xml:space="preserve">uses all of the significant peaks </w:t>
      </w:r>
      <w:r w:rsidR="004271A0">
        <w:rPr>
          <w:sz w:val="24"/>
          <w:szCs w:val="24"/>
        </w:rPr>
        <w:t>it finds (see T</w:t>
      </w:r>
      <w:r w:rsidR="009F3B17" w:rsidRPr="009F3B17">
        <w:rPr>
          <w:sz w:val="24"/>
          <w:szCs w:val="24"/>
        </w:rPr>
        <w:t>able 2)</w:t>
      </w:r>
      <w:r w:rsidRPr="009F3B17">
        <w:rPr>
          <w:sz w:val="24"/>
          <w:szCs w:val="24"/>
        </w:rPr>
        <w:t xml:space="preserve"> and </w:t>
      </w:r>
      <w:r w:rsidR="004271A0">
        <w:rPr>
          <w:sz w:val="24"/>
          <w:szCs w:val="24"/>
        </w:rPr>
        <w:t>calculates</w:t>
      </w:r>
      <w:r w:rsidRPr="009F3B17">
        <w:rPr>
          <w:sz w:val="24"/>
          <w:szCs w:val="24"/>
        </w:rPr>
        <w:t xml:space="preserve"> a weighted average to produce the final activity. </w:t>
      </w:r>
      <w:r w:rsidR="006F0AE7" w:rsidRPr="009F3B17">
        <w:rPr>
          <w:sz w:val="24"/>
          <w:szCs w:val="24"/>
        </w:rPr>
        <w:t xml:space="preserve">No </w:t>
      </w:r>
      <w:r w:rsidR="006F0AE7">
        <w:rPr>
          <w:sz w:val="24"/>
          <w:szCs w:val="24"/>
        </w:rPr>
        <w:t>correction</w:t>
      </w:r>
      <w:r w:rsidR="006F0AE7" w:rsidRPr="009F3B17">
        <w:rPr>
          <w:sz w:val="24"/>
          <w:szCs w:val="24"/>
        </w:rPr>
        <w:t xml:space="preserve"> was </w:t>
      </w:r>
      <w:r w:rsidR="006F0AE7">
        <w:rPr>
          <w:sz w:val="24"/>
          <w:szCs w:val="24"/>
        </w:rPr>
        <w:t>performed</w:t>
      </w:r>
      <w:r w:rsidR="006F0AE7" w:rsidRPr="009F3B17">
        <w:rPr>
          <w:sz w:val="24"/>
          <w:szCs w:val="24"/>
        </w:rPr>
        <w:t xml:space="preserve"> for the difference in geometry </w:t>
      </w:r>
      <w:r w:rsidR="006F0AE7">
        <w:rPr>
          <w:sz w:val="24"/>
          <w:szCs w:val="24"/>
        </w:rPr>
        <w:t>between the reference efficiency curve</w:t>
      </w:r>
      <w:r w:rsidR="006F0AE7" w:rsidRPr="0045717D">
        <w:rPr>
          <w:sz w:val="24"/>
          <w:szCs w:val="24"/>
        </w:rPr>
        <w:t xml:space="preserve"> </w:t>
      </w:r>
      <w:r w:rsidR="006F0AE7">
        <w:rPr>
          <w:sz w:val="24"/>
          <w:szCs w:val="24"/>
        </w:rPr>
        <w:t>and</w:t>
      </w:r>
      <w:r w:rsidR="006F0AE7" w:rsidRPr="0045717D">
        <w:rPr>
          <w:sz w:val="24"/>
          <w:szCs w:val="24"/>
        </w:rPr>
        <w:t xml:space="preserve"> the sample</w:t>
      </w:r>
      <w:r w:rsidR="006F0AE7">
        <w:rPr>
          <w:sz w:val="24"/>
          <w:szCs w:val="24"/>
        </w:rPr>
        <w:t>, resulting in a slightly lower reported activity</w:t>
      </w:r>
      <w:r w:rsidR="001A6DB5">
        <w:rPr>
          <w:sz w:val="24"/>
          <w:szCs w:val="24"/>
        </w:rPr>
        <w:t xml:space="preserve">. For comparison, the activity of </w:t>
      </w:r>
      <w:r w:rsidR="006E70A8">
        <w:rPr>
          <w:sz w:val="24"/>
          <w:szCs w:val="24"/>
        </w:rPr>
        <w:t xml:space="preserve">one of </w:t>
      </w:r>
      <w:r w:rsidR="001A6DB5">
        <w:rPr>
          <w:sz w:val="24"/>
          <w:szCs w:val="24"/>
        </w:rPr>
        <w:t>the target dissolution</w:t>
      </w:r>
      <w:r w:rsidR="006E70A8">
        <w:rPr>
          <w:sz w:val="24"/>
          <w:szCs w:val="24"/>
        </w:rPr>
        <w:t>s</w:t>
      </w:r>
      <w:r w:rsidR="001A6DB5">
        <w:rPr>
          <w:sz w:val="24"/>
          <w:szCs w:val="24"/>
        </w:rPr>
        <w:t xml:space="preserve"> was also measured. An aliquot of the target dissolution was dried and measured on a Canberra </w:t>
      </w:r>
      <w:r w:rsidR="001A6DB5" w:rsidRPr="00DD510D">
        <w:rPr>
          <w:sz w:val="24"/>
          <w:szCs w:val="24"/>
        </w:rPr>
        <w:t>Type GC 501</w:t>
      </w:r>
      <w:r w:rsidR="00FF2C6C">
        <w:rPr>
          <w:sz w:val="24"/>
          <w:szCs w:val="24"/>
        </w:rPr>
        <w:t>9 (HPGE 50% relative e</w:t>
      </w:r>
      <w:r w:rsidR="001A6DB5">
        <w:rPr>
          <w:sz w:val="24"/>
          <w:szCs w:val="24"/>
        </w:rPr>
        <w:t>fficiency</w:t>
      </w:r>
      <w:r w:rsidR="001A6DB5" w:rsidRPr="00DD510D">
        <w:rPr>
          <w:sz w:val="24"/>
          <w:szCs w:val="24"/>
        </w:rPr>
        <w:t xml:space="preserve">) </w:t>
      </w:r>
      <w:r w:rsidR="001A6DB5">
        <w:rPr>
          <w:sz w:val="24"/>
          <w:szCs w:val="24"/>
        </w:rPr>
        <w:t xml:space="preserve">detector and compared to a point source calibration, </w:t>
      </w:r>
      <w:r w:rsidR="001A6DB5">
        <w:rPr>
          <w:sz w:val="24"/>
          <w:szCs w:val="24"/>
        </w:rPr>
        <w:lastRenderedPageBreak/>
        <w:t xml:space="preserve">similar to the measurement procedure described above. The measured </w:t>
      </w:r>
      <w:r w:rsidR="007F2267">
        <w:rPr>
          <w:sz w:val="24"/>
          <w:szCs w:val="24"/>
        </w:rPr>
        <w:t xml:space="preserve">(decay corrected) </w:t>
      </w:r>
      <w:r w:rsidR="001A6DB5">
        <w:rPr>
          <w:sz w:val="24"/>
          <w:szCs w:val="24"/>
        </w:rPr>
        <w:t xml:space="preserve">activity was 3.5 % greater than that obtained on the solid target. </w:t>
      </w:r>
    </w:p>
    <w:p w:rsidR="00564888" w:rsidRPr="00564888" w:rsidRDefault="00564888" w:rsidP="00DC5717">
      <w:pPr>
        <w:jc w:val="both"/>
        <w:rPr>
          <w:sz w:val="24"/>
          <w:szCs w:val="24"/>
        </w:rPr>
      </w:pPr>
      <w:r w:rsidRPr="00564888">
        <w:rPr>
          <w:sz w:val="24"/>
          <w:szCs w:val="24"/>
        </w:rPr>
        <w:t xml:space="preserve"> </w:t>
      </w:r>
    </w:p>
    <w:p w:rsidR="00564888" w:rsidRDefault="00564888" w:rsidP="00DC5717">
      <w:pPr>
        <w:jc w:val="both"/>
        <w:rPr>
          <w:sz w:val="24"/>
          <w:szCs w:val="24"/>
        </w:rPr>
      </w:pPr>
      <w:r w:rsidRPr="00564888">
        <w:rPr>
          <w:sz w:val="24"/>
          <w:szCs w:val="24"/>
        </w:rPr>
        <w:t xml:space="preserve">The gamma-ray spectrum of the </w:t>
      </w:r>
      <w:r w:rsidR="00B14F4E">
        <w:rPr>
          <w:sz w:val="24"/>
          <w:szCs w:val="24"/>
        </w:rPr>
        <w:t>irradiated</w:t>
      </w:r>
      <w:r w:rsidR="000955BA">
        <w:rPr>
          <w:sz w:val="24"/>
          <w:szCs w:val="24"/>
        </w:rPr>
        <w:t xml:space="preserve"> target is shown in Figure 1 and</w:t>
      </w:r>
      <w:r w:rsidRPr="00564888">
        <w:rPr>
          <w:sz w:val="24"/>
          <w:szCs w:val="24"/>
        </w:rPr>
        <w:t xml:space="preserve"> </w:t>
      </w:r>
      <w:r w:rsidR="000955BA">
        <w:rPr>
          <w:sz w:val="24"/>
          <w:szCs w:val="24"/>
        </w:rPr>
        <w:t>a</w:t>
      </w:r>
      <w:r w:rsidRPr="00564888">
        <w:rPr>
          <w:sz w:val="24"/>
          <w:szCs w:val="24"/>
        </w:rPr>
        <w:t xml:space="preserve"> list of the significant gamma-ray peaks for </w:t>
      </w:r>
      <w:r w:rsidRPr="009F3B17">
        <w:rPr>
          <w:sz w:val="24"/>
          <w:szCs w:val="24"/>
          <w:vertAlign w:val="superscript"/>
        </w:rPr>
        <w:t>233</w:t>
      </w:r>
      <w:r w:rsidRPr="00564888">
        <w:rPr>
          <w:sz w:val="24"/>
          <w:szCs w:val="24"/>
        </w:rPr>
        <w:t xml:space="preserve">Pa is given in Table 1. </w:t>
      </w:r>
      <w:r w:rsidR="00FF2C6C">
        <w:rPr>
          <w:sz w:val="24"/>
          <w:szCs w:val="24"/>
        </w:rPr>
        <w:t>Five</w:t>
      </w:r>
      <w:r w:rsidR="008F00EC">
        <w:rPr>
          <w:sz w:val="24"/>
          <w:szCs w:val="24"/>
        </w:rPr>
        <w:t xml:space="preserve"> targets have been irradiated to date; t</w:t>
      </w:r>
      <w:r w:rsidRPr="00564888">
        <w:rPr>
          <w:sz w:val="24"/>
          <w:szCs w:val="24"/>
        </w:rPr>
        <w:t xml:space="preserve">he measured activity of </w:t>
      </w:r>
      <w:r w:rsidRPr="009F3B17">
        <w:rPr>
          <w:sz w:val="24"/>
          <w:szCs w:val="24"/>
          <w:vertAlign w:val="superscript"/>
        </w:rPr>
        <w:t>233</w:t>
      </w:r>
      <w:r w:rsidRPr="00564888">
        <w:rPr>
          <w:sz w:val="24"/>
          <w:szCs w:val="24"/>
        </w:rPr>
        <w:t xml:space="preserve">Pa </w:t>
      </w:r>
      <w:r w:rsidR="00BF7CFD">
        <w:rPr>
          <w:sz w:val="24"/>
          <w:szCs w:val="24"/>
        </w:rPr>
        <w:t>produced using a 9 hour irradiation ranged from</w:t>
      </w:r>
      <w:r w:rsidRPr="00564888">
        <w:rPr>
          <w:sz w:val="24"/>
          <w:szCs w:val="24"/>
        </w:rPr>
        <w:t xml:space="preserve"> </w:t>
      </w:r>
      <w:r w:rsidR="00BF7CFD">
        <w:rPr>
          <w:sz w:val="24"/>
          <w:szCs w:val="24"/>
        </w:rPr>
        <w:t>105 to 125</w:t>
      </w:r>
      <w:r w:rsidRPr="00564888">
        <w:rPr>
          <w:sz w:val="24"/>
          <w:szCs w:val="24"/>
        </w:rPr>
        <w:t xml:space="preserve"> </w:t>
      </w:r>
      <w:proofErr w:type="spellStart"/>
      <w:r w:rsidRPr="00564888">
        <w:rPr>
          <w:sz w:val="24"/>
          <w:szCs w:val="24"/>
        </w:rPr>
        <w:t>kBq</w:t>
      </w:r>
      <w:proofErr w:type="spellEnd"/>
      <w:r w:rsidR="00BF7CFD">
        <w:rPr>
          <w:sz w:val="24"/>
          <w:szCs w:val="24"/>
        </w:rPr>
        <w:t xml:space="preserve"> (corresponding to ~0.15</w:t>
      </w:r>
      <w:r w:rsidRPr="00564888">
        <w:rPr>
          <w:sz w:val="24"/>
          <w:szCs w:val="24"/>
        </w:rPr>
        <w:t xml:space="preserve"> ng </w:t>
      </w:r>
      <w:r w:rsidRPr="00F44E46">
        <w:rPr>
          <w:sz w:val="24"/>
          <w:szCs w:val="24"/>
          <w:vertAlign w:val="superscript"/>
        </w:rPr>
        <w:t>233</w:t>
      </w:r>
      <w:r w:rsidRPr="00564888">
        <w:rPr>
          <w:sz w:val="24"/>
          <w:szCs w:val="24"/>
        </w:rPr>
        <w:t xml:space="preserve">Pa; specific activity of </w:t>
      </w:r>
      <w:r w:rsidRPr="00BF7CFD">
        <w:rPr>
          <w:sz w:val="24"/>
          <w:szCs w:val="24"/>
          <w:vertAlign w:val="superscript"/>
        </w:rPr>
        <w:t>233</w:t>
      </w:r>
      <w:r w:rsidR="00BF7CFD">
        <w:rPr>
          <w:sz w:val="24"/>
          <w:szCs w:val="24"/>
        </w:rPr>
        <w:t>Pa</w:t>
      </w:r>
      <w:r w:rsidRPr="00564888">
        <w:rPr>
          <w:sz w:val="24"/>
          <w:szCs w:val="24"/>
        </w:rPr>
        <w:t xml:space="preserve"> </w:t>
      </w:r>
      <w:r w:rsidR="00A06BCE">
        <w:rPr>
          <w:sz w:val="24"/>
          <w:szCs w:val="24"/>
        </w:rPr>
        <w:t xml:space="preserve">= </w:t>
      </w:r>
      <w:r w:rsidRPr="00564888">
        <w:rPr>
          <w:sz w:val="24"/>
          <w:szCs w:val="24"/>
        </w:rPr>
        <w:t>7.687x10</w:t>
      </w:r>
      <w:r w:rsidRPr="00BF7CFD">
        <w:rPr>
          <w:sz w:val="24"/>
          <w:szCs w:val="24"/>
          <w:vertAlign w:val="superscript"/>
        </w:rPr>
        <w:t>14</w:t>
      </w:r>
      <w:r w:rsidRPr="00564888">
        <w:rPr>
          <w:sz w:val="24"/>
          <w:szCs w:val="24"/>
        </w:rPr>
        <w:t xml:space="preserve"> </w:t>
      </w:r>
      <w:proofErr w:type="spellStart"/>
      <w:r w:rsidRPr="00564888">
        <w:rPr>
          <w:sz w:val="24"/>
          <w:szCs w:val="24"/>
        </w:rPr>
        <w:t>Bq</w:t>
      </w:r>
      <w:proofErr w:type="spellEnd"/>
      <w:r w:rsidRPr="00564888">
        <w:rPr>
          <w:sz w:val="24"/>
          <w:szCs w:val="24"/>
        </w:rPr>
        <w:t xml:space="preserve">/g). Other isotopes detected were ~1 </w:t>
      </w:r>
      <w:proofErr w:type="spellStart"/>
      <w:r w:rsidRPr="00564888">
        <w:rPr>
          <w:sz w:val="24"/>
          <w:szCs w:val="24"/>
        </w:rPr>
        <w:t>kBq</w:t>
      </w:r>
      <w:proofErr w:type="spellEnd"/>
      <w:r w:rsidRPr="00564888">
        <w:rPr>
          <w:sz w:val="24"/>
          <w:szCs w:val="24"/>
        </w:rPr>
        <w:t xml:space="preserve"> </w:t>
      </w:r>
      <w:r w:rsidRPr="009F3B17">
        <w:rPr>
          <w:sz w:val="24"/>
          <w:szCs w:val="24"/>
          <w:vertAlign w:val="superscript"/>
        </w:rPr>
        <w:t>72</w:t>
      </w:r>
      <w:r w:rsidRPr="00564888">
        <w:rPr>
          <w:sz w:val="24"/>
          <w:szCs w:val="24"/>
        </w:rPr>
        <w:t xml:space="preserve">Ga (t ½ </w:t>
      </w:r>
      <w:r w:rsidR="00A06BCE">
        <w:rPr>
          <w:sz w:val="24"/>
          <w:szCs w:val="24"/>
        </w:rPr>
        <w:t xml:space="preserve">= </w:t>
      </w:r>
      <w:r w:rsidRPr="00564888">
        <w:rPr>
          <w:sz w:val="24"/>
          <w:szCs w:val="24"/>
        </w:rPr>
        <w:t xml:space="preserve">14.1 h, from Al foil), ~0.8 </w:t>
      </w:r>
      <w:proofErr w:type="spellStart"/>
      <w:r w:rsidRPr="00564888">
        <w:rPr>
          <w:sz w:val="24"/>
          <w:szCs w:val="24"/>
        </w:rPr>
        <w:t>kBq</w:t>
      </w:r>
      <w:proofErr w:type="spellEnd"/>
      <w:r w:rsidRPr="00564888">
        <w:rPr>
          <w:sz w:val="24"/>
          <w:szCs w:val="24"/>
        </w:rPr>
        <w:t xml:space="preserve"> </w:t>
      </w:r>
      <w:proofErr w:type="gramStart"/>
      <w:r w:rsidRPr="009F3B17">
        <w:rPr>
          <w:sz w:val="24"/>
          <w:szCs w:val="24"/>
          <w:vertAlign w:val="superscript"/>
        </w:rPr>
        <w:t>51</w:t>
      </w:r>
      <w:r w:rsidRPr="00564888">
        <w:rPr>
          <w:sz w:val="24"/>
          <w:szCs w:val="24"/>
        </w:rPr>
        <w:t>Cr  (</w:t>
      </w:r>
      <w:proofErr w:type="gramEnd"/>
      <w:r w:rsidRPr="00564888">
        <w:rPr>
          <w:sz w:val="24"/>
          <w:szCs w:val="24"/>
        </w:rPr>
        <w:t xml:space="preserve">t ½ </w:t>
      </w:r>
      <w:r w:rsidR="00A06BCE">
        <w:rPr>
          <w:sz w:val="24"/>
          <w:szCs w:val="24"/>
        </w:rPr>
        <w:t xml:space="preserve">= </w:t>
      </w:r>
      <w:r w:rsidRPr="00564888">
        <w:rPr>
          <w:sz w:val="24"/>
          <w:szCs w:val="24"/>
        </w:rPr>
        <w:t xml:space="preserve">27.70 d, from plastic capsule), traces of </w:t>
      </w:r>
      <w:r w:rsidRPr="009F3B17">
        <w:rPr>
          <w:sz w:val="24"/>
          <w:szCs w:val="24"/>
          <w:vertAlign w:val="superscript"/>
        </w:rPr>
        <w:t>214</w:t>
      </w:r>
      <w:r w:rsidR="009F3B17">
        <w:rPr>
          <w:sz w:val="24"/>
          <w:szCs w:val="24"/>
        </w:rPr>
        <w:t xml:space="preserve">Pb and </w:t>
      </w:r>
      <w:r w:rsidR="009F3B17" w:rsidRPr="009F3B17">
        <w:rPr>
          <w:sz w:val="24"/>
          <w:szCs w:val="24"/>
          <w:vertAlign w:val="superscript"/>
        </w:rPr>
        <w:t>214</w:t>
      </w:r>
      <w:r w:rsidRPr="00564888">
        <w:rPr>
          <w:sz w:val="24"/>
          <w:szCs w:val="24"/>
        </w:rPr>
        <w:t xml:space="preserve">Bi from the lead shielding and </w:t>
      </w:r>
      <w:r w:rsidRPr="009F3B17">
        <w:rPr>
          <w:sz w:val="24"/>
          <w:szCs w:val="24"/>
          <w:vertAlign w:val="superscript"/>
        </w:rPr>
        <w:t>65</w:t>
      </w:r>
      <w:r w:rsidRPr="00564888">
        <w:rPr>
          <w:sz w:val="24"/>
          <w:szCs w:val="24"/>
        </w:rPr>
        <w:t xml:space="preserve">Zn (t ½ </w:t>
      </w:r>
      <w:r w:rsidR="00A06BCE">
        <w:rPr>
          <w:sz w:val="24"/>
          <w:szCs w:val="24"/>
        </w:rPr>
        <w:t xml:space="preserve">= </w:t>
      </w:r>
      <w:r w:rsidRPr="00564888">
        <w:rPr>
          <w:sz w:val="24"/>
          <w:szCs w:val="24"/>
        </w:rPr>
        <w:t>244.06 d). No other impurities able to be measured using gamma spectrometry were present.</w:t>
      </w:r>
      <w:r w:rsidR="007F2267">
        <w:rPr>
          <w:sz w:val="24"/>
          <w:szCs w:val="24"/>
        </w:rPr>
        <w:t xml:space="preserve"> </w:t>
      </w:r>
    </w:p>
    <w:p w:rsidR="00B14F4E" w:rsidRDefault="00B14F4E" w:rsidP="00564888">
      <w:pPr>
        <w:rPr>
          <w:sz w:val="24"/>
          <w:szCs w:val="24"/>
        </w:rPr>
      </w:pPr>
    </w:p>
    <w:p w:rsidR="00564888" w:rsidRDefault="00564888" w:rsidP="00564888">
      <w:pPr>
        <w:rPr>
          <w:sz w:val="24"/>
          <w:szCs w:val="24"/>
        </w:rPr>
      </w:pPr>
      <w:r>
        <w:rPr>
          <w:noProof/>
          <w:lang w:val="en-AU" w:eastAsia="en-AU"/>
        </w:rPr>
        <w:drawing>
          <wp:inline distT="0" distB="0" distL="0" distR="0" wp14:anchorId="52F83DC9" wp14:editId="186727EE">
            <wp:extent cx="5759450" cy="3380547"/>
            <wp:effectExtent l="0" t="0" r="12700" b="1079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47F32" w:rsidRDefault="00147F32" w:rsidP="00147F32">
      <w:pPr>
        <w:pStyle w:val="BodyText0"/>
        <w:rPr>
          <w:rFonts w:ascii="Times New Roman" w:hAnsi="Times New Roman"/>
          <w:sz w:val="24"/>
          <w:szCs w:val="24"/>
        </w:rPr>
      </w:pPr>
    </w:p>
    <w:p w:rsidR="00564888" w:rsidRPr="003C72BB" w:rsidRDefault="00807CEC" w:rsidP="00147F32">
      <w:pPr>
        <w:pStyle w:val="BodyText0"/>
        <w:ind w:left="0"/>
        <w:jc w:val="left"/>
        <w:rPr>
          <w:rFonts w:ascii="Times New Roman" w:hAnsi="Times New Roman"/>
          <w:sz w:val="24"/>
          <w:szCs w:val="24"/>
        </w:rPr>
      </w:pPr>
      <w:proofErr w:type="gramStart"/>
      <w:r w:rsidRPr="003C72BB">
        <w:rPr>
          <w:rFonts w:ascii="Times New Roman" w:hAnsi="Times New Roman"/>
          <w:sz w:val="24"/>
          <w:szCs w:val="24"/>
        </w:rPr>
        <w:t>F</w:t>
      </w:r>
      <w:r w:rsidR="00147F32">
        <w:rPr>
          <w:rFonts w:ascii="Times New Roman" w:hAnsi="Times New Roman"/>
          <w:sz w:val="24"/>
          <w:szCs w:val="24"/>
        </w:rPr>
        <w:t>IG.</w:t>
      </w:r>
      <w:r w:rsidRPr="003C72BB">
        <w:rPr>
          <w:rFonts w:ascii="Times New Roman" w:hAnsi="Times New Roman"/>
          <w:sz w:val="24"/>
          <w:szCs w:val="24"/>
        </w:rPr>
        <w:t xml:space="preserve"> 1</w:t>
      </w:r>
      <w:r w:rsidR="00147F32">
        <w:rPr>
          <w:rFonts w:ascii="Times New Roman" w:hAnsi="Times New Roman"/>
          <w:sz w:val="24"/>
          <w:szCs w:val="24"/>
        </w:rPr>
        <w:t>.</w:t>
      </w:r>
      <w:proofErr w:type="gramEnd"/>
      <w:r w:rsidRPr="003C72BB">
        <w:rPr>
          <w:rFonts w:ascii="Times New Roman" w:hAnsi="Times New Roman"/>
          <w:sz w:val="24"/>
          <w:szCs w:val="24"/>
        </w:rPr>
        <w:t xml:space="preserve"> </w:t>
      </w:r>
      <w:r w:rsidR="00564888" w:rsidRPr="00147F32">
        <w:rPr>
          <w:rFonts w:ascii="Times New Roman" w:hAnsi="Times New Roman"/>
          <w:i/>
          <w:sz w:val="24"/>
          <w:szCs w:val="24"/>
        </w:rPr>
        <w:t xml:space="preserve">Gamma-ray spectrum of </w:t>
      </w:r>
      <w:r w:rsidR="00564888" w:rsidRPr="00147F32">
        <w:rPr>
          <w:rFonts w:ascii="Times New Roman" w:hAnsi="Times New Roman"/>
          <w:i/>
          <w:sz w:val="24"/>
          <w:szCs w:val="24"/>
          <w:vertAlign w:val="superscript"/>
        </w:rPr>
        <w:t>233</w:t>
      </w:r>
      <w:r w:rsidR="00564888" w:rsidRPr="00147F32">
        <w:rPr>
          <w:rFonts w:ascii="Times New Roman" w:hAnsi="Times New Roman"/>
          <w:i/>
          <w:sz w:val="24"/>
          <w:szCs w:val="24"/>
        </w:rPr>
        <w:t>Pa</w:t>
      </w:r>
    </w:p>
    <w:p w:rsidR="0066279F" w:rsidRDefault="0066279F">
      <w:pPr>
        <w:overflowPunct/>
        <w:autoSpaceDE/>
        <w:autoSpaceDN/>
        <w:adjustRightInd/>
        <w:spacing w:after="200" w:line="276" w:lineRule="auto"/>
        <w:textAlignment w:val="auto"/>
        <w:rPr>
          <w:sz w:val="24"/>
          <w:szCs w:val="24"/>
        </w:rPr>
      </w:pPr>
      <w:r>
        <w:rPr>
          <w:sz w:val="24"/>
          <w:szCs w:val="24"/>
        </w:rPr>
        <w:br w:type="page"/>
      </w:r>
    </w:p>
    <w:p w:rsidR="00564888" w:rsidRPr="003C72BB" w:rsidRDefault="00564888" w:rsidP="00DE5597">
      <w:pPr>
        <w:rPr>
          <w:sz w:val="24"/>
          <w:szCs w:val="24"/>
        </w:rPr>
      </w:pPr>
    </w:p>
    <w:p w:rsidR="00564888" w:rsidRDefault="003C72BB" w:rsidP="00564888">
      <w:pPr>
        <w:rPr>
          <w:sz w:val="24"/>
          <w:szCs w:val="24"/>
        </w:rPr>
      </w:pPr>
      <w:r>
        <w:rPr>
          <w:sz w:val="24"/>
          <w:szCs w:val="24"/>
        </w:rPr>
        <w:t xml:space="preserve">Table </w:t>
      </w:r>
      <w:r w:rsidR="0013514E">
        <w:rPr>
          <w:sz w:val="24"/>
          <w:szCs w:val="24"/>
        </w:rPr>
        <w:t>I</w:t>
      </w:r>
      <w:r w:rsidR="00147F32">
        <w:rPr>
          <w:sz w:val="24"/>
          <w:szCs w:val="24"/>
        </w:rPr>
        <w:t>.</w:t>
      </w:r>
      <w:r>
        <w:rPr>
          <w:sz w:val="24"/>
          <w:szCs w:val="24"/>
        </w:rPr>
        <w:t xml:space="preserve"> List of gamma-</w:t>
      </w:r>
      <w:r w:rsidR="00564888">
        <w:rPr>
          <w:sz w:val="24"/>
          <w:szCs w:val="24"/>
        </w:rPr>
        <w:t xml:space="preserve">ray energies of </w:t>
      </w:r>
      <w:r w:rsidR="00564888" w:rsidRPr="009F3B17">
        <w:rPr>
          <w:sz w:val="24"/>
          <w:szCs w:val="24"/>
          <w:vertAlign w:val="superscript"/>
        </w:rPr>
        <w:t>233</w:t>
      </w:r>
      <w:r w:rsidR="00564888">
        <w:rPr>
          <w:sz w:val="24"/>
          <w:szCs w:val="24"/>
        </w:rPr>
        <w:t xml:space="preserve">Pa </w:t>
      </w:r>
      <w:r w:rsidR="00A36AC9">
        <w:rPr>
          <w:sz w:val="24"/>
          <w:szCs w:val="24"/>
        </w:rPr>
        <w:fldChar w:fldCharType="begin"/>
      </w:r>
      <w:r w:rsidR="00A36AC9">
        <w:rPr>
          <w:sz w:val="24"/>
          <w:szCs w:val="24"/>
        </w:rPr>
        <w:instrText xml:space="preserve"> ADDIN EN.CITE &lt;EndNote&gt;&lt;Cite&gt;&lt;Author&gt;Hyperlab&lt;/Author&gt;&lt;RecNum&gt;254&lt;/RecNum&gt;&lt;DisplayText&gt;[7]&lt;/DisplayText&gt;&lt;record&gt;&lt;rec-number&gt;254&lt;/rec-number&gt;&lt;foreign-keys&gt;&lt;key app="EN" db-id="9efa05pxw0swsdesdrqvdf2hwzettxrraf5w"&gt;254&lt;/key&gt;&lt;/foreign-keys&gt;&lt;ref-type name="Journal Article"&gt;17&lt;/ref-type&gt;&lt;contributors&gt;&lt;authors&gt;&lt;author&gt;Hyperlab&lt;/author&gt;&lt;/authors&gt;&lt;/contributors&gt;&lt;titles&gt;&lt;title&gt;www.hlabsoft.com&lt;/title&gt;&lt;/titles&gt;&lt;dates&gt;&lt;/dates&gt;&lt;urls&gt;&lt;/urls&gt;&lt;/record&gt;&lt;/Cite&gt;&lt;/EndNote&gt;</w:instrText>
      </w:r>
      <w:r w:rsidR="00A36AC9">
        <w:rPr>
          <w:sz w:val="24"/>
          <w:szCs w:val="24"/>
        </w:rPr>
        <w:fldChar w:fldCharType="separate"/>
      </w:r>
      <w:r w:rsidR="00A36AC9">
        <w:rPr>
          <w:noProof/>
          <w:sz w:val="24"/>
          <w:szCs w:val="24"/>
        </w:rPr>
        <w:t>[</w:t>
      </w:r>
      <w:hyperlink w:anchor="_ENREF_7" w:tooltip="Hyperlab,  #254" w:history="1">
        <w:r w:rsidR="00967267">
          <w:rPr>
            <w:noProof/>
            <w:sz w:val="24"/>
            <w:szCs w:val="24"/>
          </w:rPr>
          <w:t>7</w:t>
        </w:r>
      </w:hyperlink>
      <w:r w:rsidR="00A36AC9">
        <w:rPr>
          <w:noProof/>
          <w:sz w:val="24"/>
          <w:szCs w:val="24"/>
        </w:rPr>
        <w:t>]</w:t>
      </w:r>
      <w:r w:rsidR="00A36AC9">
        <w:rPr>
          <w:sz w:val="24"/>
          <w:szCs w:val="24"/>
        </w:rPr>
        <w:fldChar w:fldCharType="end"/>
      </w:r>
      <w:r w:rsidR="00564888">
        <w:rPr>
          <w:sz w:val="24"/>
          <w:szCs w:val="24"/>
        </w:rPr>
        <w:t xml:space="preserve">. The ‘found peaks’ were used to calculate the total activity of </w:t>
      </w:r>
      <w:r w:rsidR="00564888" w:rsidRPr="009F3B17">
        <w:rPr>
          <w:sz w:val="24"/>
          <w:szCs w:val="24"/>
          <w:vertAlign w:val="superscript"/>
        </w:rPr>
        <w:t>233</w:t>
      </w:r>
      <w:r w:rsidR="00564888">
        <w:rPr>
          <w:sz w:val="24"/>
          <w:szCs w:val="24"/>
        </w:rPr>
        <w:t>Pa in the irradiated target</w:t>
      </w:r>
    </w:p>
    <w:p w:rsidR="00564888" w:rsidRDefault="00564888" w:rsidP="00564888">
      <w:pPr>
        <w:rPr>
          <w:sz w:val="24"/>
          <w:szCs w:val="24"/>
        </w:rPr>
      </w:pPr>
    </w:p>
    <w:tbl>
      <w:tblPr>
        <w:tblStyle w:val="TableGrid"/>
        <w:tblW w:w="0" w:type="auto"/>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693"/>
        <w:gridCol w:w="2551"/>
      </w:tblGrid>
      <w:tr w:rsidR="00564888" w:rsidTr="004D2C53">
        <w:tc>
          <w:tcPr>
            <w:tcW w:w="2410" w:type="dxa"/>
            <w:tcBorders>
              <w:top w:val="single" w:sz="4" w:space="0" w:color="auto"/>
              <w:bottom w:val="single" w:sz="4" w:space="0" w:color="auto"/>
            </w:tcBorders>
            <w:vAlign w:val="center"/>
          </w:tcPr>
          <w:p w:rsidR="00564888" w:rsidRPr="00246084" w:rsidRDefault="00564888" w:rsidP="004D2C53">
            <w:pPr>
              <w:jc w:val="center"/>
              <w:rPr>
                <w:b/>
                <w:szCs w:val="24"/>
              </w:rPr>
            </w:pPr>
            <w:r w:rsidRPr="00246084">
              <w:rPr>
                <w:b/>
                <w:szCs w:val="24"/>
              </w:rPr>
              <w:t>Energy (</w:t>
            </w:r>
            <w:proofErr w:type="spellStart"/>
            <w:r w:rsidRPr="00246084">
              <w:rPr>
                <w:b/>
                <w:szCs w:val="24"/>
              </w:rPr>
              <w:t>keV</w:t>
            </w:r>
            <w:proofErr w:type="spellEnd"/>
            <w:r w:rsidRPr="00246084">
              <w:rPr>
                <w:b/>
                <w:szCs w:val="24"/>
              </w:rPr>
              <w:t>)</w:t>
            </w:r>
          </w:p>
        </w:tc>
        <w:tc>
          <w:tcPr>
            <w:tcW w:w="2693" w:type="dxa"/>
            <w:tcBorders>
              <w:top w:val="single" w:sz="4" w:space="0" w:color="auto"/>
              <w:bottom w:val="single" w:sz="4" w:space="0" w:color="auto"/>
            </w:tcBorders>
            <w:vAlign w:val="center"/>
          </w:tcPr>
          <w:p w:rsidR="00564888" w:rsidRPr="00246084" w:rsidRDefault="00564888" w:rsidP="004D2C53">
            <w:pPr>
              <w:jc w:val="center"/>
              <w:rPr>
                <w:b/>
                <w:szCs w:val="24"/>
              </w:rPr>
            </w:pPr>
            <w:r w:rsidRPr="00246084">
              <w:rPr>
                <w:b/>
                <w:szCs w:val="24"/>
              </w:rPr>
              <w:t>Line Intensity (Rel</w:t>
            </w:r>
            <w:r w:rsidR="00A06BCE">
              <w:rPr>
                <w:b/>
                <w:szCs w:val="24"/>
              </w:rPr>
              <w:t>ative</w:t>
            </w:r>
            <w:r w:rsidRPr="00246084">
              <w:rPr>
                <w:b/>
                <w:szCs w:val="24"/>
              </w:rPr>
              <w:t>)</w:t>
            </w:r>
          </w:p>
        </w:tc>
        <w:tc>
          <w:tcPr>
            <w:tcW w:w="2551" w:type="dxa"/>
            <w:tcBorders>
              <w:top w:val="single" w:sz="4" w:space="0" w:color="auto"/>
              <w:bottom w:val="single" w:sz="4" w:space="0" w:color="auto"/>
            </w:tcBorders>
            <w:vAlign w:val="center"/>
          </w:tcPr>
          <w:p w:rsidR="00564888" w:rsidRPr="00246084" w:rsidRDefault="00564888" w:rsidP="004D2C53">
            <w:pPr>
              <w:jc w:val="center"/>
              <w:rPr>
                <w:b/>
                <w:szCs w:val="24"/>
              </w:rPr>
            </w:pPr>
            <w:r w:rsidRPr="00246084">
              <w:rPr>
                <w:b/>
                <w:szCs w:val="24"/>
              </w:rPr>
              <w:t>Found Peak (</w:t>
            </w:r>
            <w:proofErr w:type="spellStart"/>
            <w:r w:rsidRPr="00246084">
              <w:rPr>
                <w:b/>
                <w:szCs w:val="24"/>
              </w:rPr>
              <w:t>keV</w:t>
            </w:r>
            <w:proofErr w:type="spellEnd"/>
            <w:r w:rsidRPr="00246084">
              <w:rPr>
                <w:b/>
                <w:szCs w:val="24"/>
              </w:rPr>
              <w:t>)</w:t>
            </w:r>
          </w:p>
        </w:tc>
      </w:tr>
      <w:tr w:rsidR="00564888" w:rsidTr="00201269">
        <w:tc>
          <w:tcPr>
            <w:tcW w:w="2410" w:type="dxa"/>
            <w:tcBorders>
              <w:top w:val="single" w:sz="4" w:space="0" w:color="auto"/>
            </w:tcBorders>
            <w:vAlign w:val="bottom"/>
          </w:tcPr>
          <w:p w:rsidR="00564888" w:rsidRDefault="00564888" w:rsidP="004564B8">
            <w:pPr>
              <w:jc w:val="center"/>
              <w:rPr>
                <w:rFonts w:ascii="Calibri" w:hAnsi="Calibri" w:cs="Calibri"/>
                <w:color w:val="000000"/>
              </w:rPr>
            </w:pPr>
            <w:r>
              <w:rPr>
                <w:rFonts w:ascii="Calibri" w:hAnsi="Calibri" w:cs="Calibri"/>
                <w:color w:val="000000"/>
              </w:rPr>
              <w:t>40.35</w:t>
            </w:r>
          </w:p>
        </w:tc>
        <w:tc>
          <w:tcPr>
            <w:tcW w:w="2693" w:type="dxa"/>
            <w:tcBorders>
              <w:top w:val="single" w:sz="4" w:space="0" w:color="auto"/>
            </w:tcBorders>
            <w:vAlign w:val="bottom"/>
          </w:tcPr>
          <w:p w:rsidR="00564888" w:rsidRDefault="00564888" w:rsidP="004564B8">
            <w:pPr>
              <w:jc w:val="center"/>
              <w:rPr>
                <w:rFonts w:ascii="Calibri" w:hAnsi="Calibri" w:cs="Calibri"/>
                <w:color w:val="000000"/>
              </w:rPr>
            </w:pPr>
            <w:r>
              <w:rPr>
                <w:rFonts w:ascii="Calibri" w:hAnsi="Calibri" w:cs="Calibri"/>
                <w:color w:val="000000"/>
              </w:rPr>
              <w:t>0.039</w:t>
            </w:r>
          </w:p>
        </w:tc>
        <w:tc>
          <w:tcPr>
            <w:tcW w:w="2551" w:type="dxa"/>
            <w:tcBorders>
              <w:top w:val="single" w:sz="4" w:space="0" w:color="auto"/>
            </w:tcBorders>
            <w:vAlign w:val="bottom"/>
          </w:tcPr>
          <w:p w:rsidR="00564888" w:rsidRDefault="00564888" w:rsidP="004564B8">
            <w:pPr>
              <w:jc w:val="center"/>
              <w:rPr>
                <w:rFonts w:ascii="Calibri" w:hAnsi="Calibri" w:cs="Calibri"/>
                <w:color w:val="000000"/>
              </w:rPr>
            </w:pP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51.5</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0.0008</w:t>
            </w:r>
          </w:p>
        </w:tc>
        <w:tc>
          <w:tcPr>
            <w:tcW w:w="2551" w:type="dxa"/>
            <w:vAlign w:val="bottom"/>
          </w:tcPr>
          <w:p w:rsidR="00564888" w:rsidRDefault="00564888" w:rsidP="004564B8">
            <w:pPr>
              <w:jc w:val="center"/>
              <w:rPr>
                <w:rFonts w:ascii="Calibri" w:hAnsi="Calibri" w:cs="Calibri"/>
                <w:color w:val="000000"/>
              </w:rPr>
            </w:pP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57.9</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0.0009</w:t>
            </w:r>
          </w:p>
        </w:tc>
        <w:tc>
          <w:tcPr>
            <w:tcW w:w="2551" w:type="dxa"/>
            <w:vAlign w:val="bottom"/>
          </w:tcPr>
          <w:p w:rsidR="00564888" w:rsidRDefault="00564888" w:rsidP="004564B8">
            <w:pPr>
              <w:jc w:val="center"/>
              <w:rPr>
                <w:rFonts w:ascii="Calibri" w:hAnsi="Calibri" w:cs="Calibri"/>
                <w:color w:val="000000"/>
              </w:rPr>
            </w:pP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75.3</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1.39</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75.27</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86.7</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1.97</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86.57</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92</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0.004</w:t>
            </w:r>
          </w:p>
        </w:tc>
        <w:tc>
          <w:tcPr>
            <w:tcW w:w="2551" w:type="dxa"/>
            <w:vAlign w:val="bottom"/>
          </w:tcPr>
          <w:p w:rsidR="00564888" w:rsidRDefault="00564888" w:rsidP="004564B8">
            <w:pPr>
              <w:jc w:val="center"/>
              <w:rPr>
                <w:rFonts w:ascii="Calibri" w:hAnsi="Calibri" w:cs="Calibri"/>
                <w:color w:val="000000"/>
              </w:rPr>
            </w:pP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103.83</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0.87</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103.83</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248.5</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0.059</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248.31</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258.2</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0.0039</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258.58</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271.48</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0.328</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271.56</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298.5</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0.035</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298.86</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300.12</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6.62</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298.86</w:t>
            </w:r>
          </w:p>
        </w:tc>
      </w:tr>
      <w:tr w:rsidR="00564888" w:rsidTr="00201269">
        <w:tc>
          <w:tcPr>
            <w:tcW w:w="2410" w:type="dxa"/>
            <w:vAlign w:val="bottom"/>
          </w:tcPr>
          <w:p w:rsidR="00564888" w:rsidRPr="00246084" w:rsidRDefault="00564888" w:rsidP="004564B8">
            <w:pPr>
              <w:jc w:val="center"/>
              <w:rPr>
                <w:rFonts w:ascii="Calibri" w:hAnsi="Calibri" w:cs="Calibri"/>
                <w:b/>
                <w:color w:val="000000"/>
              </w:rPr>
            </w:pPr>
            <w:r w:rsidRPr="00246084">
              <w:rPr>
                <w:rFonts w:ascii="Calibri" w:hAnsi="Calibri" w:cs="Calibri"/>
                <w:b/>
                <w:color w:val="000000"/>
              </w:rPr>
              <w:t>311.89</w:t>
            </w:r>
          </w:p>
        </w:tc>
        <w:tc>
          <w:tcPr>
            <w:tcW w:w="2693" w:type="dxa"/>
            <w:vAlign w:val="bottom"/>
          </w:tcPr>
          <w:p w:rsidR="00564888" w:rsidRPr="00246084" w:rsidRDefault="00564888" w:rsidP="004564B8">
            <w:pPr>
              <w:jc w:val="center"/>
              <w:rPr>
                <w:rFonts w:ascii="Calibri" w:hAnsi="Calibri" w:cs="Calibri"/>
                <w:b/>
                <w:color w:val="000000"/>
              </w:rPr>
            </w:pPr>
            <w:r w:rsidRPr="00246084">
              <w:rPr>
                <w:rFonts w:ascii="Calibri" w:hAnsi="Calibri" w:cs="Calibri"/>
                <w:b/>
                <w:color w:val="000000"/>
              </w:rPr>
              <w:t>38.6</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311.92</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340.47</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4.47</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340.48</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375.45</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0.679</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375.39</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398.46</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1.39</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398.44</w:t>
            </w:r>
          </w:p>
        </w:tc>
      </w:tr>
      <w:tr w:rsidR="00564888" w:rsidTr="00201269">
        <w:tc>
          <w:tcPr>
            <w:tcW w:w="2410" w:type="dxa"/>
            <w:vAlign w:val="bottom"/>
          </w:tcPr>
          <w:p w:rsidR="00564888" w:rsidRDefault="00564888" w:rsidP="004564B8">
            <w:pPr>
              <w:jc w:val="center"/>
              <w:rPr>
                <w:rFonts w:ascii="Calibri" w:hAnsi="Calibri" w:cs="Calibri"/>
                <w:color w:val="000000"/>
              </w:rPr>
            </w:pPr>
            <w:r>
              <w:rPr>
                <w:rFonts w:ascii="Calibri" w:hAnsi="Calibri" w:cs="Calibri"/>
                <w:color w:val="000000"/>
              </w:rPr>
              <w:t>415.79</w:t>
            </w:r>
          </w:p>
        </w:tc>
        <w:tc>
          <w:tcPr>
            <w:tcW w:w="2693" w:type="dxa"/>
            <w:vAlign w:val="bottom"/>
          </w:tcPr>
          <w:p w:rsidR="00564888" w:rsidRDefault="00564888" w:rsidP="004564B8">
            <w:pPr>
              <w:jc w:val="center"/>
              <w:rPr>
                <w:rFonts w:ascii="Calibri" w:hAnsi="Calibri" w:cs="Calibri"/>
                <w:color w:val="000000"/>
              </w:rPr>
            </w:pPr>
            <w:r>
              <w:rPr>
                <w:rFonts w:ascii="Calibri" w:hAnsi="Calibri" w:cs="Calibri"/>
                <w:color w:val="000000"/>
              </w:rPr>
              <w:t>1.745</w:t>
            </w:r>
          </w:p>
        </w:tc>
        <w:tc>
          <w:tcPr>
            <w:tcW w:w="2551" w:type="dxa"/>
            <w:vAlign w:val="bottom"/>
          </w:tcPr>
          <w:p w:rsidR="00564888" w:rsidRDefault="00564888" w:rsidP="004564B8">
            <w:pPr>
              <w:jc w:val="center"/>
              <w:rPr>
                <w:rFonts w:ascii="Calibri" w:hAnsi="Calibri" w:cs="Calibri"/>
                <w:color w:val="000000"/>
              </w:rPr>
            </w:pPr>
            <w:r>
              <w:rPr>
                <w:rFonts w:ascii="Calibri" w:hAnsi="Calibri" w:cs="Calibri"/>
                <w:color w:val="000000"/>
              </w:rPr>
              <w:t>415.69</w:t>
            </w:r>
          </w:p>
        </w:tc>
      </w:tr>
    </w:tbl>
    <w:p w:rsidR="00564888" w:rsidRDefault="00564888" w:rsidP="00564888">
      <w:pPr>
        <w:rPr>
          <w:b/>
          <w:sz w:val="24"/>
          <w:szCs w:val="24"/>
        </w:rPr>
      </w:pPr>
    </w:p>
    <w:p w:rsidR="00E7705D" w:rsidRPr="001A1F79" w:rsidRDefault="00E7705D" w:rsidP="00E7705D">
      <w:pPr>
        <w:rPr>
          <w:b/>
          <w:i/>
          <w:sz w:val="24"/>
          <w:szCs w:val="24"/>
        </w:rPr>
      </w:pPr>
      <w:r w:rsidRPr="001A1F79">
        <w:rPr>
          <w:b/>
          <w:i/>
          <w:sz w:val="24"/>
          <w:szCs w:val="24"/>
        </w:rPr>
        <w:t>2.2. Separation of Pa from Th</w:t>
      </w:r>
    </w:p>
    <w:p w:rsidR="00E7705D" w:rsidRPr="00E7705D" w:rsidRDefault="00E7705D" w:rsidP="00DE5597">
      <w:pPr>
        <w:rPr>
          <w:sz w:val="24"/>
          <w:szCs w:val="24"/>
        </w:rPr>
      </w:pPr>
    </w:p>
    <w:p w:rsidR="005504F9" w:rsidRDefault="001A1F79" w:rsidP="00DC5717">
      <w:pPr>
        <w:jc w:val="both"/>
        <w:rPr>
          <w:sz w:val="24"/>
          <w:szCs w:val="24"/>
        </w:rPr>
      </w:pPr>
      <w:r>
        <w:rPr>
          <w:sz w:val="24"/>
          <w:szCs w:val="24"/>
        </w:rPr>
        <w:t>The procedure developed here is based</w:t>
      </w:r>
      <w:r w:rsidR="005504F9">
        <w:rPr>
          <w:sz w:val="24"/>
          <w:szCs w:val="24"/>
        </w:rPr>
        <w:t xml:space="preserve"> on the </w:t>
      </w:r>
      <w:r w:rsidR="00A06BCE">
        <w:rPr>
          <w:sz w:val="24"/>
          <w:szCs w:val="24"/>
        </w:rPr>
        <w:t>one</w:t>
      </w:r>
      <w:r w:rsidR="005504F9">
        <w:rPr>
          <w:sz w:val="24"/>
          <w:szCs w:val="24"/>
        </w:rPr>
        <w:t xml:space="preserve"> </w:t>
      </w:r>
      <w:r w:rsidR="009F3B17">
        <w:rPr>
          <w:sz w:val="24"/>
          <w:szCs w:val="24"/>
        </w:rPr>
        <w:t xml:space="preserve">described by </w:t>
      </w:r>
      <w:r w:rsidR="006D0CB6">
        <w:rPr>
          <w:sz w:val="24"/>
          <w:szCs w:val="24"/>
        </w:rPr>
        <w:t>Bourdon et</w:t>
      </w:r>
      <w:r w:rsidR="005504F9">
        <w:rPr>
          <w:sz w:val="24"/>
          <w:szCs w:val="24"/>
        </w:rPr>
        <w:t xml:space="preserve"> </w:t>
      </w:r>
      <w:r w:rsidR="006D0CB6">
        <w:rPr>
          <w:sz w:val="24"/>
          <w:szCs w:val="24"/>
        </w:rPr>
        <w:t>al., 1999 and Koornneef et</w:t>
      </w:r>
      <w:r w:rsidR="00423B7F">
        <w:rPr>
          <w:sz w:val="24"/>
          <w:szCs w:val="24"/>
        </w:rPr>
        <w:t xml:space="preserve"> al.</w:t>
      </w:r>
      <w:r w:rsidR="00556E6D">
        <w:rPr>
          <w:sz w:val="24"/>
          <w:szCs w:val="24"/>
        </w:rPr>
        <w:t>,</w:t>
      </w:r>
      <w:r w:rsidR="005504F9">
        <w:rPr>
          <w:sz w:val="24"/>
          <w:szCs w:val="24"/>
        </w:rPr>
        <w:t xml:space="preserve"> 2010 </w:t>
      </w:r>
      <w:r w:rsidR="00423B7F">
        <w:rPr>
          <w:sz w:val="24"/>
          <w:szCs w:val="24"/>
        </w:rPr>
        <w:fldChar w:fldCharType="begin">
          <w:fldData xml:space="preserve">PEVuZE5vdGU+PENpdGU+PEF1dGhvcj5Cb3VyZG9uPC9BdXRob3I+PFllYXI+MTk5OTwvWWVhcj48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</w:fldData>
        </w:fldChar>
      </w:r>
      <w:r w:rsidR="00A36AC9">
        <w:rPr>
          <w:sz w:val="24"/>
          <w:szCs w:val="24"/>
        </w:rPr>
        <w:instrText xml:space="preserve"> ADDIN EN.CITE </w:instrText>
      </w:r>
      <w:r w:rsidR="00A36AC9">
        <w:rPr>
          <w:sz w:val="24"/>
          <w:szCs w:val="24"/>
        </w:rPr>
        <w:fldChar w:fldCharType="begin">
          <w:fldData xml:space="preserve">PEVuZE5vdGU+PENpdGU+PEF1dGhvcj5Cb3VyZG9uPC9BdXRob3I+PFllYXI+MTk5OTwvWWVhcj48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</w:fldData>
        </w:fldChar>
      </w:r>
      <w:r w:rsidR="00A36AC9">
        <w:rPr>
          <w:sz w:val="24"/>
          <w:szCs w:val="24"/>
        </w:rPr>
        <w:instrText xml:space="preserve"> ADDIN EN.CITE.DATA </w:instrText>
      </w:r>
      <w:r w:rsidR="00A36AC9">
        <w:rPr>
          <w:sz w:val="24"/>
          <w:szCs w:val="24"/>
        </w:rPr>
      </w:r>
      <w:r w:rsidR="00A36AC9">
        <w:rPr>
          <w:sz w:val="24"/>
          <w:szCs w:val="24"/>
        </w:rPr>
        <w:fldChar w:fldCharType="end"/>
      </w:r>
      <w:r w:rsidR="00423B7F">
        <w:rPr>
          <w:sz w:val="24"/>
          <w:szCs w:val="24"/>
        </w:rPr>
      </w:r>
      <w:r w:rsidR="00423B7F">
        <w:rPr>
          <w:sz w:val="24"/>
          <w:szCs w:val="24"/>
        </w:rPr>
        <w:fldChar w:fldCharType="separate"/>
      </w:r>
      <w:r w:rsidR="00A36AC9">
        <w:rPr>
          <w:noProof/>
          <w:sz w:val="24"/>
          <w:szCs w:val="24"/>
        </w:rPr>
        <w:t>[</w:t>
      </w:r>
      <w:hyperlink w:anchor="_ENREF_5" w:tooltip="Bourdon, 1999 #5" w:history="1">
        <w:r w:rsidR="00967267">
          <w:rPr>
            <w:noProof/>
            <w:sz w:val="24"/>
            <w:szCs w:val="24"/>
          </w:rPr>
          <w:t>5</w:t>
        </w:r>
      </w:hyperlink>
      <w:r w:rsidR="00A36AC9">
        <w:rPr>
          <w:noProof/>
          <w:sz w:val="24"/>
          <w:szCs w:val="24"/>
        </w:rPr>
        <w:t xml:space="preserve">, </w:t>
      </w:r>
      <w:hyperlink w:anchor="_ENREF_8" w:tooltip="Koornneef, 2010 #6" w:history="1">
        <w:r w:rsidR="00967267">
          <w:rPr>
            <w:noProof/>
            <w:sz w:val="24"/>
            <w:szCs w:val="24"/>
          </w:rPr>
          <w:t>8</w:t>
        </w:r>
      </w:hyperlink>
      <w:r w:rsidR="00A36AC9">
        <w:rPr>
          <w:noProof/>
          <w:sz w:val="24"/>
          <w:szCs w:val="24"/>
        </w:rPr>
        <w:t>]</w:t>
      </w:r>
      <w:r w:rsidR="00423B7F">
        <w:rPr>
          <w:sz w:val="24"/>
          <w:szCs w:val="24"/>
        </w:rPr>
        <w:fldChar w:fldCharType="end"/>
      </w:r>
      <w:r w:rsidR="005504F9">
        <w:rPr>
          <w:sz w:val="24"/>
          <w:szCs w:val="24"/>
        </w:rPr>
        <w:t xml:space="preserve">. The irradiated Al foil </w:t>
      </w:r>
      <w:r w:rsidR="005504F9" w:rsidRPr="00A17AC7">
        <w:rPr>
          <w:sz w:val="24"/>
          <w:szCs w:val="24"/>
        </w:rPr>
        <w:t>target</w:t>
      </w:r>
      <w:r w:rsidR="00EC5EC2">
        <w:rPr>
          <w:sz w:val="24"/>
          <w:szCs w:val="24"/>
        </w:rPr>
        <w:t xml:space="preserve"> was dissolved in 10 mL of 9 </w:t>
      </w:r>
      <w:r w:rsidR="005504F9">
        <w:rPr>
          <w:sz w:val="24"/>
          <w:szCs w:val="24"/>
        </w:rPr>
        <w:t>M HCl. This solution was loaded onto a</w:t>
      </w:r>
      <w:r w:rsidR="00FC3EF5">
        <w:rPr>
          <w:sz w:val="24"/>
          <w:szCs w:val="24"/>
        </w:rPr>
        <w:t>n</w:t>
      </w:r>
      <w:r w:rsidR="005504F9">
        <w:rPr>
          <w:sz w:val="24"/>
          <w:szCs w:val="24"/>
        </w:rPr>
        <w:t xml:space="preserve"> anion exchange column (</w:t>
      </w:r>
      <w:r w:rsidR="000955BA">
        <w:rPr>
          <w:sz w:val="24"/>
          <w:szCs w:val="24"/>
        </w:rPr>
        <w:t xml:space="preserve">2 mL </w:t>
      </w:r>
      <w:r w:rsidR="005504F9">
        <w:rPr>
          <w:sz w:val="24"/>
          <w:szCs w:val="24"/>
        </w:rPr>
        <w:t>Bio-Rad pre-filled poly-</w:t>
      </w:r>
      <w:r w:rsidR="000955BA">
        <w:rPr>
          <w:sz w:val="24"/>
          <w:szCs w:val="24"/>
        </w:rPr>
        <w:t>prep AG1-X8 resin</w:t>
      </w:r>
      <w:r w:rsidR="00FC3EF5">
        <w:rPr>
          <w:sz w:val="24"/>
          <w:szCs w:val="24"/>
        </w:rPr>
        <w:t>,</w:t>
      </w:r>
      <w:r w:rsidR="000955BA">
        <w:rPr>
          <w:sz w:val="24"/>
          <w:szCs w:val="24"/>
        </w:rPr>
        <w:t xml:space="preserve"> 100-200 mesh)</w:t>
      </w:r>
      <w:r w:rsidR="005504F9">
        <w:rPr>
          <w:sz w:val="24"/>
          <w:szCs w:val="24"/>
        </w:rPr>
        <w:t xml:space="preserve"> </w:t>
      </w:r>
      <w:r w:rsidR="00FC3EF5">
        <w:rPr>
          <w:sz w:val="24"/>
          <w:szCs w:val="24"/>
        </w:rPr>
        <w:t xml:space="preserve">that had been </w:t>
      </w:r>
      <w:r w:rsidR="005504F9">
        <w:rPr>
          <w:sz w:val="24"/>
          <w:szCs w:val="24"/>
        </w:rPr>
        <w:t xml:space="preserve">conditioned </w:t>
      </w:r>
      <w:r w:rsidR="007130EF">
        <w:rPr>
          <w:sz w:val="24"/>
          <w:szCs w:val="24"/>
        </w:rPr>
        <w:t>with 6 mL</w:t>
      </w:r>
      <w:r w:rsidR="005504F9">
        <w:rPr>
          <w:sz w:val="24"/>
          <w:szCs w:val="24"/>
        </w:rPr>
        <w:t xml:space="preserve"> of 9</w:t>
      </w:r>
      <w:r w:rsidR="00EC5EC2">
        <w:rPr>
          <w:sz w:val="24"/>
          <w:szCs w:val="24"/>
        </w:rPr>
        <w:t xml:space="preserve"> </w:t>
      </w:r>
      <w:r w:rsidR="005504F9">
        <w:rPr>
          <w:sz w:val="24"/>
          <w:szCs w:val="24"/>
        </w:rPr>
        <w:t xml:space="preserve">M HCl. Once loaded with the dissolved target solution, the column was washed with ~3 </w:t>
      </w:r>
      <w:r w:rsidR="007130EF">
        <w:rPr>
          <w:sz w:val="24"/>
          <w:szCs w:val="24"/>
        </w:rPr>
        <w:t>column volumes (</w:t>
      </w:r>
      <w:r w:rsidR="005504F9">
        <w:rPr>
          <w:sz w:val="24"/>
          <w:szCs w:val="24"/>
        </w:rPr>
        <w:t>cv</w:t>
      </w:r>
      <w:r w:rsidR="007130EF">
        <w:rPr>
          <w:sz w:val="24"/>
          <w:szCs w:val="24"/>
        </w:rPr>
        <w:t>)</w:t>
      </w:r>
      <w:r w:rsidR="005504F9">
        <w:rPr>
          <w:sz w:val="24"/>
          <w:szCs w:val="24"/>
        </w:rPr>
        <w:t xml:space="preserve"> of 9</w:t>
      </w:r>
      <w:r w:rsidR="00EC5EC2">
        <w:rPr>
          <w:sz w:val="24"/>
          <w:szCs w:val="24"/>
        </w:rPr>
        <w:t xml:space="preserve"> </w:t>
      </w:r>
      <w:r w:rsidR="005504F9">
        <w:rPr>
          <w:sz w:val="24"/>
          <w:szCs w:val="24"/>
        </w:rPr>
        <w:t>M HCl to remove Th and Al</w:t>
      </w:r>
      <w:r w:rsidR="007931B8">
        <w:rPr>
          <w:sz w:val="24"/>
          <w:szCs w:val="24"/>
        </w:rPr>
        <w:t>.</w:t>
      </w:r>
      <w:r w:rsidR="005504F9">
        <w:rPr>
          <w:sz w:val="24"/>
          <w:szCs w:val="24"/>
        </w:rPr>
        <w:t xml:space="preserve"> P</w:t>
      </w:r>
      <w:r w:rsidR="005504F9" w:rsidRPr="00275971">
        <w:rPr>
          <w:sz w:val="24"/>
          <w:szCs w:val="24"/>
        </w:rPr>
        <w:t xml:space="preserve">rotactinium </w:t>
      </w:r>
      <w:r w:rsidR="005504F9">
        <w:rPr>
          <w:sz w:val="24"/>
          <w:szCs w:val="24"/>
        </w:rPr>
        <w:t>remains on the column in 9</w:t>
      </w:r>
      <w:r w:rsidR="00EC5EC2">
        <w:rPr>
          <w:sz w:val="24"/>
          <w:szCs w:val="24"/>
        </w:rPr>
        <w:t xml:space="preserve"> </w:t>
      </w:r>
      <w:r w:rsidR="005504F9">
        <w:rPr>
          <w:sz w:val="24"/>
          <w:szCs w:val="24"/>
        </w:rPr>
        <w:t>M HCl while thorium does not; p</w:t>
      </w:r>
      <w:r w:rsidR="005504F9" w:rsidRPr="00275971">
        <w:rPr>
          <w:sz w:val="24"/>
          <w:szCs w:val="24"/>
        </w:rPr>
        <w:t>rotactinium</w:t>
      </w:r>
      <w:r w:rsidR="007931B8">
        <w:rPr>
          <w:sz w:val="24"/>
          <w:szCs w:val="24"/>
        </w:rPr>
        <w:t xml:space="preserve"> (</w:t>
      </w:r>
      <w:r w:rsidR="0042476C">
        <w:rPr>
          <w:sz w:val="24"/>
          <w:szCs w:val="24"/>
        </w:rPr>
        <w:t>V</w:t>
      </w:r>
      <w:r w:rsidR="007931B8">
        <w:rPr>
          <w:sz w:val="24"/>
          <w:szCs w:val="24"/>
        </w:rPr>
        <w:t>)</w:t>
      </w:r>
      <w:r w:rsidR="005504F9" w:rsidRPr="00275971">
        <w:rPr>
          <w:sz w:val="24"/>
          <w:szCs w:val="24"/>
        </w:rPr>
        <w:t xml:space="preserve"> </w:t>
      </w:r>
      <w:r w:rsidR="005504F9">
        <w:rPr>
          <w:sz w:val="24"/>
          <w:szCs w:val="24"/>
        </w:rPr>
        <w:t>(and u</w:t>
      </w:r>
      <w:r w:rsidR="005504F9" w:rsidRPr="00275971">
        <w:rPr>
          <w:sz w:val="24"/>
          <w:szCs w:val="24"/>
        </w:rPr>
        <w:t>ranium</w:t>
      </w:r>
      <w:r w:rsidR="007931B8">
        <w:rPr>
          <w:sz w:val="24"/>
          <w:szCs w:val="24"/>
        </w:rPr>
        <w:t xml:space="preserve"> (</w:t>
      </w:r>
      <w:r w:rsidR="0042476C">
        <w:rPr>
          <w:sz w:val="24"/>
          <w:szCs w:val="24"/>
        </w:rPr>
        <w:t>VI</w:t>
      </w:r>
      <w:r w:rsidR="007931B8">
        <w:rPr>
          <w:sz w:val="24"/>
          <w:szCs w:val="24"/>
        </w:rPr>
        <w:t>)</w:t>
      </w:r>
      <w:r w:rsidR="005504F9">
        <w:rPr>
          <w:sz w:val="24"/>
          <w:szCs w:val="24"/>
        </w:rPr>
        <w:t>)</w:t>
      </w:r>
      <w:r w:rsidR="005504F9" w:rsidRPr="00275971">
        <w:rPr>
          <w:sz w:val="24"/>
          <w:szCs w:val="24"/>
        </w:rPr>
        <w:t xml:space="preserve"> form</w:t>
      </w:r>
      <w:r w:rsidR="00423B7F">
        <w:rPr>
          <w:sz w:val="24"/>
          <w:szCs w:val="24"/>
        </w:rPr>
        <w:t>s</w:t>
      </w:r>
      <w:r w:rsidR="005504F9" w:rsidRPr="00275971">
        <w:rPr>
          <w:sz w:val="24"/>
          <w:szCs w:val="24"/>
        </w:rPr>
        <w:t xml:space="preserve"> anionic chlori</w:t>
      </w:r>
      <w:r w:rsidR="005504F9">
        <w:rPr>
          <w:sz w:val="24"/>
          <w:szCs w:val="24"/>
        </w:rPr>
        <w:t>de complexes</w:t>
      </w:r>
      <w:r w:rsidR="00C72F73">
        <w:rPr>
          <w:sz w:val="24"/>
          <w:szCs w:val="24"/>
        </w:rPr>
        <w:t xml:space="preserve"> (see below)</w:t>
      </w:r>
      <w:r w:rsidR="005504F9">
        <w:rPr>
          <w:sz w:val="24"/>
          <w:szCs w:val="24"/>
        </w:rPr>
        <w:t xml:space="preserve"> while thorium (</w:t>
      </w:r>
      <w:r w:rsidR="00FE3B9B">
        <w:rPr>
          <w:sz w:val="24"/>
          <w:szCs w:val="24"/>
        </w:rPr>
        <w:t>IV</w:t>
      </w:r>
      <w:r w:rsidR="005504F9">
        <w:rPr>
          <w:sz w:val="24"/>
          <w:szCs w:val="24"/>
        </w:rPr>
        <w:t>) does</w:t>
      </w:r>
      <w:r w:rsidR="00A06BCE">
        <w:rPr>
          <w:sz w:val="24"/>
          <w:szCs w:val="24"/>
        </w:rPr>
        <w:t xml:space="preserve"> no</w:t>
      </w:r>
      <w:r w:rsidR="005504F9" w:rsidRPr="00275971">
        <w:rPr>
          <w:sz w:val="24"/>
          <w:szCs w:val="24"/>
        </w:rPr>
        <w:t>t</w:t>
      </w:r>
      <w:r w:rsidR="005504F9">
        <w:rPr>
          <w:sz w:val="24"/>
          <w:szCs w:val="24"/>
        </w:rPr>
        <w:t xml:space="preserve">. </w:t>
      </w:r>
      <w:r w:rsidR="00871AF2">
        <w:rPr>
          <w:sz w:val="24"/>
          <w:szCs w:val="24"/>
        </w:rPr>
        <w:t>Protactinium</w:t>
      </w:r>
      <w:r w:rsidR="005504F9">
        <w:rPr>
          <w:sz w:val="24"/>
          <w:szCs w:val="24"/>
        </w:rPr>
        <w:t xml:space="preserve"> was eluted from the column with 9 M HCl + 0.1 M HF</w:t>
      </w:r>
      <w:r w:rsidR="00715461">
        <w:rPr>
          <w:sz w:val="24"/>
          <w:szCs w:val="24"/>
        </w:rPr>
        <w:t xml:space="preserve"> (~3 </w:t>
      </w:r>
      <w:proofErr w:type="gramStart"/>
      <w:r w:rsidR="00715461">
        <w:rPr>
          <w:sz w:val="24"/>
          <w:szCs w:val="24"/>
        </w:rPr>
        <w:t>cv</w:t>
      </w:r>
      <w:proofErr w:type="gramEnd"/>
      <w:r w:rsidR="007130EF">
        <w:rPr>
          <w:sz w:val="24"/>
          <w:szCs w:val="24"/>
        </w:rPr>
        <w:t>)</w:t>
      </w:r>
      <w:r w:rsidR="005504F9">
        <w:rPr>
          <w:sz w:val="24"/>
          <w:szCs w:val="24"/>
        </w:rPr>
        <w:t xml:space="preserve">. </w:t>
      </w:r>
    </w:p>
    <w:p w:rsidR="005504F9" w:rsidRDefault="005504F9" w:rsidP="00DC5717">
      <w:pPr>
        <w:jc w:val="both"/>
        <w:rPr>
          <w:sz w:val="24"/>
          <w:szCs w:val="24"/>
        </w:rPr>
      </w:pPr>
    </w:p>
    <w:p w:rsidR="00564888" w:rsidRDefault="00356602" w:rsidP="00DC5717">
      <w:pPr>
        <w:jc w:val="both"/>
        <w:rPr>
          <w:sz w:val="24"/>
          <w:szCs w:val="24"/>
        </w:rPr>
      </w:pPr>
      <w:r>
        <w:rPr>
          <w:sz w:val="24"/>
          <w:szCs w:val="24"/>
        </w:rPr>
        <w:t xml:space="preserve">Protactinium yields during chemical separations were monitored using a gamma counter </w:t>
      </w:r>
      <w:r w:rsidRPr="00564888">
        <w:rPr>
          <w:sz w:val="24"/>
          <w:szCs w:val="24"/>
        </w:rPr>
        <w:t xml:space="preserve">(2480 Wizard2, </w:t>
      </w:r>
      <w:proofErr w:type="spellStart"/>
      <w:r w:rsidRPr="00564888">
        <w:rPr>
          <w:sz w:val="24"/>
          <w:szCs w:val="24"/>
        </w:rPr>
        <w:t>Wallac</w:t>
      </w:r>
      <w:proofErr w:type="spellEnd"/>
      <w:r w:rsidRPr="00564888">
        <w:rPr>
          <w:sz w:val="24"/>
          <w:szCs w:val="24"/>
        </w:rPr>
        <w:t>/Perkin Elmer</w:t>
      </w:r>
      <w:r>
        <w:rPr>
          <w:sz w:val="24"/>
          <w:szCs w:val="24"/>
        </w:rPr>
        <w:t xml:space="preserve"> </w:t>
      </w:r>
      <w:r w:rsidRPr="00C32161">
        <w:rPr>
          <w:sz w:val="24"/>
          <w:szCs w:val="24"/>
        </w:rPr>
        <w:t xml:space="preserve">with a </w:t>
      </w:r>
      <w:proofErr w:type="spellStart"/>
      <w:r w:rsidRPr="00C32161">
        <w:rPr>
          <w:sz w:val="24"/>
          <w:szCs w:val="24"/>
        </w:rPr>
        <w:t>NaI</w:t>
      </w:r>
      <w:proofErr w:type="spellEnd"/>
      <w:r w:rsidRPr="00C32161">
        <w:rPr>
          <w:sz w:val="24"/>
          <w:szCs w:val="24"/>
        </w:rPr>
        <w:t xml:space="preserve"> detector</w:t>
      </w:r>
      <w:r w:rsidRPr="00564888">
        <w:rPr>
          <w:sz w:val="24"/>
          <w:szCs w:val="24"/>
        </w:rPr>
        <w:t xml:space="preserve">). </w:t>
      </w:r>
      <w:r w:rsidR="00BE2843">
        <w:rPr>
          <w:sz w:val="24"/>
          <w:szCs w:val="24"/>
        </w:rPr>
        <w:t>Aliquots of the various fractions were adjusted to a fixed volume (1 mL) to eliminate geometry factors</w:t>
      </w:r>
      <w:r>
        <w:rPr>
          <w:sz w:val="24"/>
          <w:szCs w:val="24"/>
        </w:rPr>
        <w:t xml:space="preserve">. </w:t>
      </w:r>
      <w:r w:rsidRPr="00564888">
        <w:rPr>
          <w:sz w:val="24"/>
          <w:szCs w:val="24"/>
        </w:rPr>
        <w:t xml:space="preserve">The </w:t>
      </w:r>
      <w:r w:rsidR="00C65CA9">
        <w:rPr>
          <w:sz w:val="24"/>
          <w:szCs w:val="24"/>
        </w:rPr>
        <w:t>gamma counter</w:t>
      </w:r>
      <w:r w:rsidRPr="00564888">
        <w:rPr>
          <w:sz w:val="24"/>
          <w:szCs w:val="24"/>
        </w:rPr>
        <w:t xml:space="preserve"> was normalised for </w:t>
      </w:r>
      <w:r w:rsidRPr="00273F96">
        <w:rPr>
          <w:sz w:val="24"/>
          <w:szCs w:val="24"/>
          <w:vertAlign w:val="superscript"/>
        </w:rPr>
        <w:t>233</w:t>
      </w:r>
      <w:r w:rsidRPr="00564888">
        <w:rPr>
          <w:sz w:val="24"/>
          <w:szCs w:val="24"/>
        </w:rPr>
        <w:t xml:space="preserve">Pa using the 311.9 </w:t>
      </w:r>
      <w:proofErr w:type="spellStart"/>
      <w:r w:rsidRPr="00564888">
        <w:rPr>
          <w:sz w:val="24"/>
          <w:szCs w:val="24"/>
        </w:rPr>
        <w:t>keV</w:t>
      </w:r>
      <w:proofErr w:type="spellEnd"/>
      <w:r w:rsidRPr="00564888">
        <w:rPr>
          <w:sz w:val="24"/>
          <w:szCs w:val="24"/>
        </w:rPr>
        <w:t xml:space="preserve"> peak (using the irradiated target prior to dissolution).</w:t>
      </w:r>
      <w:r>
        <w:rPr>
          <w:sz w:val="24"/>
          <w:szCs w:val="24"/>
        </w:rPr>
        <w:t xml:space="preserve"> </w:t>
      </w:r>
      <w:r w:rsidR="00564888" w:rsidRPr="00564888">
        <w:rPr>
          <w:sz w:val="24"/>
          <w:szCs w:val="24"/>
        </w:rPr>
        <w:t xml:space="preserve">A handheld radiation monitor was used as a quick check of </w:t>
      </w:r>
      <w:r w:rsidR="00564888" w:rsidRPr="00A921C3">
        <w:rPr>
          <w:sz w:val="24"/>
          <w:szCs w:val="24"/>
          <w:vertAlign w:val="superscript"/>
        </w:rPr>
        <w:t>233</w:t>
      </w:r>
      <w:r w:rsidR="00564888" w:rsidRPr="00564888">
        <w:rPr>
          <w:sz w:val="24"/>
          <w:szCs w:val="24"/>
        </w:rPr>
        <w:t>Pa content in the wash solutions, Pa fraction and the column</w:t>
      </w:r>
      <w:r>
        <w:rPr>
          <w:sz w:val="24"/>
          <w:szCs w:val="24"/>
        </w:rPr>
        <w:t xml:space="preserve"> during the separations</w:t>
      </w:r>
      <w:r w:rsidR="00564888" w:rsidRPr="00564888">
        <w:rPr>
          <w:sz w:val="24"/>
          <w:szCs w:val="24"/>
        </w:rPr>
        <w:t xml:space="preserve">. </w:t>
      </w:r>
      <w:r w:rsidR="00C72F73" w:rsidRPr="00042B2B">
        <w:rPr>
          <w:sz w:val="24"/>
          <w:szCs w:val="24"/>
        </w:rPr>
        <w:t>Once the target was dissolved in 9</w:t>
      </w:r>
      <w:r w:rsidR="008E5FDB">
        <w:rPr>
          <w:sz w:val="24"/>
          <w:szCs w:val="24"/>
        </w:rPr>
        <w:t xml:space="preserve"> </w:t>
      </w:r>
      <w:r w:rsidR="00C72F73" w:rsidRPr="00042B2B">
        <w:rPr>
          <w:sz w:val="24"/>
          <w:szCs w:val="24"/>
        </w:rPr>
        <w:t xml:space="preserve">M HCl, separation of </w:t>
      </w:r>
      <w:r w:rsidR="00936216">
        <w:rPr>
          <w:sz w:val="24"/>
          <w:szCs w:val="24"/>
        </w:rPr>
        <w:t>Pa</w:t>
      </w:r>
      <w:r w:rsidR="00C72F73" w:rsidRPr="00042B2B">
        <w:rPr>
          <w:sz w:val="24"/>
          <w:szCs w:val="24"/>
        </w:rPr>
        <w:t xml:space="preserve"> </w:t>
      </w:r>
      <w:r w:rsidR="00936216">
        <w:rPr>
          <w:sz w:val="24"/>
          <w:szCs w:val="24"/>
        </w:rPr>
        <w:t>from</w:t>
      </w:r>
      <w:r w:rsidR="00C72F73" w:rsidRPr="00042B2B">
        <w:rPr>
          <w:sz w:val="24"/>
          <w:szCs w:val="24"/>
        </w:rPr>
        <w:t xml:space="preserve"> </w:t>
      </w:r>
      <w:r w:rsidR="00936216">
        <w:rPr>
          <w:sz w:val="24"/>
          <w:szCs w:val="24"/>
        </w:rPr>
        <w:t>Th</w:t>
      </w:r>
      <w:r w:rsidR="00C72F73" w:rsidRPr="00042B2B">
        <w:rPr>
          <w:sz w:val="24"/>
          <w:szCs w:val="24"/>
        </w:rPr>
        <w:t xml:space="preserve"> was carried out </w:t>
      </w:r>
      <w:r w:rsidR="00C72F73">
        <w:rPr>
          <w:sz w:val="24"/>
          <w:szCs w:val="24"/>
        </w:rPr>
        <w:t>soon after</w:t>
      </w:r>
      <w:r w:rsidR="00C72F73" w:rsidRPr="00042B2B">
        <w:rPr>
          <w:sz w:val="24"/>
          <w:szCs w:val="24"/>
        </w:rPr>
        <w:t xml:space="preserve"> as even in strong aqueous HCl solutions Pa shows a strong tendency to hydrolyse. After extended periods of time colloidal dispersions may form, particles </w:t>
      </w:r>
      <w:r w:rsidR="00AD3CA3">
        <w:rPr>
          <w:sz w:val="24"/>
          <w:szCs w:val="24"/>
        </w:rPr>
        <w:t>of which</w:t>
      </w:r>
      <w:r w:rsidR="00AD3CA3" w:rsidRPr="00042B2B">
        <w:rPr>
          <w:sz w:val="24"/>
          <w:szCs w:val="24"/>
        </w:rPr>
        <w:t xml:space="preserve"> </w:t>
      </w:r>
      <w:r w:rsidR="00C72F73" w:rsidRPr="00042B2B">
        <w:rPr>
          <w:sz w:val="24"/>
          <w:szCs w:val="24"/>
        </w:rPr>
        <w:t>show a tendency to adhere to the walls of the via</w:t>
      </w:r>
      <w:r w:rsidR="00D5503D">
        <w:rPr>
          <w:sz w:val="24"/>
          <w:szCs w:val="24"/>
        </w:rPr>
        <w:t>l, be it glass or polyethylene</w:t>
      </w:r>
      <w:r w:rsidR="008E5FDB">
        <w:rPr>
          <w:sz w:val="24"/>
          <w:szCs w:val="24"/>
        </w:rPr>
        <w:t xml:space="preserve"> </w:t>
      </w:r>
      <w:r w:rsidR="008E5FDB">
        <w:rPr>
          <w:sz w:val="24"/>
          <w:szCs w:val="24"/>
        </w:rPr>
        <w:fldChar w:fldCharType="begin"/>
      </w:r>
      <w:r w:rsidR="008E5FDB">
        <w:rPr>
          <w:sz w:val="24"/>
          <w:szCs w:val="24"/>
        </w:rPr>
        <w:instrText xml:space="preserve"> ADDIN EN.CITE &lt;EndNote&gt;&lt;Cite&gt;&lt;Author&gt;Kirby&lt;/Author&gt;&lt;Year&gt;1959&lt;/Year&gt;&lt;RecNum&gt;243&lt;/RecNum&gt;&lt;DisplayText&gt;[9]&lt;/DisplayText&gt;&lt;record&gt;&lt;rec-number&gt;243&lt;/rec-number&gt;&lt;foreign-keys&gt;&lt;key app="EN" db-id="9efa05pxw0swsdesdrqvdf2hwzettxrraf5w"&gt;243&lt;/key&gt;&lt;/foreign-keys&gt;&lt;ref-type name="Journal Article"&gt;17&lt;/ref-type&gt;&lt;contributors&gt;&lt;authors&gt;&lt;author&gt;Kirby, H. W.&lt;/author&gt;&lt;/authors&gt;&lt;/contributors&gt;&lt;titles&gt;&lt;title&gt;The Radiochemistry of Protactinium&lt;/title&gt;&lt;secondary-title&gt;National Academy of Sciences National Research Council Nuclear Science Series NAS-NS 3016 US Atomic Energy Commission&lt;/secondary-title&gt;&lt;/titles&gt;&lt;periodical&gt;&lt;full-title&gt;National Academy of Sciences National Research Council Nuclear Science Series NAS-NS 3016 US Atomic Energy Commission&lt;/full-title&gt;&lt;/periodical&gt;&lt;dates&gt;&lt;year&gt;1959&lt;/year&gt;&lt;/dates&gt;&lt;urls&gt;&lt;/urls&gt;&lt;/record&gt;&lt;/Cite&gt;&lt;/EndNote&gt;</w:instrText>
      </w:r>
      <w:r w:rsidR="008E5FDB">
        <w:rPr>
          <w:sz w:val="24"/>
          <w:szCs w:val="24"/>
        </w:rPr>
        <w:fldChar w:fldCharType="separate"/>
      </w:r>
      <w:r w:rsidR="008E5FDB">
        <w:rPr>
          <w:noProof/>
          <w:sz w:val="24"/>
          <w:szCs w:val="24"/>
        </w:rPr>
        <w:t>[</w:t>
      </w:r>
      <w:hyperlink w:anchor="_ENREF_9" w:tooltip="Kirby, 1959 #243" w:history="1">
        <w:r w:rsidR="00967267">
          <w:rPr>
            <w:noProof/>
            <w:sz w:val="24"/>
            <w:szCs w:val="24"/>
          </w:rPr>
          <w:t>9</w:t>
        </w:r>
      </w:hyperlink>
      <w:r w:rsidR="008E5FDB">
        <w:rPr>
          <w:noProof/>
          <w:sz w:val="24"/>
          <w:szCs w:val="24"/>
        </w:rPr>
        <w:t>]</w:t>
      </w:r>
      <w:r w:rsidR="008E5FDB">
        <w:rPr>
          <w:sz w:val="24"/>
          <w:szCs w:val="24"/>
        </w:rPr>
        <w:fldChar w:fldCharType="end"/>
      </w:r>
      <w:r w:rsidR="00C72F73" w:rsidRPr="00042B2B">
        <w:rPr>
          <w:sz w:val="24"/>
          <w:szCs w:val="24"/>
        </w:rPr>
        <w:t>.</w:t>
      </w:r>
      <w:r w:rsidR="00C72F73">
        <w:rPr>
          <w:sz w:val="24"/>
          <w:szCs w:val="24"/>
        </w:rPr>
        <w:t xml:space="preserve"> </w:t>
      </w:r>
    </w:p>
    <w:p w:rsidR="00DE14CA" w:rsidRDefault="00DE14CA" w:rsidP="00DC5717">
      <w:pPr>
        <w:jc w:val="both"/>
        <w:rPr>
          <w:sz w:val="24"/>
          <w:szCs w:val="24"/>
        </w:rPr>
      </w:pPr>
    </w:p>
    <w:p w:rsidR="00316987" w:rsidRDefault="00886B05" w:rsidP="00DC5717">
      <w:pPr>
        <w:jc w:val="both"/>
        <w:rPr>
          <w:sz w:val="24"/>
          <w:szCs w:val="24"/>
        </w:rPr>
      </w:pPr>
      <w:r w:rsidRPr="008378EA">
        <w:rPr>
          <w:sz w:val="24"/>
          <w:szCs w:val="24"/>
        </w:rPr>
        <w:t xml:space="preserve">Protactinium binds strongly to the column and </w:t>
      </w:r>
      <w:r>
        <w:rPr>
          <w:sz w:val="24"/>
          <w:szCs w:val="24"/>
        </w:rPr>
        <w:t>it was found that an</w:t>
      </w:r>
      <w:r w:rsidRPr="008378EA">
        <w:rPr>
          <w:sz w:val="24"/>
          <w:szCs w:val="24"/>
        </w:rPr>
        <w:t xml:space="preserve"> increased number of washes </w:t>
      </w:r>
      <w:r>
        <w:rPr>
          <w:sz w:val="24"/>
          <w:szCs w:val="24"/>
        </w:rPr>
        <w:t>(~ 6</w:t>
      </w:r>
      <w:r w:rsidR="00686377">
        <w:rPr>
          <w:sz w:val="24"/>
          <w:szCs w:val="24"/>
        </w:rPr>
        <w:t>-7</w:t>
      </w:r>
      <w:r>
        <w:rPr>
          <w:sz w:val="24"/>
          <w:szCs w:val="24"/>
        </w:rPr>
        <w:t xml:space="preserve"> </w:t>
      </w:r>
      <w:proofErr w:type="gramStart"/>
      <w:r>
        <w:rPr>
          <w:sz w:val="24"/>
          <w:szCs w:val="24"/>
        </w:rPr>
        <w:t>cv</w:t>
      </w:r>
      <w:proofErr w:type="gramEnd"/>
      <w:r>
        <w:rPr>
          <w:sz w:val="24"/>
          <w:szCs w:val="24"/>
        </w:rPr>
        <w:t>) could</w:t>
      </w:r>
      <w:r w:rsidRPr="008378EA">
        <w:rPr>
          <w:sz w:val="24"/>
          <w:szCs w:val="24"/>
        </w:rPr>
        <w:t xml:space="preserve"> be used to remove as much Th as possible</w:t>
      </w:r>
      <w:r>
        <w:rPr>
          <w:sz w:val="24"/>
          <w:szCs w:val="24"/>
        </w:rPr>
        <w:t xml:space="preserve"> with no Pa breakthrough</w:t>
      </w:r>
      <w:r w:rsidRPr="008378EA">
        <w:rPr>
          <w:sz w:val="24"/>
          <w:szCs w:val="24"/>
        </w:rPr>
        <w:t>.</w:t>
      </w:r>
      <w:r>
        <w:rPr>
          <w:sz w:val="24"/>
          <w:szCs w:val="24"/>
        </w:rPr>
        <w:t xml:space="preserve"> In this way</w:t>
      </w:r>
      <w:r w:rsidR="00316987">
        <w:rPr>
          <w:sz w:val="24"/>
          <w:szCs w:val="24"/>
        </w:rPr>
        <w:t xml:space="preserve"> </w:t>
      </w:r>
      <w:r>
        <w:rPr>
          <w:sz w:val="24"/>
          <w:szCs w:val="24"/>
        </w:rPr>
        <w:t xml:space="preserve">a </w:t>
      </w:r>
      <w:r w:rsidR="00316987">
        <w:rPr>
          <w:sz w:val="24"/>
          <w:szCs w:val="24"/>
        </w:rPr>
        <w:t>separation</w:t>
      </w:r>
      <w:r w:rsidR="00600BD6">
        <w:rPr>
          <w:sz w:val="24"/>
          <w:szCs w:val="24"/>
        </w:rPr>
        <w:t>/decontamination</w:t>
      </w:r>
      <w:r w:rsidR="00316987">
        <w:rPr>
          <w:sz w:val="24"/>
          <w:szCs w:val="24"/>
        </w:rPr>
        <w:t xml:space="preserve"> factor of Pa </w:t>
      </w:r>
      <w:r w:rsidR="00686377">
        <w:rPr>
          <w:sz w:val="24"/>
          <w:szCs w:val="24"/>
        </w:rPr>
        <w:t>from Th of greater than</w:t>
      </w:r>
      <w:r>
        <w:rPr>
          <w:sz w:val="24"/>
          <w:szCs w:val="24"/>
        </w:rPr>
        <w:t xml:space="preserve"> 2</w:t>
      </w:r>
      <w:r w:rsidR="00811958">
        <w:rPr>
          <w:sz w:val="24"/>
          <w:szCs w:val="24"/>
        </w:rPr>
        <w:t>x10</w:t>
      </w:r>
      <w:r w:rsidR="00811958" w:rsidRPr="00811958">
        <w:rPr>
          <w:sz w:val="24"/>
          <w:szCs w:val="24"/>
          <w:vertAlign w:val="superscript"/>
        </w:rPr>
        <w:t>4</w:t>
      </w:r>
      <w:r w:rsidR="00811958">
        <w:rPr>
          <w:sz w:val="24"/>
          <w:szCs w:val="24"/>
        </w:rPr>
        <w:t xml:space="preserve"> </w:t>
      </w:r>
      <w:r w:rsidR="00316987">
        <w:rPr>
          <w:sz w:val="24"/>
          <w:szCs w:val="24"/>
        </w:rPr>
        <w:t xml:space="preserve">for this </w:t>
      </w:r>
      <w:r w:rsidR="00316987">
        <w:rPr>
          <w:sz w:val="24"/>
          <w:szCs w:val="24"/>
        </w:rPr>
        <w:lastRenderedPageBreak/>
        <w:t>first column</w:t>
      </w:r>
      <w:r>
        <w:rPr>
          <w:sz w:val="24"/>
          <w:szCs w:val="24"/>
        </w:rPr>
        <w:t xml:space="preserve"> could be achieved.</w:t>
      </w:r>
      <w:r w:rsidR="00316987">
        <w:rPr>
          <w:sz w:val="24"/>
          <w:szCs w:val="24"/>
        </w:rPr>
        <w:t xml:space="preserve"> </w:t>
      </w:r>
      <w:r>
        <w:rPr>
          <w:sz w:val="24"/>
          <w:szCs w:val="24"/>
        </w:rPr>
        <w:t>T</w:t>
      </w:r>
      <w:r w:rsidR="00316987">
        <w:rPr>
          <w:sz w:val="24"/>
          <w:szCs w:val="24"/>
        </w:rPr>
        <w:t xml:space="preserve">he chemical yield of </w:t>
      </w:r>
      <w:r w:rsidR="00316987" w:rsidRPr="00316987">
        <w:rPr>
          <w:sz w:val="24"/>
          <w:szCs w:val="24"/>
          <w:vertAlign w:val="superscript"/>
        </w:rPr>
        <w:t>233</w:t>
      </w:r>
      <w:r w:rsidR="00316987">
        <w:rPr>
          <w:sz w:val="24"/>
          <w:szCs w:val="24"/>
        </w:rPr>
        <w:t xml:space="preserve">Pa was </w:t>
      </w:r>
      <w:r w:rsidR="00A16F6A">
        <w:rPr>
          <w:sz w:val="24"/>
          <w:szCs w:val="24"/>
        </w:rPr>
        <w:t>close to</w:t>
      </w:r>
      <w:r w:rsidR="00316987">
        <w:rPr>
          <w:sz w:val="24"/>
          <w:szCs w:val="24"/>
        </w:rPr>
        <w:t xml:space="preserve"> 100%. Any r</w:t>
      </w:r>
      <w:r w:rsidR="00316987" w:rsidRPr="00564888">
        <w:rPr>
          <w:sz w:val="24"/>
          <w:szCs w:val="24"/>
        </w:rPr>
        <w:t xml:space="preserve">esidual </w:t>
      </w:r>
      <w:r w:rsidR="00316987" w:rsidRPr="000902C5">
        <w:rPr>
          <w:sz w:val="24"/>
          <w:szCs w:val="24"/>
          <w:vertAlign w:val="superscript"/>
        </w:rPr>
        <w:t>232</w:t>
      </w:r>
      <w:r w:rsidR="00316987" w:rsidRPr="00564888">
        <w:rPr>
          <w:sz w:val="24"/>
          <w:szCs w:val="24"/>
        </w:rPr>
        <w:t xml:space="preserve">Th in the spike may interfere with </w:t>
      </w:r>
      <w:r w:rsidR="00316987" w:rsidRPr="000902C5">
        <w:rPr>
          <w:sz w:val="24"/>
          <w:szCs w:val="24"/>
          <w:vertAlign w:val="superscript"/>
        </w:rPr>
        <w:t>233</w:t>
      </w:r>
      <w:r w:rsidR="00316987" w:rsidRPr="00564888">
        <w:rPr>
          <w:sz w:val="24"/>
          <w:szCs w:val="24"/>
        </w:rPr>
        <w:t xml:space="preserve">Pa or </w:t>
      </w:r>
      <w:r w:rsidR="00316987" w:rsidRPr="000902C5">
        <w:rPr>
          <w:sz w:val="24"/>
          <w:szCs w:val="24"/>
          <w:vertAlign w:val="superscript"/>
        </w:rPr>
        <w:t>231</w:t>
      </w:r>
      <w:r w:rsidR="00316987" w:rsidRPr="00564888">
        <w:rPr>
          <w:sz w:val="24"/>
          <w:szCs w:val="24"/>
        </w:rPr>
        <w:t>Pa measurements using mass spectrometry</w:t>
      </w:r>
      <w:r w:rsidR="00316987">
        <w:rPr>
          <w:sz w:val="24"/>
          <w:szCs w:val="24"/>
        </w:rPr>
        <w:t xml:space="preserve"> so further separations were carried out </w:t>
      </w:r>
      <w:r w:rsidR="00DD0007">
        <w:rPr>
          <w:sz w:val="24"/>
          <w:szCs w:val="24"/>
        </w:rPr>
        <w:t>until</w:t>
      </w:r>
      <w:r w:rsidR="0002163A">
        <w:rPr>
          <w:sz w:val="24"/>
          <w:szCs w:val="24"/>
        </w:rPr>
        <w:t xml:space="preserve"> the</w:t>
      </w:r>
      <w:r w:rsidR="00316987">
        <w:rPr>
          <w:sz w:val="24"/>
          <w:szCs w:val="24"/>
        </w:rPr>
        <w:t xml:space="preserve"> Pa/Th </w:t>
      </w:r>
      <w:r w:rsidR="0002163A">
        <w:rPr>
          <w:sz w:val="24"/>
          <w:szCs w:val="24"/>
        </w:rPr>
        <w:t xml:space="preserve">ratio </w:t>
      </w:r>
      <w:r w:rsidR="00316987">
        <w:rPr>
          <w:sz w:val="24"/>
          <w:szCs w:val="24"/>
        </w:rPr>
        <w:t>was greater than 10</w:t>
      </w:r>
      <w:r w:rsidR="00316987" w:rsidRPr="00564888">
        <w:rPr>
          <w:sz w:val="24"/>
          <w:szCs w:val="24"/>
        </w:rPr>
        <w:t xml:space="preserve">. </w:t>
      </w:r>
      <w:r w:rsidR="00316987">
        <w:rPr>
          <w:sz w:val="24"/>
          <w:szCs w:val="24"/>
        </w:rPr>
        <w:t xml:space="preserve">For further separations all traces of HF must be removed from the eluant to render the Pa </w:t>
      </w:r>
      <w:proofErr w:type="spellStart"/>
      <w:r w:rsidR="00316987">
        <w:rPr>
          <w:sz w:val="24"/>
          <w:szCs w:val="24"/>
        </w:rPr>
        <w:t>adsorbable</w:t>
      </w:r>
      <w:proofErr w:type="spellEnd"/>
      <w:r w:rsidR="00316987">
        <w:rPr>
          <w:sz w:val="24"/>
          <w:szCs w:val="24"/>
        </w:rPr>
        <w:t xml:space="preserve"> by the ion exchange resin. </w:t>
      </w:r>
      <w:r w:rsidR="00316987" w:rsidRPr="00564888">
        <w:rPr>
          <w:sz w:val="24"/>
          <w:szCs w:val="24"/>
        </w:rPr>
        <w:t>There are several reported means of removing HF: repeated evaporation of HCl/HF solution to dryness and addition of HCl</w:t>
      </w:r>
      <w:r w:rsidR="008E5FDB">
        <w:rPr>
          <w:sz w:val="24"/>
          <w:szCs w:val="24"/>
        </w:rPr>
        <w:t xml:space="preserve"> </w:t>
      </w:r>
      <w:r w:rsidR="00B23F23">
        <w:rPr>
          <w:sz w:val="24"/>
          <w:szCs w:val="24"/>
        </w:rPr>
        <w:fldChar w:fldCharType="begin"/>
      </w:r>
      <w:r w:rsidR="00B23F23">
        <w:rPr>
          <w:sz w:val="24"/>
          <w:szCs w:val="24"/>
        </w:rPr>
        <w:instrText xml:space="preserve"> ADDIN EN.CITE &lt;EndNote&gt;&lt;Cite&gt;&lt;Author&gt;Moorthy&lt;/Author&gt;&lt;Year&gt;1997&lt;/Year&gt;&lt;RecNum&gt;255&lt;/RecNum&gt;&lt;DisplayText&gt;[10]&lt;/DisplayText&gt;&lt;record&gt;&lt;rec-number&gt;255&lt;/rec-number&gt;&lt;foreign-keys&gt;&lt;key app="EN" db-id="9efa05pxw0swsdesdrqvdf2hwzettxrraf5w"&gt;255&lt;/key&gt;&lt;/foreign-keys&gt;&lt;ref-type name="Journal Article"&gt;17&lt;/ref-type&gt;&lt;contributors&gt;&lt;authors&gt;&lt;author&gt;Moorthy, Anant. R. &lt;/author&gt;&lt;author&gt;Kato, Walter Y. &lt;/author&gt;&lt;/authors&gt;&lt;/contributors&gt;&lt;titles&gt;&lt;title&gt;HEU Age Determination&lt;/title&gt;&lt;secondary-title&gt;US DOE Report 06/1997; DOI:10.2172/534522 &lt;/secondary-title&gt;&lt;/titles&gt;&lt;periodical&gt;&lt;full-title&gt;US DOE Report 06/1997; DOI:10.2172/534522&lt;/full-title&gt;&lt;/periodical&gt;&lt;dates&gt;&lt;year&gt;1997&lt;/year&gt;&lt;/dates&gt;&lt;urls&gt;&lt;/urls&gt;&lt;/record&gt;&lt;/Cite&gt;&lt;/EndNote&gt;</w:instrText>
      </w:r>
      <w:r w:rsidR="00B23F23">
        <w:rPr>
          <w:sz w:val="24"/>
          <w:szCs w:val="24"/>
        </w:rPr>
        <w:fldChar w:fldCharType="separate"/>
      </w:r>
      <w:r w:rsidR="00B23F23">
        <w:rPr>
          <w:noProof/>
          <w:sz w:val="24"/>
          <w:szCs w:val="24"/>
        </w:rPr>
        <w:t>[</w:t>
      </w:r>
      <w:hyperlink w:anchor="_ENREF_10" w:tooltip="Moorthy, 1997 #255" w:history="1">
        <w:r w:rsidR="00967267">
          <w:rPr>
            <w:noProof/>
            <w:sz w:val="24"/>
            <w:szCs w:val="24"/>
          </w:rPr>
          <w:t>10</w:t>
        </w:r>
      </w:hyperlink>
      <w:r w:rsidR="00B23F23">
        <w:rPr>
          <w:noProof/>
          <w:sz w:val="24"/>
          <w:szCs w:val="24"/>
        </w:rPr>
        <w:t>]</w:t>
      </w:r>
      <w:r w:rsidR="00B23F23">
        <w:rPr>
          <w:sz w:val="24"/>
          <w:szCs w:val="24"/>
        </w:rPr>
        <w:fldChar w:fldCharType="end"/>
      </w:r>
      <w:r w:rsidR="00316987" w:rsidRPr="00564888">
        <w:rPr>
          <w:sz w:val="24"/>
          <w:szCs w:val="24"/>
        </w:rPr>
        <w:t>; addition of boric acid to complex fluoride ions</w:t>
      </w:r>
      <w:r w:rsidR="007B796C">
        <w:rPr>
          <w:sz w:val="24"/>
          <w:szCs w:val="24"/>
        </w:rPr>
        <w:t xml:space="preserve"> (</w:t>
      </w:r>
      <w:proofErr w:type="spellStart"/>
      <w:r w:rsidR="007B796C">
        <w:rPr>
          <w:sz w:val="24"/>
          <w:szCs w:val="24"/>
        </w:rPr>
        <w:t>e.g</w:t>
      </w:r>
      <w:proofErr w:type="spellEnd"/>
      <w:r w:rsidR="00B23F23">
        <w:rPr>
          <w:sz w:val="24"/>
          <w:szCs w:val="24"/>
        </w:rPr>
        <w:t xml:space="preserve"> </w:t>
      </w:r>
      <w:r w:rsidR="00B23F23">
        <w:rPr>
          <w:sz w:val="24"/>
          <w:szCs w:val="24"/>
        </w:rPr>
        <w:fldChar w:fldCharType="begin"/>
      </w:r>
      <w:r w:rsidR="00B23F23">
        <w:rPr>
          <w:sz w:val="24"/>
          <w:szCs w:val="24"/>
        </w:rPr>
        <w:instrText xml:space="preserve"> ADDIN EN.CITE &lt;EndNote&gt;&lt;Cite&gt;&lt;Author&gt;Bourdon&lt;/Author&gt;&lt;Year&gt;1999&lt;/Year&gt;&lt;RecNum&gt;5&lt;/RecNum&gt;&lt;DisplayText&gt;[5]&lt;/DisplayText&gt;&lt;record&gt;&lt;rec-number&gt;5&lt;/rec-number&gt;&lt;foreign-keys&gt;&lt;key app="EN" db-id="9efa05pxw0swsdesdrqvdf2hwzettxrraf5w"&gt;5&lt;/key&gt;&lt;/foreign-keys&gt;&lt;ref-type name="Journal Article"&gt;17&lt;/ref-type&gt;&lt;contributors&gt;&lt;authors&gt;&lt;author&gt;Bourdon, Bernard&lt;/author&gt;&lt;author&gt;Joron, Jean-Louis&lt;/author&gt;&lt;author&gt;Allègre, Claude J.&lt;/author&gt;&lt;/authors&gt;&lt;/contributors&gt;&lt;titles&gt;&lt;title&gt;A method for 231Pa analysis by thermal ionization mass spectrometry in silicate rocks&lt;/title&gt;&lt;secondary-title&gt;Chemical Geology&lt;/secondary-title&gt;&lt;/titles&gt;&lt;periodical&gt;&lt;full-title&gt;Chemical Geology&lt;/full-title&gt;&lt;/periodical&gt;&lt;pages&gt;147-151&lt;/pages&gt;&lt;volume&gt;157&lt;/volume&gt;&lt;number&gt;1–2&lt;/number&gt;&lt;keywords&gt;&lt;keyword&gt;Protactinium&lt;/keyword&gt;&lt;keyword&gt;Mass spectrometry&lt;/keyword&gt;&lt;keyword&gt;Isotope dilution&lt;/keyword&gt;&lt;/keywords&gt;&lt;dates&gt;&lt;year&gt;1999&lt;/year&gt;&lt;/dates&gt;&lt;isbn&gt;0009-2541&lt;/isbn&gt;&lt;urls&gt;&lt;related-urls&gt;&lt;url&gt;http://www.sciencedirect.com/science/article/pii/S0009254198001983&lt;/url&gt;&lt;/related-urls&gt;&lt;/urls&gt;&lt;electronic-resource-num&gt;http://dx.doi.org/10.1016/S0009-2541(98)00198-3&lt;/electronic-resource-num&gt;&lt;/record&gt;&lt;/Cite&gt;&lt;/EndNote&gt;</w:instrText>
      </w:r>
      <w:r w:rsidR="00B23F23">
        <w:rPr>
          <w:sz w:val="24"/>
          <w:szCs w:val="24"/>
        </w:rPr>
        <w:fldChar w:fldCharType="separate"/>
      </w:r>
      <w:r w:rsidR="00B23F23">
        <w:rPr>
          <w:noProof/>
          <w:sz w:val="24"/>
          <w:szCs w:val="24"/>
        </w:rPr>
        <w:t>[</w:t>
      </w:r>
      <w:hyperlink w:anchor="_ENREF_5" w:tooltip="Bourdon, 1999 #5" w:history="1">
        <w:r w:rsidR="00967267">
          <w:rPr>
            <w:noProof/>
            <w:sz w:val="24"/>
            <w:szCs w:val="24"/>
          </w:rPr>
          <w:t>5</w:t>
        </w:r>
      </w:hyperlink>
      <w:r w:rsidR="00B23F23">
        <w:rPr>
          <w:noProof/>
          <w:sz w:val="24"/>
          <w:szCs w:val="24"/>
        </w:rPr>
        <w:t>]</w:t>
      </w:r>
      <w:r w:rsidR="00B23F23">
        <w:rPr>
          <w:sz w:val="24"/>
          <w:szCs w:val="24"/>
        </w:rPr>
        <w:fldChar w:fldCharType="end"/>
      </w:r>
      <w:r w:rsidR="00316987" w:rsidRPr="00564888">
        <w:rPr>
          <w:sz w:val="24"/>
          <w:szCs w:val="24"/>
        </w:rPr>
        <w:t xml:space="preserve"> </w:t>
      </w:r>
      <w:r w:rsidR="007B796C">
        <w:rPr>
          <w:sz w:val="24"/>
          <w:szCs w:val="24"/>
        </w:rPr>
        <w:fldChar w:fldCharType="begin"/>
      </w:r>
      <w:r w:rsidR="007B796C">
        <w:rPr>
          <w:sz w:val="24"/>
          <w:szCs w:val="24"/>
        </w:rPr>
        <w:instrText xml:space="preserve"> ADDIN EN.CITE &lt;EndNote&gt;&lt;Cite&gt;&lt;Author&gt;Pickett&lt;/Author&gt;&lt;Year&gt;1994&lt;/Year&gt;&lt;RecNum&gt;252&lt;/RecNum&gt;&lt;DisplayText&gt;[3]&lt;/DisplayText&gt;&lt;record&gt;&lt;rec-number&gt;252&lt;/rec-number&gt;&lt;foreign-keys&gt;&lt;key app="EN" db-id="9efa05pxw0swsdesdrqvdf2hwzettxrraf5w"&gt;252&lt;/key&gt;&lt;/foreign-keys&gt;&lt;ref-type name="Journal Article"&gt;17&lt;/ref-type&gt;&lt;contributors&gt;&lt;authors&gt;&lt;author&gt;Pickett, David A.&lt;/author&gt;&lt;author&gt;Murrell, Michael T.&lt;/author&gt;&lt;author&gt;Williams, Ross W.&lt;/author&gt;&lt;/authors&gt;&lt;/contributors&gt;&lt;titles&gt;&lt;title&gt;Determination of Femtogram Quantities of Protactinium in Geologic Samples by Thermal Ionization Mass Spectrometry&lt;/title&gt;&lt;secondary-title&gt;Analytical Chemistry&lt;/secondary-title&gt;&lt;/titles&gt;&lt;periodical&gt;&lt;full-title&gt;Analytical Chemistry&lt;/full-title&gt;&lt;/periodical&gt;&lt;pages&gt;1044-1049&lt;/pages&gt;&lt;volume&gt;66&lt;/volume&gt;&lt;number&gt;7&lt;/number&gt;&lt;dates&gt;&lt;year&gt;1994&lt;/year&gt;&lt;pub-dates&gt;&lt;date&gt;1994/04/01&lt;/date&gt;&lt;/pub-dates&gt;&lt;/dates&gt;&lt;publisher&gt;American Chemical Society&lt;/publisher&gt;&lt;isbn&gt;0003-2700&lt;/isbn&gt;&lt;urls&gt;&lt;related-urls&gt;&lt;url&gt;http://dx.doi.org/10.1021/ac00079a020&lt;/url&gt;&lt;/related-urls&gt;&lt;/urls&gt;&lt;electronic-resource-num&gt;10.1021/ac00079a020&lt;/electronic-resource-num&gt;&lt;access-date&gt;2014/06/02&lt;/access-date&gt;&lt;/record&gt;&lt;/Cite&gt;&lt;/EndNote&gt;</w:instrText>
      </w:r>
      <w:r w:rsidR="007B796C">
        <w:rPr>
          <w:sz w:val="24"/>
          <w:szCs w:val="24"/>
        </w:rPr>
        <w:fldChar w:fldCharType="separate"/>
      </w:r>
      <w:r w:rsidR="007B796C">
        <w:rPr>
          <w:noProof/>
          <w:sz w:val="24"/>
          <w:szCs w:val="24"/>
        </w:rPr>
        <w:t>[</w:t>
      </w:r>
      <w:hyperlink w:anchor="_ENREF_3" w:tooltip="Pickett, 1994 #252" w:history="1">
        <w:r w:rsidR="00967267">
          <w:rPr>
            <w:noProof/>
            <w:sz w:val="24"/>
            <w:szCs w:val="24"/>
          </w:rPr>
          <w:t>3</w:t>
        </w:r>
      </w:hyperlink>
      <w:r w:rsidR="007B796C">
        <w:rPr>
          <w:noProof/>
          <w:sz w:val="24"/>
          <w:szCs w:val="24"/>
        </w:rPr>
        <w:t>]</w:t>
      </w:r>
      <w:r w:rsidR="007B796C">
        <w:rPr>
          <w:sz w:val="24"/>
          <w:szCs w:val="24"/>
        </w:rPr>
        <w:fldChar w:fldCharType="end"/>
      </w:r>
      <w:r w:rsidR="007B796C">
        <w:rPr>
          <w:sz w:val="24"/>
          <w:szCs w:val="24"/>
        </w:rPr>
        <w:t xml:space="preserve">) </w:t>
      </w:r>
      <w:r w:rsidR="00316987" w:rsidRPr="00564888">
        <w:rPr>
          <w:sz w:val="24"/>
          <w:szCs w:val="24"/>
        </w:rPr>
        <w:t xml:space="preserve">where avoiding drying down may prevent Pa loss by hydrolysis; and addition of </w:t>
      </w:r>
      <w:proofErr w:type="spellStart"/>
      <w:r w:rsidR="00316987" w:rsidRPr="00564888">
        <w:rPr>
          <w:sz w:val="24"/>
          <w:szCs w:val="24"/>
        </w:rPr>
        <w:t>perchloric</w:t>
      </w:r>
      <w:proofErr w:type="spellEnd"/>
      <w:r w:rsidR="00316987" w:rsidRPr="00564888">
        <w:rPr>
          <w:sz w:val="24"/>
          <w:szCs w:val="24"/>
        </w:rPr>
        <w:t xml:space="preserve"> acid and evaporation at 180 °C to fume off all the fluoride ions</w:t>
      </w:r>
      <w:r w:rsidR="007B796C">
        <w:rPr>
          <w:sz w:val="24"/>
          <w:szCs w:val="24"/>
        </w:rPr>
        <w:t xml:space="preserve"> </w:t>
      </w:r>
      <w:r w:rsidR="007B796C">
        <w:rPr>
          <w:sz w:val="24"/>
          <w:szCs w:val="24"/>
        </w:rPr>
        <w:fldChar w:fldCharType="begin"/>
      </w:r>
      <w:r w:rsidR="007B796C">
        <w:rPr>
          <w:sz w:val="24"/>
          <w:szCs w:val="24"/>
        </w:rPr>
        <w:instrText xml:space="preserve"> ADDIN EN.CITE &lt;EndNote&gt;&lt;Cite&gt;&lt;Author&gt;Eppich&lt;/Author&gt;&lt;Year&gt;2013&lt;/Year&gt;&lt;RecNum&gt;12&lt;/RecNum&gt;&lt;DisplayText&gt;[1]&lt;/DisplayText&gt;&lt;record&gt;&lt;rec-number&gt;12&lt;/rec-number&gt;&lt;foreign-keys&gt;&lt;key app="EN" db-id="9efa05pxw0swsdesdrqvdf2hwzettxrraf5w"&gt;12&lt;/key&gt;&lt;/foreign-keys&gt;&lt;ref-type name="Journal Article"&gt;17&lt;/ref-type&gt;&lt;contributors&gt;&lt;authors&gt;&lt;author&gt;Eppich, Gary R.&lt;/author&gt;&lt;author&gt;Williams, Ross W.&lt;/author&gt;&lt;author&gt;Gaffney, Amy M.&lt;/author&gt;&lt;author&gt;Schorzman, Kerri C.&lt;/author&gt;&lt;/authors&gt;&lt;/contributors&gt;&lt;titles&gt;&lt;title&gt;235U-231Pa age dating of uranium materials for nuclear forensic investigations&lt;/title&gt;&lt;secondary-title&gt;Journal of Analytical Atomic Spectrometry&lt;/secondary-title&gt;&lt;/titles&gt;&lt;periodical&gt;&lt;full-title&gt;Journal of Analytical Atomic Spectrometry&lt;/full-title&gt;&lt;/periodical&gt;&lt;pages&gt;666-674&lt;/pages&gt;&lt;volume&gt;28&lt;/volume&gt;&lt;number&gt;5&lt;/number&gt;&lt;dates&gt;&lt;year&gt;2013&lt;/year&gt;&lt;/dates&gt;&lt;publisher&gt;The Royal Society of Chemistry&lt;/publisher&gt;&lt;isbn&gt;0267-9477&lt;/isbn&gt;&lt;work-type&gt;10.1039/C3JA50041A&lt;/work-type&gt;&lt;urls&gt;&lt;related-urls&gt;&lt;url&gt;http://dx.doi.org/10.1039/C3JA50041A&lt;/url&gt;&lt;/related-urls&gt;&lt;/urls&gt;&lt;electronic-resource-num&gt;10.1039/c3ja50041a&lt;/electronic-resource-num&gt;&lt;/record&gt;&lt;/Cite&gt;&lt;/EndNote&gt;</w:instrText>
      </w:r>
      <w:r w:rsidR="007B796C">
        <w:rPr>
          <w:sz w:val="24"/>
          <w:szCs w:val="24"/>
        </w:rPr>
        <w:fldChar w:fldCharType="separate"/>
      </w:r>
      <w:r w:rsidR="007B796C">
        <w:rPr>
          <w:noProof/>
          <w:sz w:val="24"/>
          <w:szCs w:val="24"/>
        </w:rPr>
        <w:t>[</w:t>
      </w:r>
      <w:hyperlink w:anchor="_ENREF_1" w:tooltip="Eppich, 2013 #12" w:history="1">
        <w:r w:rsidR="00967267">
          <w:rPr>
            <w:noProof/>
            <w:sz w:val="24"/>
            <w:szCs w:val="24"/>
          </w:rPr>
          <w:t>1</w:t>
        </w:r>
      </w:hyperlink>
      <w:r w:rsidR="007B796C">
        <w:rPr>
          <w:noProof/>
          <w:sz w:val="24"/>
          <w:szCs w:val="24"/>
        </w:rPr>
        <w:t>]</w:t>
      </w:r>
      <w:r w:rsidR="007B796C">
        <w:rPr>
          <w:sz w:val="24"/>
          <w:szCs w:val="24"/>
        </w:rPr>
        <w:fldChar w:fldCharType="end"/>
      </w:r>
      <w:r w:rsidR="007B796C">
        <w:rPr>
          <w:sz w:val="24"/>
          <w:szCs w:val="24"/>
        </w:rPr>
        <w:t>.</w:t>
      </w:r>
      <w:r w:rsidR="00316987" w:rsidRPr="00564888">
        <w:rPr>
          <w:sz w:val="24"/>
          <w:szCs w:val="24"/>
        </w:rPr>
        <w:t xml:space="preserve"> Alternatively, </w:t>
      </w:r>
      <w:proofErr w:type="spellStart"/>
      <w:r w:rsidR="00316987" w:rsidRPr="00564888">
        <w:rPr>
          <w:sz w:val="24"/>
          <w:szCs w:val="24"/>
        </w:rPr>
        <w:t>Regelous</w:t>
      </w:r>
      <w:proofErr w:type="spellEnd"/>
      <w:r w:rsidR="00316987" w:rsidRPr="00564888">
        <w:rPr>
          <w:sz w:val="24"/>
          <w:szCs w:val="24"/>
        </w:rPr>
        <w:t xml:space="preserve"> et al</w:t>
      </w:r>
      <w:r w:rsidR="007B796C">
        <w:rPr>
          <w:sz w:val="24"/>
          <w:szCs w:val="24"/>
        </w:rPr>
        <w:t>.</w:t>
      </w:r>
      <w:r w:rsidR="007B796C">
        <w:rPr>
          <w:sz w:val="24"/>
          <w:szCs w:val="24"/>
        </w:rPr>
        <w:fldChar w:fldCharType="begin"/>
      </w:r>
      <w:r w:rsidR="007B796C">
        <w:rPr>
          <w:sz w:val="24"/>
          <w:szCs w:val="24"/>
        </w:rPr>
        <w:instrText xml:space="preserve"> ADDIN EN.CITE &lt;EndNote&gt;&lt;Cite&gt;&lt;Author&gt;Regelous&lt;/Author&gt;&lt;Year&gt;2004&lt;/Year&gt;&lt;RecNum&gt;27&lt;/RecNum&gt;&lt;DisplayText&gt;[11]&lt;/DisplayText&gt;&lt;record&gt;&lt;rec-number&gt;27&lt;/rec-number&gt;&lt;foreign-keys&gt;&lt;key app="EN" db-id="9efa05pxw0swsdesdrqvdf2hwzettxrraf5w"&gt;27&lt;/key&gt;&lt;/foreign-keys&gt;&lt;ref-type name="Journal Article"&gt;17&lt;/ref-type&gt;&lt;contributors&gt;&lt;authors&gt;&lt;author&gt;Regelous, Marcel&lt;/author&gt;&lt;author&gt;Turner, Simon P.&lt;/author&gt;&lt;author&gt;Elliott, Tim R.&lt;/author&gt;&lt;author&gt;Rostami, Kia&lt;/author&gt;&lt;author&gt;Hawkesworth, Chris J.&lt;/author&gt;&lt;/authors&gt;&lt;/contributors&gt;&lt;titles&gt;&lt;title&gt;Measurement of Femtogram Quantities of Protactinium in Silicate Rock Samples by Multicollector Inductively Coupled Plasma Mass Spectrometry&lt;/title&gt;&lt;secondary-title&gt;Analytical Chemistry&lt;/secondary-title&gt;&lt;/titles&gt;&lt;periodical&gt;&lt;full-title&gt;Analytical Chemistry&lt;/full-title&gt;&lt;/periodical&gt;&lt;pages&gt;3584-3589&lt;/pages&gt;&lt;volume&gt;76&lt;/volume&gt;&lt;number&gt;13&lt;/number&gt;&lt;dates&gt;&lt;year&gt;2004&lt;/year&gt;&lt;pub-dates&gt;&lt;date&gt;2004/07/01&lt;/date&gt;&lt;/pub-dates&gt;&lt;/dates&gt;&lt;publisher&gt;American Chemical Society&lt;/publisher&gt;&lt;isbn&gt;0003-2700&lt;/isbn&gt;&lt;urls&gt;&lt;related-urls&gt;&lt;url&gt;http://dx.doi.org/10.1021/ac030374l&lt;/url&gt;&lt;/related-urls&gt;&lt;/urls&gt;&lt;electronic-resource-num&gt;10.1021/ac030374l&lt;/electronic-resource-num&gt;&lt;access-date&gt;2013/07/18&lt;/access-date&gt;&lt;/record&gt;&lt;/Cite&gt;&lt;/EndNote&gt;</w:instrText>
      </w:r>
      <w:r w:rsidR="007B796C">
        <w:rPr>
          <w:sz w:val="24"/>
          <w:szCs w:val="24"/>
        </w:rPr>
        <w:fldChar w:fldCharType="separate"/>
      </w:r>
      <w:r w:rsidR="007B796C">
        <w:rPr>
          <w:noProof/>
          <w:sz w:val="24"/>
          <w:szCs w:val="24"/>
        </w:rPr>
        <w:t>[</w:t>
      </w:r>
      <w:hyperlink w:anchor="_ENREF_11" w:tooltip="Regelous, 2004 #27" w:history="1">
        <w:r w:rsidR="00967267">
          <w:rPr>
            <w:noProof/>
            <w:sz w:val="24"/>
            <w:szCs w:val="24"/>
          </w:rPr>
          <w:t>11</w:t>
        </w:r>
      </w:hyperlink>
      <w:r w:rsidR="007B796C">
        <w:rPr>
          <w:noProof/>
          <w:sz w:val="24"/>
          <w:szCs w:val="24"/>
        </w:rPr>
        <w:t>]</w:t>
      </w:r>
      <w:r w:rsidR="007B796C">
        <w:rPr>
          <w:sz w:val="24"/>
          <w:szCs w:val="24"/>
        </w:rPr>
        <w:fldChar w:fldCharType="end"/>
      </w:r>
      <w:r w:rsidR="00316987" w:rsidRPr="00564888">
        <w:rPr>
          <w:sz w:val="24"/>
          <w:szCs w:val="24"/>
        </w:rPr>
        <w:t xml:space="preserve"> chose to increase the concentration of HF as Pa is strongly adsorbed onto anionic exchange resin in strong (&gt;2 M) HF as fluoride complexes</w:t>
      </w:r>
      <w:r w:rsidR="00316987">
        <w:rPr>
          <w:sz w:val="24"/>
          <w:szCs w:val="24"/>
        </w:rPr>
        <w:t xml:space="preserve"> (see </w:t>
      </w:r>
      <w:r w:rsidR="007B796C">
        <w:rPr>
          <w:sz w:val="24"/>
          <w:szCs w:val="24"/>
        </w:rPr>
        <w:t>Fig.</w:t>
      </w:r>
      <w:r w:rsidR="000902C5">
        <w:rPr>
          <w:sz w:val="24"/>
          <w:szCs w:val="24"/>
        </w:rPr>
        <w:t xml:space="preserve"> </w:t>
      </w:r>
      <w:r w:rsidR="00BB435D">
        <w:rPr>
          <w:sz w:val="24"/>
          <w:szCs w:val="24"/>
        </w:rPr>
        <w:t>2</w:t>
      </w:r>
      <w:r w:rsidR="00316987">
        <w:rPr>
          <w:sz w:val="24"/>
          <w:szCs w:val="24"/>
        </w:rPr>
        <w:t>)</w:t>
      </w:r>
      <w:r w:rsidR="00316987" w:rsidRPr="00564888">
        <w:rPr>
          <w:sz w:val="24"/>
          <w:szCs w:val="24"/>
        </w:rPr>
        <w:t>.</w:t>
      </w:r>
    </w:p>
    <w:p w:rsidR="00DE14CA" w:rsidRDefault="00DE14CA" w:rsidP="00DC5717">
      <w:pPr>
        <w:jc w:val="both"/>
        <w:rPr>
          <w:sz w:val="24"/>
          <w:szCs w:val="24"/>
        </w:rPr>
      </w:pPr>
    </w:p>
    <w:p w:rsidR="00F4499E" w:rsidRDefault="00F4499E" w:rsidP="00DC5717">
      <w:pPr>
        <w:jc w:val="both"/>
        <w:rPr>
          <w:sz w:val="24"/>
          <w:szCs w:val="24"/>
        </w:rPr>
      </w:pPr>
      <w:r>
        <w:rPr>
          <w:sz w:val="24"/>
          <w:szCs w:val="24"/>
        </w:rPr>
        <w:t xml:space="preserve">Barnett et </w:t>
      </w:r>
      <w:r w:rsidR="00534FB9">
        <w:rPr>
          <w:sz w:val="24"/>
          <w:szCs w:val="24"/>
        </w:rPr>
        <w:t>a</w:t>
      </w:r>
      <w:r>
        <w:rPr>
          <w:sz w:val="24"/>
          <w:szCs w:val="24"/>
        </w:rPr>
        <w:t>l</w:t>
      </w:r>
      <w:r w:rsidR="00534FB9">
        <w:rPr>
          <w:sz w:val="24"/>
          <w:szCs w:val="24"/>
        </w:rPr>
        <w:t>.</w:t>
      </w:r>
      <w:r w:rsidR="007B796C">
        <w:rPr>
          <w:sz w:val="24"/>
          <w:szCs w:val="24"/>
        </w:rPr>
        <w:t xml:space="preserve"> </w:t>
      </w:r>
      <w:r w:rsidR="007B796C">
        <w:rPr>
          <w:sz w:val="24"/>
          <w:szCs w:val="24"/>
        </w:rPr>
        <w:fldChar w:fldCharType="begin"/>
      </w:r>
      <w:r w:rsidR="006B505E">
        <w:rPr>
          <w:sz w:val="24"/>
          <w:szCs w:val="24"/>
        </w:rPr>
        <w:instrText xml:space="preserve"> ADDIN EN.CITE &lt;EndNote&gt;&lt;Cite&gt;&lt;Author&gt;Barnett&lt;/Author&gt;&lt;Year&gt;1957&lt;/Year&gt;&lt;RecNum&gt;24&lt;/RecNum&gt;&lt;DisplayText&gt;[12]&lt;/DisplayText&gt;&lt;record&gt;&lt;rec-number&gt;24&lt;/rec-number&gt;&lt;foreign-keys&gt;&lt;key app="EN" db-id="9efa05pxw0swsdesdrqvdf2hwzettxrraf5w"&gt;24&lt;/key&gt;&lt;/foreign-keys&gt;&lt;ref-type name="Journal Article"&gt;17&lt;/ref-type&gt;&lt;contributors&gt;&lt;authors&gt;&lt;author&gt;Barnett, M. K.&lt;/author&gt;&lt;/authors&gt;&lt;/contributors&gt;&lt;titles&gt;&lt;title&gt;The concentration of protactinium by re-cycling through an anion-exchange column&lt;/title&gt;&lt;secondary-title&gt;Journal of Inorganic and Nuclear Chemistry&lt;/secondary-title&gt;&lt;/titles&gt;&lt;periodical&gt;&lt;full-title&gt;Journal of Inorganic and Nuclear Chemistry&lt;/full-title&gt;&lt;/periodical&gt;&lt;pages&gt;358-366&lt;/pages&gt;&lt;volume&gt;4&lt;/volume&gt;&lt;section&gt;358&lt;/section&gt;&lt;dates&gt;&lt;year&gt;1957&lt;/year&gt;&lt;/dates&gt;&lt;urls&gt;&lt;/urls&gt;&lt;/record&gt;&lt;/Cite&gt;&lt;/EndNote&gt;</w:instrText>
      </w:r>
      <w:r w:rsidR="007B796C">
        <w:rPr>
          <w:sz w:val="24"/>
          <w:szCs w:val="24"/>
        </w:rPr>
        <w:fldChar w:fldCharType="separate"/>
      </w:r>
      <w:r w:rsidR="007B796C">
        <w:rPr>
          <w:noProof/>
          <w:sz w:val="24"/>
          <w:szCs w:val="24"/>
        </w:rPr>
        <w:t>[</w:t>
      </w:r>
      <w:hyperlink w:anchor="_ENREF_12" w:tooltip="Barnett, 1957 #24" w:history="1">
        <w:r w:rsidR="00967267">
          <w:rPr>
            <w:noProof/>
            <w:sz w:val="24"/>
            <w:szCs w:val="24"/>
          </w:rPr>
          <w:t>12</w:t>
        </w:r>
      </w:hyperlink>
      <w:r w:rsidR="007B796C">
        <w:rPr>
          <w:noProof/>
          <w:sz w:val="24"/>
          <w:szCs w:val="24"/>
        </w:rPr>
        <w:t>]</w:t>
      </w:r>
      <w:r w:rsidR="007B796C">
        <w:rPr>
          <w:sz w:val="24"/>
          <w:szCs w:val="24"/>
        </w:rPr>
        <w:fldChar w:fldCharType="end"/>
      </w:r>
      <w:r>
        <w:rPr>
          <w:sz w:val="24"/>
          <w:szCs w:val="24"/>
        </w:rPr>
        <w:t xml:space="preserve"> </w:t>
      </w:r>
      <w:r w:rsidRPr="00042B2B">
        <w:rPr>
          <w:sz w:val="24"/>
          <w:szCs w:val="24"/>
        </w:rPr>
        <w:t xml:space="preserve">demonstrated that treating a mixed HCl/HF </w:t>
      </w:r>
      <w:proofErr w:type="spellStart"/>
      <w:r w:rsidRPr="00042B2B">
        <w:rPr>
          <w:sz w:val="24"/>
          <w:szCs w:val="24"/>
        </w:rPr>
        <w:t>elutriant</w:t>
      </w:r>
      <w:proofErr w:type="spellEnd"/>
      <w:r w:rsidRPr="00042B2B">
        <w:rPr>
          <w:sz w:val="24"/>
          <w:szCs w:val="24"/>
        </w:rPr>
        <w:t xml:space="preserve"> with boric acid successfully rendered Pa </w:t>
      </w:r>
      <w:proofErr w:type="spellStart"/>
      <w:r w:rsidRPr="00042B2B">
        <w:rPr>
          <w:sz w:val="24"/>
          <w:szCs w:val="24"/>
        </w:rPr>
        <w:t>resorbable</w:t>
      </w:r>
      <w:proofErr w:type="spellEnd"/>
      <w:r w:rsidRPr="00042B2B">
        <w:rPr>
          <w:sz w:val="24"/>
          <w:szCs w:val="24"/>
        </w:rPr>
        <w:t xml:space="preserve"> by anion exchange resin. Boric acid forms a very stable </w:t>
      </w:r>
      <w:proofErr w:type="spellStart"/>
      <w:r w:rsidRPr="00042B2B">
        <w:rPr>
          <w:sz w:val="24"/>
          <w:szCs w:val="24"/>
        </w:rPr>
        <w:t>flu</w:t>
      </w:r>
      <w:r w:rsidR="00D65DFE">
        <w:rPr>
          <w:sz w:val="24"/>
          <w:szCs w:val="24"/>
        </w:rPr>
        <w:t>r</w:t>
      </w:r>
      <w:r w:rsidRPr="00042B2B">
        <w:rPr>
          <w:sz w:val="24"/>
          <w:szCs w:val="24"/>
        </w:rPr>
        <w:t>oborate</w:t>
      </w:r>
      <w:proofErr w:type="spellEnd"/>
      <w:r w:rsidRPr="00042B2B">
        <w:rPr>
          <w:sz w:val="24"/>
          <w:szCs w:val="24"/>
        </w:rPr>
        <w:t xml:space="preserve"> ion</w:t>
      </w:r>
      <w:r w:rsidR="004E60E8">
        <w:rPr>
          <w:sz w:val="24"/>
          <w:szCs w:val="24"/>
        </w:rPr>
        <w:t>,</w:t>
      </w:r>
      <w:r w:rsidRPr="00042B2B">
        <w:rPr>
          <w:sz w:val="24"/>
          <w:szCs w:val="24"/>
        </w:rPr>
        <w:t xml:space="preserve"> releasing the Pa from the fluoride ion and rendering the Pa </w:t>
      </w:r>
      <w:proofErr w:type="spellStart"/>
      <w:r w:rsidRPr="00042B2B">
        <w:rPr>
          <w:sz w:val="24"/>
          <w:szCs w:val="24"/>
        </w:rPr>
        <w:t>reso</w:t>
      </w:r>
      <w:r w:rsidR="004C28A1">
        <w:rPr>
          <w:sz w:val="24"/>
          <w:szCs w:val="24"/>
        </w:rPr>
        <w:t>rbable</w:t>
      </w:r>
      <w:proofErr w:type="spellEnd"/>
      <w:r w:rsidR="004C28A1">
        <w:rPr>
          <w:sz w:val="24"/>
          <w:szCs w:val="24"/>
        </w:rPr>
        <w:t xml:space="preserve"> as a chloride complex</w:t>
      </w:r>
      <w:r w:rsidRPr="00042B2B">
        <w:rPr>
          <w:sz w:val="24"/>
          <w:szCs w:val="24"/>
        </w:rPr>
        <w:t xml:space="preserve">. </w:t>
      </w:r>
      <w:r w:rsidR="001D1CD6" w:rsidRPr="00042B2B">
        <w:rPr>
          <w:sz w:val="24"/>
          <w:szCs w:val="24"/>
        </w:rPr>
        <w:t xml:space="preserve">Figure </w:t>
      </w:r>
      <w:r w:rsidR="00BB435D">
        <w:rPr>
          <w:sz w:val="24"/>
          <w:szCs w:val="24"/>
        </w:rPr>
        <w:t>2</w:t>
      </w:r>
      <w:r w:rsidR="001D1CD6" w:rsidRPr="00042B2B">
        <w:rPr>
          <w:sz w:val="24"/>
          <w:szCs w:val="24"/>
        </w:rPr>
        <w:t xml:space="preserve"> shows the distribution coefficients of Pa(V) as functions of the </w:t>
      </w:r>
      <w:r w:rsidR="001D1CD6">
        <w:rPr>
          <w:sz w:val="24"/>
          <w:szCs w:val="24"/>
        </w:rPr>
        <w:t>HCl</w:t>
      </w:r>
      <w:r w:rsidR="001D1CD6" w:rsidRPr="00042B2B">
        <w:rPr>
          <w:sz w:val="24"/>
          <w:szCs w:val="24"/>
        </w:rPr>
        <w:t xml:space="preserve"> and </w:t>
      </w:r>
      <w:r w:rsidR="001D1CD6">
        <w:rPr>
          <w:sz w:val="24"/>
          <w:szCs w:val="24"/>
        </w:rPr>
        <w:t>HF</w:t>
      </w:r>
      <w:r w:rsidR="001D1CD6" w:rsidRPr="00042B2B">
        <w:rPr>
          <w:sz w:val="24"/>
          <w:szCs w:val="24"/>
        </w:rPr>
        <w:t xml:space="preserve"> concentration taken from Kim et al.</w:t>
      </w:r>
      <w:r w:rsidR="004C28A1">
        <w:rPr>
          <w:sz w:val="24"/>
          <w:szCs w:val="24"/>
        </w:rPr>
        <w:fldChar w:fldCharType="begin"/>
      </w:r>
      <w:r w:rsidR="004C28A1">
        <w:rPr>
          <w:sz w:val="24"/>
          <w:szCs w:val="24"/>
        </w:rPr>
        <w:instrText xml:space="preserve"> ADDIN EN.CITE &lt;EndNote&gt;&lt;Cite&gt;&lt;Author&gt;Kim&lt;/Author&gt;&lt;Year&gt;1973&lt;/Year&gt;&lt;RecNum&gt;1&lt;/RecNum&gt;&lt;DisplayText&gt;[13]&lt;/DisplayText&gt;&lt;record&gt;&lt;rec-number&gt;1&lt;/rec-number&gt;&lt;foreign-keys&gt;&lt;key app="EN" db-id="9efa05pxw0swsdesdrqvdf2hwzettxrraf5w"&gt;1&lt;/key&gt;&lt;/foreign-keys&gt;&lt;ref-type name="Journal Article"&gt;17&lt;/ref-type&gt;&lt;contributors&gt;&lt;authors&gt;&lt;author&gt;Kim, J. I.&lt;/author&gt;&lt;author&gt;Lagally, H.&lt;/author&gt;&lt;author&gt;Born, H. J.&lt;/author&gt;&lt;/authors&gt;&lt;/contributors&gt;&lt;titles&gt;&lt;title&gt;Ion exchange in aqueous and in aqueous-organic solvents: Part I. Anion-exchange behaviour of Zr, Nb, Ta and Pa in aqueous HCl-HF and in HCl-HF-organic solvent&lt;/title&gt;&lt;secondary-title&gt;Analytica Chimica Acta&lt;/secondary-title&gt;&lt;/titles&gt;&lt;periodical&gt;&lt;full-title&gt;Analytica Chimica Acta&lt;/full-title&gt;&lt;/periodical&gt;&lt;pages&gt;29-43&lt;/pages&gt;&lt;volume&gt;64&lt;/volume&gt;&lt;number&gt;1&lt;/number&gt;&lt;dates&gt;&lt;year&gt;1973&lt;/year&gt;&lt;/dates&gt;&lt;isbn&gt;0003-2670&lt;/isbn&gt;&lt;urls&gt;&lt;related-urls&gt;&lt;url&gt;http://www.sciencedirect.com/science/article/pii/S0003267000868890&lt;/url&gt;&lt;/related-urls&gt;&lt;/urls&gt;&lt;electronic-resource-num&gt;http://dx.doi.org/10.1016/S0003-2670(00)86889-0&lt;/electronic-resource-num&gt;&lt;/record&gt;&lt;/Cite&gt;&lt;/EndNote&gt;</w:instrText>
      </w:r>
      <w:r w:rsidR="004C28A1">
        <w:rPr>
          <w:sz w:val="24"/>
          <w:szCs w:val="24"/>
        </w:rPr>
        <w:fldChar w:fldCharType="separate"/>
      </w:r>
      <w:r w:rsidR="004C28A1">
        <w:rPr>
          <w:noProof/>
          <w:sz w:val="24"/>
          <w:szCs w:val="24"/>
        </w:rPr>
        <w:t>[</w:t>
      </w:r>
      <w:hyperlink w:anchor="_ENREF_13" w:tooltip="Kim, 1973 #1" w:history="1">
        <w:r w:rsidR="00967267">
          <w:rPr>
            <w:noProof/>
            <w:sz w:val="24"/>
            <w:szCs w:val="24"/>
          </w:rPr>
          <w:t>13</w:t>
        </w:r>
      </w:hyperlink>
      <w:r w:rsidR="004C28A1">
        <w:rPr>
          <w:noProof/>
          <w:sz w:val="24"/>
          <w:szCs w:val="24"/>
        </w:rPr>
        <w:t>]</w:t>
      </w:r>
      <w:r w:rsidR="004C28A1">
        <w:rPr>
          <w:sz w:val="24"/>
          <w:szCs w:val="24"/>
        </w:rPr>
        <w:fldChar w:fldCharType="end"/>
      </w:r>
      <w:r w:rsidR="004C28A1">
        <w:rPr>
          <w:sz w:val="24"/>
          <w:szCs w:val="24"/>
        </w:rPr>
        <w:t>.</w:t>
      </w:r>
      <w:r w:rsidR="001D1CD6">
        <w:rPr>
          <w:sz w:val="24"/>
          <w:szCs w:val="24"/>
        </w:rPr>
        <w:t xml:space="preserve"> Barnett et al</w:t>
      </w:r>
      <w:r w:rsidR="00434C1A">
        <w:rPr>
          <w:sz w:val="24"/>
          <w:szCs w:val="24"/>
        </w:rPr>
        <w:t>.</w:t>
      </w:r>
      <w:r w:rsidR="00975182">
        <w:rPr>
          <w:sz w:val="24"/>
          <w:szCs w:val="24"/>
        </w:rPr>
        <w:fldChar w:fldCharType="begin"/>
      </w:r>
      <w:r w:rsidR="006B505E">
        <w:rPr>
          <w:sz w:val="24"/>
          <w:szCs w:val="24"/>
        </w:rPr>
        <w:instrText xml:space="preserve"> ADDIN EN.CITE &lt;EndNote&gt;&lt;Cite&gt;&lt;Author&gt;Barnett&lt;/Author&gt;&lt;Year&gt;1957&lt;/Year&gt;&lt;RecNum&gt;24&lt;/RecNum&gt;&lt;DisplayText&gt;[12]&lt;/DisplayText&gt;&lt;record&gt;&lt;rec-number&gt;24&lt;/rec-number&gt;&lt;foreign-keys&gt;&lt;key app="EN" db-id="9efa05pxw0swsdesdrqvdf2hwzettxrraf5w"&gt;24&lt;/key&gt;&lt;/foreign-keys&gt;&lt;ref-type name="Journal Article"&gt;17&lt;/ref-type&gt;&lt;contributors&gt;&lt;authors&gt;&lt;author&gt;Barnett, M. K.&lt;/author&gt;&lt;/authors&gt;&lt;/contributors&gt;&lt;titles&gt;&lt;title&gt;The concentration of protactinium by re-cycling through an anion-exchange column&lt;/title&gt;&lt;secondary-title&gt;Journal of Inorganic and Nuclear Chemistry&lt;/secondary-title&gt;&lt;/titles&gt;&lt;periodical&gt;&lt;full-title&gt;Journal of Inorganic and Nuclear Chemistry&lt;/full-title&gt;&lt;/periodical&gt;&lt;pages&gt;358-366&lt;/pages&gt;&lt;volume&gt;4&lt;/volume&gt;&lt;section&gt;358&lt;/section&gt;&lt;dates&gt;&lt;year&gt;1957&lt;/year&gt;&lt;/dates&gt;&lt;urls&gt;&lt;/urls&gt;&lt;/record&gt;&lt;/Cite&gt;&lt;/EndNote&gt;</w:instrText>
      </w:r>
      <w:r w:rsidR="00975182">
        <w:rPr>
          <w:sz w:val="24"/>
          <w:szCs w:val="24"/>
        </w:rPr>
        <w:fldChar w:fldCharType="separate"/>
      </w:r>
      <w:r w:rsidR="00975182">
        <w:rPr>
          <w:noProof/>
          <w:sz w:val="24"/>
          <w:szCs w:val="24"/>
        </w:rPr>
        <w:t>[</w:t>
      </w:r>
      <w:hyperlink w:anchor="_ENREF_12" w:tooltip="Barnett, 1957 #24" w:history="1">
        <w:r w:rsidR="00967267">
          <w:rPr>
            <w:noProof/>
            <w:sz w:val="24"/>
            <w:szCs w:val="24"/>
          </w:rPr>
          <w:t>12</w:t>
        </w:r>
      </w:hyperlink>
      <w:r w:rsidR="00975182">
        <w:rPr>
          <w:noProof/>
          <w:sz w:val="24"/>
          <w:szCs w:val="24"/>
        </w:rPr>
        <w:t>]</w:t>
      </w:r>
      <w:r w:rsidR="00975182">
        <w:rPr>
          <w:sz w:val="24"/>
          <w:szCs w:val="24"/>
        </w:rPr>
        <w:fldChar w:fldCharType="end"/>
      </w:r>
      <w:r w:rsidR="00975182">
        <w:rPr>
          <w:sz w:val="24"/>
          <w:szCs w:val="24"/>
        </w:rPr>
        <w:t xml:space="preserve"> </w:t>
      </w:r>
      <w:r w:rsidR="00434C1A">
        <w:rPr>
          <w:sz w:val="24"/>
          <w:szCs w:val="24"/>
        </w:rPr>
        <w:t xml:space="preserve"> </w:t>
      </w:r>
      <w:r w:rsidR="001D1CD6">
        <w:rPr>
          <w:sz w:val="24"/>
          <w:szCs w:val="24"/>
        </w:rPr>
        <w:t xml:space="preserve">suggested </w:t>
      </w:r>
      <w:r w:rsidR="00B56948">
        <w:rPr>
          <w:sz w:val="24"/>
          <w:szCs w:val="24"/>
        </w:rPr>
        <w:t xml:space="preserve">optimum treatment of the </w:t>
      </w:r>
      <w:r w:rsidR="00381E0F" w:rsidRPr="00042B2B">
        <w:rPr>
          <w:sz w:val="24"/>
          <w:szCs w:val="24"/>
        </w:rPr>
        <w:t>9</w:t>
      </w:r>
      <w:r w:rsidR="003718B6">
        <w:rPr>
          <w:sz w:val="24"/>
          <w:szCs w:val="24"/>
        </w:rPr>
        <w:t xml:space="preserve"> </w:t>
      </w:r>
      <w:r w:rsidR="00381E0F" w:rsidRPr="00042B2B">
        <w:rPr>
          <w:sz w:val="24"/>
          <w:szCs w:val="24"/>
        </w:rPr>
        <w:t>M HCl/0.1</w:t>
      </w:r>
      <w:r w:rsidR="003718B6">
        <w:rPr>
          <w:sz w:val="24"/>
          <w:szCs w:val="24"/>
        </w:rPr>
        <w:t xml:space="preserve"> </w:t>
      </w:r>
      <w:r w:rsidR="00381E0F" w:rsidRPr="00042B2B">
        <w:rPr>
          <w:sz w:val="24"/>
          <w:szCs w:val="24"/>
        </w:rPr>
        <w:t xml:space="preserve">M HF eluent </w:t>
      </w:r>
      <w:r w:rsidR="001D1CD6">
        <w:rPr>
          <w:sz w:val="24"/>
          <w:szCs w:val="24"/>
        </w:rPr>
        <w:t>was to dilute</w:t>
      </w:r>
      <w:r w:rsidRPr="00042B2B">
        <w:rPr>
          <w:sz w:val="24"/>
          <w:szCs w:val="24"/>
        </w:rPr>
        <w:t xml:space="preserve"> the HF to</w:t>
      </w:r>
      <w:r w:rsidR="001D1CD6">
        <w:rPr>
          <w:sz w:val="24"/>
          <w:szCs w:val="24"/>
        </w:rPr>
        <w:t xml:space="preserve"> &lt;0.03 M with 9 M HCl and add</w:t>
      </w:r>
      <w:r w:rsidRPr="00042B2B">
        <w:rPr>
          <w:sz w:val="24"/>
          <w:szCs w:val="24"/>
        </w:rPr>
        <w:t xml:space="preserve"> 0.1 M boric acid (H</w:t>
      </w:r>
      <w:r w:rsidRPr="001D1CD6">
        <w:rPr>
          <w:sz w:val="24"/>
          <w:szCs w:val="24"/>
          <w:vertAlign w:val="subscript"/>
        </w:rPr>
        <w:t>3</w:t>
      </w:r>
      <w:r w:rsidRPr="00042B2B">
        <w:rPr>
          <w:sz w:val="24"/>
          <w:szCs w:val="24"/>
        </w:rPr>
        <w:t>BO</w:t>
      </w:r>
      <w:r w:rsidRPr="001D1CD6">
        <w:rPr>
          <w:sz w:val="24"/>
          <w:szCs w:val="24"/>
          <w:vertAlign w:val="subscript"/>
        </w:rPr>
        <w:t>3</w:t>
      </w:r>
      <w:r w:rsidRPr="00042B2B">
        <w:rPr>
          <w:sz w:val="24"/>
          <w:szCs w:val="24"/>
        </w:rPr>
        <w:t>).</w:t>
      </w:r>
      <w:r>
        <w:rPr>
          <w:sz w:val="24"/>
          <w:szCs w:val="24"/>
        </w:rPr>
        <w:t xml:space="preserve"> It was found </w:t>
      </w:r>
      <w:r w:rsidR="001D1CD6">
        <w:rPr>
          <w:sz w:val="24"/>
          <w:szCs w:val="24"/>
        </w:rPr>
        <w:t>i</w:t>
      </w:r>
      <w:r w:rsidR="00713A31">
        <w:rPr>
          <w:sz w:val="24"/>
          <w:szCs w:val="24"/>
        </w:rPr>
        <w:t>n</w:t>
      </w:r>
      <w:r w:rsidR="001D1CD6">
        <w:rPr>
          <w:sz w:val="24"/>
          <w:szCs w:val="24"/>
        </w:rPr>
        <w:t xml:space="preserve"> the current work</w:t>
      </w:r>
      <w:r>
        <w:rPr>
          <w:sz w:val="24"/>
          <w:szCs w:val="24"/>
        </w:rPr>
        <w:t xml:space="preserve"> that it was necessary to add excess H</w:t>
      </w:r>
      <w:r w:rsidRPr="001D1CD6">
        <w:rPr>
          <w:sz w:val="24"/>
          <w:szCs w:val="24"/>
          <w:vertAlign w:val="subscript"/>
        </w:rPr>
        <w:t>3</w:t>
      </w:r>
      <w:r>
        <w:rPr>
          <w:sz w:val="24"/>
          <w:szCs w:val="24"/>
        </w:rPr>
        <w:t>BO</w:t>
      </w:r>
      <w:r w:rsidRPr="001D1CD6">
        <w:rPr>
          <w:sz w:val="24"/>
          <w:szCs w:val="24"/>
          <w:vertAlign w:val="subscript"/>
        </w:rPr>
        <w:t>3</w:t>
      </w:r>
      <w:r>
        <w:rPr>
          <w:sz w:val="24"/>
          <w:szCs w:val="24"/>
        </w:rPr>
        <w:t xml:space="preserve"> (&gt;0.1 M), take the solution to near dryness and then make </w:t>
      </w:r>
      <w:r w:rsidR="004E60E8">
        <w:rPr>
          <w:sz w:val="24"/>
          <w:szCs w:val="24"/>
        </w:rPr>
        <w:t xml:space="preserve">up </w:t>
      </w:r>
      <w:r>
        <w:rPr>
          <w:sz w:val="24"/>
          <w:szCs w:val="24"/>
        </w:rPr>
        <w:t>to ~10-15 mL with 9</w:t>
      </w:r>
      <w:r w:rsidR="003718B6">
        <w:rPr>
          <w:sz w:val="24"/>
          <w:szCs w:val="24"/>
        </w:rPr>
        <w:t xml:space="preserve"> </w:t>
      </w:r>
      <w:r>
        <w:rPr>
          <w:sz w:val="24"/>
          <w:szCs w:val="24"/>
        </w:rPr>
        <w:t xml:space="preserve">M HCl </w:t>
      </w:r>
      <w:r w:rsidR="001D1CD6">
        <w:rPr>
          <w:sz w:val="24"/>
          <w:szCs w:val="24"/>
        </w:rPr>
        <w:t>to obtain</w:t>
      </w:r>
      <w:r>
        <w:rPr>
          <w:sz w:val="24"/>
          <w:szCs w:val="24"/>
        </w:rPr>
        <w:t xml:space="preserve"> </w:t>
      </w:r>
      <w:r w:rsidR="001D1CD6">
        <w:rPr>
          <w:sz w:val="24"/>
          <w:szCs w:val="24"/>
        </w:rPr>
        <w:t xml:space="preserve">chemical recoveries </w:t>
      </w:r>
      <w:r>
        <w:rPr>
          <w:sz w:val="24"/>
          <w:szCs w:val="24"/>
        </w:rPr>
        <w:t xml:space="preserve">of </w:t>
      </w:r>
      <w:r w:rsidRPr="001D1CD6">
        <w:rPr>
          <w:sz w:val="24"/>
          <w:szCs w:val="24"/>
          <w:vertAlign w:val="superscript"/>
        </w:rPr>
        <w:t>233</w:t>
      </w:r>
      <w:r>
        <w:rPr>
          <w:sz w:val="24"/>
          <w:szCs w:val="24"/>
        </w:rPr>
        <w:t>Pa of</w:t>
      </w:r>
      <w:r w:rsidR="001D1CD6">
        <w:rPr>
          <w:sz w:val="24"/>
          <w:szCs w:val="24"/>
        </w:rPr>
        <w:t xml:space="preserve"> </w:t>
      </w:r>
      <w:r>
        <w:rPr>
          <w:sz w:val="24"/>
          <w:szCs w:val="24"/>
        </w:rPr>
        <w:t xml:space="preserve"> &gt;90%. </w:t>
      </w:r>
    </w:p>
    <w:p w:rsidR="00CF222D" w:rsidRDefault="00CF222D" w:rsidP="00DC5717">
      <w:pPr>
        <w:jc w:val="both"/>
        <w:rPr>
          <w:sz w:val="24"/>
          <w:szCs w:val="24"/>
        </w:rPr>
      </w:pPr>
    </w:p>
    <w:p w:rsidR="00042B2B" w:rsidRPr="00042B2B" w:rsidRDefault="0096016D" w:rsidP="00DC5717">
      <w:pPr>
        <w:jc w:val="both"/>
        <w:rPr>
          <w:sz w:val="24"/>
          <w:szCs w:val="24"/>
        </w:rPr>
      </w:pPr>
      <w:r>
        <w:rPr>
          <w:sz w:val="24"/>
          <w:szCs w:val="24"/>
        </w:rPr>
        <w:t>The chemistry of Pa during the separations has been described in the literature; a</w:t>
      </w:r>
      <w:r w:rsidR="00C72F73">
        <w:rPr>
          <w:sz w:val="24"/>
          <w:szCs w:val="24"/>
        </w:rPr>
        <w:t>nionic complex</w:t>
      </w:r>
      <w:r w:rsidR="004E60E8">
        <w:rPr>
          <w:sz w:val="24"/>
          <w:szCs w:val="24"/>
        </w:rPr>
        <w:t>es</w:t>
      </w:r>
      <w:r w:rsidR="00C72F73">
        <w:rPr>
          <w:sz w:val="24"/>
          <w:szCs w:val="24"/>
        </w:rPr>
        <w:t xml:space="preserve"> of Pa </w:t>
      </w:r>
      <w:r>
        <w:rPr>
          <w:sz w:val="24"/>
          <w:szCs w:val="24"/>
        </w:rPr>
        <w:t xml:space="preserve">present </w:t>
      </w:r>
      <w:r w:rsidR="00C72F73">
        <w:rPr>
          <w:sz w:val="24"/>
          <w:szCs w:val="24"/>
        </w:rPr>
        <w:t>in &gt; 8 M HCl are PaCl</w:t>
      </w:r>
      <w:r w:rsidR="00C72F73" w:rsidRPr="00A85586">
        <w:rPr>
          <w:sz w:val="24"/>
          <w:szCs w:val="24"/>
          <w:vertAlign w:val="subscript"/>
        </w:rPr>
        <w:t>8</w:t>
      </w:r>
      <w:r w:rsidR="00C72F73" w:rsidRPr="00A85586">
        <w:rPr>
          <w:sz w:val="24"/>
          <w:szCs w:val="24"/>
          <w:vertAlign w:val="superscript"/>
        </w:rPr>
        <w:t>3-</w:t>
      </w:r>
      <w:r w:rsidR="00C72F73" w:rsidRPr="00A85586">
        <w:rPr>
          <w:sz w:val="24"/>
          <w:szCs w:val="24"/>
        </w:rPr>
        <w:t>,</w:t>
      </w:r>
      <w:r w:rsidR="00C72F73">
        <w:rPr>
          <w:sz w:val="24"/>
          <w:szCs w:val="24"/>
        </w:rPr>
        <w:t xml:space="preserve"> PaOHCl</w:t>
      </w:r>
      <w:r w:rsidR="00C72F73" w:rsidRPr="00A85586">
        <w:rPr>
          <w:sz w:val="24"/>
          <w:szCs w:val="24"/>
          <w:vertAlign w:val="subscript"/>
        </w:rPr>
        <w:t>7</w:t>
      </w:r>
      <w:r w:rsidR="00C72F73" w:rsidRPr="00A85586">
        <w:rPr>
          <w:sz w:val="24"/>
          <w:szCs w:val="24"/>
          <w:vertAlign w:val="superscript"/>
        </w:rPr>
        <w:t>3-</w:t>
      </w:r>
      <w:r w:rsidR="00C72F73">
        <w:rPr>
          <w:sz w:val="24"/>
          <w:szCs w:val="24"/>
        </w:rPr>
        <w:t xml:space="preserve"> and PaOCl</w:t>
      </w:r>
      <w:r w:rsidR="00C72F73" w:rsidRPr="00A85586">
        <w:rPr>
          <w:sz w:val="24"/>
          <w:szCs w:val="24"/>
          <w:vertAlign w:val="subscript"/>
        </w:rPr>
        <w:t>6</w:t>
      </w:r>
      <w:r w:rsidR="00C72F73" w:rsidRPr="00A85586">
        <w:rPr>
          <w:sz w:val="24"/>
          <w:szCs w:val="24"/>
          <w:vertAlign w:val="superscript"/>
        </w:rPr>
        <w:t>3-</w:t>
      </w:r>
      <w:r w:rsidR="00C72F73">
        <w:rPr>
          <w:sz w:val="24"/>
          <w:szCs w:val="24"/>
        </w:rPr>
        <w:t xml:space="preserve"> </w:t>
      </w:r>
      <w:r w:rsidR="00967267">
        <w:rPr>
          <w:sz w:val="24"/>
          <w:szCs w:val="24"/>
        </w:rPr>
        <w:fldChar w:fldCharType="begin"/>
      </w:r>
      <w:r w:rsidR="00967267">
        <w:rPr>
          <w:sz w:val="24"/>
          <w:szCs w:val="24"/>
        </w:rPr>
        <w:instrText xml:space="preserve"> ADDIN EN.CITE &lt;EndNote&gt;&lt;Cite&gt;&lt;Author&gt;Myasoedov&lt;/Author&gt;&lt;Year&gt;2006&lt;/Year&gt;&lt;RecNum&gt;258&lt;/RecNum&gt;&lt;DisplayText&gt;[14]&lt;/DisplayText&gt;&lt;record&gt;&lt;rec-number&gt;258&lt;/rec-number&gt;&lt;foreign-keys&gt;&lt;key app="EN" db-id="9efa05pxw0swsdesdrqvdf2hwzettxrraf5w"&gt;258&lt;/key&gt;&lt;/foreign-keys&gt;&lt;ref-type name="Journal Article"&gt;17&lt;/ref-type&gt;&lt;contributors&gt;&lt;authors&gt;&lt;author&gt;Myasoedov, B. F.&lt;/author&gt;&lt;author&gt;Kirby, H. W.&lt;/author&gt;&lt;author&gt;Tananaev, I. G.&lt;/author&gt;&lt;/authors&gt;&lt;/contributors&gt;&lt;titles&gt;&lt;title&gt;Protactinium (Chapter 4)&lt;/title&gt;&lt;secondary-title&gt;The Chemistry of the Actinide and Transactinide Elements Third Edition Editors Lester R. Morss, Norman M. Edelstein and Jean Fuger &lt;/secondary-title&gt;&lt;/titles&gt;&lt;periodical&gt;&lt;full-title&gt;The Chemistry of the Actinide and Transactinide Elements Third Edition Editors Lester R. Morss, Norman M. Edelstein and Jean Fuger&lt;/full-title&gt;&lt;/periodical&gt;&lt;dates&gt;&lt;year&gt;2006&lt;/year&gt;&lt;/dates&gt;&lt;urls&gt;&lt;/urls&gt;&lt;/record&gt;&lt;/Cite&gt;&lt;/EndNote&gt;</w:instrText>
      </w:r>
      <w:r w:rsidR="00967267">
        <w:rPr>
          <w:sz w:val="24"/>
          <w:szCs w:val="24"/>
        </w:rPr>
        <w:fldChar w:fldCharType="separate"/>
      </w:r>
      <w:r w:rsidR="00967267">
        <w:rPr>
          <w:noProof/>
          <w:sz w:val="24"/>
          <w:szCs w:val="24"/>
        </w:rPr>
        <w:t>[</w:t>
      </w:r>
      <w:hyperlink w:anchor="_ENREF_14" w:tooltip="Myasoedov, 2006 #258" w:history="1">
        <w:r w:rsidR="00967267">
          <w:rPr>
            <w:noProof/>
            <w:sz w:val="24"/>
            <w:szCs w:val="24"/>
          </w:rPr>
          <w:t>14</w:t>
        </w:r>
      </w:hyperlink>
      <w:r w:rsidR="00967267">
        <w:rPr>
          <w:noProof/>
          <w:sz w:val="24"/>
          <w:szCs w:val="24"/>
        </w:rPr>
        <w:t>]</w:t>
      </w:r>
      <w:r w:rsidR="00967267">
        <w:rPr>
          <w:sz w:val="24"/>
          <w:szCs w:val="24"/>
        </w:rPr>
        <w:fldChar w:fldCharType="end"/>
      </w:r>
      <w:r w:rsidR="00967267">
        <w:rPr>
          <w:sz w:val="24"/>
          <w:szCs w:val="24"/>
        </w:rPr>
        <w:t xml:space="preserve"> </w:t>
      </w:r>
      <w:r w:rsidR="00C72F73">
        <w:rPr>
          <w:sz w:val="24"/>
          <w:szCs w:val="24"/>
        </w:rPr>
        <w:t xml:space="preserve">. </w:t>
      </w:r>
      <w:r w:rsidR="00D64FAA">
        <w:rPr>
          <w:sz w:val="24"/>
          <w:szCs w:val="24"/>
        </w:rPr>
        <w:t>According to Kim, et al</w:t>
      </w:r>
      <w:r w:rsidR="00412DDA">
        <w:rPr>
          <w:sz w:val="24"/>
          <w:szCs w:val="24"/>
        </w:rPr>
        <w:t>.</w:t>
      </w:r>
      <w:r w:rsidR="00FF032F">
        <w:rPr>
          <w:sz w:val="24"/>
          <w:szCs w:val="24"/>
        </w:rPr>
        <w:t xml:space="preserve"> (1973),</w:t>
      </w:r>
      <w:r w:rsidR="00042B2B" w:rsidRPr="00042B2B">
        <w:rPr>
          <w:sz w:val="24"/>
          <w:szCs w:val="24"/>
        </w:rPr>
        <w:t xml:space="preserve"> in HF solutions of low acidity, Pa forms </w:t>
      </w:r>
      <w:proofErr w:type="spellStart"/>
      <w:r w:rsidR="00042B2B" w:rsidRPr="00042B2B">
        <w:rPr>
          <w:sz w:val="24"/>
          <w:szCs w:val="24"/>
        </w:rPr>
        <w:t>oxo</w:t>
      </w:r>
      <w:proofErr w:type="spellEnd"/>
      <w:r w:rsidR="00042B2B" w:rsidRPr="00042B2B">
        <w:rPr>
          <w:sz w:val="24"/>
          <w:szCs w:val="24"/>
        </w:rPr>
        <w:t xml:space="preserve"> and </w:t>
      </w:r>
      <w:proofErr w:type="spellStart"/>
      <w:r w:rsidR="00042B2B" w:rsidRPr="00042B2B">
        <w:rPr>
          <w:sz w:val="24"/>
          <w:szCs w:val="24"/>
        </w:rPr>
        <w:t>hydroxo</w:t>
      </w:r>
      <w:proofErr w:type="spellEnd"/>
      <w:r w:rsidR="00042B2B" w:rsidRPr="00042B2B">
        <w:rPr>
          <w:sz w:val="24"/>
          <w:szCs w:val="24"/>
        </w:rPr>
        <w:t xml:space="preserve"> fluoride complexes of positive and neutral charge. Above 0.001 M hydrogen and fluoride ion concentration, mainly PaF</w:t>
      </w:r>
      <w:r w:rsidR="00042B2B" w:rsidRPr="00D64FAA">
        <w:rPr>
          <w:sz w:val="24"/>
          <w:szCs w:val="24"/>
          <w:vertAlign w:val="subscript"/>
        </w:rPr>
        <w:t>7</w:t>
      </w:r>
      <w:r w:rsidR="00042B2B" w:rsidRPr="00D64FAA">
        <w:rPr>
          <w:sz w:val="24"/>
          <w:szCs w:val="24"/>
          <w:vertAlign w:val="superscript"/>
        </w:rPr>
        <w:t>2-</w:t>
      </w:r>
      <w:r w:rsidR="00042B2B" w:rsidRPr="00042B2B">
        <w:rPr>
          <w:sz w:val="24"/>
          <w:szCs w:val="24"/>
        </w:rPr>
        <w:t xml:space="preserve"> ions exist, whereas at high fluoride concentration PaF</w:t>
      </w:r>
      <w:r w:rsidR="00042B2B" w:rsidRPr="00D64FAA">
        <w:rPr>
          <w:sz w:val="24"/>
          <w:szCs w:val="24"/>
          <w:vertAlign w:val="subscript"/>
        </w:rPr>
        <w:t>8</w:t>
      </w:r>
      <w:r w:rsidR="00042B2B" w:rsidRPr="00D64FAA">
        <w:rPr>
          <w:sz w:val="24"/>
          <w:szCs w:val="24"/>
          <w:vertAlign w:val="superscript"/>
        </w:rPr>
        <w:t>3-</w:t>
      </w:r>
      <w:r w:rsidR="00042B2B" w:rsidRPr="00042B2B">
        <w:rPr>
          <w:sz w:val="24"/>
          <w:szCs w:val="24"/>
        </w:rPr>
        <w:t xml:space="preserve"> ions are present and at high acidity </w:t>
      </w:r>
      <w:r w:rsidR="00D64FAA">
        <w:rPr>
          <w:sz w:val="24"/>
          <w:szCs w:val="24"/>
        </w:rPr>
        <w:t>the HPaF</w:t>
      </w:r>
      <w:r w:rsidR="00D64FAA" w:rsidRPr="00D64FAA">
        <w:rPr>
          <w:sz w:val="24"/>
          <w:szCs w:val="24"/>
          <w:vertAlign w:val="subscript"/>
        </w:rPr>
        <w:t>7</w:t>
      </w:r>
      <w:r w:rsidR="00D64FAA" w:rsidRPr="00D64FAA">
        <w:rPr>
          <w:sz w:val="24"/>
          <w:szCs w:val="24"/>
          <w:vertAlign w:val="superscript"/>
        </w:rPr>
        <w:t>-</w:t>
      </w:r>
      <w:r w:rsidR="00D64FAA">
        <w:rPr>
          <w:sz w:val="24"/>
          <w:szCs w:val="24"/>
        </w:rPr>
        <w:t xml:space="preserve"> species is possible.</w:t>
      </w:r>
      <w:r w:rsidR="00C72F73">
        <w:rPr>
          <w:sz w:val="24"/>
          <w:szCs w:val="24"/>
        </w:rPr>
        <w:t xml:space="preserve"> In 9 M HCl/0.1M HF the complexes</w:t>
      </w:r>
      <w:r w:rsidR="00C72F73" w:rsidRPr="000045A1">
        <w:rPr>
          <w:sz w:val="24"/>
          <w:szCs w:val="24"/>
        </w:rPr>
        <w:t xml:space="preserve"> </w:t>
      </w:r>
      <w:r w:rsidR="00C72F73">
        <w:rPr>
          <w:sz w:val="24"/>
          <w:szCs w:val="24"/>
        </w:rPr>
        <w:t>most likely to be present are HPaF</w:t>
      </w:r>
      <w:r w:rsidR="00C72F73" w:rsidRPr="000045A1">
        <w:rPr>
          <w:sz w:val="24"/>
          <w:szCs w:val="24"/>
          <w:vertAlign w:val="subscript"/>
        </w:rPr>
        <w:t>7</w:t>
      </w:r>
      <w:r w:rsidR="00C72F73" w:rsidRPr="000045A1">
        <w:rPr>
          <w:sz w:val="24"/>
          <w:szCs w:val="24"/>
          <w:vertAlign w:val="superscript"/>
        </w:rPr>
        <w:t>-</w:t>
      </w:r>
      <w:r w:rsidR="00C72F73">
        <w:rPr>
          <w:sz w:val="24"/>
          <w:szCs w:val="24"/>
        </w:rPr>
        <w:t xml:space="preserve"> and </w:t>
      </w:r>
      <w:r w:rsidR="00C72F73" w:rsidRPr="000045A1">
        <w:rPr>
          <w:sz w:val="24"/>
          <w:szCs w:val="24"/>
        </w:rPr>
        <w:t>PaF</w:t>
      </w:r>
      <w:r w:rsidR="00C72F73" w:rsidRPr="000045A1">
        <w:rPr>
          <w:sz w:val="24"/>
          <w:szCs w:val="24"/>
          <w:vertAlign w:val="subscript"/>
        </w:rPr>
        <w:t>7</w:t>
      </w:r>
      <w:r w:rsidR="00C72F73" w:rsidRPr="000045A1">
        <w:rPr>
          <w:sz w:val="24"/>
          <w:szCs w:val="24"/>
          <w:vertAlign w:val="superscript"/>
        </w:rPr>
        <w:t>2-</w:t>
      </w:r>
      <w:r w:rsidR="00967267">
        <w:rPr>
          <w:sz w:val="24"/>
          <w:szCs w:val="24"/>
        </w:rPr>
        <w:t xml:space="preserve"> </w:t>
      </w:r>
      <w:r w:rsidR="00967267">
        <w:rPr>
          <w:sz w:val="24"/>
          <w:szCs w:val="24"/>
        </w:rPr>
        <w:fldChar w:fldCharType="begin"/>
      </w:r>
      <w:r w:rsidR="00967267">
        <w:rPr>
          <w:sz w:val="24"/>
          <w:szCs w:val="24"/>
        </w:rPr>
        <w:instrText xml:space="preserve"> ADDIN EN.CITE &lt;EndNote&gt;&lt;Cite&gt;&lt;Author&gt;Myasoedov&lt;/Author&gt;&lt;Year&gt;2006&lt;/Year&gt;&lt;RecNum&gt;258&lt;/RecNum&gt;&lt;DisplayText&gt;[14]&lt;/DisplayText&gt;&lt;record&gt;&lt;rec-number&gt;258&lt;/rec-number&gt;&lt;foreign-keys&gt;&lt;key app="EN" db-id="9efa05pxw0swsdesdrqvdf2hwzettxrraf5w"&gt;258&lt;/key&gt;&lt;/foreign-keys&gt;&lt;ref-type name="Journal Article"&gt;17&lt;/ref-type&gt;&lt;contributors&gt;&lt;authors&gt;&lt;author&gt;Myasoedov, B. F.&lt;/author&gt;&lt;author&gt;Kirby, H. W.&lt;/author&gt;&lt;author&gt;Tananaev, I. G.&lt;/author&gt;&lt;/authors&gt;&lt;/contributors&gt;&lt;titles&gt;&lt;title&gt;Protactinium (Chapter 4)&lt;/title&gt;&lt;secondary-title&gt;The Chemistry of the Actinide and Transactinide Elements Third Edition Editors Lester R. Morss, Norman M. Edelstein and Jean Fuger &lt;/secondary-title&gt;&lt;/titles&gt;&lt;periodical&gt;&lt;full-title&gt;The Chemistry of the Actinide and Transactinide Elements Third Edition Editors Lester R. Morss, Norman M. Edelstein and Jean Fuger&lt;/full-title&gt;&lt;/periodical&gt;&lt;dates&gt;&lt;year&gt;2006&lt;/year&gt;&lt;/dates&gt;&lt;urls&gt;&lt;/urls&gt;&lt;/record&gt;&lt;/Cite&gt;&lt;/EndNote&gt;</w:instrText>
      </w:r>
      <w:r w:rsidR="00967267">
        <w:rPr>
          <w:sz w:val="24"/>
          <w:szCs w:val="24"/>
        </w:rPr>
        <w:fldChar w:fldCharType="separate"/>
      </w:r>
      <w:r w:rsidR="00967267">
        <w:rPr>
          <w:noProof/>
          <w:sz w:val="24"/>
          <w:szCs w:val="24"/>
        </w:rPr>
        <w:t>[</w:t>
      </w:r>
      <w:hyperlink w:anchor="_ENREF_14" w:tooltip="Myasoedov, 2006 #258" w:history="1">
        <w:r w:rsidR="00967267">
          <w:rPr>
            <w:noProof/>
            <w:sz w:val="24"/>
            <w:szCs w:val="24"/>
          </w:rPr>
          <w:t>14</w:t>
        </w:r>
      </w:hyperlink>
      <w:r w:rsidR="00967267">
        <w:rPr>
          <w:noProof/>
          <w:sz w:val="24"/>
          <w:szCs w:val="24"/>
        </w:rPr>
        <w:t>]</w:t>
      </w:r>
      <w:r w:rsidR="00967267">
        <w:rPr>
          <w:sz w:val="24"/>
          <w:szCs w:val="24"/>
        </w:rPr>
        <w:fldChar w:fldCharType="end"/>
      </w:r>
      <w:r w:rsidR="00967267">
        <w:rPr>
          <w:sz w:val="24"/>
          <w:szCs w:val="24"/>
        </w:rPr>
        <w:t>.</w:t>
      </w:r>
    </w:p>
    <w:p w:rsidR="00042B2B" w:rsidRDefault="00042B2B" w:rsidP="00042B2B">
      <w:pPr>
        <w:rPr>
          <w:sz w:val="24"/>
          <w:szCs w:val="24"/>
        </w:rPr>
      </w:pPr>
    </w:p>
    <w:p w:rsidR="00042B2B" w:rsidRDefault="00042B2B" w:rsidP="00042B2B">
      <w:pPr>
        <w:rPr>
          <w:sz w:val="24"/>
          <w:szCs w:val="24"/>
        </w:rPr>
      </w:pPr>
      <w:r>
        <w:rPr>
          <w:noProof/>
          <w:lang w:val="en-AU" w:eastAsia="en-AU"/>
        </w:rPr>
        <w:lastRenderedPageBreak/>
        <w:drawing>
          <wp:inline distT="0" distB="0" distL="0" distR="0" wp14:anchorId="48739C1E" wp14:editId="16390FC1">
            <wp:extent cx="5629275" cy="4362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9275" cy="4362450"/>
                    </a:xfrm>
                    <a:prstGeom prst="rect">
                      <a:avLst/>
                    </a:prstGeom>
                    <a:noFill/>
                    <a:ln>
                      <a:noFill/>
                    </a:ln>
                  </pic:spPr>
                </pic:pic>
              </a:graphicData>
            </a:graphic>
          </wp:inline>
        </w:drawing>
      </w:r>
    </w:p>
    <w:p w:rsidR="00042B2B" w:rsidRDefault="00042B2B" w:rsidP="00042B2B">
      <w:pPr>
        <w:rPr>
          <w:sz w:val="24"/>
          <w:szCs w:val="24"/>
        </w:rPr>
      </w:pPr>
    </w:p>
    <w:p w:rsidR="00042B2B" w:rsidRPr="004564B8" w:rsidRDefault="00807CEC" w:rsidP="00147F32">
      <w:pPr>
        <w:pStyle w:val="Caption"/>
        <w:jc w:val="left"/>
        <w:rPr>
          <w:i w:val="0"/>
        </w:rPr>
      </w:pPr>
      <w:proofErr w:type="gramStart"/>
      <w:r w:rsidRPr="004564B8">
        <w:rPr>
          <w:i w:val="0"/>
        </w:rPr>
        <w:t>F</w:t>
      </w:r>
      <w:r w:rsidR="00147F32">
        <w:rPr>
          <w:i w:val="0"/>
        </w:rPr>
        <w:t>IG.</w:t>
      </w:r>
      <w:r w:rsidRPr="004564B8">
        <w:rPr>
          <w:i w:val="0"/>
        </w:rPr>
        <w:t xml:space="preserve"> 2</w:t>
      </w:r>
      <w:r w:rsidR="00147F32">
        <w:rPr>
          <w:i w:val="0"/>
        </w:rPr>
        <w:t>.</w:t>
      </w:r>
      <w:proofErr w:type="gramEnd"/>
      <w:r w:rsidRPr="004564B8">
        <w:rPr>
          <w:i w:val="0"/>
        </w:rPr>
        <w:t xml:space="preserve"> </w:t>
      </w:r>
      <w:r w:rsidR="00042B2B" w:rsidRPr="00147F32">
        <w:t xml:space="preserve">Distribution coefficients of Pa(V) as functions of the hydrochloric and hydrofluoric acid concentration, from Kim et </w:t>
      </w:r>
      <w:r w:rsidR="0047131E">
        <w:t>al</w:t>
      </w:r>
      <w:r w:rsidR="0046129F">
        <w:t>.</w:t>
      </w:r>
      <w:r w:rsidR="0047131E">
        <w:t xml:space="preserve"> </w:t>
      </w:r>
      <w:r w:rsidR="0047131E">
        <w:fldChar w:fldCharType="begin"/>
      </w:r>
      <w:r w:rsidR="0047131E">
        <w:instrText xml:space="preserve"> ADDIN EN.CITE &lt;EndNote&gt;&lt;Cite&gt;&lt;Author&gt;Kim&lt;/Author&gt;&lt;Year&gt;1973&lt;/Year&gt;&lt;RecNum&gt;1&lt;/RecNum&gt;&lt;DisplayText&gt;[13]&lt;/DisplayText&gt;&lt;record&gt;&lt;rec-number&gt;1&lt;/rec-number&gt;&lt;foreign-keys&gt;&lt;key app="EN" db-id="9efa05pxw0swsdesdrqvdf2hwzettxrraf5w"&gt;1&lt;/key&gt;&lt;/foreign-keys&gt;&lt;ref-type name="Journal Article"&gt;17&lt;/ref-type&gt;&lt;contributors&gt;&lt;authors&gt;&lt;author&gt;Kim, J. I.&lt;/author&gt;&lt;author&gt;Lagally, H.&lt;/author&gt;&lt;author&gt;Born, H. J.&lt;/author&gt;&lt;/authors&gt;&lt;/contributors&gt;&lt;titles&gt;&lt;title&gt;Ion exchange in aqueous and in aqueous-organic solvents: Part I. Anion-exchange behaviour of Zr, Nb, Ta and Pa in aqueous HCl-HF and in HCl-HF-organic solvent&lt;/title&gt;&lt;secondary-title&gt;Analytica Chimica Acta&lt;/secondary-title&gt;&lt;/titles&gt;&lt;periodical&gt;&lt;full-title&gt;Analytica Chimica Acta&lt;/full-title&gt;&lt;/periodical&gt;&lt;pages&gt;29-43&lt;/pages&gt;&lt;volume&gt;64&lt;/volume&gt;&lt;number&gt;1&lt;/number&gt;&lt;dates&gt;&lt;year&gt;1973&lt;/year&gt;&lt;/dates&gt;&lt;isbn&gt;0003-2670&lt;/isbn&gt;&lt;urls&gt;&lt;related-urls&gt;&lt;url&gt;http://www.sciencedirect.com/science/article/pii/S0003267000868890&lt;/url&gt;&lt;/related-urls&gt;&lt;/urls&gt;&lt;electronic-resource-num&gt;http://dx.doi.org/10.1016/S0003-2670(00)86889-0&lt;/electronic-resource-num&gt;&lt;/record&gt;&lt;/Cite&gt;&lt;/EndNote&gt;</w:instrText>
      </w:r>
      <w:r w:rsidR="0047131E">
        <w:fldChar w:fldCharType="separate"/>
      </w:r>
      <w:r w:rsidR="0047131E">
        <w:rPr>
          <w:noProof/>
        </w:rPr>
        <w:t>[</w:t>
      </w:r>
      <w:hyperlink w:anchor="_ENREF_13" w:tooltip="Kim, 1973 #1" w:history="1">
        <w:r w:rsidR="00967267">
          <w:rPr>
            <w:noProof/>
          </w:rPr>
          <w:t>13</w:t>
        </w:r>
      </w:hyperlink>
      <w:r w:rsidR="0047131E">
        <w:rPr>
          <w:noProof/>
        </w:rPr>
        <w:t>]</w:t>
      </w:r>
      <w:r w:rsidR="0047131E">
        <w:fldChar w:fldCharType="end"/>
      </w:r>
      <w:r w:rsidR="00042B2B" w:rsidRPr="004564B8">
        <w:rPr>
          <w:i w:val="0"/>
        </w:rPr>
        <w:t xml:space="preserve"> </w:t>
      </w:r>
    </w:p>
    <w:p w:rsidR="00CF222D" w:rsidRDefault="00CF222D" w:rsidP="00042B2B">
      <w:pPr>
        <w:rPr>
          <w:szCs w:val="22"/>
        </w:rPr>
      </w:pPr>
    </w:p>
    <w:p w:rsidR="00DE14CA" w:rsidRDefault="00DE14CA" w:rsidP="00F330DF">
      <w:pPr>
        <w:rPr>
          <w:sz w:val="24"/>
          <w:szCs w:val="24"/>
        </w:rPr>
      </w:pPr>
    </w:p>
    <w:p w:rsidR="00F330DF" w:rsidRDefault="00DE14CA" w:rsidP="00DC5717">
      <w:pPr>
        <w:jc w:val="both"/>
        <w:rPr>
          <w:sz w:val="24"/>
          <w:szCs w:val="24"/>
        </w:rPr>
      </w:pPr>
      <w:r>
        <w:rPr>
          <w:sz w:val="24"/>
          <w:szCs w:val="24"/>
        </w:rPr>
        <w:t>For ICP-MS analysis</w:t>
      </w:r>
      <w:r w:rsidR="0096016D">
        <w:rPr>
          <w:sz w:val="24"/>
          <w:szCs w:val="24"/>
        </w:rPr>
        <w:t>,</w:t>
      </w:r>
      <w:r>
        <w:rPr>
          <w:sz w:val="24"/>
          <w:szCs w:val="24"/>
        </w:rPr>
        <w:t xml:space="preserve"> the 9</w:t>
      </w:r>
      <w:r w:rsidR="0047131E">
        <w:rPr>
          <w:sz w:val="24"/>
          <w:szCs w:val="24"/>
        </w:rPr>
        <w:t xml:space="preserve"> </w:t>
      </w:r>
      <w:r>
        <w:rPr>
          <w:sz w:val="24"/>
          <w:szCs w:val="24"/>
        </w:rPr>
        <w:t>M HCl/0.1</w:t>
      </w:r>
      <w:r w:rsidR="0047131E">
        <w:rPr>
          <w:sz w:val="24"/>
          <w:szCs w:val="24"/>
        </w:rPr>
        <w:t xml:space="preserve"> </w:t>
      </w:r>
      <w:r>
        <w:rPr>
          <w:sz w:val="24"/>
          <w:szCs w:val="24"/>
        </w:rPr>
        <w:t xml:space="preserve">M HF </w:t>
      </w:r>
      <w:proofErr w:type="spellStart"/>
      <w:r w:rsidR="0096016D">
        <w:rPr>
          <w:sz w:val="24"/>
          <w:szCs w:val="24"/>
        </w:rPr>
        <w:t>eluants</w:t>
      </w:r>
      <w:proofErr w:type="spellEnd"/>
      <w:r>
        <w:rPr>
          <w:sz w:val="24"/>
          <w:szCs w:val="24"/>
        </w:rPr>
        <w:t xml:space="preserve"> </w:t>
      </w:r>
      <w:r w:rsidR="00B56948">
        <w:rPr>
          <w:sz w:val="24"/>
          <w:szCs w:val="24"/>
        </w:rPr>
        <w:t xml:space="preserve">were </w:t>
      </w:r>
      <w:r>
        <w:rPr>
          <w:sz w:val="24"/>
          <w:szCs w:val="24"/>
        </w:rPr>
        <w:t>evaporated to near dryness and made up in 2% HNO</w:t>
      </w:r>
      <w:r w:rsidRPr="00D7180A">
        <w:rPr>
          <w:sz w:val="24"/>
          <w:szCs w:val="24"/>
          <w:vertAlign w:val="subscript"/>
        </w:rPr>
        <w:t>3</w:t>
      </w:r>
      <w:r>
        <w:rPr>
          <w:sz w:val="24"/>
          <w:szCs w:val="24"/>
        </w:rPr>
        <w:t>/0</w:t>
      </w:r>
      <w:r w:rsidR="00B9479C">
        <w:rPr>
          <w:sz w:val="24"/>
          <w:szCs w:val="24"/>
        </w:rPr>
        <w:t>.4%</w:t>
      </w:r>
      <w:r w:rsidR="0047131E">
        <w:rPr>
          <w:sz w:val="24"/>
          <w:szCs w:val="24"/>
        </w:rPr>
        <w:t xml:space="preserve"> </w:t>
      </w:r>
      <w:r w:rsidR="00B9479C">
        <w:rPr>
          <w:sz w:val="24"/>
          <w:szCs w:val="24"/>
        </w:rPr>
        <w:t xml:space="preserve">HF; </w:t>
      </w:r>
      <w:r w:rsidR="00D64FAA">
        <w:rPr>
          <w:sz w:val="24"/>
          <w:szCs w:val="24"/>
        </w:rPr>
        <w:t>fl</w:t>
      </w:r>
      <w:r w:rsidR="00B9479C">
        <w:rPr>
          <w:sz w:val="24"/>
          <w:szCs w:val="24"/>
        </w:rPr>
        <w:t>uoride ions strongly complex Pa and prevent</w:t>
      </w:r>
      <w:r w:rsidR="00D64FAA">
        <w:rPr>
          <w:sz w:val="24"/>
          <w:szCs w:val="24"/>
        </w:rPr>
        <w:t xml:space="preserve"> its hydrolysis. </w:t>
      </w:r>
      <w:r w:rsidR="00C71F03">
        <w:rPr>
          <w:sz w:val="24"/>
          <w:szCs w:val="24"/>
        </w:rPr>
        <w:t xml:space="preserve">As </w:t>
      </w:r>
      <w:r w:rsidR="00C71F03" w:rsidRPr="00D64FAA">
        <w:rPr>
          <w:sz w:val="24"/>
          <w:szCs w:val="24"/>
          <w:vertAlign w:val="superscript"/>
        </w:rPr>
        <w:t>233</w:t>
      </w:r>
      <w:r w:rsidR="00C71F03">
        <w:rPr>
          <w:sz w:val="24"/>
          <w:szCs w:val="24"/>
        </w:rPr>
        <w:t xml:space="preserve">Pa </w:t>
      </w:r>
      <w:r w:rsidR="00D64FAA">
        <w:rPr>
          <w:sz w:val="24"/>
          <w:szCs w:val="24"/>
        </w:rPr>
        <w:t xml:space="preserve">decays to </w:t>
      </w:r>
      <w:r w:rsidR="00D64FAA" w:rsidRPr="00B56948">
        <w:rPr>
          <w:sz w:val="24"/>
          <w:szCs w:val="24"/>
          <w:vertAlign w:val="superscript"/>
        </w:rPr>
        <w:t>233</w:t>
      </w:r>
      <w:r w:rsidR="00D64FAA">
        <w:rPr>
          <w:sz w:val="24"/>
          <w:szCs w:val="24"/>
        </w:rPr>
        <w:t xml:space="preserve">U with a short half-life </w:t>
      </w:r>
      <w:r w:rsidR="00D64FAA" w:rsidRPr="002F54B0">
        <w:rPr>
          <w:sz w:val="24"/>
          <w:szCs w:val="24"/>
        </w:rPr>
        <w:t>(</w:t>
      </w:r>
      <w:r w:rsidR="00D64FAA" w:rsidRPr="002F54B0">
        <w:t>26.97 days</w:t>
      </w:r>
      <w:r w:rsidR="00D64FAA" w:rsidRPr="002F54B0">
        <w:rPr>
          <w:sz w:val="24"/>
          <w:szCs w:val="24"/>
        </w:rPr>
        <w:t>)</w:t>
      </w:r>
      <w:r w:rsidR="00C71F03">
        <w:rPr>
          <w:sz w:val="24"/>
          <w:szCs w:val="24"/>
        </w:rPr>
        <w:t>, measurements were carried out within a few days of separation.</w:t>
      </w:r>
    </w:p>
    <w:p w:rsidR="003D254B" w:rsidRDefault="003D254B" w:rsidP="00DC5717">
      <w:pPr>
        <w:jc w:val="both"/>
        <w:rPr>
          <w:sz w:val="24"/>
          <w:szCs w:val="24"/>
        </w:rPr>
      </w:pPr>
    </w:p>
    <w:p w:rsidR="003D254B" w:rsidRDefault="003D254B" w:rsidP="00DE5597">
      <w:pPr>
        <w:rPr>
          <w:sz w:val="24"/>
          <w:szCs w:val="24"/>
        </w:rPr>
      </w:pPr>
    </w:p>
    <w:p w:rsidR="00564888" w:rsidRPr="00E7705D" w:rsidRDefault="00564888" w:rsidP="00DE5597">
      <w:pPr>
        <w:rPr>
          <w:sz w:val="24"/>
          <w:szCs w:val="24"/>
        </w:rPr>
      </w:pPr>
    </w:p>
    <w:p w:rsidR="003D254B" w:rsidRPr="00E7705D" w:rsidRDefault="003D254B" w:rsidP="003D254B">
      <w:pPr>
        <w:pStyle w:val="Heading1"/>
        <w:rPr>
          <w:sz w:val="24"/>
          <w:szCs w:val="24"/>
        </w:rPr>
      </w:pPr>
      <w:r w:rsidRPr="00E7705D">
        <w:rPr>
          <w:sz w:val="24"/>
          <w:szCs w:val="24"/>
        </w:rPr>
        <w:t>Planned Work</w:t>
      </w:r>
    </w:p>
    <w:p w:rsidR="003D254B" w:rsidRPr="00B44E31" w:rsidRDefault="003D254B" w:rsidP="00E7705D">
      <w:pPr>
        <w:rPr>
          <w:b/>
          <w:sz w:val="24"/>
          <w:szCs w:val="24"/>
        </w:rPr>
      </w:pPr>
    </w:p>
    <w:p w:rsidR="00E7705D" w:rsidRPr="001A1F79" w:rsidRDefault="003D254B" w:rsidP="00E7705D">
      <w:pPr>
        <w:rPr>
          <w:b/>
          <w:i/>
          <w:sz w:val="24"/>
          <w:szCs w:val="24"/>
        </w:rPr>
      </w:pPr>
      <w:r>
        <w:rPr>
          <w:b/>
          <w:i/>
          <w:sz w:val="24"/>
          <w:szCs w:val="24"/>
        </w:rPr>
        <w:t>3.1</w:t>
      </w:r>
      <w:r w:rsidR="00E7705D" w:rsidRPr="001A1F79">
        <w:rPr>
          <w:b/>
          <w:i/>
          <w:sz w:val="24"/>
          <w:szCs w:val="24"/>
        </w:rPr>
        <w:t xml:space="preserve"> Measurement of Pa using ICP-</w:t>
      </w:r>
      <w:proofErr w:type="spellStart"/>
      <w:r w:rsidR="00E7705D" w:rsidRPr="001A1F79">
        <w:rPr>
          <w:b/>
          <w:i/>
          <w:sz w:val="24"/>
          <w:szCs w:val="24"/>
        </w:rPr>
        <w:t>qMS</w:t>
      </w:r>
      <w:proofErr w:type="spellEnd"/>
    </w:p>
    <w:p w:rsidR="00E7705D" w:rsidRPr="00E7705D" w:rsidRDefault="00E7705D" w:rsidP="00DE5597">
      <w:pPr>
        <w:rPr>
          <w:sz w:val="24"/>
          <w:szCs w:val="24"/>
        </w:rPr>
      </w:pPr>
    </w:p>
    <w:p w:rsidR="00E8266C" w:rsidRDefault="00E8266C" w:rsidP="00DC5717">
      <w:pPr>
        <w:overflowPunct/>
        <w:jc w:val="both"/>
        <w:textAlignment w:val="auto"/>
        <w:rPr>
          <w:sz w:val="24"/>
          <w:szCs w:val="24"/>
        </w:rPr>
      </w:pPr>
      <w:r>
        <w:rPr>
          <w:sz w:val="24"/>
          <w:szCs w:val="24"/>
        </w:rPr>
        <w:t xml:space="preserve">Recently, </w:t>
      </w:r>
      <w:proofErr w:type="spellStart"/>
      <w:r>
        <w:rPr>
          <w:sz w:val="24"/>
          <w:szCs w:val="24"/>
        </w:rPr>
        <w:t>quadrupole</w:t>
      </w:r>
      <w:proofErr w:type="spellEnd"/>
      <w:r>
        <w:rPr>
          <w:sz w:val="24"/>
          <w:szCs w:val="24"/>
        </w:rPr>
        <w:t xml:space="preserve"> ICP-MS has been used for </w:t>
      </w:r>
      <w:r w:rsidRPr="00E8266C">
        <w:rPr>
          <w:sz w:val="24"/>
          <w:szCs w:val="24"/>
          <w:vertAlign w:val="superscript"/>
        </w:rPr>
        <w:t>230</w:t>
      </w:r>
      <w:r>
        <w:rPr>
          <w:sz w:val="24"/>
          <w:szCs w:val="24"/>
        </w:rPr>
        <w:t>Th/</w:t>
      </w:r>
      <w:r w:rsidRPr="00E8266C">
        <w:rPr>
          <w:sz w:val="24"/>
          <w:szCs w:val="24"/>
          <w:vertAlign w:val="superscript"/>
        </w:rPr>
        <w:t>234</w:t>
      </w:r>
      <w:r>
        <w:rPr>
          <w:sz w:val="24"/>
          <w:szCs w:val="24"/>
        </w:rPr>
        <w:t xml:space="preserve">U dating </w:t>
      </w:r>
      <w:r w:rsidR="00915E6C">
        <w:rPr>
          <w:sz w:val="24"/>
          <w:szCs w:val="24"/>
        </w:rPr>
        <w:t>of ancient carbonates</w:t>
      </w:r>
      <w:r w:rsidR="0047131E">
        <w:rPr>
          <w:sz w:val="24"/>
          <w:szCs w:val="24"/>
        </w:rPr>
        <w:t xml:space="preserve"> </w:t>
      </w:r>
      <w:r w:rsidR="0047131E">
        <w:rPr>
          <w:sz w:val="24"/>
          <w:szCs w:val="24"/>
        </w:rPr>
        <w:fldChar w:fldCharType="begin"/>
      </w:r>
      <w:r w:rsidR="00967267">
        <w:rPr>
          <w:sz w:val="24"/>
          <w:szCs w:val="24"/>
        </w:rPr>
        <w:instrText xml:space="preserve"> ADDIN EN.CITE &lt;EndNote&gt;&lt;Cite&gt;&lt;Author&gt;Hernández-Mendiola&lt;/Author&gt;&lt;Year&gt;2011&lt;/Year&gt;&lt;RecNum&gt;18&lt;/RecNum&gt;&lt;DisplayText&gt;[15]&lt;/DisplayText&gt;&lt;record&gt;&lt;rec-number&gt;18&lt;/rec-number&gt;&lt;foreign-keys&gt;&lt;key app="EN" db-id="9efa05pxw0swsdesdrqvdf2hwzettxrraf5w"&gt;18&lt;/key&gt;&lt;/foreign-keys&gt;&lt;ref-type name="Journal Article"&gt;17&lt;/ref-type&gt;&lt;contributors&gt;&lt;authors&gt;&lt;author&gt;Hernández-Mendiola, E.&lt;/author&gt;&lt;author&gt;Bernal, J. P.&lt;/author&gt;&lt;author&gt;Lounejeva, E.&lt;/author&gt;&lt;author&gt;Mortimer, G. E.&lt;/author&gt;&lt;author&gt;McCulloch, M. T.&lt;/author&gt;&lt;/authors&gt;&lt;/contributors&gt;&lt;titles&gt;&lt;title&gt;U-series dating of carbonates using inductively coupled plasma-quadrupole mass spectrometry&lt;/title&gt;&lt;secondary-title&gt;Quaternary Geochronology&lt;/secondary-title&gt;&lt;/titles&gt;&lt;periodical&gt;&lt;full-title&gt;Quaternary Geochronology&lt;/full-title&gt;&lt;/periodical&gt;&lt;pages&gt;564-573&lt;/pages&gt;&lt;volume&gt;6&lt;/volume&gt;&lt;number&gt;6&lt;/number&gt;&lt;keywords&gt;&lt;keyword&gt;U-series dating&lt;/keyword&gt;&lt;keyword&gt;ICP-QMS&lt;/keyword&gt;&lt;keyword&gt;Corals&lt;/keyword&gt;&lt;keyword&gt;Speleothems&lt;/keyword&gt;&lt;/keywords&gt;&lt;dates&gt;&lt;year&gt;2011&lt;/year&gt;&lt;/dates&gt;&lt;isbn&gt;1871-1014&lt;/isbn&gt;&lt;urls&gt;&lt;related-urls&gt;&lt;url&gt;http://www.sciencedirect.com/science/article/pii/S1871101411000501&lt;/url&gt;&lt;/related-urls&gt;&lt;/urls&gt;&lt;electronic-resource-num&gt;http://dx.doi.org/10.1016/j.quageo.2011.09.001&lt;/electronic-resource-num&gt;&lt;/record&gt;&lt;/Cite&gt;&lt;/EndNote&gt;</w:instrText>
      </w:r>
      <w:r w:rsidR="0047131E">
        <w:rPr>
          <w:sz w:val="24"/>
          <w:szCs w:val="24"/>
        </w:rPr>
        <w:fldChar w:fldCharType="separate"/>
      </w:r>
      <w:r w:rsidR="00967267">
        <w:rPr>
          <w:noProof/>
          <w:sz w:val="24"/>
          <w:szCs w:val="24"/>
        </w:rPr>
        <w:t>[</w:t>
      </w:r>
      <w:hyperlink w:anchor="_ENREF_15" w:tooltip="Hernández-Mendiola, 2011 #18" w:history="1">
        <w:r w:rsidR="00967267">
          <w:rPr>
            <w:noProof/>
            <w:sz w:val="24"/>
            <w:szCs w:val="24"/>
          </w:rPr>
          <w:t>15</w:t>
        </w:r>
      </w:hyperlink>
      <w:r w:rsidR="00967267">
        <w:rPr>
          <w:noProof/>
          <w:sz w:val="24"/>
          <w:szCs w:val="24"/>
        </w:rPr>
        <w:t>]</w:t>
      </w:r>
      <w:r w:rsidR="0047131E">
        <w:rPr>
          <w:sz w:val="24"/>
          <w:szCs w:val="24"/>
        </w:rPr>
        <w:fldChar w:fldCharType="end"/>
      </w:r>
      <w:r w:rsidR="00915E6C">
        <w:rPr>
          <w:sz w:val="24"/>
          <w:szCs w:val="24"/>
        </w:rPr>
        <w:t xml:space="preserve"> </w:t>
      </w:r>
      <w:r>
        <w:rPr>
          <w:sz w:val="24"/>
          <w:szCs w:val="24"/>
        </w:rPr>
        <w:t xml:space="preserve">and its potential for </w:t>
      </w:r>
      <w:r w:rsidRPr="00E8266C">
        <w:rPr>
          <w:sz w:val="24"/>
          <w:szCs w:val="24"/>
          <w:vertAlign w:val="superscript"/>
        </w:rPr>
        <w:t>231</w:t>
      </w:r>
      <w:r>
        <w:rPr>
          <w:sz w:val="24"/>
          <w:szCs w:val="24"/>
        </w:rPr>
        <w:t>Pa/</w:t>
      </w:r>
      <w:r w:rsidRPr="00E8266C">
        <w:rPr>
          <w:sz w:val="24"/>
          <w:szCs w:val="24"/>
          <w:vertAlign w:val="superscript"/>
        </w:rPr>
        <w:t>235</w:t>
      </w:r>
      <w:r>
        <w:rPr>
          <w:sz w:val="24"/>
          <w:szCs w:val="24"/>
        </w:rPr>
        <w:t xml:space="preserve">U dating for nuclear forensics </w:t>
      </w:r>
      <w:r w:rsidR="00BB5E6A">
        <w:rPr>
          <w:sz w:val="24"/>
          <w:szCs w:val="24"/>
        </w:rPr>
        <w:t>is currently being</w:t>
      </w:r>
      <w:r>
        <w:rPr>
          <w:sz w:val="24"/>
          <w:szCs w:val="24"/>
        </w:rPr>
        <w:t xml:space="preserve"> investigated</w:t>
      </w:r>
      <w:r w:rsidR="00BB5E6A">
        <w:rPr>
          <w:sz w:val="24"/>
          <w:szCs w:val="24"/>
        </w:rPr>
        <w:t xml:space="preserve"> here</w:t>
      </w:r>
      <w:r>
        <w:rPr>
          <w:sz w:val="24"/>
          <w:szCs w:val="24"/>
        </w:rPr>
        <w:t>. M</w:t>
      </w:r>
      <w:r w:rsidRPr="00540ED2">
        <w:rPr>
          <w:sz w:val="24"/>
          <w:szCs w:val="24"/>
        </w:rPr>
        <w:t xml:space="preserve">ass spectrometric </w:t>
      </w:r>
      <w:r>
        <w:rPr>
          <w:sz w:val="24"/>
          <w:szCs w:val="24"/>
        </w:rPr>
        <w:t xml:space="preserve">measurements were carried out using a </w:t>
      </w:r>
      <w:proofErr w:type="spellStart"/>
      <w:r>
        <w:rPr>
          <w:sz w:val="24"/>
          <w:szCs w:val="24"/>
        </w:rPr>
        <w:t>Bru</w:t>
      </w:r>
      <w:r w:rsidR="005D48E5">
        <w:rPr>
          <w:sz w:val="24"/>
          <w:szCs w:val="24"/>
        </w:rPr>
        <w:t>ker</w:t>
      </w:r>
      <w:proofErr w:type="spellEnd"/>
      <w:r w:rsidR="005D48E5">
        <w:rPr>
          <w:sz w:val="24"/>
          <w:szCs w:val="24"/>
        </w:rPr>
        <w:t xml:space="preserve"> 820 ICP-MS </w:t>
      </w:r>
      <w:r>
        <w:rPr>
          <w:sz w:val="24"/>
          <w:szCs w:val="24"/>
        </w:rPr>
        <w:t>housed in a laboratory designed to handle radioactive materials</w:t>
      </w:r>
      <w:r w:rsidR="00230EF1">
        <w:rPr>
          <w:sz w:val="24"/>
          <w:szCs w:val="24"/>
        </w:rPr>
        <w:t xml:space="preserve"> and equipped with</w:t>
      </w:r>
      <w:r w:rsidRPr="00540ED2">
        <w:rPr>
          <w:sz w:val="24"/>
          <w:szCs w:val="24"/>
        </w:rPr>
        <w:t xml:space="preserve"> a </w:t>
      </w:r>
      <w:r>
        <w:rPr>
          <w:sz w:val="24"/>
          <w:szCs w:val="24"/>
        </w:rPr>
        <w:t xml:space="preserve">low-flow (100 </w:t>
      </w:r>
      <w:r w:rsidR="00BB5E6A">
        <w:rPr>
          <w:sz w:val="24"/>
          <w:szCs w:val="24"/>
        </w:rPr>
        <w:t>µ</w:t>
      </w:r>
      <w:r>
        <w:rPr>
          <w:sz w:val="24"/>
          <w:szCs w:val="24"/>
        </w:rPr>
        <w:t>L min</w:t>
      </w:r>
      <w:r w:rsidRPr="004C020C">
        <w:rPr>
          <w:sz w:val="24"/>
          <w:szCs w:val="24"/>
          <w:vertAlign w:val="superscript"/>
        </w:rPr>
        <w:t>-1</w:t>
      </w:r>
      <w:r>
        <w:rPr>
          <w:sz w:val="24"/>
          <w:szCs w:val="24"/>
        </w:rPr>
        <w:t>) PFA micro-concentric</w:t>
      </w:r>
      <w:r w:rsidRPr="00540ED2">
        <w:rPr>
          <w:sz w:val="24"/>
          <w:szCs w:val="24"/>
        </w:rPr>
        <w:t xml:space="preserve"> nebulize</w:t>
      </w:r>
      <w:r>
        <w:rPr>
          <w:sz w:val="24"/>
          <w:szCs w:val="24"/>
        </w:rPr>
        <w:t xml:space="preserve">r (flow rate controlled using peristaltic pump) connected to a </w:t>
      </w:r>
      <w:proofErr w:type="spellStart"/>
      <w:r w:rsidR="00840DAA">
        <w:rPr>
          <w:sz w:val="24"/>
          <w:szCs w:val="24"/>
        </w:rPr>
        <w:t>Peltier</w:t>
      </w:r>
      <w:proofErr w:type="spellEnd"/>
      <w:r w:rsidR="00840DAA">
        <w:rPr>
          <w:sz w:val="24"/>
          <w:szCs w:val="24"/>
        </w:rPr>
        <w:t>-cooled PFA</w:t>
      </w:r>
      <w:r>
        <w:rPr>
          <w:sz w:val="24"/>
          <w:szCs w:val="24"/>
        </w:rPr>
        <w:t xml:space="preserve"> </w:t>
      </w:r>
      <w:r w:rsidRPr="00540ED2">
        <w:rPr>
          <w:sz w:val="24"/>
          <w:szCs w:val="24"/>
        </w:rPr>
        <w:t>Scott-type spray chamber. P</w:t>
      </w:r>
      <w:r>
        <w:rPr>
          <w:sz w:val="24"/>
          <w:szCs w:val="24"/>
        </w:rPr>
        <w:t xml:space="preserve">rior to </w:t>
      </w:r>
      <w:r w:rsidR="002E1C61">
        <w:rPr>
          <w:sz w:val="24"/>
          <w:szCs w:val="24"/>
        </w:rPr>
        <w:t xml:space="preserve">the </w:t>
      </w:r>
      <w:r>
        <w:rPr>
          <w:sz w:val="24"/>
          <w:szCs w:val="24"/>
        </w:rPr>
        <w:t xml:space="preserve">analysis of samples the </w:t>
      </w:r>
      <w:r w:rsidRPr="00540ED2">
        <w:rPr>
          <w:sz w:val="24"/>
          <w:szCs w:val="24"/>
        </w:rPr>
        <w:t>instrument was tune</w:t>
      </w:r>
      <w:r>
        <w:rPr>
          <w:sz w:val="24"/>
          <w:szCs w:val="24"/>
        </w:rPr>
        <w:t>d using a 1 ng g</w:t>
      </w:r>
      <w:r w:rsidRPr="004C020C">
        <w:rPr>
          <w:sz w:val="24"/>
          <w:szCs w:val="24"/>
          <w:vertAlign w:val="superscript"/>
        </w:rPr>
        <w:t>-1</w:t>
      </w:r>
      <w:r>
        <w:rPr>
          <w:sz w:val="24"/>
          <w:szCs w:val="24"/>
        </w:rPr>
        <w:t xml:space="preserve"> </w:t>
      </w:r>
      <w:proofErr w:type="spellStart"/>
      <w:r>
        <w:rPr>
          <w:sz w:val="24"/>
          <w:szCs w:val="24"/>
        </w:rPr>
        <w:t>multielement</w:t>
      </w:r>
      <w:proofErr w:type="spellEnd"/>
      <w:r>
        <w:rPr>
          <w:sz w:val="24"/>
          <w:szCs w:val="24"/>
        </w:rPr>
        <w:t xml:space="preserve"> </w:t>
      </w:r>
      <w:r w:rsidRPr="00540ED2">
        <w:rPr>
          <w:sz w:val="24"/>
          <w:szCs w:val="24"/>
        </w:rPr>
        <w:t>solution (</w:t>
      </w:r>
      <w:r w:rsidR="00641D4C">
        <w:rPr>
          <w:sz w:val="24"/>
          <w:szCs w:val="24"/>
        </w:rPr>
        <w:t>Varian High-Purity Standards</w:t>
      </w:r>
      <w:r>
        <w:rPr>
          <w:sz w:val="24"/>
          <w:szCs w:val="24"/>
        </w:rPr>
        <w:t xml:space="preserve">). Ion optics </w:t>
      </w:r>
      <w:proofErr w:type="gramStart"/>
      <w:r>
        <w:rPr>
          <w:sz w:val="24"/>
          <w:szCs w:val="24"/>
        </w:rPr>
        <w:t>were</w:t>
      </w:r>
      <w:proofErr w:type="gramEnd"/>
      <w:r>
        <w:rPr>
          <w:sz w:val="24"/>
          <w:szCs w:val="24"/>
        </w:rPr>
        <w:t xml:space="preserve"> optimised for maximum U </w:t>
      </w:r>
      <w:r w:rsidR="006D2FF0">
        <w:rPr>
          <w:sz w:val="24"/>
          <w:szCs w:val="24"/>
        </w:rPr>
        <w:t>sensitivity;</w:t>
      </w:r>
      <w:r>
        <w:rPr>
          <w:sz w:val="24"/>
          <w:szCs w:val="24"/>
        </w:rPr>
        <w:t xml:space="preserve"> </w:t>
      </w:r>
      <w:r w:rsidR="006D2FF0">
        <w:rPr>
          <w:sz w:val="24"/>
          <w:szCs w:val="24"/>
        </w:rPr>
        <w:t>s</w:t>
      </w:r>
      <w:r>
        <w:rPr>
          <w:sz w:val="24"/>
          <w:szCs w:val="24"/>
        </w:rPr>
        <w:t xml:space="preserve">ensitivity was </w:t>
      </w:r>
      <w:r w:rsidRPr="00915E6C">
        <w:rPr>
          <w:sz w:val="24"/>
          <w:szCs w:val="24"/>
        </w:rPr>
        <w:t xml:space="preserve">approximately </w:t>
      </w:r>
      <w:r w:rsidR="00915E6C" w:rsidRPr="00915E6C">
        <w:rPr>
          <w:sz w:val="24"/>
          <w:szCs w:val="24"/>
        </w:rPr>
        <w:t>3.0x10</w:t>
      </w:r>
      <w:r w:rsidR="00915E6C" w:rsidRPr="00915E6C">
        <w:rPr>
          <w:sz w:val="24"/>
          <w:szCs w:val="24"/>
          <w:vertAlign w:val="superscript"/>
        </w:rPr>
        <w:t>5</w:t>
      </w:r>
      <w:r w:rsidRPr="00915E6C">
        <w:rPr>
          <w:sz w:val="24"/>
          <w:szCs w:val="24"/>
        </w:rPr>
        <w:t xml:space="preserve"> cps for 1 ng g</w:t>
      </w:r>
      <w:r w:rsidRPr="00915E6C">
        <w:rPr>
          <w:sz w:val="24"/>
          <w:szCs w:val="24"/>
          <w:vertAlign w:val="superscript"/>
        </w:rPr>
        <w:t>-1</w:t>
      </w:r>
      <w:r w:rsidRPr="00915E6C">
        <w:rPr>
          <w:sz w:val="24"/>
          <w:szCs w:val="24"/>
        </w:rPr>
        <w:t xml:space="preserve"> </w:t>
      </w:r>
      <w:r w:rsidRPr="00915E6C">
        <w:rPr>
          <w:sz w:val="24"/>
          <w:szCs w:val="24"/>
          <w:vertAlign w:val="superscript"/>
        </w:rPr>
        <w:t>233</w:t>
      </w:r>
      <w:r w:rsidRPr="00915E6C">
        <w:rPr>
          <w:sz w:val="24"/>
          <w:szCs w:val="24"/>
        </w:rPr>
        <w:t>U</w:t>
      </w:r>
      <w:r w:rsidRPr="00540ED2">
        <w:rPr>
          <w:sz w:val="24"/>
          <w:szCs w:val="24"/>
        </w:rPr>
        <w:t>.</w:t>
      </w:r>
    </w:p>
    <w:p w:rsidR="00540ED2" w:rsidRDefault="00540ED2" w:rsidP="00DC5717">
      <w:pPr>
        <w:jc w:val="both"/>
        <w:rPr>
          <w:sz w:val="24"/>
          <w:szCs w:val="24"/>
        </w:rPr>
      </w:pPr>
    </w:p>
    <w:p w:rsidR="009C5E74" w:rsidRPr="006E5C23" w:rsidRDefault="00656D1C" w:rsidP="00DC5717">
      <w:pPr>
        <w:overflowPunct/>
        <w:jc w:val="both"/>
        <w:textAlignment w:val="auto"/>
        <w:rPr>
          <w:rFonts w:ascii="TimesNewRoman" w:eastAsiaTheme="minorHAnsi" w:hAnsi="TimesNewRoman" w:cs="TimesNewRoman"/>
          <w:sz w:val="20"/>
          <w:lang w:val="en-AU"/>
        </w:rPr>
      </w:pPr>
      <w:r>
        <w:rPr>
          <w:sz w:val="24"/>
          <w:szCs w:val="24"/>
        </w:rPr>
        <w:lastRenderedPageBreak/>
        <w:t xml:space="preserve">The limit of detection </w:t>
      </w:r>
      <w:r w:rsidR="00B75FF4">
        <w:rPr>
          <w:sz w:val="24"/>
          <w:szCs w:val="24"/>
        </w:rPr>
        <w:t xml:space="preserve">(based on the three times the standard deviation of the blank method) for </w:t>
      </w:r>
      <w:r w:rsidR="00B75FF4" w:rsidRPr="006E5C23">
        <w:rPr>
          <w:sz w:val="24"/>
          <w:szCs w:val="24"/>
          <w:vertAlign w:val="superscript"/>
        </w:rPr>
        <w:t>233</w:t>
      </w:r>
      <w:r w:rsidR="00B75FF4">
        <w:rPr>
          <w:sz w:val="24"/>
          <w:szCs w:val="24"/>
        </w:rPr>
        <w:t xml:space="preserve">Pa was </w:t>
      </w:r>
      <w:r w:rsidR="00B75FF4" w:rsidRPr="000D10BA">
        <w:rPr>
          <w:sz w:val="24"/>
          <w:szCs w:val="24"/>
        </w:rPr>
        <w:t xml:space="preserve">~ </w:t>
      </w:r>
      <w:r w:rsidR="000D10BA">
        <w:rPr>
          <w:sz w:val="24"/>
          <w:szCs w:val="24"/>
        </w:rPr>
        <w:t xml:space="preserve">0.5 </w:t>
      </w:r>
      <w:proofErr w:type="spellStart"/>
      <w:r w:rsidR="000D10BA">
        <w:rPr>
          <w:sz w:val="24"/>
          <w:szCs w:val="24"/>
        </w:rPr>
        <w:t>pg</w:t>
      </w:r>
      <w:proofErr w:type="spellEnd"/>
      <w:r w:rsidR="000D10BA">
        <w:rPr>
          <w:sz w:val="24"/>
          <w:szCs w:val="24"/>
        </w:rPr>
        <w:t>/g</w:t>
      </w:r>
      <w:r w:rsidR="007C4E18">
        <w:rPr>
          <w:i/>
          <w:sz w:val="24"/>
          <w:szCs w:val="24"/>
        </w:rPr>
        <w:t>.</w:t>
      </w:r>
      <w:r w:rsidR="00B75FF4">
        <w:rPr>
          <w:sz w:val="24"/>
          <w:szCs w:val="24"/>
        </w:rPr>
        <w:t xml:space="preserve"> </w:t>
      </w:r>
      <w:r w:rsidR="000D10BA">
        <w:rPr>
          <w:sz w:val="24"/>
          <w:szCs w:val="24"/>
        </w:rPr>
        <w:t>Preliminary</w:t>
      </w:r>
      <w:r w:rsidR="002E1C61">
        <w:rPr>
          <w:sz w:val="24"/>
          <w:szCs w:val="24"/>
        </w:rPr>
        <w:t xml:space="preserve"> test work</w:t>
      </w:r>
      <w:r w:rsidR="006D2FF0">
        <w:rPr>
          <w:sz w:val="24"/>
          <w:szCs w:val="24"/>
        </w:rPr>
        <w:t xml:space="preserve"> using a pre</w:t>
      </w:r>
      <w:r w:rsidR="00811958">
        <w:rPr>
          <w:sz w:val="24"/>
          <w:szCs w:val="24"/>
        </w:rPr>
        <w:t>viously dated HEU sample from a</w:t>
      </w:r>
      <w:r w:rsidR="006D2FF0">
        <w:rPr>
          <w:sz w:val="24"/>
          <w:szCs w:val="24"/>
        </w:rPr>
        <w:t xml:space="preserve"> </w:t>
      </w:r>
      <w:r w:rsidR="006E5C23">
        <w:rPr>
          <w:sz w:val="24"/>
          <w:szCs w:val="24"/>
        </w:rPr>
        <w:t>Nuclear Forensics International Technical Working Group (</w:t>
      </w:r>
      <w:r w:rsidR="006D2FF0">
        <w:rPr>
          <w:sz w:val="24"/>
          <w:szCs w:val="24"/>
        </w:rPr>
        <w:t>ITWG</w:t>
      </w:r>
      <w:r w:rsidR="006E5C23">
        <w:rPr>
          <w:sz w:val="24"/>
          <w:szCs w:val="24"/>
        </w:rPr>
        <w:t>)</w:t>
      </w:r>
      <w:r w:rsidR="006D2FF0">
        <w:rPr>
          <w:sz w:val="24"/>
          <w:szCs w:val="24"/>
        </w:rPr>
        <w:t xml:space="preserve"> interlaboratory comparison exercise </w:t>
      </w:r>
      <w:r w:rsidR="006B505E">
        <w:rPr>
          <w:sz w:val="24"/>
          <w:szCs w:val="24"/>
        </w:rPr>
        <w:fldChar w:fldCharType="begin"/>
      </w:r>
      <w:r w:rsidR="00967267">
        <w:rPr>
          <w:sz w:val="24"/>
          <w:szCs w:val="24"/>
        </w:rPr>
        <w:instrText xml:space="preserve"> ADDIN EN.CITE &lt;EndNote&gt;&lt;Cite&gt;&lt;Author&gt;ITWG Exercise Coordinator&lt;/Author&gt;&lt;Year&gt;2011&lt;/Year&gt;&lt;RecNum&gt;257&lt;/RecNum&gt;&lt;DisplayText&gt;[16]&lt;/DisplayText&gt;&lt;record&gt;&lt;rec-number&gt;257&lt;/rec-number&gt;&lt;foreign-keys&gt;&lt;key app="EN" db-id="9efa05pxw0swsdesdrqvdf2hwzettxrraf5w"&gt;257&lt;/key&gt;&lt;/foreign-keys&gt;&lt;ref-type name="Journal Article"&gt;17&lt;/ref-type&gt;&lt;contributors&gt;&lt;authors&gt;&lt;author&gt;ITWG Exercise Coordinator, Richard Hanlen&lt;/author&gt;&lt;/authors&gt;&lt;/contributors&gt;&lt;titles&gt;&lt;title&gt;Nuclear Forensics International technical Working Group (ITWG) Round Robin 3 Exercise After Action and Lessons Learned Report&lt;/title&gt;&lt;/titles&gt;&lt;dates&gt;&lt;year&gt;2011&lt;/year&gt;&lt;/dates&gt;&lt;urls&gt;&lt;/urls&gt;&lt;/record&gt;&lt;/Cite&gt;&lt;/EndNote&gt;</w:instrText>
      </w:r>
      <w:r w:rsidR="006B505E">
        <w:rPr>
          <w:sz w:val="24"/>
          <w:szCs w:val="24"/>
        </w:rPr>
        <w:fldChar w:fldCharType="separate"/>
      </w:r>
      <w:r w:rsidR="00967267">
        <w:rPr>
          <w:noProof/>
          <w:sz w:val="24"/>
          <w:szCs w:val="24"/>
        </w:rPr>
        <w:t>[</w:t>
      </w:r>
      <w:hyperlink w:anchor="_ENREF_16" w:tooltip="ITWG Exercise Coordinator, 2011 #257" w:history="1">
        <w:r w:rsidR="00967267">
          <w:rPr>
            <w:noProof/>
            <w:sz w:val="24"/>
            <w:szCs w:val="24"/>
          </w:rPr>
          <w:t>16</w:t>
        </w:r>
      </w:hyperlink>
      <w:r w:rsidR="00967267">
        <w:rPr>
          <w:noProof/>
          <w:sz w:val="24"/>
          <w:szCs w:val="24"/>
        </w:rPr>
        <w:t>]</w:t>
      </w:r>
      <w:r w:rsidR="006B505E">
        <w:rPr>
          <w:sz w:val="24"/>
          <w:szCs w:val="24"/>
        </w:rPr>
        <w:fldChar w:fldCharType="end"/>
      </w:r>
      <w:r w:rsidR="006B505E">
        <w:rPr>
          <w:sz w:val="24"/>
          <w:szCs w:val="24"/>
        </w:rPr>
        <w:t xml:space="preserve"> </w:t>
      </w:r>
      <w:r w:rsidR="007942E6">
        <w:rPr>
          <w:sz w:val="24"/>
          <w:szCs w:val="24"/>
        </w:rPr>
        <w:t>as an unknown</w:t>
      </w:r>
      <w:r w:rsidR="00277AE9">
        <w:rPr>
          <w:sz w:val="24"/>
          <w:szCs w:val="24"/>
        </w:rPr>
        <w:t>,</w:t>
      </w:r>
      <w:r w:rsidR="007942E6">
        <w:rPr>
          <w:sz w:val="24"/>
          <w:szCs w:val="24"/>
        </w:rPr>
        <w:t xml:space="preserve"> </w:t>
      </w:r>
      <w:r w:rsidR="00F315DD">
        <w:rPr>
          <w:sz w:val="24"/>
          <w:szCs w:val="24"/>
        </w:rPr>
        <w:t xml:space="preserve">NBS </w:t>
      </w:r>
      <w:r w:rsidR="007942E6">
        <w:rPr>
          <w:sz w:val="24"/>
          <w:szCs w:val="24"/>
        </w:rPr>
        <w:t xml:space="preserve">U100 to calibrate the </w:t>
      </w:r>
      <w:r w:rsidR="007942E6" w:rsidRPr="007942E6">
        <w:rPr>
          <w:sz w:val="24"/>
          <w:szCs w:val="24"/>
          <w:vertAlign w:val="superscript"/>
        </w:rPr>
        <w:t>233</w:t>
      </w:r>
      <w:r w:rsidR="007942E6">
        <w:rPr>
          <w:sz w:val="24"/>
          <w:szCs w:val="24"/>
        </w:rPr>
        <w:t>Pa spike solution</w:t>
      </w:r>
      <w:r w:rsidR="00DC7BD9">
        <w:rPr>
          <w:sz w:val="24"/>
          <w:szCs w:val="24"/>
        </w:rPr>
        <w:t xml:space="preserve"> </w:t>
      </w:r>
      <w:r w:rsidR="00DC7BD9">
        <w:rPr>
          <w:sz w:val="24"/>
          <w:szCs w:val="24"/>
        </w:rPr>
        <w:fldChar w:fldCharType="begin"/>
      </w:r>
      <w:r w:rsidR="00DC7BD9">
        <w:rPr>
          <w:sz w:val="24"/>
          <w:szCs w:val="24"/>
        </w:rPr>
        <w:instrText xml:space="preserve"> ADDIN EN.CITE &lt;EndNote&gt;&lt;Cite&gt;&lt;Author&gt;Eppich&lt;/Author&gt;&lt;Year&gt;2013&lt;/Year&gt;&lt;RecNum&gt;12&lt;/RecNum&gt;&lt;DisplayText&gt;[1]&lt;/DisplayText&gt;&lt;record&gt;&lt;rec-number&gt;12&lt;/rec-number&gt;&lt;foreign-keys&gt;&lt;key app="EN" db-id="9efa05pxw0swsdesdrqvdf2hwzettxrraf5w"&gt;12&lt;/key&gt;&lt;/foreign-keys&gt;&lt;ref-type name="Journal Article"&gt;17&lt;/ref-type&gt;&lt;contributors&gt;&lt;authors&gt;&lt;author&gt;Eppich, Gary R.&lt;/author&gt;&lt;author&gt;Williams, Ross W.&lt;/author&gt;&lt;author&gt;Gaffney, Amy M.&lt;/author&gt;&lt;author&gt;Schorzman, Kerri C.&lt;/author&gt;&lt;/authors&gt;&lt;/contributors&gt;&lt;titles&gt;&lt;title&gt;235U-231Pa age dating of uranium materials for nuclear forensic investigations&lt;/title&gt;&lt;secondary-title&gt;Journal of Analytical Atomic Spectrometry&lt;/secondary-title&gt;&lt;/titles&gt;&lt;periodical&gt;&lt;full-title&gt;Journal of Analytical Atomic Spectrometry&lt;/full-title&gt;&lt;/periodical&gt;&lt;pages&gt;666-674&lt;/pages&gt;&lt;volume&gt;28&lt;/volume&gt;&lt;number&gt;5&lt;/number&gt;&lt;dates&gt;&lt;year&gt;2013&lt;/year&gt;&lt;/dates&gt;&lt;publisher&gt;The Royal Society of Chemistry&lt;/publisher&gt;&lt;isbn&gt;0267-9477&lt;/isbn&gt;&lt;work-type&gt;10.1039/C3JA50041A&lt;/work-type&gt;&lt;urls&gt;&lt;related-urls&gt;&lt;url&gt;http://dx.doi.org/10.1039/C3JA50041A&lt;/url&gt;&lt;/related-urls&gt;&lt;/urls&gt;&lt;electronic-resource-num&gt;10.1039/c3ja50041a&lt;/electronic-resource-num&gt;&lt;/record&gt;&lt;/Cite&gt;&lt;/EndNote&gt;</w:instrText>
      </w:r>
      <w:r w:rsidR="00DC7BD9">
        <w:rPr>
          <w:sz w:val="24"/>
          <w:szCs w:val="24"/>
        </w:rPr>
        <w:fldChar w:fldCharType="separate"/>
      </w:r>
      <w:r w:rsidR="00DC7BD9">
        <w:rPr>
          <w:noProof/>
          <w:sz w:val="24"/>
          <w:szCs w:val="24"/>
        </w:rPr>
        <w:t>[</w:t>
      </w:r>
      <w:hyperlink w:anchor="_ENREF_1" w:tooltip="Eppich, 2013 #12" w:history="1">
        <w:r w:rsidR="00967267">
          <w:rPr>
            <w:noProof/>
            <w:sz w:val="24"/>
            <w:szCs w:val="24"/>
          </w:rPr>
          <w:t>1</w:t>
        </w:r>
      </w:hyperlink>
      <w:r w:rsidR="00DC7BD9">
        <w:rPr>
          <w:noProof/>
          <w:sz w:val="24"/>
          <w:szCs w:val="24"/>
        </w:rPr>
        <w:t>]</w:t>
      </w:r>
      <w:r w:rsidR="00DC7BD9">
        <w:rPr>
          <w:sz w:val="24"/>
          <w:szCs w:val="24"/>
        </w:rPr>
        <w:fldChar w:fldCharType="end"/>
      </w:r>
      <w:r w:rsidR="00D26A65">
        <w:rPr>
          <w:sz w:val="24"/>
          <w:szCs w:val="24"/>
        </w:rPr>
        <w:t>,</w:t>
      </w:r>
      <w:r w:rsidR="00A82E09">
        <w:rPr>
          <w:sz w:val="24"/>
          <w:szCs w:val="24"/>
        </w:rPr>
        <w:t xml:space="preserve"> and </w:t>
      </w:r>
      <w:r w:rsidR="00230EF1">
        <w:rPr>
          <w:sz w:val="24"/>
          <w:szCs w:val="24"/>
        </w:rPr>
        <w:t>NBS</w:t>
      </w:r>
      <w:r w:rsidR="00F315DD">
        <w:rPr>
          <w:sz w:val="24"/>
          <w:szCs w:val="24"/>
        </w:rPr>
        <w:t xml:space="preserve"> </w:t>
      </w:r>
      <w:r w:rsidR="00230EF1">
        <w:rPr>
          <w:sz w:val="24"/>
          <w:szCs w:val="24"/>
        </w:rPr>
        <w:t>U500</w:t>
      </w:r>
      <w:r w:rsidR="00A82E09">
        <w:rPr>
          <w:sz w:val="24"/>
          <w:szCs w:val="24"/>
        </w:rPr>
        <w:t xml:space="preserve"> for </w:t>
      </w:r>
      <w:r w:rsidR="009515B0">
        <w:rPr>
          <w:sz w:val="24"/>
          <w:szCs w:val="24"/>
        </w:rPr>
        <w:t xml:space="preserve">instrumental </w:t>
      </w:r>
      <w:r w:rsidR="00A82E09">
        <w:rPr>
          <w:sz w:val="24"/>
          <w:szCs w:val="24"/>
        </w:rPr>
        <w:t xml:space="preserve">mass bias correction, </w:t>
      </w:r>
      <w:r w:rsidR="00894071">
        <w:rPr>
          <w:sz w:val="24"/>
          <w:szCs w:val="24"/>
        </w:rPr>
        <w:t xml:space="preserve">gave </w:t>
      </w:r>
      <w:r w:rsidR="00BF59BA">
        <w:rPr>
          <w:sz w:val="24"/>
          <w:szCs w:val="24"/>
        </w:rPr>
        <w:t>good</w:t>
      </w:r>
      <w:r w:rsidR="00BA1A91">
        <w:rPr>
          <w:sz w:val="24"/>
          <w:szCs w:val="24"/>
        </w:rPr>
        <w:t xml:space="preserve"> agreement for the </w:t>
      </w:r>
      <w:r w:rsidR="00BA1A91" w:rsidRPr="00BA1A91">
        <w:rPr>
          <w:sz w:val="24"/>
          <w:szCs w:val="24"/>
          <w:vertAlign w:val="superscript"/>
        </w:rPr>
        <w:t>231</w:t>
      </w:r>
      <w:r w:rsidR="00BA1A91">
        <w:rPr>
          <w:sz w:val="24"/>
          <w:szCs w:val="24"/>
        </w:rPr>
        <w:t>Pa/</w:t>
      </w:r>
      <w:r w:rsidR="00BA1A91" w:rsidRPr="00BA1A91">
        <w:rPr>
          <w:sz w:val="24"/>
          <w:szCs w:val="24"/>
          <w:vertAlign w:val="superscript"/>
        </w:rPr>
        <w:t>235</w:t>
      </w:r>
      <w:r w:rsidR="00BA1A91">
        <w:rPr>
          <w:sz w:val="24"/>
          <w:szCs w:val="24"/>
        </w:rPr>
        <w:t>U age of the material</w:t>
      </w:r>
      <w:r w:rsidR="00DC7BD9">
        <w:rPr>
          <w:sz w:val="24"/>
          <w:szCs w:val="24"/>
        </w:rPr>
        <w:t xml:space="preserve"> (</w:t>
      </w:r>
      <w:r w:rsidR="00BE3007">
        <w:rPr>
          <w:sz w:val="24"/>
          <w:szCs w:val="24"/>
        </w:rPr>
        <w:t xml:space="preserve">i.e., result </w:t>
      </w:r>
      <w:r w:rsidR="009515B0">
        <w:rPr>
          <w:sz w:val="24"/>
          <w:szCs w:val="24"/>
        </w:rPr>
        <w:t>determined</w:t>
      </w:r>
      <w:r w:rsidR="00BE3007">
        <w:rPr>
          <w:sz w:val="24"/>
          <w:szCs w:val="24"/>
        </w:rPr>
        <w:t xml:space="preserve"> here </w:t>
      </w:r>
      <w:r w:rsidR="00DC7BD9">
        <w:rPr>
          <w:sz w:val="24"/>
          <w:szCs w:val="24"/>
        </w:rPr>
        <w:t xml:space="preserve">overlapped </w:t>
      </w:r>
      <w:r w:rsidR="00BE3007">
        <w:rPr>
          <w:sz w:val="24"/>
          <w:szCs w:val="24"/>
        </w:rPr>
        <w:t xml:space="preserve">with previously determined age </w:t>
      </w:r>
      <w:r w:rsidR="00DC7BD9">
        <w:rPr>
          <w:sz w:val="24"/>
          <w:szCs w:val="24"/>
        </w:rPr>
        <w:t>within the uncertainty of ~7%, k=2)</w:t>
      </w:r>
      <w:r w:rsidR="00BA1A91">
        <w:rPr>
          <w:sz w:val="24"/>
          <w:szCs w:val="24"/>
        </w:rPr>
        <w:t>.</w:t>
      </w:r>
    </w:p>
    <w:p w:rsidR="009C5E74" w:rsidRPr="00E7705D" w:rsidRDefault="009C5E74" w:rsidP="00DE5597">
      <w:pPr>
        <w:rPr>
          <w:sz w:val="24"/>
          <w:szCs w:val="24"/>
        </w:rPr>
      </w:pPr>
    </w:p>
    <w:p w:rsidR="001234CB" w:rsidRPr="001A1F79" w:rsidRDefault="001234CB" w:rsidP="001234CB">
      <w:pPr>
        <w:rPr>
          <w:b/>
          <w:i/>
          <w:sz w:val="24"/>
          <w:szCs w:val="24"/>
        </w:rPr>
      </w:pPr>
      <w:r>
        <w:rPr>
          <w:b/>
          <w:i/>
          <w:sz w:val="24"/>
          <w:szCs w:val="24"/>
        </w:rPr>
        <w:t>3.2</w:t>
      </w:r>
      <w:r w:rsidRPr="001A1F79">
        <w:rPr>
          <w:b/>
          <w:i/>
          <w:sz w:val="24"/>
          <w:szCs w:val="24"/>
        </w:rPr>
        <w:t xml:space="preserve"> </w:t>
      </w:r>
      <w:r>
        <w:rPr>
          <w:b/>
          <w:i/>
          <w:sz w:val="24"/>
          <w:szCs w:val="24"/>
        </w:rPr>
        <w:t xml:space="preserve">Separation and </w:t>
      </w:r>
      <w:r w:rsidRPr="001A1F79">
        <w:rPr>
          <w:b/>
          <w:i/>
          <w:sz w:val="24"/>
          <w:szCs w:val="24"/>
        </w:rPr>
        <w:t xml:space="preserve">Measurement of </w:t>
      </w:r>
      <w:r>
        <w:rPr>
          <w:b/>
          <w:i/>
          <w:sz w:val="24"/>
          <w:szCs w:val="24"/>
        </w:rPr>
        <w:t xml:space="preserve">Th and </w:t>
      </w:r>
      <w:r w:rsidRPr="001A1F79">
        <w:rPr>
          <w:b/>
          <w:i/>
          <w:sz w:val="24"/>
          <w:szCs w:val="24"/>
        </w:rPr>
        <w:t xml:space="preserve">Pa </w:t>
      </w:r>
    </w:p>
    <w:p w:rsidR="00042B2B" w:rsidRPr="00C71F03" w:rsidRDefault="00042B2B" w:rsidP="00042B2B">
      <w:pPr>
        <w:overflowPunct/>
        <w:autoSpaceDE/>
        <w:autoSpaceDN/>
        <w:adjustRightInd/>
        <w:spacing w:line="276" w:lineRule="auto"/>
        <w:jc w:val="both"/>
        <w:textAlignment w:val="auto"/>
        <w:rPr>
          <w:rFonts w:asciiTheme="minorHAnsi" w:eastAsiaTheme="minorHAnsi" w:hAnsiTheme="minorHAnsi" w:cstheme="minorBidi"/>
          <w:color w:val="FF0000"/>
          <w:sz w:val="24"/>
          <w:szCs w:val="24"/>
          <w:lang w:val="en-AU"/>
        </w:rPr>
      </w:pPr>
    </w:p>
    <w:p w:rsidR="00282257" w:rsidRPr="00042B2B" w:rsidRDefault="00282257" w:rsidP="00DC5717">
      <w:pPr>
        <w:overflowPunct/>
        <w:autoSpaceDE/>
        <w:autoSpaceDN/>
        <w:adjustRightInd/>
        <w:spacing w:after="200"/>
        <w:jc w:val="both"/>
        <w:textAlignment w:val="auto"/>
        <w:rPr>
          <w:rFonts w:eastAsiaTheme="minorHAnsi"/>
          <w:sz w:val="24"/>
          <w:szCs w:val="24"/>
          <w:lang w:val="en-AU"/>
        </w:rPr>
      </w:pPr>
      <w:r w:rsidRPr="00042B2B">
        <w:rPr>
          <w:rFonts w:eastAsiaTheme="minorHAnsi"/>
          <w:sz w:val="24"/>
          <w:szCs w:val="24"/>
          <w:lang w:val="en-AU"/>
        </w:rPr>
        <w:t>The planned U</w:t>
      </w:r>
      <w:r w:rsidR="000C6013">
        <w:rPr>
          <w:rFonts w:eastAsiaTheme="minorHAnsi"/>
          <w:sz w:val="24"/>
          <w:szCs w:val="24"/>
          <w:lang w:val="en-AU"/>
        </w:rPr>
        <w:t>/Th</w:t>
      </w:r>
      <w:r w:rsidRPr="00042B2B">
        <w:rPr>
          <w:rFonts w:eastAsiaTheme="minorHAnsi"/>
          <w:sz w:val="24"/>
          <w:szCs w:val="24"/>
          <w:lang w:val="en-AU"/>
        </w:rPr>
        <w:t>/Pa separation scheme for uran</w:t>
      </w:r>
      <w:r w:rsidR="001065F5">
        <w:rPr>
          <w:rFonts w:eastAsiaTheme="minorHAnsi"/>
          <w:sz w:val="24"/>
          <w:szCs w:val="24"/>
          <w:lang w:val="en-AU"/>
        </w:rPr>
        <w:t>ium samples is given in Figure 3</w:t>
      </w:r>
      <w:r w:rsidRPr="00042B2B">
        <w:rPr>
          <w:rFonts w:eastAsiaTheme="minorHAnsi"/>
          <w:sz w:val="24"/>
          <w:szCs w:val="24"/>
          <w:lang w:val="en-AU"/>
        </w:rPr>
        <w:t xml:space="preserve">. </w:t>
      </w:r>
      <w:r>
        <w:rPr>
          <w:rFonts w:eastAsiaTheme="minorHAnsi"/>
          <w:sz w:val="24"/>
          <w:szCs w:val="24"/>
          <w:lang w:val="en-AU"/>
        </w:rPr>
        <w:t xml:space="preserve">This procedure allows </w:t>
      </w:r>
      <w:r w:rsidR="003819CE">
        <w:rPr>
          <w:rFonts w:eastAsiaTheme="minorHAnsi"/>
          <w:sz w:val="24"/>
          <w:szCs w:val="24"/>
          <w:lang w:val="en-AU"/>
        </w:rPr>
        <w:t xml:space="preserve">for the </w:t>
      </w:r>
      <w:r>
        <w:rPr>
          <w:rFonts w:eastAsiaTheme="minorHAnsi"/>
          <w:sz w:val="24"/>
          <w:szCs w:val="24"/>
          <w:lang w:val="en-AU"/>
        </w:rPr>
        <w:t xml:space="preserve">measurement of U </w:t>
      </w:r>
      <w:proofErr w:type="spellStart"/>
      <w:r>
        <w:rPr>
          <w:rFonts w:eastAsiaTheme="minorHAnsi"/>
          <w:sz w:val="24"/>
          <w:szCs w:val="24"/>
          <w:lang w:val="en-AU"/>
        </w:rPr>
        <w:t>isotopics</w:t>
      </w:r>
      <w:proofErr w:type="spellEnd"/>
      <w:r>
        <w:rPr>
          <w:rFonts w:eastAsiaTheme="minorHAnsi"/>
          <w:sz w:val="24"/>
          <w:szCs w:val="24"/>
          <w:lang w:val="en-AU"/>
        </w:rPr>
        <w:t xml:space="preserve">, </w:t>
      </w:r>
      <w:r w:rsidR="006D68D0" w:rsidRPr="006D68D0">
        <w:rPr>
          <w:rFonts w:eastAsiaTheme="minorHAnsi"/>
          <w:sz w:val="24"/>
          <w:szCs w:val="24"/>
          <w:vertAlign w:val="superscript"/>
          <w:lang w:val="en-AU"/>
        </w:rPr>
        <w:t>230</w:t>
      </w:r>
      <w:r w:rsidR="006D68D0">
        <w:rPr>
          <w:rFonts w:eastAsiaTheme="minorHAnsi"/>
          <w:sz w:val="24"/>
          <w:szCs w:val="24"/>
          <w:lang w:val="en-AU"/>
        </w:rPr>
        <w:t>Th</w:t>
      </w:r>
      <w:r>
        <w:rPr>
          <w:rFonts w:eastAsiaTheme="minorHAnsi"/>
          <w:sz w:val="24"/>
          <w:szCs w:val="24"/>
          <w:lang w:val="en-AU"/>
        </w:rPr>
        <w:t xml:space="preserve"> and </w:t>
      </w:r>
      <w:r w:rsidR="006D68D0" w:rsidRPr="006D68D0">
        <w:rPr>
          <w:rFonts w:eastAsiaTheme="minorHAnsi"/>
          <w:sz w:val="24"/>
          <w:szCs w:val="24"/>
          <w:vertAlign w:val="superscript"/>
          <w:lang w:val="en-AU"/>
        </w:rPr>
        <w:t>231</w:t>
      </w:r>
      <w:r w:rsidR="006D68D0">
        <w:rPr>
          <w:rFonts w:eastAsiaTheme="minorHAnsi"/>
          <w:sz w:val="24"/>
          <w:szCs w:val="24"/>
          <w:lang w:val="en-AU"/>
        </w:rPr>
        <w:t>Pa</w:t>
      </w:r>
      <w:r>
        <w:rPr>
          <w:rFonts w:eastAsiaTheme="minorHAnsi"/>
          <w:sz w:val="24"/>
          <w:szCs w:val="24"/>
          <w:lang w:val="en-AU"/>
        </w:rPr>
        <w:t xml:space="preserve">, to enable the application of both the </w:t>
      </w:r>
      <w:r w:rsidRPr="00BA5EC8">
        <w:rPr>
          <w:rFonts w:eastAsiaTheme="minorHAnsi"/>
          <w:sz w:val="24"/>
          <w:szCs w:val="24"/>
          <w:vertAlign w:val="superscript"/>
          <w:lang w:val="en-AU"/>
        </w:rPr>
        <w:t>230</w:t>
      </w:r>
      <w:r>
        <w:rPr>
          <w:rFonts w:eastAsiaTheme="minorHAnsi"/>
          <w:sz w:val="24"/>
          <w:szCs w:val="24"/>
          <w:lang w:val="en-AU"/>
        </w:rPr>
        <w:t>Th/</w:t>
      </w:r>
      <w:r w:rsidRPr="00BA5EC8">
        <w:rPr>
          <w:rFonts w:eastAsiaTheme="minorHAnsi"/>
          <w:sz w:val="24"/>
          <w:szCs w:val="24"/>
          <w:vertAlign w:val="superscript"/>
          <w:lang w:val="en-AU"/>
        </w:rPr>
        <w:t>234</w:t>
      </w:r>
      <w:r>
        <w:rPr>
          <w:rFonts w:eastAsiaTheme="minorHAnsi"/>
          <w:sz w:val="24"/>
          <w:szCs w:val="24"/>
          <w:lang w:val="en-AU"/>
        </w:rPr>
        <w:t xml:space="preserve">U and </w:t>
      </w:r>
      <w:r w:rsidRPr="00BA5EC8">
        <w:rPr>
          <w:rFonts w:eastAsiaTheme="minorHAnsi"/>
          <w:sz w:val="24"/>
          <w:szCs w:val="24"/>
          <w:vertAlign w:val="superscript"/>
          <w:lang w:val="en-AU"/>
        </w:rPr>
        <w:t>231</w:t>
      </w:r>
      <w:r>
        <w:rPr>
          <w:rFonts w:eastAsiaTheme="minorHAnsi"/>
          <w:sz w:val="24"/>
          <w:szCs w:val="24"/>
          <w:lang w:val="en-AU"/>
        </w:rPr>
        <w:t>Pa/</w:t>
      </w:r>
      <w:r w:rsidRPr="00BA5EC8">
        <w:rPr>
          <w:rFonts w:eastAsiaTheme="minorHAnsi"/>
          <w:sz w:val="24"/>
          <w:szCs w:val="24"/>
          <w:vertAlign w:val="superscript"/>
          <w:lang w:val="en-AU"/>
        </w:rPr>
        <w:t>235</w:t>
      </w:r>
      <w:r>
        <w:rPr>
          <w:rFonts w:eastAsiaTheme="minorHAnsi"/>
          <w:sz w:val="24"/>
          <w:szCs w:val="24"/>
          <w:lang w:val="en-AU"/>
        </w:rPr>
        <w:t xml:space="preserve">U isotope chronometers </w:t>
      </w:r>
      <w:r w:rsidR="00BF59BA">
        <w:rPr>
          <w:rFonts w:eastAsiaTheme="minorHAnsi"/>
          <w:sz w:val="24"/>
          <w:szCs w:val="24"/>
          <w:lang w:val="en-AU"/>
        </w:rPr>
        <w:t xml:space="preserve">in </w:t>
      </w:r>
      <w:proofErr w:type="gramStart"/>
      <w:r w:rsidR="00BF59BA">
        <w:rPr>
          <w:rFonts w:eastAsiaTheme="minorHAnsi"/>
          <w:sz w:val="24"/>
          <w:szCs w:val="24"/>
          <w:lang w:val="en-AU"/>
        </w:rPr>
        <w:t>a</w:t>
      </w:r>
      <w:r>
        <w:rPr>
          <w:rFonts w:eastAsiaTheme="minorHAnsi"/>
          <w:sz w:val="24"/>
          <w:szCs w:val="24"/>
          <w:lang w:val="en-AU"/>
        </w:rPr>
        <w:t xml:space="preserve"> single</w:t>
      </w:r>
      <w:proofErr w:type="gramEnd"/>
      <w:r>
        <w:rPr>
          <w:rFonts w:eastAsiaTheme="minorHAnsi"/>
          <w:sz w:val="24"/>
          <w:szCs w:val="24"/>
          <w:lang w:val="en-AU"/>
        </w:rPr>
        <w:t xml:space="preserve"> sample dissolution. </w:t>
      </w: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76672" behindDoc="0" locked="0" layoutInCell="1" allowOverlap="1" wp14:anchorId="261E2553" wp14:editId="6D8A9C32">
                <wp:simplePos x="0" y="0"/>
                <wp:positionH relativeFrom="column">
                  <wp:posOffset>1325245</wp:posOffset>
                </wp:positionH>
                <wp:positionV relativeFrom="paragraph">
                  <wp:posOffset>104140</wp:posOffset>
                </wp:positionV>
                <wp:extent cx="2391410" cy="280670"/>
                <wp:effectExtent l="0" t="0" r="17780" b="1841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1410" cy="280670"/>
                        </a:xfrm>
                        <a:prstGeom prst="rect">
                          <a:avLst/>
                        </a:prstGeom>
                        <a:noFill/>
                        <a:ln w="12700" algn="ctr">
                          <a:solidFill>
                            <a:sysClr val="windowText" lastClr="000000"/>
                          </a:solidFill>
                          <a:miter lim="800000"/>
                          <a:headEnd/>
                          <a:tailEnd/>
                        </a:ln>
                        <a:effectLst/>
                      </wps:spPr>
                      <wps:txbx>
                        <w:txbxContent>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Uranium dissolution (in 8 M HNO</w:t>
                            </w:r>
                            <w:r w:rsidRPr="00677559">
                              <w:rPr>
                                <w:color w:val="000000" w:themeColor="text1"/>
                                <w:kern w:val="24"/>
                                <w:sz w:val="22"/>
                                <w:szCs w:val="22"/>
                                <w:vertAlign w:val="subscript"/>
                                <w:lang w:val="en-GB"/>
                              </w:rPr>
                              <w:t>3</w:t>
                            </w:r>
                            <w:r w:rsidRPr="00042B2B">
                              <w:rPr>
                                <w:color w:val="000000" w:themeColor="text1"/>
                                <w:kern w:val="24"/>
                                <w:sz w:val="22"/>
                                <w:szCs w:val="22"/>
                                <w:lang w:val="en-GB"/>
                              </w:rPr>
                              <w:t>)</w:t>
                            </w:r>
                          </w:p>
                        </w:txbxContent>
                      </wps:txbx>
                      <wps:bodyPr wrap="none" lIns="96838" tIns="47625" rIns="96838" bIns="47625">
                        <a:spAutoFit/>
                      </wps:bodyPr>
                    </wps:wsp>
                  </a:graphicData>
                </a:graphic>
              </wp:anchor>
            </w:drawing>
          </mc:Choice>
          <mc:Fallback>
            <w:pict>
              <v:shape id="_x0000_s1028" type="#_x0000_t202" style="position:absolute;margin-left:104.35pt;margin-top:8.2pt;width:188.3pt;height:22.1pt;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" filled="f" strokecolor="windowText" strokeweight="1pt">
                <v:textbox style="mso-fit-shape-to-text:t" inset="2.68994mm,3.75pt,2.68994mm,3.75pt">
                  <w:txbxContent>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Uranium dissolution (in 8 M HNO</w:t>
                      </w:r>
                      <w:r w:rsidRPr="00677559">
                        <w:rPr>
                          <w:color w:val="000000" w:themeColor="text1"/>
                          <w:kern w:val="24"/>
                          <w:sz w:val="22"/>
                          <w:szCs w:val="22"/>
                          <w:vertAlign w:val="subscript"/>
                          <w:lang w:val="en-GB"/>
                        </w:rPr>
                        <w:t>3</w:t>
                      </w:r>
                      <w:r w:rsidRPr="00042B2B">
                        <w:rPr>
                          <w:color w:val="000000" w:themeColor="text1"/>
                          <w:kern w:val="24"/>
                          <w:sz w:val="22"/>
                          <w:szCs w:val="22"/>
                          <w:lang w:val="en-GB"/>
                        </w:rPr>
                        <w:t>)</w:t>
                      </w:r>
                    </w:p>
                  </w:txbxContent>
                </v:textbox>
              </v:shape>
            </w:pict>
          </mc:Fallback>
        </mc:AlternateContent>
      </w: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83840" behindDoc="0" locked="0" layoutInCell="1" allowOverlap="1" wp14:anchorId="79970918" wp14:editId="3244E351">
                <wp:simplePos x="0" y="0"/>
                <wp:positionH relativeFrom="column">
                  <wp:posOffset>2552700</wp:posOffset>
                </wp:positionH>
                <wp:positionV relativeFrom="paragraph">
                  <wp:posOffset>49530</wp:posOffset>
                </wp:positionV>
                <wp:extent cx="0" cy="427990"/>
                <wp:effectExtent l="95250" t="0" r="76200" b="48260"/>
                <wp:wrapNone/>
                <wp:docPr id="19" name="Straight Arrow Connector 19"/>
                <wp:cNvGraphicFramePr/>
                <a:graphic xmlns:a="http://schemas.openxmlformats.org/drawingml/2006/main">
                  <a:graphicData uri="http://schemas.microsoft.com/office/word/2010/wordprocessingShape">
                    <wps:wsp>
                      <wps:cNvCnPr/>
                      <wps:spPr>
                        <a:xfrm>
                          <a:off x="0" y="0"/>
                          <a:ext cx="0" cy="42799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9" o:spid="_x0000_s1026" type="#_x0000_t32" style="position:absolute;margin-left:201pt;margin-top:3.9pt;width:0;height:33.7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">
                <v:stroke endarrow="open"/>
              </v:shape>
            </w:pict>
          </mc:Fallback>
        </mc:AlternateContent>
      </w: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77696" behindDoc="0" locked="0" layoutInCell="1" allowOverlap="1" wp14:anchorId="17D16F2C" wp14:editId="58A2AF2B">
                <wp:simplePos x="0" y="0"/>
                <wp:positionH relativeFrom="column">
                  <wp:posOffset>1323340</wp:posOffset>
                </wp:positionH>
                <wp:positionV relativeFrom="paragraph">
                  <wp:posOffset>136525</wp:posOffset>
                </wp:positionV>
                <wp:extent cx="2423160" cy="280670"/>
                <wp:effectExtent l="0" t="0" r="27305" b="12065"/>
                <wp:wrapNone/>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3160" cy="280670"/>
                        </a:xfrm>
                        <a:prstGeom prst="rect">
                          <a:avLst/>
                        </a:prstGeom>
                        <a:noFill/>
                        <a:ln w="12700" algn="ctr">
                          <a:solidFill>
                            <a:sysClr val="windowText" lastClr="000000"/>
                          </a:solidFill>
                          <a:miter lim="800000"/>
                          <a:headEnd/>
                          <a:tailEnd/>
                        </a:ln>
                        <a:effectLst/>
                      </wps:spPr>
                      <wps:txbx>
                        <w:txbxContent>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Tracer addition (</w:t>
                            </w:r>
                            <w:r w:rsidRPr="00042B2B">
                              <w:rPr>
                                <w:color w:val="000000" w:themeColor="text1"/>
                                <w:kern w:val="24"/>
                                <w:position w:val="7"/>
                                <w:sz w:val="22"/>
                                <w:szCs w:val="22"/>
                                <w:vertAlign w:val="superscript"/>
                                <w:lang w:val="en-GB"/>
                              </w:rPr>
                              <w:t>236</w:t>
                            </w:r>
                            <w:r w:rsidRPr="00042B2B">
                              <w:rPr>
                                <w:color w:val="000000" w:themeColor="text1"/>
                                <w:kern w:val="24"/>
                                <w:sz w:val="22"/>
                                <w:szCs w:val="22"/>
                                <w:lang w:val="en-GB"/>
                              </w:rPr>
                              <w:t xml:space="preserve">U + </w:t>
                            </w:r>
                            <w:r w:rsidRPr="00042B2B">
                              <w:rPr>
                                <w:color w:val="000000" w:themeColor="text1"/>
                                <w:kern w:val="24"/>
                                <w:position w:val="7"/>
                                <w:sz w:val="22"/>
                                <w:szCs w:val="22"/>
                                <w:vertAlign w:val="superscript"/>
                                <w:lang w:val="en-GB"/>
                              </w:rPr>
                              <w:t>229</w:t>
                            </w:r>
                            <w:r w:rsidRPr="00042B2B">
                              <w:rPr>
                                <w:color w:val="000000" w:themeColor="text1"/>
                                <w:kern w:val="24"/>
                                <w:sz w:val="22"/>
                                <w:szCs w:val="22"/>
                                <w:lang w:val="en-GB"/>
                              </w:rPr>
                              <w:t xml:space="preserve">Th + </w:t>
                            </w:r>
                            <w:r w:rsidRPr="00042B2B">
                              <w:rPr>
                                <w:color w:val="000000" w:themeColor="text1"/>
                                <w:kern w:val="24"/>
                                <w:position w:val="7"/>
                                <w:sz w:val="22"/>
                                <w:szCs w:val="22"/>
                                <w:vertAlign w:val="superscript"/>
                                <w:lang w:val="en-GB"/>
                              </w:rPr>
                              <w:t>233</w:t>
                            </w:r>
                            <w:r w:rsidRPr="00042B2B">
                              <w:rPr>
                                <w:color w:val="000000" w:themeColor="text1"/>
                                <w:kern w:val="24"/>
                                <w:sz w:val="22"/>
                                <w:szCs w:val="22"/>
                                <w:lang w:val="en-GB"/>
                              </w:rPr>
                              <w:t>Pa)</w:t>
                            </w:r>
                          </w:p>
                        </w:txbxContent>
                      </wps:txbx>
                      <wps:bodyPr wrap="none" lIns="96838" tIns="47625" rIns="96838" bIns="47625">
                        <a:spAutoFit/>
                      </wps:bodyPr>
                    </wps:wsp>
                  </a:graphicData>
                </a:graphic>
              </wp:anchor>
            </w:drawing>
          </mc:Choice>
          <mc:Fallback>
            <w:pict>
              <v:shape id="Text Box 3" o:spid="_x0000_s1029" type="#_x0000_t202" style="position:absolute;margin-left:104.2pt;margin-top:10.75pt;width:190.8pt;height:22.1pt;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" filled="f" strokecolor="windowText" strokeweight="1pt">
                <v:textbox style="mso-fit-shape-to-text:t" inset="2.68994mm,3.75pt,2.68994mm,3.75pt">
                  <w:txbxContent>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Tracer addition (</w:t>
                      </w:r>
                      <w:r w:rsidRPr="00042B2B">
                        <w:rPr>
                          <w:color w:val="000000" w:themeColor="text1"/>
                          <w:kern w:val="24"/>
                          <w:position w:val="7"/>
                          <w:sz w:val="22"/>
                          <w:szCs w:val="22"/>
                          <w:vertAlign w:val="superscript"/>
                          <w:lang w:val="en-GB"/>
                        </w:rPr>
                        <w:t>236</w:t>
                      </w:r>
                      <w:r w:rsidRPr="00042B2B">
                        <w:rPr>
                          <w:color w:val="000000" w:themeColor="text1"/>
                          <w:kern w:val="24"/>
                          <w:sz w:val="22"/>
                          <w:szCs w:val="22"/>
                          <w:lang w:val="en-GB"/>
                        </w:rPr>
                        <w:t xml:space="preserve">U + </w:t>
                      </w:r>
                      <w:r w:rsidRPr="00042B2B">
                        <w:rPr>
                          <w:color w:val="000000" w:themeColor="text1"/>
                          <w:kern w:val="24"/>
                          <w:position w:val="7"/>
                          <w:sz w:val="22"/>
                          <w:szCs w:val="22"/>
                          <w:vertAlign w:val="superscript"/>
                          <w:lang w:val="en-GB"/>
                        </w:rPr>
                        <w:t>229</w:t>
                      </w:r>
                      <w:r w:rsidRPr="00042B2B">
                        <w:rPr>
                          <w:color w:val="000000" w:themeColor="text1"/>
                          <w:kern w:val="24"/>
                          <w:sz w:val="22"/>
                          <w:szCs w:val="22"/>
                          <w:lang w:val="en-GB"/>
                        </w:rPr>
                        <w:t xml:space="preserve">Th + </w:t>
                      </w:r>
                      <w:r w:rsidRPr="00042B2B">
                        <w:rPr>
                          <w:color w:val="000000" w:themeColor="text1"/>
                          <w:kern w:val="24"/>
                          <w:position w:val="7"/>
                          <w:sz w:val="22"/>
                          <w:szCs w:val="22"/>
                          <w:vertAlign w:val="superscript"/>
                          <w:lang w:val="en-GB"/>
                        </w:rPr>
                        <w:t>233</w:t>
                      </w:r>
                      <w:r w:rsidRPr="00042B2B">
                        <w:rPr>
                          <w:color w:val="000000" w:themeColor="text1"/>
                          <w:kern w:val="24"/>
                          <w:sz w:val="22"/>
                          <w:szCs w:val="22"/>
                          <w:lang w:val="en-GB"/>
                        </w:rPr>
                        <w:t>Pa)</w:t>
                      </w:r>
                    </w:p>
                  </w:txbxContent>
                </v:textbox>
              </v:shape>
            </w:pict>
          </mc:Fallback>
        </mc:AlternateContent>
      </w: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84864" behindDoc="0" locked="0" layoutInCell="1" allowOverlap="1" wp14:anchorId="7426E9B2" wp14:editId="13E05325">
                <wp:simplePos x="0" y="0"/>
                <wp:positionH relativeFrom="column">
                  <wp:posOffset>2552700</wp:posOffset>
                </wp:positionH>
                <wp:positionV relativeFrom="paragraph">
                  <wp:posOffset>126365</wp:posOffset>
                </wp:positionV>
                <wp:extent cx="0" cy="459740"/>
                <wp:effectExtent l="95250" t="0" r="57150" b="54610"/>
                <wp:wrapNone/>
                <wp:docPr id="3" name="Straight Arrow Connector 3"/>
                <wp:cNvGraphicFramePr/>
                <a:graphic xmlns:a="http://schemas.openxmlformats.org/drawingml/2006/main">
                  <a:graphicData uri="http://schemas.microsoft.com/office/word/2010/wordprocessingShape">
                    <wps:wsp>
                      <wps:cNvCnPr/>
                      <wps:spPr>
                        <a:xfrm>
                          <a:off x="0" y="0"/>
                          <a:ext cx="0" cy="45974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3" o:spid="_x0000_s1026" type="#_x0000_t32" style="position:absolute;margin-left:201pt;margin-top:9.95pt;width:0;height:36.2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">
                <v:stroke endarrow="open"/>
              </v:shape>
            </w:pict>
          </mc:Fallback>
        </mc:AlternateContent>
      </w: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78720" behindDoc="0" locked="0" layoutInCell="1" allowOverlap="1" wp14:anchorId="1FE26120" wp14:editId="4AB4C252">
                <wp:simplePos x="0" y="0"/>
                <wp:positionH relativeFrom="column">
                  <wp:posOffset>1320800</wp:posOffset>
                </wp:positionH>
                <wp:positionV relativeFrom="paragraph">
                  <wp:posOffset>249555</wp:posOffset>
                </wp:positionV>
                <wp:extent cx="2439670" cy="280670"/>
                <wp:effectExtent l="0" t="0" r="16510" b="18415"/>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9670" cy="280670"/>
                        </a:xfrm>
                        <a:prstGeom prst="rect">
                          <a:avLst/>
                        </a:prstGeom>
                        <a:noFill/>
                        <a:ln w="12700" algn="ctr">
                          <a:solidFill>
                            <a:sysClr val="windowText" lastClr="000000"/>
                          </a:solidFill>
                          <a:miter lim="800000"/>
                          <a:headEnd/>
                          <a:tailEnd/>
                        </a:ln>
                        <a:effectLst/>
                      </wps:spPr>
                      <wps:txbx>
                        <w:txbxContent>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Evaporate and re-dissolve in 9M HCl</w:t>
                            </w:r>
                          </w:p>
                        </w:txbxContent>
                      </wps:txbx>
                      <wps:bodyPr wrap="none" lIns="96838" tIns="47625" rIns="96838" bIns="47625">
                        <a:spAutoFit/>
                      </wps:bodyPr>
                    </wps:wsp>
                  </a:graphicData>
                </a:graphic>
              </wp:anchor>
            </w:drawing>
          </mc:Choice>
          <mc:Fallback>
            <w:pict>
              <v:shape id="Text Box 4" o:spid="_x0000_s1030" type="#_x0000_t202" style="position:absolute;margin-left:104pt;margin-top:19.65pt;width:192.1pt;height:22.1pt;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" filled="f" strokecolor="windowText" strokeweight="1pt">
                <v:textbox style="mso-fit-shape-to-text:t" inset="2.68994mm,3.75pt,2.68994mm,3.75pt">
                  <w:txbxContent>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Evaporate and re-dissolve in 9M HCl</w:t>
                      </w:r>
                    </w:p>
                  </w:txbxContent>
                </v:textbox>
              </v:shape>
            </w:pict>
          </mc:Fallback>
        </mc:AlternateContent>
      </w: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85888" behindDoc="0" locked="0" layoutInCell="1" allowOverlap="1" wp14:anchorId="138F9863" wp14:editId="06D5C437">
                <wp:simplePos x="0" y="0"/>
                <wp:positionH relativeFrom="column">
                  <wp:posOffset>2552700</wp:posOffset>
                </wp:positionH>
                <wp:positionV relativeFrom="paragraph">
                  <wp:posOffset>190500</wp:posOffset>
                </wp:positionV>
                <wp:extent cx="0" cy="447040"/>
                <wp:effectExtent l="95250" t="0" r="76200" b="48260"/>
                <wp:wrapNone/>
                <wp:docPr id="20" name="Straight Arrow Connector 20"/>
                <wp:cNvGraphicFramePr/>
                <a:graphic xmlns:a="http://schemas.openxmlformats.org/drawingml/2006/main">
                  <a:graphicData uri="http://schemas.microsoft.com/office/word/2010/wordprocessingShape">
                    <wps:wsp>
                      <wps:cNvCnPr/>
                      <wps:spPr>
                        <a:xfrm>
                          <a:off x="0" y="0"/>
                          <a:ext cx="0" cy="44704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20" o:spid="_x0000_s1026" type="#_x0000_t32" style="position:absolute;margin-left:201pt;margin-top:15pt;width:0;height:35.2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">
                <v:stroke endarrow="open"/>
              </v:shape>
            </w:pict>
          </mc:Fallback>
        </mc:AlternateContent>
      </w: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79744" behindDoc="0" locked="0" layoutInCell="1" allowOverlap="1" wp14:anchorId="51D538F0" wp14:editId="7BF6298C">
                <wp:simplePos x="0" y="0"/>
                <wp:positionH relativeFrom="column">
                  <wp:posOffset>1210945</wp:posOffset>
                </wp:positionH>
                <wp:positionV relativeFrom="paragraph">
                  <wp:posOffset>299085</wp:posOffset>
                </wp:positionV>
                <wp:extent cx="2734945" cy="280670"/>
                <wp:effectExtent l="0" t="0" r="11430" b="18415"/>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4945" cy="280670"/>
                        </a:xfrm>
                        <a:prstGeom prst="rect">
                          <a:avLst/>
                        </a:prstGeom>
                        <a:noFill/>
                        <a:ln w="12700" algn="ctr">
                          <a:solidFill>
                            <a:sysClr val="windowText" lastClr="000000"/>
                          </a:solidFill>
                          <a:miter lim="800000"/>
                          <a:headEnd/>
                          <a:tailEnd/>
                        </a:ln>
                        <a:effectLst/>
                      </wps:spPr>
                      <wps:txbx>
                        <w:txbxContent>
                          <w:p w:rsidR="00042B2B" w:rsidRPr="00042B2B" w:rsidRDefault="00042B2B" w:rsidP="00042B2B">
                            <w:pPr>
                              <w:pStyle w:val="NormalWeb"/>
                              <w:kinsoku w:val="0"/>
                              <w:overflowPunct w:val="0"/>
                              <w:spacing w:before="0" w:beforeAutospacing="0" w:after="0" w:afterAutospacing="0"/>
                              <w:jc w:val="center"/>
                              <w:textAlignment w:val="baseline"/>
                              <w:rPr>
                                <w:sz w:val="22"/>
                                <w:szCs w:val="22"/>
                              </w:rPr>
                            </w:pPr>
                            <w:r w:rsidRPr="00042B2B">
                              <w:rPr>
                                <w:color w:val="000000" w:themeColor="text1"/>
                                <w:kern w:val="24"/>
                                <w:sz w:val="22"/>
                                <w:szCs w:val="22"/>
                                <w:lang w:val="en-GB"/>
                              </w:rPr>
                              <w:t xml:space="preserve">U/Th/Pa separation using </w:t>
                            </w:r>
                            <w:proofErr w:type="spellStart"/>
                            <w:r w:rsidRPr="00042B2B">
                              <w:rPr>
                                <w:color w:val="000000" w:themeColor="text1"/>
                                <w:kern w:val="24"/>
                                <w:sz w:val="22"/>
                                <w:szCs w:val="22"/>
                                <w:lang w:val="en-GB"/>
                              </w:rPr>
                              <w:t>BioRad</w:t>
                            </w:r>
                            <w:proofErr w:type="spellEnd"/>
                            <w:r w:rsidRPr="00042B2B">
                              <w:rPr>
                                <w:color w:val="000000" w:themeColor="text1"/>
                                <w:kern w:val="24"/>
                                <w:sz w:val="22"/>
                                <w:szCs w:val="22"/>
                                <w:lang w:val="en-GB"/>
                              </w:rPr>
                              <w:t xml:space="preserve"> AG1</w:t>
                            </w:r>
                            <w:r w:rsidR="00271FC5">
                              <w:rPr>
                                <w:color w:val="000000" w:themeColor="text1"/>
                                <w:kern w:val="24"/>
                                <w:sz w:val="22"/>
                                <w:szCs w:val="22"/>
                                <w:lang w:val="en-GB"/>
                              </w:rPr>
                              <w:t>-X</w:t>
                            </w:r>
                            <w:r w:rsidRPr="00042B2B">
                              <w:rPr>
                                <w:color w:val="000000" w:themeColor="text1"/>
                                <w:kern w:val="24"/>
                                <w:sz w:val="22"/>
                                <w:szCs w:val="22"/>
                                <w:lang w:val="en-GB"/>
                              </w:rPr>
                              <w:t xml:space="preserve">8 </w:t>
                            </w:r>
                          </w:p>
                        </w:txbxContent>
                      </wps:txbx>
                      <wps:bodyPr wrap="none" lIns="96838" tIns="47625" rIns="96838" bIns="47625">
                        <a:spAutoFit/>
                      </wps:bodyPr>
                    </wps:wsp>
                  </a:graphicData>
                </a:graphic>
              </wp:anchor>
            </w:drawing>
          </mc:Choice>
          <mc:Fallback>
            <w:pict>
              <v:shape id="Text Box 5" o:spid="_x0000_s1031" type="#_x0000_t202" style="position:absolute;margin-left:95.35pt;margin-top:23.55pt;width:215.35pt;height:22.1pt;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" filled="f" strokecolor="windowText" strokeweight="1pt">
                <v:textbox style="mso-fit-shape-to-text:t" inset="2.68994mm,3.75pt,2.68994mm,3.75pt">
                  <w:txbxContent>
                    <w:p w:rsidR="00042B2B" w:rsidRPr="00042B2B" w:rsidRDefault="00042B2B" w:rsidP="00042B2B">
                      <w:pPr>
                        <w:pStyle w:val="NormalWeb"/>
                        <w:kinsoku w:val="0"/>
                        <w:overflowPunct w:val="0"/>
                        <w:spacing w:before="0" w:beforeAutospacing="0" w:after="0" w:afterAutospacing="0"/>
                        <w:jc w:val="center"/>
                        <w:textAlignment w:val="baseline"/>
                        <w:rPr>
                          <w:sz w:val="22"/>
                          <w:szCs w:val="22"/>
                        </w:rPr>
                      </w:pPr>
                      <w:r w:rsidRPr="00042B2B">
                        <w:rPr>
                          <w:color w:val="000000" w:themeColor="text1"/>
                          <w:kern w:val="24"/>
                          <w:sz w:val="22"/>
                          <w:szCs w:val="22"/>
                          <w:lang w:val="en-GB"/>
                        </w:rPr>
                        <w:t xml:space="preserve">U/Th/Pa separation using </w:t>
                      </w:r>
                      <w:proofErr w:type="spellStart"/>
                      <w:r w:rsidRPr="00042B2B">
                        <w:rPr>
                          <w:color w:val="000000" w:themeColor="text1"/>
                          <w:kern w:val="24"/>
                          <w:sz w:val="22"/>
                          <w:szCs w:val="22"/>
                          <w:lang w:val="en-GB"/>
                        </w:rPr>
                        <w:t>BioRad</w:t>
                      </w:r>
                      <w:proofErr w:type="spellEnd"/>
                      <w:r w:rsidRPr="00042B2B">
                        <w:rPr>
                          <w:color w:val="000000" w:themeColor="text1"/>
                          <w:kern w:val="24"/>
                          <w:sz w:val="22"/>
                          <w:szCs w:val="22"/>
                          <w:lang w:val="en-GB"/>
                        </w:rPr>
                        <w:t xml:space="preserve"> AG1</w:t>
                      </w:r>
                      <w:r w:rsidR="00271FC5">
                        <w:rPr>
                          <w:color w:val="000000" w:themeColor="text1"/>
                          <w:kern w:val="24"/>
                          <w:sz w:val="22"/>
                          <w:szCs w:val="22"/>
                          <w:lang w:val="en-GB"/>
                        </w:rPr>
                        <w:t>-X</w:t>
                      </w:r>
                      <w:r w:rsidRPr="00042B2B">
                        <w:rPr>
                          <w:color w:val="000000" w:themeColor="text1"/>
                          <w:kern w:val="24"/>
                          <w:sz w:val="22"/>
                          <w:szCs w:val="22"/>
                          <w:lang w:val="en-GB"/>
                        </w:rPr>
                        <w:t xml:space="preserve">8 </w:t>
                      </w:r>
                    </w:p>
                  </w:txbxContent>
                </v:textbox>
              </v:shape>
            </w:pict>
          </mc:Fallback>
        </mc:AlternateContent>
      </w: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88960" behindDoc="0" locked="0" layoutInCell="1" allowOverlap="1" wp14:anchorId="2DA4E250" wp14:editId="298AD3AE">
                <wp:simplePos x="0" y="0"/>
                <wp:positionH relativeFrom="column">
                  <wp:posOffset>2552700</wp:posOffset>
                </wp:positionH>
                <wp:positionV relativeFrom="paragraph">
                  <wp:posOffset>241935</wp:posOffset>
                </wp:positionV>
                <wp:extent cx="1943100" cy="675005"/>
                <wp:effectExtent l="0" t="0" r="57150" b="67945"/>
                <wp:wrapNone/>
                <wp:docPr id="18" name="Straight Arrow Connector 18"/>
                <wp:cNvGraphicFramePr/>
                <a:graphic xmlns:a="http://schemas.openxmlformats.org/drawingml/2006/main">
                  <a:graphicData uri="http://schemas.microsoft.com/office/word/2010/wordprocessingShape">
                    <wps:wsp>
                      <wps:cNvCnPr/>
                      <wps:spPr>
                        <a:xfrm>
                          <a:off x="0" y="0"/>
                          <a:ext cx="1943100" cy="67500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8" o:spid="_x0000_s1026" type="#_x0000_t32" style="position:absolute;margin-left:201pt;margin-top:19.05pt;width:153pt;height:53.1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">
                <v:stroke endarrow="open"/>
              </v:shape>
            </w:pict>
          </mc:Fallback>
        </mc:AlternateContent>
      </w: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87936" behindDoc="0" locked="0" layoutInCell="1" allowOverlap="1" wp14:anchorId="4DE79207" wp14:editId="47D9EBE3">
                <wp:simplePos x="0" y="0"/>
                <wp:positionH relativeFrom="column">
                  <wp:posOffset>2552700</wp:posOffset>
                </wp:positionH>
                <wp:positionV relativeFrom="paragraph">
                  <wp:posOffset>242570</wp:posOffset>
                </wp:positionV>
                <wp:extent cx="0" cy="675005"/>
                <wp:effectExtent l="76200" t="0" r="95250" b="48895"/>
                <wp:wrapNone/>
                <wp:docPr id="17" name="Straight Arrow Connector 17"/>
                <wp:cNvGraphicFramePr/>
                <a:graphic xmlns:a="http://schemas.openxmlformats.org/drawingml/2006/main">
                  <a:graphicData uri="http://schemas.microsoft.com/office/word/2010/wordprocessingShape">
                    <wps:wsp>
                      <wps:cNvCnPr/>
                      <wps:spPr>
                        <a:xfrm>
                          <a:off x="0" y="0"/>
                          <a:ext cx="0" cy="67500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7" o:spid="_x0000_s1026" type="#_x0000_t32" style="position:absolute;margin-left:201pt;margin-top:19.1pt;width:0;height:53.1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">
                <v:stroke endarrow="open"/>
              </v:shape>
            </w:pict>
          </mc:Fallback>
        </mc:AlternateContent>
      </w: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86912" behindDoc="0" locked="0" layoutInCell="1" allowOverlap="1" wp14:anchorId="0E3B3909" wp14:editId="1107D262">
                <wp:simplePos x="0" y="0"/>
                <wp:positionH relativeFrom="column">
                  <wp:posOffset>666750</wp:posOffset>
                </wp:positionH>
                <wp:positionV relativeFrom="paragraph">
                  <wp:posOffset>242570</wp:posOffset>
                </wp:positionV>
                <wp:extent cx="1885950" cy="675640"/>
                <wp:effectExtent l="38100" t="0" r="19050" b="67310"/>
                <wp:wrapNone/>
                <wp:docPr id="14" name="Straight Arrow Connector 14"/>
                <wp:cNvGraphicFramePr/>
                <a:graphic xmlns:a="http://schemas.openxmlformats.org/drawingml/2006/main">
                  <a:graphicData uri="http://schemas.microsoft.com/office/word/2010/wordprocessingShape">
                    <wps:wsp>
                      <wps:cNvCnPr/>
                      <wps:spPr>
                        <a:xfrm flipH="1">
                          <a:off x="0" y="0"/>
                          <a:ext cx="1885950" cy="67564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4" o:spid="_x0000_s1026" type="#_x0000_t32" style="position:absolute;margin-left:52.5pt;margin-top:19.1pt;width:148.5pt;height:53.2pt;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">
                <v:stroke endarrow="open"/>
              </v:shape>
            </w:pict>
          </mc:Fallback>
        </mc:AlternateContent>
      </w: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82816" behindDoc="0" locked="0" layoutInCell="1" allowOverlap="1" wp14:anchorId="741EB158" wp14:editId="58868291">
                <wp:simplePos x="0" y="0"/>
                <wp:positionH relativeFrom="column">
                  <wp:posOffset>3925570</wp:posOffset>
                </wp:positionH>
                <wp:positionV relativeFrom="paragraph">
                  <wp:posOffset>283845</wp:posOffset>
                </wp:positionV>
                <wp:extent cx="1790700" cy="647700"/>
                <wp:effectExtent l="0" t="0" r="19050" b="19050"/>
                <wp:wrapNone/>
                <wp:docPr id="1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647700"/>
                        </a:xfrm>
                        <a:prstGeom prst="rect">
                          <a:avLst/>
                        </a:prstGeom>
                        <a:noFill/>
                        <a:ln w="12700" algn="ctr">
                          <a:solidFill>
                            <a:sysClr val="windowText" lastClr="000000"/>
                          </a:solidFill>
                          <a:miter lim="800000"/>
                          <a:headEnd/>
                          <a:tailEnd/>
                        </a:ln>
                        <a:effectLst/>
                      </wps:spPr>
                      <wps:txbx>
                        <w:txbxContent>
                          <w:p w:rsidR="00042B2B" w:rsidRPr="00042B2B" w:rsidRDefault="00042B2B" w:rsidP="00042B2B">
                            <w:pPr>
                              <w:pStyle w:val="NormalWeb"/>
                              <w:kinsoku w:val="0"/>
                              <w:overflowPunct w:val="0"/>
                              <w:spacing w:before="0" w:beforeAutospacing="0" w:after="0" w:afterAutospacing="0"/>
                              <w:textAlignment w:val="baseline"/>
                              <w:rPr>
                                <w:color w:val="000000" w:themeColor="text1"/>
                                <w:kern w:val="24"/>
                                <w:sz w:val="22"/>
                                <w:szCs w:val="22"/>
                                <w:lang w:val="en-GB"/>
                              </w:rPr>
                            </w:pPr>
                            <w:r w:rsidRPr="00042B2B">
                              <w:rPr>
                                <w:color w:val="000000" w:themeColor="text1"/>
                                <w:kern w:val="24"/>
                                <w:sz w:val="22"/>
                                <w:szCs w:val="22"/>
                                <w:lang w:val="en-GB"/>
                              </w:rPr>
                              <w:t>U elution in</w:t>
                            </w:r>
                          </w:p>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0.1 M HCl or 2 M HNO</w:t>
                            </w:r>
                            <w:r w:rsidRPr="00042B2B">
                              <w:rPr>
                                <w:color w:val="000000" w:themeColor="text1"/>
                                <w:kern w:val="24"/>
                                <w:sz w:val="22"/>
                                <w:szCs w:val="22"/>
                                <w:vertAlign w:val="subscript"/>
                                <w:lang w:val="en-GB"/>
                              </w:rPr>
                              <w:t>3</w:t>
                            </w:r>
                          </w:p>
                        </w:txbxContent>
                      </wps:txbx>
                      <wps:bodyPr wrap="square" lIns="96838" tIns="47625" rIns="96838" bIns="47625">
                        <a:noAutofit/>
                      </wps:bodyPr>
                    </wps:wsp>
                  </a:graphicData>
                </a:graphic>
                <wp14:sizeRelH relativeFrom="margin">
                  <wp14:pctWidth>0</wp14:pctWidth>
                </wp14:sizeRelH>
                <wp14:sizeRelV relativeFrom="margin">
                  <wp14:pctHeight>0</wp14:pctHeight>
                </wp14:sizeRelV>
              </wp:anchor>
            </w:drawing>
          </mc:Choice>
          <mc:Fallback>
            <w:pict>
              <v:shape id="Text Box 6" o:spid="_x0000_s1032" type="#_x0000_t202" style="position:absolute;margin-left:309.1pt;margin-top:22.35pt;width:141pt;height:5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" filled="f" strokecolor="windowText" strokeweight="1pt">
                <v:textbox inset="2.68994mm,3.75pt,2.68994mm,3.75pt">
                  <w:txbxContent>
                    <w:p w:rsidR="00042B2B" w:rsidRPr="00042B2B" w:rsidRDefault="00042B2B" w:rsidP="00042B2B">
                      <w:pPr>
                        <w:pStyle w:val="NormalWeb"/>
                        <w:kinsoku w:val="0"/>
                        <w:overflowPunct w:val="0"/>
                        <w:spacing w:before="0" w:beforeAutospacing="0" w:after="0" w:afterAutospacing="0"/>
                        <w:textAlignment w:val="baseline"/>
                        <w:rPr>
                          <w:color w:val="000000" w:themeColor="text1"/>
                          <w:kern w:val="24"/>
                          <w:sz w:val="22"/>
                          <w:szCs w:val="22"/>
                          <w:lang w:val="en-GB"/>
                        </w:rPr>
                      </w:pPr>
                      <w:r w:rsidRPr="00042B2B">
                        <w:rPr>
                          <w:color w:val="000000" w:themeColor="text1"/>
                          <w:kern w:val="24"/>
                          <w:sz w:val="22"/>
                          <w:szCs w:val="22"/>
                          <w:lang w:val="en-GB"/>
                        </w:rPr>
                        <w:t>U elution in</w:t>
                      </w:r>
                    </w:p>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0.1 M HCl or 2 M HNO</w:t>
                      </w:r>
                      <w:r w:rsidRPr="00042B2B">
                        <w:rPr>
                          <w:color w:val="000000" w:themeColor="text1"/>
                          <w:kern w:val="24"/>
                          <w:sz w:val="22"/>
                          <w:szCs w:val="22"/>
                          <w:vertAlign w:val="subscript"/>
                          <w:lang w:val="en-GB"/>
                        </w:rPr>
                        <w:t>3</w:t>
                      </w:r>
                    </w:p>
                  </w:txbxContent>
                </v:textbox>
              </v:shape>
            </w:pict>
          </mc:Fallback>
        </mc:AlternateContent>
      </w: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81792" behindDoc="0" locked="0" layoutInCell="1" allowOverlap="1" wp14:anchorId="3B4BC96C" wp14:editId="657AF86B">
                <wp:simplePos x="0" y="0"/>
                <wp:positionH relativeFrom="column">
                  <wp:posOffset>2019300</wp:posOffset>
                </wp:positionH>
                <wp:positionV relativeFrom="paragraph">
                  <wp:posOffset>283845</wp:posOffset>
                </wp:positionV>
                <wp:extent cx="1514475" cy="504825"/>
                <wp:effectExtent l="0" t="0" r="28575" b="28575"/>
                <wp:wrapNone/>
                <wp:docPr id="1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475" cy="504825"/>
                        </a:xfrm>
                        <a:prstGeom prst="rect">
                          <a:avLst/>
                        </a:prstGeom>
                        <a:noFill/>
                        <a:ln w="12700" algn="ctr">
                          <a:solidFill>
                            <a:sysClr val="windowText" lastClr="000000"/>
                          </a:solidFill>
                          <a:miter lim="800000"/>
                          <a:headEnd/>
                          <a:tailEnd/>
                        </a:ln>
                        <a:effectLst/>
                      </wps:spPr>
                      <wps:txbx>
                        <w:txbxContent>
                          <w:p w:rsidR="00042B2B" w:rsidRPr="00042B2B" w:rsidRDefault="00042B2B" w:rsidP="00042B2B">
                            <w:pPr>
                              <w:pStyle w:val="NormalWeb"/>
                              <w:kinsoku w:val="0"/>
                              <w:overflowPunct w:val="0"/>
                              <w:spacing w:before="0" w:beforeAutospacing="0" w:after="0" w:afterAutospacing="0"/>
                              <w:textAlignment w:val="baseline"/>
                              <w:rPr>
                                <w:color w:val="000000" w:themeColor="text1"/>
                                <w:kern w:val="24"/>
                                <w:sz w:val="22"/>
                                <w:szCs w:val="22"/>
                                <w:lang w:val="en-GB"/>
                              </w:rPr>
                            </w:pPr>
                            <w:r w:rsidRPr="00042B2B">
                              <w:rPr>
                                <w:color w:val="000000" w:themeColor="text1"/>
                                <w:kern w:val="24"/>
                                <w:sz w:val="22"/>
                                <w:szCs w:val="22"/>
                                <w:lang w:val="en-GB"/>
                              </w:rPr>
                              <w:t>Pa elution in</w:t>
                            </w:r>
                          </w:p>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9 M HCl/ 0.1 M HF</w:t>
                            </w:r>
                          </w:p>
                        </w:txbxContent>
                      </wps:txbx>
                      <wps:bodyPr wrap="square" lIns="96838" tIns="47625" rIns="96838" bIns="47625">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159pt;margin-top:22.35pt;width:119.25pt;height:39.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" filled="f" strokecolor="windowText" strokeweight="1pt">
                <v:textbox inset="2.68994mm,3.75pt,2.68994mm,3.75pt">
                  <w:txbxContent>
                    <w:p w:rsidR="00042B2B" w:rsidRPr="00042B2B" w:rsidRDefault="00042B2B" w:rsidP="00042B2B">
                      <w:pPr>
                        <w:pStyle w:val="NormalWeb"/>
                        <w:kinsoku w:val="0"/>
                        <w:overflowPunct w:val="0"/>
                        <w:spacing w:before="0" w:beforeAutospacing="0" w:after="0" w:afterAutospacing="0"/>
                        <w:textAlignment w:val="baseline"/>
                        <w:rPr>
                          <w:color w:val="000000" w:themeColor="text1"/>
                          <w:kern w:val="24"/>
                          <w:sz w:val="22"/>
                          <w:szCs w:val="22"/>
                          <w:lang w:val="en-GB"/>
                        </w:rPr>
                      </w:pPr>
                      <w:r w:rsidRPr="00042B2B">
                        <w:rPr>
                          <w:color w:val="000000" w:themeColor="text1"/>
                          <w:kern w:val="24"/>
                          <w:sz w:val="22"/>
                          <w:szCs w:val="22"/>
                          <w:lang w:val="en-GB"/>
                        </w:rPr>
                        <w:t>Pa elution in</w:t>
                      </w:r>
                    </w:p>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9 M HCl/ 0.1 M HF</w:t>
                      </w:r>
                    </w:p>
                  </w:txbxContent>
                </v:textbox>
              </v:shape>
            </w:pict>
          </mc:Fallback>
        </mc:AlternateContent>
      </w:r>
      <w:r w:rsidRPr="00042B2B">
        <w:rPr>
          <w:rFonts w:asciiTheme="minorHAnsi" w:eastAsiaTheme="minorHAnsi" w:hAnsiTheme="minorHAnsi" w:cstheme="minorBidi"/>
          <w:noProof/>
          <w:sz w:val="24"/>
          <w:szCs w:val="24"/>
          <w:lang w:val="en-AU" w:eastAsia="en-AU"/>
        </w:rPr>
        <mc:AlternateContent>
          <mc:Choice Requires="wps">
            <w:drawing>
              <wp:anchor distT="0" distB="0" distL="114300" distR="114300" simplePos="0" relativeHeight="251680768" behindDoc="0" locked="0" layoutInCell="1" allowOverlap="1" wp14:anchorId="399905F3" wp14:editId="3E861664">
                <wp:simplePos x="0" y="0"/>
                <wp:positionH relativeFrom="column">
                  <wp:posOffset>-428625</wp:posOffset>
                </wp:positionH>
                <wp:positionV relativeFrom="paragraph">
                  <wp:posOffset>288290</wp:posOffset>
                </wp:positionV>
                <wp:extent cx="1943735" cy="280670"/>
                <wp:effectExtent l="0" t="0" r="18415" b="18415"/>
                <wp:wrapNone/>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735" cy="280670"/>
                        </a:xfrm>
                        <a:prstGeom prst="rect">
                          <a:avLst/>
                        </a:prstGeom>
                        <a:noFill/>
                        <a:ln w="12700" algn="ctr">
                          <a:solidFill>
                            <a:sysClr val="windowText" lastClr="000000"/>
                          </a:solidFill>
                          <a:miter lim="800000"/>
                          <a:headEnd/>
                          <a:tailEnd/>
                        </a:ln>
                        <a:effectLst/>
                      </wps:spPr>
                      <wps:txbx>
                        <w:txbxContent>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Th elution in 9 M HCl</w:t>
                            </w:r>
                          </w:p>
                        </w:txbxContent>
                      </wps:txbx>
                      <wps:bodyPr wrap="square" lIns="96838" tIns="47625" rIns="96838" bIns="47625">
                        <a:spAutoFit/>
                      </wps:bodyPr>
                    </wps:wsp>
                  </a:graphicData>
                </a:graphic>
              </wp:anchor>
            </w:drawing>
          </mc:Choice>
          <mc:Fallback>
            <w:pict>
              <v:shape id="_x0000_s1034" type="#_x0000_t202" style="position:absolute;margin-left:-33.75pt;margin-top:22.7pt;width:153.05pt;height:22.1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" filled="f" strokecolor="windowText" strokeweight="1pt">
                <v:textbox style="mso-fit-shape-to-text:t" inset="2.68994mm,3.75pt,2.68994mm,3.75pt">
                  <w:txbxContent>
                    <w:p w:rsidR="00042B2B" w:rsidRPr="00042B2B" w:rsidRDefault="00042B2B" w:rsidP="00042B2B">
                      <w:pPr>
                        <w:pStyle w:val="NormalWeb"/>
                        <w:kinsoku w:val="0"/>
                        <w:overflowPunct w:val="0"/>
                        <w:spacing w:before="0" w:beforeAutospacing="0" w:after="0" w:afterAutospacing="0"/>
                        <w:textAlignment w:val="baseline"/>
                        <w:rPr>
                          <w:sz w:val="22"/>
                          <w:szCs w:val="22"/>
                        </w:rPr>
                      </w:pPr>
                      <w:r w:rsidRPr="00042B2B">
                        <w:rPr>
                          <w:color w:val="000000" w:themeColor="text1"/>
                          <w:kern w:val="24"/>
                          <w:sz w:val="22"/>
                          <w:szCs w:val="22"/>
                          <w:lang w:val="en-GB"/>
                        </w:rPr>
                        <w:t>Th elution in 9 M HCl</w:t>
                      </w:r>
                    </w:p>
                  </w:txbxContent>
                </v:textbox>
              </v:shape>
            </w:pict>
          </mc:Fallback>
        </mc:AlternateContent>
      </w: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p>
    <w:p w:rsidR="00042B2B" w:rsidRPr="00042B2B" w:rsidRDefault="00042B2B" w:rsidP="00042B2B">
      <w:pPr>
        <w:overflowPunct/>
        <w:autoSpaceDE/>
        <w:autoSpaceDN/>
        <w:adjustRightInd/>
        <w:spacing w:after="200" w:line="276" w:lineRule="auto"/>
        <w:textAlignment w:val="auto"/>
        <w:rPr>
          <w:rFonts w:asciiTheme="minorHAnsi" w:eastAsiaTheme="minorHAnsi" w:hAnsiTheme="minorHAnsi" w:cstheme="minorBidi"/>
          <w:sz w:val="24"/>
          <w:szCs w:val="24"/>
          <w:lang w:val="en-AU"/>
        </w:rPr>
      </w:pPr>
    </w:p>
    <w:p w:rsidR="00042B2B" w:rsidRDefault="00147F32" w:rsidP="00147F32">
      <w:pPr>
        <w:overflowPunct/>
        <w:autoSpaceDE/>
        <w:autoSpaceDN/>
        <w:adjustRightInd/>
        <w:spacing w:after="200" w:line="276" w:lineRule="auto"/>
        <w:textAlignment w:val="auto"/>
        <w:rPr>
          <w:rFonts w:eastAsiaTheme="minorHAnsi"/>
          <w:szCs w:val="22"/>
          <w:lang w:val="en-AU"/>
        </w:rPr>
      </w:pPr>
      <w:proofErr w:type="gramStart"/>
      <w:r>
        <w:rPr>
          <w:rFonts w:eastAsiaTheme="minorHAnsi"/>
          <w:szCs w:val="22"/>
          <w:lang w:val="en-AU"/>
        </w:rPr>
        <w:t>FIG.</w:t>
      </w:r>
      <w:r w:rsidR="00807CEC">
        <w:rPr>
          <w:rFonts w:eastAsiaTheme="minorHAnsi"/>
          <w:szCs w:val="22"/>
          <w:lang w:val="en-AU"/>
        </w:rPr>
        <w:t xml:space="preserve"> 3</w:t>
      </w:r>
      <w:r>
        <w:rPr>
          <w:rFonts w:eastAsiaTheme="minorHAnsi"/>
          <w:szCs w:val="22"/>
          <w:lang w:val="en-AU"/>
        </w:rPr>
        <w:t>.</w:t>
      </w:r>
      <w:proofErr w:type="gramEnd"/>
      <w:r w:rsidR="00042B2B" w:rsidRPr="00042B2B">
        <w:rPr>
          <w:rFonts w:eastAsiaTheme="minorHAnsi"/>
          <w:szCs w:val="22"/>
          <w:lang w:val="en-AU"/>
        </w:rPr>
        <w:t xml:space="preserve"> </w:t>
      </w:r>
      <w:proofErr w:type="gramStart"/>
      <w:r w:rsidR="00042B2B" w:rsidRPr="00147F32">
        <w:rPr>
          <w:rFonts w:eastAsiaTheme="minorHAnsi"/>
          <w:i/>
          <w:szCs w:val="22"/>
          <w:lang w:val="en-AU"/>
        </w:rPr>
        <w:t xml:space="preserve">Summary of radiochemical separation scheme for U, </w:t>
      </w:r>
      <w:r w:rsidRPr="00147F32">
        <w:rPr>
          <w:rFonts w:eastAsiaTheme="minorHAnsi"/>
          <w:i/>
          <w:szCs w:val="22"/>
          <w:lang w:val="en-AU"/>
        </w:rPr>
        <w:t>Th and Pa for uranium materials</w:t>
      </w:r>
      <w:r>
        <w:rPr>
          <w:rFonts w:eastAsiaTheme="minorHAnsi"/>
          <w:i/>
          <w:szCs w:val="22"/>
          <w:lang w:val="en-AU"/>
        </w:rPr>
        <w:t>.</w:t>
      </w:r>
      <w:proofErr w:type="gramEnd"/>
    </w:p>
    <w:p w:rsidR="00F779AA" w:rsidRDefault="00BF59BA" w:rsidP="00DE5597">
      <w:pPr>
        <w:rPr>
          <w:sz w:val="24"/>
          <w:szCs w:val="24"/>
        </w:rPr>
      </w:pPr>
      <w:r>
        <w:rPr>
          <w:sz w:val="24"/>
          <w:szCs w:val="24"/>
        </w:rPr>
        <w:t>V</w:t>
      </w:r>
      <w:r w:rsidR="00F949F1">
        <w:rPr>
          <w:sz w:val="24"/>
          <w:szCs w:val="24"/>
        </w:rPr>
        <w:t xml:space="preserve">alidation of the separation </w:t>
      </w:r>
      <w:r>
        <w:rPr>
          <w:sz w:val="24"/>
          <w:szCs w:val="24"/>
        </w:rPr>
        <w:t xml:space="preserve">and measurement </w:t>
      </w:r>
      <w:r w:rsidR="00F949F1">
        <w:rPr>
          <w:sz w:val="24"/>
          <w:szCs w:val="24"/>
        </w:rPr>
        <w:t>procedure</w:t>
      </w:r>
      <w:r w:rsidR="001A3468">
        <w:rPr>
          <w:sz w:val="24"/>
          <w:szCs w:val="24"/>
        </w:rPr>
        <w:t xml:space="preserve"> is planned using </w:t>
      </w:r>
      <w:r w:rsidR="000C6013">
        <w:rPr>
          <w:sz w:val="24"/>
          <w:szCs w:val="24"/>
        </w:rPr>
        <w:t xml:space="preserve">previously measured </w:t>
      </w:r>
      <w:r w:rsidR="001A3468">
        <w:rPr>
          <w:sz w:val="24"/>
          <w:szCs w:val="24"/>
        </w:rPr>
        <w:t xml:space="preserve">NBS </w:t>
      </w:r>
      <w:r w:rsidR="002457E3">
        <w:rPr>
          <w:sz w:val="24"/>
          <w:szCs w:val="24"/>
        </w:rPr>
        <w:t xml:space="preserve">uranium </w:t>
      </w:r>
      <w:r w:rsidR="001A3468">
        <w:rPr>
          <w:sz w:val="24"/>
          <w:szCs w:val="24"/>
        </w:rPr>
        <w:t>standards</w:t>
      </w:r>
      <w:r w:rsidR="006E3D55">
        <w:rPr>
          <w:sz w:val="24"/>
          <w:szCs w:val="24"/>
        </w:rPr>
        <w:t xml:space="preserve"> </w:t>
      </w:r>
      <w:r w:rsidR="006B505E">
        <w:rPr>
          <w:sz w:val="24"/>
          <w:szCs w:val="24"/>
        </w:rPr>
        <w:fldChar w:fldCharType="begin"/>
      </w:r>
      <w:r w:rsidR="00967267">
        <w:rPr>
          <w:sz w:val="24"/>
          <w:szCs w:val="24"/>
        </w:rPr>
        <w:instrText xml:space="preserve"> ADDIN EN.CITE &lt;EndNote&gt;&lt;Cite&gt;&lt;Author&gt;Eppich&lt;/Author&gt;&lt;Year&gt;2013&lt;/Year&gt;&lt;RecNum&gt;12&lt;/RecNum&gt;&lt;DisplayText&gt;[1, 17]&lt;/DisplayText&gt;&lt;record&gt;&lt;rec-number&gt;12&lt;/rec-number&gt;&lt;foreign-keys&gt;&lt;key app="EN" db-id="9efa05pxw0swsdesdrqvdf2hwzettxrraf5w"&gt;12&lt;/key&gt;&lt;/foreign-keys&gt;&lt;ref-type name="Journal Article"&gt;17&lt;/ref-type&gt;&lt;contributors&gt;&lt;authors&gt;&lt;author&gt;Eppich, Gary R.&lt;/author&gt;&lt;author&gt;Williams, Ross W.&lt;/author&gt;&lt;author&gt;Gaffney, Amy M.&lt;/author&gt;&lt;author&gt;Schorzman, Kerri C.&lt;/author&gt;&lt;/authors&gt;&lt;/contributors&gt;&lt;titles&gt;&lt;title&gt;235U-231Pa age dating of uranium materials for nuclear forensic investigations&lt;/title&gt;&lt;secondary-title&gt;Journal of Analytical Atomic Spectrometry&lt;/secondary-title&gt;&lt;/titles&gt;&lt;periodical&gt;&lt;full-title&gt;Journal of Analytical Atomic Spectrometry&lt;/full-title&gt;&lt;/periodical&gt;&lt;pages&gt;666-674&lt;/pages&gt;&lt;volume&gt;28&lt;/volume&gt;&lt;number&gt;5&lt;/number&gt;&lt;dates&gt;&lt;year&gt;2013&lt;/year&gt;&lt;/dates&gt;&lt;publisher&gt;The Royal Society of Chemistry&lt;/publisher&gt;&lt;isbn&gt;0267-9477&lt;/isbn&gt;&lt;work-type&gt;10.1039/C3JA50041A&lt;/work-type&gt;&lt;urls&gt;&lt;related-urls&gt;&lt;url&gt;http://dx.doi.org/10.1039/C3JA50041A&lt;/url&gt;&lt;/related-urls&gt;&lt;/urls&gt;&lt;electronic-resource-num&gt;10.1039/c3ja50041a&lt;/electronic-resource-num&gt;&lt;/record&gt;&lt;/Cite&gt;&lt;Cite&gt;&lt;Author&gt;Williams&lt;/Author&gt;&lt;Year&gt;2011&lt;/Year&gt;&lt;RecNum&gt;256&lt;/RecNum&gt;&lt;record&gt;&lt;rec-number&gt;256&lt;/rec-number&gt;&lt;foreign-keys&gt;&lt;key app="EN" db-id="9efa05pxw0swsdesdrqvdf2hwzettxrraf5w"&gt;256&lt;/key&gt;&lt;/foreign-keys&gt;&lt;ref-type name="Journal Article"&gt;17&lt;/ref-type&gt;&lt;contributors&gt;&lt;authors&gt;&lt;author&gt;Williams, R. W.&lt;/author&gt;&lt;author&gt;Gaffney, A. M.&lt;/author&gt;&lt;/authors&gt;&lt;/contributors&gt;&lt;titles&gt;&lt;title&gt;230Th-234U model ages of some uranium standard reference materials&lt;/title&gt;&lt;secondary-title&gt;Radiochim. Acta&lt;/secondary-title&gt;&lt;/titles&gt;&lt;periodical&gt;&lt;full-title&gt;Radiochim. Acta&lt;/full-title&gt;&lt;/periodical&gt;&lt;pages&gt;31-35&lt;/pages&gt;&lt;volume&gt;1&lt;/volume&gt;&lt;section&gt;31&lt;/section&gt;&lt;dates&gt;&lt;year&gt;2011&lt;/year&gt;&lt;/dates&gt;&lt;urls&gt;&lt;/urls&gt;&lt;/record&gt;&lt;/Cite&gt;&lt;/EndNote&gt;</w:instrText>
      </w:r>
      <w:r w:rsidR="006B505E">
        <w:rPr>
          <w:sz w:val="24"/>
          <w:szCs w:val="24"/>
        </w:rPr>
        <w:fldChar w:fldCharType="separate"/>
      </w:r>
      <w:r w:rsidR="00967267">
        <w:rPr>
          <w:noProof/>
          <w:sz w:val="24"/>
          <w:szCs w:val="24"/>
        </w:rPr>
        <w:t>[</w:t>
      </w:r>
      <w:hyperlink w:anchor="_ENREF_1" w:tooltip="Eppich, 2013 #12" w:history="1">
        <w:r w:rsidR="00967267">
          <w:rPr>
            <w:noProof/>
            <w:sz w:val="24"/>
            <w:szCs w:val="24"/>
          </w:rPr>
          <w:t>1</w:t>
        </w:r>
      </w:hyperlink>
      <w:r w:rsidR="00967267">
        <w:rPr>
          <w:noProof/>
          <w:sz w:val="24"/>
          <w:szCs w:val="24"/>
        </w:rPr>
        <w:t xml:space="preserve">, </w:t>
      </w:r>
      <w:hyperlink w:anchor="_ENREF_17" w:tooltip="Williams, 2011 #256" w:history="1">
        <w:r w:rsidR="00967267">
          <w:rPr>
            <w:noProof/>
            <w:sz w:val="24"/>
            <w:szCs w:val="24"/>
          </w:rPr>
          <w:t>17</w:t>
        </w:r>
      </w:hyperlink>
      <w:r w:rsidR="00967267">
        <w:rPr>
          <w:noProof/>
          <w:sz w:val="24"/>
          <w:szCs w:val="24"/>
        </w:rPr>
        <w:t>]</w:t>
      </w:r>
      <w:r w:rsidR="006B505E">
        <w:rPr>
          <w:sz w:val="24"/>
          <w:szCs w:val="24"/>
        </w:rPr>
        <w:fldChar w:fldCharType="end"/>
      </w:r>
      <w:r w:rsidR="006B505E">
        <w:rPr>
          <w:sz w:val="24"/>
          <w:szCs w:val="24"/>
        </w:rPr>
        <w:t>.</w:t>
      </w:r>
    </w:p>
    <w:p w:rsidR="00E33C0F" w:rsidRDefault="00C71F03" w:rsidP="00DE5597">
      <w:pPr>
        <w:rPr>
          <w:sz w:val="24"/>
          <w:szCs w:val="24"/>
        </w:rPr>
      </w:pPr>
      <w:r>
        <w:rPr>
          <w:sz w:val="24"/>
          <w:szCs w:val="24"/>
        </w:rPr>
        <w:t xml:space="preserve"> </w:t>
      </w:r>
    </w:p>
    <w:p w:rsidR="001234CB" w:rsidRPr="001A1F79" w:rsidRDefault="001234CB" w:rsidP="001234CB">
      <w:pPr>
        <w:rPr>
          <w:b/>
          <w:i/>
          <w:sz w:val="24"/>
          <w:szCs w:val="24"/>
        </w:rPr>
      </w:pPr>
      <w:r>
        <w:rPr>
          <w:b/>
          <w:i/>
          <w:sz w:val="24"/>
          <w:szCs w:val="24"/>
        </w:rPr>
        <w:t>3.3</w:t>
      </w:r>
      <w:r w:rsidRPr="001A1F79">
        <w:rPr>
          <w:b/>
          <w:i/>
          <w:sz w:val="24"/>
          <w:szCs w:val="24"/>
        </w:rPr>
        <w:t xml:space="preserve"> </w:t>
      </w:r>
      <w:r>
        <w:rPr>
          <w:b/>
          <w:i/>
          <w:sz w:val="24"/>
          <w:szCs w:val="24"/>
        </w:rPr>
        <w:t>MC-ICP-MS and AMS</w:t>
      </w:r>
      <w:r w:rsidRPr="001A1F79">
        <w:rPr>
          <w:b/>
          <w:i/>
          <w:sz w:val="24"/>
          <w:szCs w:val="24"/>
        </w:rPr>
        <w:t xml:space="preserve"> </w:t>
      </w:r>
    </w:p>
    <w:p w:rsidR="001234CB" w:rsidRDefault="001234CB" w:rsidP="00DE5597">
      <w:pPr>
        <w:rPr>
          <w:sz w:val="24"/>
          <w:szCs w:val="24"/>
        </w:rPr>
      </w:pPr>
    </w:p>
    <w:p w:rsidR="00E7705D" w:rsidRDefault="00C71F03" w:rsidP="00DC5717">
      <w:pPr>
        <w:jc w:val="both"/>
        <w:rPr>
          <w:sz w:val="24"/>
          <w:szCs w:val="24"/>
        </w:rPr>
      </w:pPr>
      <w:r>
        <w:rPr>
          <w:sz w:val="24"/>
          <w:szCs w:val="24"/>
        </w:rPr>
        <w:t xml:space="preserve">ANSTO is </w:t>
      </w:r>
      <w:r w:rsidR="002C6F30">
        <w:rPr>
          <w:sz w:val="24"/>
          <w:szCs w:val="24"/>
        </w:rPr>
        <w:t xml:space="preserve">currently </w:t>
      </w:r>
      <w:r>
        <w:rPr>
          <w:sz w:val="24"/>
          <w:szCs w:val="24"/>
        </w:rPr>
        <w:t>in the process of purchasing</w:t>
      </w:r>
      <w:r w:rsidR="00E7705D" w:rsidRPr="00E7705D">
        <w:rPr>
          <w:sz w:val="24"/>
          <w:szCs w:val="24"/>
        </w:rPr>
        <w:t xml:space="preserve"> </w:t>
      </w:r>
      <w:r>
        <w:rPr>
          <w:sz w:val="24"/>
          <w:szCs w:val="24"/>
        </w:rPr>
        <w:t xml:space="preserve">a </w:t>
      </w:r>
      <w:r w:rsidR="00E7705D" w:rsidRPr="00E7705D">
        <w:rPr>
          <w:sz w:val="24"/>
          <w:szCs w:val="24"/>
        </w:rPr>
        <w:t>MC-ICP-MS</w:t>
      </w:r>
      <w:r w:rsidR="00477378">
        <w:rPr>
          <w:sz w:val="24"/>
          <w:szCs w:val="24"/>
        </w:rPr>
        <w:t xml:space="preserve"> </w:t>
      </w:r>
      <w:r w:rsidR="00B355EE">
        <w:rPr>
          <w:sz w:val="24"/>
          <w:szCs w:val="24"/>
        </w:rPr>
        <w:t xml:space="preserve">instrument </w:t>
      </w:r>
      <w:r w:rsidR="00477378">
        <w:rPr>
          <w:sz w:val="24"/>
          <w:szCs w:val="24"/>
        </w:rPr>
        <w:t xml:space="preserve">in collaboration with the University </w:t>
      </w:r>
      <w:proofErr w:type="gramStart"/>
      <w:r w:rsidR="00477378">
        <w:rPr>
          <w:sz w:val="24"/>
          <w:szCs w:val="24"/>
        </w:rPr>
        <w:t>of</w:t>
      </w:r>
      <w:proofErr w:type="gramEnd"/>
      <w:r w:rsidR="00477378">
        <w:rPr>
          <w:sz w:val="24"/>
          <w:szCs w:val="24"/>
        </w:rPr>
        <w:t xml:space="preserve"> Wollongong</w:t>
      </w:r>
      <w:r w:rsidR="007B2204">
        <w:rPr>
          <w:sz w:val="24"/>
          <w:szCs w:val="24"/>
        </w:rPr>
        <w:t>, Australia</w:t>
      </w:r>
      <w:r w:rsidR="00477378">
        <w:rPr>
          <w:sz w:val="24"/>
          <w:szCs w:val="24"/>
        </w:rPr>
        <w:t xml:space="preserve">. </w:t>
      </w:r>
      <w:r w:rsidR="00CC3E58">
        <w:rPr>
          <w:sz w:val="24"/>
          <w:szCs w:val="24"/>
        </w:rPr>
        <w:t xml:space="preserve">The potential of MC-ICP-MS for Pa measurement has been demonstrated previously and </w:t>
      </w:r>
      <w:r w:rsidR="00354CB1">
        <w:rPr>
          <w:sz w:val="24"/>
          <w:szCs w:val="24"/>
        </w:rPr>
        <w:t>was recently used for the first time for nuclear forensics</w:t>
      </w:r>
      <w:r w:rsidR="00F779AA">
        <w:rPr>
          <w:sz w:val="24"/>
          <w:szCs w:val="24"/>
        </w:rPr>
        <w:t xml:space="preserve"> </w:t>
      </w:r>
      <w:r w:rsidR="00F779AA">
        <w:rPr>
          <w:sz w:val="24"/>
          <w:szCs w:val="24"/>
        </w:rPr>
        <w:fldChar w:fldCharType="begin"/>
      </w:r>
      <w:r w:rsidR="00F779AA">
        <w:rPr>
          <w:sz w:val="24"/>
          <w:szCs w:val="24"/>
        </w:rPr>
        <w:instrText xml:space="preserve"> ADDIN EN.CITE &lt;EndNote&gt;&lt;Cite&gt;&lt;Author&gt;Eppich&lt;/Author&gt;&lt;Year&gt;2013&lt;/Year&gt;&lt;RecNum&gt;12&lt;/RecNum&gt;&lt;DisplayText&gt;[1]&lt;/DisplayText&gt;&lt;record&gt;&lt;rec-number&gt;12&lt;/rec-number&gt;&lt;foreign-keys&gt;&lt;key app="EN" db-id="9efa05pxw0swsdesdrqvdf2hwzettxrraf5w"&gt;12&lt;/key&gt;&lt;/foreign-keys&gt;&lt;ref-type name="Journal Article"&gt;17&lt;/ref-type&gt;&lt;contributors&gt;&lt;authors&gt;&lt;author&gt;Eppich, Gary R.&lt;/author&gt;&lt;author&gt;Williams, Ross W.&lt;/author&gt;&lt;author&gt;Gaffney, Amy M.&lt;/author&gt;&lt;author&gt;Schorzman, Kerri C.&lt;/author&gt;&lt;/authors&gt;&lt;/contributors&gt;&lt;titles&gt;&lt;title&gt;235U-231Pa age dating of uranium materials for nuclear forensic investigations&lt;/title&gt;&lt;secondary-title&gt;Journal of Analytical Atomic Spectrometry&lt;/secondary-title&gt;&lt;/titles&gt;&lt;periodical&gt;&lt;full-title&gt;Journal of Analytical Atomic Spectrometry&lt;/full-title&gt;&lt;/periodical&gt;&lt;pages&gt;666-674&lt;/pages&gt;&lt;volume&gt;28&lt;/volume&gt;&lt;number&gt;5&lt;/number&gt;&lt;dates&gt;&lt;year&gt;2013&lt;/year&gt;&lt;/dates&gt;&lt;publisher&gt;The Royal Society of Chemistry&lt;/publisher&gt;&lt;isbn&gt;0267-9477&lt;/isbn&gt;&lt;work-type&gt;10.1039/C3JA50041A&lt;/work-type&gt;&lt;urls&gt;&lt;related-urls&gt;&lt;url&gt;http://dx.doi.org/10.1039/C3JA50041A&lt;/url&gt;&lt;/related-urls&gt;&lt;/urls&gt;&lt;electronic-resource-num&gt;10.1039/c3ja50041a&lt;/electronic-resource-num&gt;&lt;/record&gt;&lt;/Cite&gt;&lt;/EndNote&gt;</w:instrText>
      </w:r>
      <w:r w:rsidR="00F779AA">
        <w:rPr>
          <w:sz w:val="24"/>
          <w:szCs w:val="24"/>
        </w:rPr>
        <w:fldChar w:fldCharType="separate"/>
      </w:r>
      <w:r w:rsidR="00F779AA">
        <w:rPr>
          <w:noProof/>
          <w:sz w:val="24"/>
          <w:szCs w:val="24"/>
        </w:rPr>
        <w:t>[</w:t>
      </w:r>
      <w:hyperlink w:anchor="_ENREF_1" w:tooltip="Eppich, 2013 #12" w:history="1">
        <w:r w:rsidR="00967267">
          <w:rPr>
            <w:noProof/>
            <w:sz w:val="24"/>
            <w:szCs w:val="24"/>
          </w:rPr>
          <w:t>1</w:t>
        </w:r>
      </w:hyperlink>
      <w:r w:rsidR="00F779AA">
        <w:rPr>
          <w:noProof/>
          <w:sz w:val="24"/>
          <w:szCs w:val="24"/>
        </w:rPr>
        <w:t>]</w:t>
      </w:r>
      <w:r w:rsidR="00F779AA">
        <w:rPr>
          <w:sz w:val="24"/>
          <w:szCs w:val="24"/>
        </w:rPr>
        <w:fldChar w:fldCharType="end"/>
      </w:r>
      <w:r w:rsidR="00CC3E58">
        <w:rPr>
          <w:sz w:val="24"/>
          <w:szCs w:val="24"/>
        </w:rPr>
        <w:t xml:space="preserve">. </w:t>
      </w:r>
      <w:r w:rsidR="002D55AE">
        <w:rPr>
          <w:sz w:val="24"/>
          <w:szCs w:val="24"/>
        </w:rPr>
        <w:t xml:space="preserve">We will also develop a procedure </w:t>
      </w:r>
      <w:r w:rsidR="003819CE">
        <w:rPr>
          <w:sz w:val="24"/>
          <w:szCs w:val="24"/>
        </w:rPr>
        <w:t>using</w:t>
      </w:r>
      <w:r w:rsidR="002D55AE">
        <w:rPr>
          <w:sz w:val="24"/>
          <w:szCs w:val="24"/>
        </w:rPr>
        <w:t xml:space="preserve"> MC-ICP-MS </w:t>
      </w:r>
      <w:r w:rsidR="003819CE">
        <w:rPr>
          <w:sz w:val="24"/>
          <w:szCs w:val="24"/>
        </w:rPr>
        <w:t>measurement</w:t>
      </w:r>
      <w:r w:rsidR="002D55AE">
        <w:rPr>
          <w:sz w:val="24"/>
          <w:szCs w:val="24"/>
        </w:rPr>
        <w:t xml:space="preserve"> here. </w:t>
      </w:r>
      <w:r w:rsidR="00B355EE">
        <w:rPr>
          <w:sz w:val="24"/>
          <w:szCs w:val="24"/>
        </w:rPr>
        <w:t xml:space="preserve">In addition, </w:t>
      </w:r>
      <w:r w:rsidR="00DB57D7">
        <w:rPr>
          <w:sz w:val="24"/>
          <w:szCs w:val="24"/>
        </w:rPr>
        <w:t>ANSTO</w:t>
      </w:r>
      <w:r w:rsidR="00477378">
        <w:rPr>
          <w:sz w:val="24"/>
          <w:szCs w:val="24"/>
        </w:rPr>
        <w:t>’s</w:t>
      </w:r>
      <w:r w:rsidR="00DB57D7">
        <w:rPr>
          <w:sz w:val="24"/>
          <w:szCs w:val="24"/>
        </w:rPr>
        <w:t xml:space="preserve"> Centre for Accelerator Science</w:t>
      </w:r>
      <w:r w:rsidR="00477378">
        <w:rPr>
          <w:sz w:val="24"/>
          <w:szCs w:val="24"/>
        </w:rPr>
        <w:t xml:space="preserve"> (CAS) has </w:t>
      </w:r>
      <w:r w:rsidR="00316987">
        <w:rPr>
          <w:sz w:val="24"/>
          <w:szCs w:val="24"/>
        </w:rPr>
        <w:t xml:space="preserve">recently </w:t>
      </w:r>
      <w:r w:rsidR="00477378">
        <w:rPr>
          <w:sz w:val="24"/>
          <w:szCs w:val="24"/>
        </w:rPr>
        <w:t xml:space="preserve">taken delivery of a </w:t>
      </w:r>
      <w:r w:rsidR="00DB57D7">
        <w:rPr>
          <w:sz w:val="24"/>
          <w:szCs w:val="24"/>
        </w:rPr>
        <w:t xml:space="preserve">1MV accelerator </w:t>
      </w:r>
      <w:r w:rsidR="00B355EE">
        <w:rPr>
          <w:sz w:val="24"/>
          <w:szCs w:val="24"/>
        </w:rPr>
        <w:t xml:space="preserve">system custom designed with the capability to perform high efficiency, high precision accelerator mass spectrometry (AMS) across the full mass range. High mass resolution </w:t>
      </w:r>
      <w:proofErr w:type="spellStart"/>
      <w:r w:rsidR="00B355EE">
        <w:rPr>
          <w:sz w:val="24"/>
          <w:szCs w:val="24"/>
        </w:rPr>
        <w:t>analyzers</w:t>
      </w:r>
      <w:proofErr w:type="spellEnd"/>
      <w:r w:rsidR="00B355EE">
        <w:rPr>
          <w:sz w:val="24"/>
          <w:szCs w:val="24"/>
        </w:rPr>
        <w:t xml:space="preserve">, </w:t>
      </w:r>
      <w:r w:rsidR="00B355EE" w:rsidRPr="00B355EE">
        <w:rPr>
          <w:sz w:val="24"/>
          <w:szCs w:val="24"/>
        </w:rPr>
        <w:t xml:space="preserve">at low and high energy, coupled to a novel fast isotope switching system, </w:t>
      </w:r>
      <w:r w:rsidR="00B355EE">
        <w:rPr>
          <w:sz w:val="24"/>
          <w:szCs w:val="24"/>
        </w:rPr>
        <w:t xml:space="preserve">will </w:t>
      </w:r>
      <w:r w:rsidR="00B355EE" w:rsidRPr="00B355EE">
        <w:rPr>
          <w:sz w:val="24"/>
          <w:szCs w:val="24"/>
        </w:rPr>
        <w:t>enable high quality analysis of actinide radioisotopes</w:t>
      </w:r>
      <w:r w:rsidR="00B355EE">
        <w:rPr>
          <w:sz w:val="24"/>
          <w:szCs w:val="24"/>
        </w:rPr>
        <w:t>. Th</w:t>
      </w:r>
      <w:r w:rsidR="002C6F30">
        <w:rPr>
          <w:sz w:val="24"/>
          <w:szCs w:val="24"/>
        </w:rPr>
        <w:t>is</w:t>
      </w:r>
      <w:r w:rsidR="00B355EE">
        <w:rPr>
          <w:sz w:val="24"/>
          <w:szCs w:val="24"/>
        </w:rPr>
        <w:t xml:space="preserve"> </w:t>
      </w:r>
      <w:r w:rsidR="002C6F30">
        <w:rPr>
          <w:sz w:val="24"/>
          <w:szCs w:val="24"/>
        </w:rPr>
        <w:t>instrument</w:t>
      </w:r>
      <w:r w:rsidR="00B355EE">
        <w:rPr>
          <w:sz w:val="24"/>
          <w:szCs w:val="24"/>
        </w:rPr>
        <w:t xml:space="preserve"> will be investigated for </w:t>
      </w:r>
      <w:r w:rsidR="002C6F30">
        <w:rPr>
          <w:sz w:val="24"/>
          <w:szCs w:val="24"/>
        </w:rPr>
        <w:t>its potential for measurement of very low (</w:t>
      </w:r>
      <w:proofErr w:type="spellStart"/>
      <w:r w:rsidR="002C6F30">
        <w:rPr>
          <w:sz w:val="24"/>
          <w:szCs w:val="24"/>
        </w:rPr>
        <w:t>femtogram</w:t>
      </w:r>
      <w:proofErr w:type="spellEnd"/>
      <w:r w:rsidR="002C6F30">
        <w:rPr>
          <w:sz w:val="24"/>
          <w:szCs w:val="24"/>
        </w:rPr>
        <w:t xml:space="preserve">) </w:t>
      </w:r>
      <w:r w:rsidR="00B355EE">
        <w:rPr>
          <w:sz w:val="24"/>
          <w:szCs w:val="24"/>
        </w:rPr>
        <w:t xml:space="preserve">Pa </w:t>
      </w:r>
      <w:r w:rsidR="002C6F30">
        <w:rPr>
          <w:sz w:val="24"/>
          <w:szCs w:val="24"/>
        </w:rPr>
        <w:t>concentrations</w:t>
      </w:r>
      <w:r w:rsidR="00B355EE">
        <w:rPr>
          <w:sz w:val="24"/>
          <w:szCs w:val="24"/>
        </w:rPr>
        <w:t>.</w:t>
      </w:r>
    </w:p>
    <w:p w:rsidR="00E7705D" w:rsidRPr="00E7705D" w:rsidRDefault="00E7705D" w:rsidP="00DE5597">
      <w:pPr>
        <w:rPr>
          <w:sz w:val="24"/>
          <w:szCs w:val="24"/>
        </w:rPr>
      </w:pPr>
    </w:p>
    <w:p w:rsidR="00E7705D" w:rsidRPr="00E7705D" w:rsidRDefault="00E7705D" w:rsidP="00DE5597">
      <w:pPr>
        <w:rPr>
          <w:sz w:val="24"/>
          <w:szCs w:val="24"/>
        </w:rPr>
      </w:pPr>
    </w:p>
    <w:p w:rsidR="008A149C" w:rsidRPr="00E7705D" w:rsidRDefault="008A149C" w:rsidP="008A149C">
      <w:pPr>
        <w:pStyle w:val="Heading1"/>
        <w:rPr>
          <w:sz w:val="24"/>
          <w:szCs w:val="24"/>
        </w:rPr>
      </w:pPr>
      <w:r w:rsidRPr="00E7705D">
        <w:rPr>
          <w:sz w:val="24"/>
          <w:szCs w:val="24"/>
        </w:rPr>
        <w:t>Conclusions</w:t>
      </w:r>
      <w:bookmarkStart w:id="0" w:name="_GoBack"/>
      <w:bookmarkEnd w:id="0"/>
    </w:p>
    <w:p w:rsidR="00822A79" w:rsidRDefault="00822A79" w:rsidP="00822A79">
      <w:pPr>
        <w:rPr>
          <w:sz w:val="24"/>
          <w:szCs w:val="24"/>
        </w:rPr>
      </w:pPr>
    </w:p>
    <w:p w:rsidR="00E7705D" w:rsidRPr="00E7705D" w:rsidRDefault="004D62AD" w:rsidP="00DC5717">
      <w:pPr>
        <w:jc w:val="both"/>
        <w:rPr>
          <w:sz w:val="24"/>
          <w:szCs w:val="24"/>
        </w:rPr>
      </w:pPr>
      <w:r>
        <w:rPr>
          <w:sz w:val="24"/>
          <w:szCs w:val="24"/>
        </w:rPr>
        <w:t xml:space="preserve">Procedures for the production and radiochemical separation of </w:t>
      </w:r>
      <w:r w:rsidRPr="004D62AD">
        <w:rPr>
          <w:sz w:val="24"/>
          <w:szCs w:val="24"/>
          <w:vertAlign w:val="superscript"/>
        </w:rPr>
        <w:t>233</w:t>
      </w:r>
      <w:r>
        <w:rPr>
          <w:sz w:val="24"/>
          <w:szCs w:val="24"/>
        </w:rPr>
        <w:t xml:space="preserve">Pa have been developed at ANSTO to allow </w:t>
      </w:r>
      <w:r w:rsidRPr="004D62AD">
        <w:rPr>
          <w:sz w:val="24"/>
          <w:szCs w:val="24"/>
          <w:vertAlign w:val="superscript"/>
        </w:rPr>
        <w:t>231</w:t>
      </w:r>
      <w:r>
        <w:rPr>
          <w:sz w:val="24"/>
          <w:szCs w:val="24"/>
        </w:rPr>
        <w:t xml:space="preserve">Pa measurement for </w:t>
      </w:r>
      <w:r w:rsidRPr="004D62AD">
        <w:rPr>
          <w:sz w:val="24"/>
          <w:szCs w:val="24"/>
          <w:vertAlign w:val="superscript"/>
        </w:rPr>
        <w:t>231</w:t>
      </w:r>
      <w:r>
        <w:rPr>
          <w:sz w:val="24"/>
          <w:szCs w:val="24"/>
        </w:rPr>
        <w:t>Pa/</w:t>
      </w:r>
      <w:r w:rsidRPr="004D62AD">
        <w:rPr>
          <w:sz w:val="24"/>
          <w:szCs w:val="24"/>
          <w:vertAlign w:val="superscript"/>
        </w:rPr>
        <w:t>235</w:t>
      </w:r>
      <w:r>
        <w:rPr>
          <w:sz w:val="24"/>
          <w:szCs w:val="24"/>
        </w:rPr>
        <w:t xml:space="preserve">U isotope chronometry for nuclear forensic investigations. Future work will focus on mass spectrometric measurements of a range of U-bearing samples using </w:t>
      </w:r>
      <w:proofErr w:type="spellStart"/>
      <w:r w:rsidR="00271FC5">
        <w:rPr>
          <w:sz w:val="24"/>
          <w:szCs w:val="24"/>
        </w:rPr>
        <w:t>quadrupole</w:t>
      </w:r>
      <w:proofErr w:type="spellEnd"/>
      <w:r w:rsidR="00271FC5">
        <w:rPr>
          <w:sz w:val="24"/>
          <w:szCs w:val="24"/>
        </w:rPr>
        <w:t xml:space="preserve"> ICP-MS, </w:t>
      </w:r>
      <w:r>
        <w:rPr>
          <w:sz w:val="24"/>
          <w:szCs w:val="24"/>
        </w:rPr>
        <w:t>MC-ICP-MS and AMS.</w:t>
      </w:r>
    </w:p>
    <w:p w:rsidR="00E7705D" w:rsidRPr="00E7705D" w:rsidRDefault="00E7705D" w:rsidP="00DE5597">
      <w:pPr>
        <w:rPr>
          <w:sz w:val="24"/>
          <w:szCs w:val="24"/>
        </w:rPr>
      </w:pPr>
    </w:p>
    <w:p w:rsidR="003C395A" w:rsidRPr="00E7705D" w:rsidRDefault="003C395A" w:rsidP="00CC108D">
      <w:pPr>
        <w:pStyle w:val="Heading1"/>
        <w:rPr>
          <w:sz w:val="24"/>
          <w:szCs w:val="24"/>
        </w:rPr>
      </w:pPr>
      <w:r w:rsidRPr="00E7705D">
        <w:rPr>
          <w:sz w:val="24"/>
          <w:szCs w:val="24"/>
        </w:rPr>
        <w:t>Acknowledgements</w:t>
      </w:r>
    </w:p>
    <w:p w:rsidR="003C395A" w:rsidRPr="0075386A" w:rsidRDefault="006044DF" w:rsidP="00DC5717">
      <w:pPr>
        <w:jc w:val="both"/>
        <w:rPr>
          <w:sz w:val="24"/>
          <w:szCs w:val="24"/>
        </w:rPr>
      </w:pPr>
      <w:r>
        <w:rPr>
          <w:sz w:val="24"/>
          <w:szCs w:val="24"/>
        </w:rPr>
        <w:t xml:space="preserve">Thanks to </w:t>
      </w:r>
      <w:r w:rsidR="000C29A8">
        <w:rPr>
          <w:sz w:val="24"/>
          <w:szCs w:val="24"/>
        </w:rPr>
        <w:t>Tim Jackson for gamma-spec</w:t>
      </w:r>
      <w:r>
        <w:rPr>
          <w:sz w:val="24"/>
          <w:szCs w:val="24"/>
        </w:rPr>
        <w:t xml:space="preserve">trometry measurement </w:t>
      </w:r>
      <w:r w:rsidR="000C29A8">
        <w:rPr>
          <w:sz w:val="24"/>
          <w:szCs w:val="24"/>
        </w:rPr>
        <w:t xml:space="preserve">on </w:t>
      </w:r>
      <w:r>
        <w:rPr>
          <w:sz w:val="24"/>
          <w:szCs w:val="24"/>
        </w:rPr>
        <w:t xml:space="preserve">the </w:t>
      </w:r>
      <w:r w:rsidR="000C29A8">
        <w:rPr>
          <w:sz w:val="24"/>
          <w:szCs w:val="24"/>
        </w:rPr>
        <w:t xml:space="preserve">target dissolution </w:t>
      </w:r>
      <w:r w:rsidR="00271FC5">
        <w:rPr>
          <w:sz w:val="24"/>
          <w:szCs w:val="24"/>
        </w:rPr>
        <w:t>and</w:t>
      </w:r>
      <w:r w:rsidR="00F949F1">
        <w:rPr>
          <w:sz w:val="24"/>
          <w:szCs w:val="24"/>
        </w:rPr>
        <w:t xml:space="preserve"> also to </w:t>
      </w:r>
      <w:r w:rsidR="00327772">
        <w:rPr>
          <w:sz w:val="24"/>
          <w:szCs w:val="24"/>
        </w:rPr>
        <w:t xml:space="preserve">Henri Wong </w:t>
      </w:r>
      <w:r w:rsidR="00B355EE">
        <w:rPr>
          <w:sz w:val="24"/>
          <w:szCs w:val="24"/>
        </w:rPr>
        <w:t>and Nick Scales</w:t>
      </w:r>
      <w:r w:rsidR="00EF68CF">
        <w:rPr>
          <w:sz w:val="24"/>
          <w:szCs w:val="24"/>
        </w:rPr>
        <w:t xml:space="preserve"> </w:t>
      </w:r>
      <w:r w:rsidR="00F949F1">
        <w:rPr>
          <w:sz w:val="24"/>
          <w:szCs w:val="24"/>
        </w:rPr>
        <w:t xml:space="preserve">for </w:t>
      </w:r>
      <w:r w:rsidR="00327772">
        <w:rPr>
          <w:sz w:val="24"/>
          <w:szCs w:val="24"/>
        </w:rPr>
        <w:t>helpful discussions on ICP-</w:t>
      </w:r>
      <w:proofErr w:type="spellStart"/>
      <w:r w:rsidR="000C29A8">
        <w:rPr>
          <w:sz w:val="24"/>
          <w:szCs w:val="24"/>
        </w:rPr>
        <w:t>q</w:t>
      </w:r>
      <w:r w:rsidR="00327772">
        <w:rPr>
          <w:sz w:val="24"/>
          <w:szCs w:val="24"/>
        </w:rPr>
        <w:t>MS</w:t>
      </w:r>
      <w:proofErr w:type="spellEnd"/>
      <w:r w:rsidR="00327772">
        <w:rPr>
          <w:sz w:val="24"/>
          <w:szCs w:val="24"/>
        </w:rPr>
        <w:t xml:space="preserve"> </w:t>
      </w:r>
      <w:r w:rsidR="000C29A8">
        <w:rPr>
          <w:sz w:val="24"/>
          <w:szCs w:val="24"/>
        </w:rPr>
        <w:t xml:space="preserve">operation and </w:t>
      </w:r>
      <w:r w:rsidR="00473E48">
        <w:rPr>
          <w:sz w:val="24"/>
          <w:szCs w:val="24"/>
        </w:rPr>
        <w:t>optimisation</w:t>
      </w:r>
      <w:r w:rsidR="00271FC5">
        <w:rPr>
          <w:sz w:val="24"/>
          <w:szCs w:val="24"/>
        </w:rPr>
        <w:t>.</w:t>
      </w:r>
      <w:r w:rsidR="00473E48">
        <w:rPr>
          <w:sz w:val="24"/>
          <w:szCs w:val="24"/>
        </w:rPr>
        <w:t xml:space="preserve"> </w:t>
      </w:r>
      <w:r w:rsidR="00271FC5">
        <w:rPr>
          <w:sz w:val="24"/>
          <w:szCs w:val="24"/>
        </w:rPr>
        <w:t>Thanks to Lou Vance,</w:t>
      </w:r>
      <w:r w:rsidR="0075386A">
        <w:rPr>
          <w:sz w:val="24"/>
          <w:szCs w:val="24"/>
        </w:rPr>
        <w:t xml:space="preserve"> </w:t>
      </w:r>
      <w:r w:rsidR="00473E48">
        <w:rPr>
          <w:szCs w:val="22"/>
        </w:rPr>
        <w:t>Kaitlyn Toole</w:t>
      </w:r>
      <w:r w:rsidR="00D467D7">
        <w:rPr>
          <w:szCs w:val="22"/>
        </w:rPr>
        <w:t xml:space="preserve">, Jessica </w:t>
      </w:r>
      <w:proofErr w:type="spellStart"/>
      <w:r w:rsidR="00D467D7">
        <w:rPr>
          <w:szCs w:val="22"/>
        </w:rPr>
        <w:t>Veliscek-Carolan</w:t>
      </w:r>
      <w:proofErr w:type="spellEnd"/>
      <w:r w:rsidR="00473E48">
        <w:rPr>
          <w:szCs w:val="22"/>
        </w:rPr>
        <w:t xml:space="preserve"> and Andrew Wotherspoon</w:t>
      </w:r>
      <w:r w:rsidR="0075386A">
        <w:rPr>
          <w:szCs w:val="22"/>
        </w:rPr>
        <w:t xml:space="preserve"> for review of this paper</w:t>
      </w:r>
      <w:r w:rsidR="00473E48">
        <w:rPr>
          <w:szCs w:val="22"/>
        </w:rPr>
        <w:t>.</w:t>
      </w:r>
    </w:p>
    <w:p w:rsidR="00990708" w:rsidRPr="0075386A" w:rsidRDefault="00990708">
      <w:pPr>
        <w:overflowPunct/>
        <w:autoSpaceDE/>
        <w:autoSpaceDN/>
        <w:adjustRightInd/>
        <w:spacing w:after="200" w:line="276" w:lineRule="auto"/>
        <w:textAlignment w:val="auto"/>
      </w:pPr>
    </w:p>
    <w:p w:rsidR="008D7995" w:rsidRDefault="00990708" w:rsidP="00B355EE">
      <w:pPr>
        <w:pStyle w:val="Heading1"/>
        <w:rPr>
          <w:sz w:val="24"/>
          <w:szCs w:val="24"/>
        </w:rPr>
      </w:pPr>
      <w:r>
        <w:rPr>
          <w:sz w:val="24"/>
          <w:szCs w:val="24"/>
        </w:rPr>
        <w:t>Reference</w:t>
      </w:r>
      <w:r w:rsidRPr="00E7705D">
        <w:rPr>
          <w:sz w:val="24"/>
          <w:szCs w:val="24"/>
        </w:rPr>
        <w:t>s</w:t>
      </w:r>
    </w:p>
    <w:p w:rsidR="00B355EE" w:rsidRPr="00B355EE" w:rsidRDefault="00B355EE" w:rsidP="00B355EE"/>
    <w:p w:rsidR="00967267" w:rsidRDefault="00CC108D" w:rsidP="00967267">
      <w:pPr>
        <w:ind w:left="720" w:hanging="720"/>
      </w:pPr>
      <w:r>
        <w:fldChar w:fldCharType="begin"/>
      </w:r>
      <w:r>
        <w:instrText xml:space="preserve"> ADDIN EN.REFLIST </w:instrText>
      </w:r>
      <w:r>
        <w:fldChar w:fldCharType="end"/>
      </w:r>
      <w:bookmarkStart w:id="1" w:name="_ENREF_1"/>
      <w:r w:rsidR="00967267">
        <w:t>1.</w:t>
      </w:r>
      <w:r w:rsidR="00967267">
        <w:tab/>
        <w:t xml:space="preserve">Eppich, G.R., et al., </w:t>
      </w:r>
      <w:r w:rsidR="00967267" w:rsidRPr="00BC6D82">
        <w:rPr>
          <w:i/>
          <w:vertAlign w:val="superscript"/>
        </w:rPr>
        <w:t>235</w:t>
      </w:r>
      <w:r w:rsidR="00967267" w:rsidRPr="00967267">
        <w:rPr>
          <w:i/>
        </w:rPr>
        <w:t>U-</w:t>
      </w:r>
      <w:r w:rsidR="00967267" w:rsidRPr="00BC6D82">
        <w:rPr>
          <w:i/>
          <w:vertAlign w:val="superscript"/>
        </w:rPr>
        <w:t>231</w:t>
      </w:r>
      <w:r w:rsidR="00967267" w:rsidRPr="00967267">
        <w:rPr>
          <w:i/>
        </w:rPr>
        <w:t>Pa age dating of uranium materials for nuclear forensic investigations.</w:t>
      </w:r>
      <w:r w:rsidR="00967267">
        <w:t xml:space="preserve"> </w:t>
      </w:r>
      <w:proofErr w:type="gramStart"/>
      <w:r w:rsidR="00967267">
        <w:t>Journal of Analytical Atomic Spectrometry, 2013.</w:t>
      </w:r>
      <w:proofErr w:type="gramEnd"/>
      <w:r w:rsidR="00967267">
        <w:t xml:space="preserve"> </w:t>
      </w:r>
      <w:r w:rsidR="00967267" w:rsidRPr="00967267">
        <w:rPr>
          <w:b/>
        </w:rPr>
        <w:t>28</w:t>
      </w:r>
      <w:r w:rsidR="00967267">
        <w:t>(5): p. 666-674.</w:t>
      </w:r>
      <w:bookmarkEnd w:id="1"/>
    </w:p>
    <w:p w:rsidR="00967267" w:rsidRDefault="00967267" w:rsidP="00967267">
      <w:pPr>
        <w:ind w:left="720" w:hanging="720"/>
      </w:pPr>
      <w:bookmarkStart w:id="2" w:name="_ENREF_2"/>
      <w:r>
        <w:t>2.</w:t>
      </w:r>
      <w:r>
        <w:tab/>
        <w:t xml:space="preserve">Morgenstern, A., C. </w:t>
      </w:r>
      <w:proofErr w:type="spellStart"/>
      <w:r>
        <w:t>Apostolidis</w:t>
      </w:r>
      <w:proofErr w:type="spellEnd"/>
      <w:r>
        <w:t xml:space="preserve">, and K. Mayer, </w:t>
      </w:r>
      <w:r w:rsidRPr="00967267">
        <w:rPr>
          <w:i/>
        </w:rPr>
        <w:t>Age Determination of Highly Enriched Uranium:</w:t>
      </w:r>
      <w:r w:rsidRPr="00967267">
        <w:rPr>
          <w:rFonts w:ascii="Cambria Math" w:hAnsi="Cambria Math" w:cs="Cambria Math"/>
          <w:i/>
        </w:rPr>
        <w:t> </w:t>
      </w:r>
      <w:r w:rsidRPr="00967267">
        <w:rPr>
          <w:i/>
        </w:rPr>
        <w:t xml:space="preserve"> Separation and Analysis of </w:t>
      </w:r>
      <w:r w:rsidRPr="00BC6D82">
        <w:rPr>
          <w:i/>
          <w:vertAlign w:val="superscript"/>
        </w:rPr>
        <w:t>231</w:t>
      </w:r>
      <w:r w:rsidRPr="00967267">
        <w:rPr>
          <w:i/>
        </w:rPr>
        <w:t>Pa.</w:t>
      </w:r>
      <w:r>
        <w:t xml:space="preserve"> Analytical Chemistry, 2002. </w:t>
      </w:r>
      <w:r w:rsidRPr="00967267">
        <w:rPr>
          <w:b/>
        </w:rPr>
        <w:t>74</w:t>
      </w:r>
      <w:r>
        <w:t>(21): p. 5513-5516.</w:t>
      </w:r>
      <w:bookmarkEnd w:id="2"/>
    </w:p>
    <w:p w:rsidR="00967267" w:rsidRDefault="00967267" w:rsidP="00967267">
      <w:pPr>
        <w:ind w:left="720" w:hanging="720"/>
      </w:pPr>
      <w:bookmarkStart w:id="3" w:name="_ENREF_3"/>
      <w:r>
        <w:t>3.</w:t>
      </w:r>
      <w:r>
        <w:tab/>
        <w:t xml:space="preserve">Pickett, D.A., M.T. Murrell, and R.W. Williams, </w:t>
      </w:r>
      <w:r w:rsidRPr="00967267">
        <w:rPr>
          <w:i/>
        </w:rPr>
        <w:t xml:space="preserve">Determination of </w:t>
      </w:r>
      <w:proofErr w:type="spellStart"/>
      <w:r w:rsidRPr="00967267">
        <w:rPr>
          <w:i/>
        </w:rPr>
        <w:t>Femtogram</w:t>
      </w:r>
      <w:proofErr w:type="spellEnd"/>
      <w:r w:rsidRPr="00967267">
        <w:rPr>
          <w:i/>
        </w:rPr>
        <w:t xml:space="preserve"> Quantities of Protactinium in Geologic Samples by Thermal Ionization Mass Spectrometry.</w:t>
      </w:r>
      <w:r>
        <w:t xml:space="preserve"> </w:t>
      </w:r>
      <w:proofErr w:type="gramStart"/>
      <w:r>
        <w:t>Analytical Chemistry, 1994.</w:t>
      </w:r>
      <w:proofErr w:type="gramEnd"/>
      <w:r>
        <w:t xml:space="preserve"> </w:t>
      </w:r>
      <w:r w:rsidRPr="00967267">
        <w:rPr>
          <w:b/>
        </w:rPr>
        <w:t>66</w:t>
      </w:r>
      <w:r>
        <w:t>(7): p. 1044-1049.</w:t>
      </w:r>
      <w:bookmarkEnd w:id="3"/>
    </w:p>
    <w:p w:rsidR="00967267" w:rsidRDefault="00967267" w:rsidP="00967267">
      <w:pPr>
        <w:ind w:left="720" w:hanging="720"/>
      </w:pPr>
      <w:bookmarkStart w:id="4" w:name="_ENREF_4"/>
      <w:r>
        <w:t>4.</w:t>
      </w:r>
      <w:r>
        <w:tab/>
      </w:r>
      <w:proofErr w:type="spellStart"/>
      <w:r>
        <w:t>Christl</w:t>
      </w:r>
      <w:proofErr w:type="spellEnd"/>
      <w:r>
        <w:t xml:space="preserve">, M., et al., </w:t>
      </w:r>
      <w:r w:rsidRPr="00967267">
        <w:rPr>
          <w:i/>
        </w:rPr>
        <w:t>Protactinium-231: A new radionuclide for AMS.</w:t>
      </w:r>
      <w:r>
        <w:t xml:space="preserve"> Nuclear Instruments and Methods in Physics Research Section B: Beam Interactions with Materials and Atoms, 2007. </w:t>
      </w:r>
      <w:r w:rsidRPr="00967267">
        <w:rPr>
          <w:b/>
        </w:rPr>
        <w:t>262</w:t>
      </w:r>
      <w:r>
        <w:t>(2): p. 379-384.</w:t>
      </w:r>
      <w:bookmarkEnd w:id="4"/>
    </w:p>
    <w:p w:rsidR="00967267" w:rsidRDefault="00967267" w:rsidP="00967267">
      <w:pPr>
        <w:ind w:left="720" w:hanging="720"/>
      </w:pPr>
      <w:bookmarkStart w:id="5" w:name="_ENREF_5"/>
      <w:r>
        <w:t>5.</w:t>
      </w:r>
      <w:r>
        <w:tab/>
        <w:t xml:space="preserve">Bourdon, B., J.-L. </w:t>
      </w:r>
      <w:proofErr w:type="spellStart"/>
      <w:r>
        <w:t>Joron</w:t>
      </w:r>
      <w:proofErr w:type="spellEnd"/>
      <w:r>
        <w:t xml:space="preserve">, and C.J. </w:t>
      </w:r>
      <w:proofErr w:type="spellStart"/>
      <w:r>
        <w:t>Allègre</w:t>
      </w:r>
      <w:proofErr w:type="spellEnd"/>
      <w:r>
        <w:t xml:space="preserve">, </w:t>
      </w:r>
      <w:r w:rsidRPr="00967267">
        <w:rPr>
          <w:i/>
        </w:rPr>
        <w:t xml:space="preserve">A method for </w:t>
      </w:r>
      <w:r w:rsidRPr="00BC6D82">
        <w:rPr>
          <w:i/>
          <w:vertAlign w:val="superscript"/>
        </w:rPr>
        <w:t>231</w:t>
      </w:r>
      <w:r w:rsidRPr="00967267">
        <w:rPr>
          <w:i/>
        </w:rPr>
        <w:t>Pa analysis by thermal ionization mass spectrometry in silicate rocks.</w:t>
      </w:r>
      <w:r>
        <w:t xml:space="preserve"> </w:t>
      </w:r>
      <w:proofErr w:type="gramStart"/>
      <w:r>
        <w:t>Chemical Geology, 1999.</w:t>
      </w:r>
      <w:proofErr w:type="gramEnd"/>
      <w:r>
        <w:t xml:space="preserve"> </w:t>
      </w:r>
      <w:r w:rsidRPr="00967267">
        <w:rPr>
          <w:b/>
        </w:rPr>
        <w:t>157</w:t>
      </w:r>
      <w:r>
        <w:t>(1–2): p. 147-151.</w:t>
      </w:r>
      <w:bookmarkEnd w:id="5"/>
    </w:p>
    <w:p w:rsidR="00967267" w:rsidRPr="00967267" w:rsidRDefault="00967267" w:rsidP="00967267">
      <w:pPr>
        <w:ind w:left="720" w:hanging="720"/>
        <w:rPr>
          <w:i/>
        </w:rPr>
      </w:pPr>
      <w:bookmarkStart w:id="6" w:name="_ENREF_6"/>
      <w:r>
        <w:t>6.</w:t>
      </w:r>
      <w:r>
        <w:tab/>
      </w:r>
      <w:r w:rsidR="00DC1136">
        <w:t>Neutron Activation Calculator</w:t>
      </w:r>
      <w:r>
        <w:t xml:space="preserve">, </w:t>
      </w:r>
      <w:r w:rsidRPr="00967267">
        <w:rPr>
          <w:i/>
        </w:rPr>
        <w:t>http://www.wise-uranium.org/rnac.html.</w:t>
      </w:r>
      <w:bookmarkEnd w:id="6"/>
    </w:p>
    <w:p w:rsidR="00967267" w:rsidRPr="00967267" w:rsidRDefault="00967267" w:rsidP="00967267">
      <w:pPr>
        <w:ind w:left="720" w:hanging="720"/>
        <w:rPr>
          <w:i/>
        </w:rPr>
      </w:pPr>
      <w:bookmarkStart w:id="7" w:name="_ENREF_7"/>
      <w:r>
        <w:t>7.</w:t>
      </w:r>
      <w:r>
        <w:tab/>
      </w:r>
      <w:proofErr w:type="spellStart"/>
      <w:r>
        <w:t>Hyperlab</w:t>
      </w:r>
      <w:proofErr w:type="spellEnd"/>
      <w:r>
        <w:t xml:space="preserve">, </w:t>
      </w:r>
      <w:r w:rsidRPr="00967267">
        <w:rPr>
          <w:i/>
        </w:rPr>
        <w:t>www.hlabsoft.com.</w:t>
      </w:r>
      <w:bookmarkEnd w:id="7"/>
    </w:p>
    <w:p w:rsidR="00967267" w:rsidRDefault="00967267" w:rsidP="00967267">
      <w:pPr>
        <w:ind w:left="720" w:hanging="720"/>
      </w:pPr>
      <w:bookmarkStart w:id="8" w:name="_ENREF_8"/>
      <w:r>
        <w:t>8.</w:t>
      </w:r>
      <w:r>
        <w:tab/>
        <w:t xml:space="preserve">Koornneef, J.M., et al., </w:t>
      </w:r>
      <w:r w:rsidRPr="00967267">
        <w:rPr>
          <w:i/>
        </w:rPr>
        <w:t xml:space="preserve">A new method for U–Th–Pa–Ra separation and accurate measurement of </w:t>
      </w:r>
      <w:r w:rsidRPr="00BC6D82">
        <w:rPr>
          <w:i/>
          <w:vertAlign w:val="superscript"/>
        </w:rPr>
        <w:t>234</w:t>
      </w:r>
      <w:r w:rsidRPr="00967267">
        <w:rPr>
          <w:i/>
        </w:rPr>
        <w:t>U–</w:t>
      </w:r>
      <w:r w:rsidRPr="00BC6D82">
        <w:rPr>
          <w:i/>
          <w:vertAlign w:val="superscript"/>
        </w:rPr>
        <w:t>230</w:t>
      </w:r>
      <w:r w:rsidRPr="00967267">
        <w:rPr>
          <w:i/>
        </w:rPr>
        <w:t>Th–</w:t>
      </w:r>
      <w:r w:rsidRPr="00BC6D82">
        <w:rPr>
          <w:i/>
          <w:vertAlign w:val="superscript"/>
        </w:rPr>
        <w:t>231</w:t>
      </w:r>
      <w:r w:rsidRPr="00967267">
        <w:rPr>
          <w:i/>
        </w:rPr>
        <w:t>Pa–</w:t>
      </w:r>
      <w:r w:rsidRPr="00BC6D82">
        <w:rPr>
          <w:i/>
          <w:vertAlign w:val="superscript"/>
        </w:rPr>
        <w:t>226</w:t>
      </w:r>
      <w:r w:rsidRPr="00967267">
        <w:rPr>
          <w:i/>
        </w:rPr>
        <w:t>Ra disequilibria in volcanic rocks by MC-ICPMS.</w:t>
      </w:r>
      <w:r>
        <w:t xml:space="preserve"> </w:t>
      </w:r>
      <w:proofErr w:type="gramStart"/>
      <w:r>
        <w:t>Chemical Geology, 2010.</w:t>
      </w:r>
      <w:proofErr w:type="gramEnd"/>
      <w:r>
        <w:t xml:space="preserve"> </w:t>
      </w:r>
      <w:r w:rsidRPr="00967267">
        <w:rPr>
          <w:b/>
        </w:rPr>
        <w:t>277</w:t>
      </w:r>
      <w:r>
        <w:t>(1–2): p. 30-41.</w:t>
      </w:r>
      <w:bookmarkEnd w:id="8"/>
    </w:p>
    <w:p w:rsidR="00967267" w:rsidRDefault="00967267" w:rsidP="00967267">
      <w:pPr>
        <w:ind w:left="720" w:hanging="720"/>
      </w:pPr>
      <w:bookmarkStart w:id="9" w:name="_ENREF_9"/>
      <w:r>
        <w:t>9.</w:t>
      </w:r>
      <w:r>
        <w:tab/>
        <w:t xml:space="preserve">Kirby, H.W., </w:t>
      </w:r>
      <w:proofErr w:type="gramStart"/>
      <w:r w:rsidRPr="00967267">
        <w:rPr>
          <w:i/>
        </w:rPr>
        <w:t>The</w:t>
      </w:r>
      <w:proofErr w:type="gramEnd"/>
      <w:r w:rsidRPr="00967267">
        <w:rPr>
          <w:i/>
        </w:rPr>
        <w:t xml:space="preserve"> Radiochemistry of Protactinium.</w:t>
      </w:r>
      <w:r>
        <w:t xml:space="preserve"> </w:t>
      </w:r>
      <w:proofErr w:type="gramStart"/>
      <w:r>
        <w:t>National Academy of Sciences National Research Council Nuclear Science Series NAS-NS 3016 US Atomic Energy Commission, 1959.</w:t>
      </w:r>
      <w:bookmarkEnd w:id="9"/>
      <w:proofErr w:type="gramEnd"/>
    </w:p>
    <w:p w:rsidR="00967267" w:rsidRDefault="00967267" w:rsidP="00967267">
      <w:pPr>
        <w:ind w:left="720" w:hanging="720"/>
      </w:pPr>
      <w:bookmarkStart w:id="10" w:name="_ENREF_10"/>
      <w:r>
        <w:t>10.</w:t>
      </w:r>
      <w:r>
        <w:tab/>
      </w:r>
      <w:proofErr w:type="spellStart"/>
      <w:r>
        <w:t>Moorthy</w:t>
      </w:r>
      <w:proofErr w:type="spellEnd"/>
      <w:r>
        <w:t xml:space="preserve">, A.R. and W.Y. Kato, </w:t>
      </w:r>
      <w:r w:rsidRPr="00967267">
        <w:rPr>
          <w:i/>
        </w:rPr>
        <w:t>HEU Age Determination.</w:t>
      </w:r>
      <w:r>
        <w:t xml:space="preserve"> US DOE Report 06/1997; DOI</w:t>
      </w:r>
      <w:proofErr w:type="gramStart"/>
      <w:r>
        <w:t>:10.2172</w:t>
      </w:r>
      <w:proofErr w:type="gramEnd"/>
      <w:r>
        <w:t>/534522 1997.</w:t>
      </w:r>
      <w:bookmarkEnd w:id="10"/>
    </w:p>
    <w:p w:rsidR="00967267" w:rsidRDefault="00967267" w:rsidP="00967267">
      <w:pPr>
        <w:ind w:left="720" w:hanging="720"/>
      </w:pPr>
      <w:bookmarkStart w:id="11" w:name="_ENREF_11"/>
      <w:r>
        <w:t>11.</w:t>
      </w:r>
      <w:r>
        <w:tab/>
      </w:r>
      <w:proofErr w:type="spellStart"/>
      <w:r>
        <w:t>Regelous</w:t>
      </w:r>
      <w:proofErr w:type="spellEnd"/>
      <w:r>
        <w:t xml:space="preserve">, M., et al., </w:t>
      </w:r>
      <w:r w:rsidRPr="00967267">
        <w:rPr>
          <w:i/>
        </w:rPr>
        <w:t xml:space="preserve">Measurement of </w:t>
      </w:r>
      <w:proofErr w:type="spellStart"/>
      <w:r w:rsidRPr="00967267">
        <w:rPr>
          <w:i/>
        </w:rPr>
        <w:t>Femtogram</w:t>
      </w:r>
      <w:proofErr w:type="spellEnd"/>
      <w:r w:rsidRPr="00967267">
        <w:rPr>
          <w:i/>
        </w:rPr>
        <w:t xml:space="preserve"> Quantities of Protactinium in Silicate Rock Samples by </w:t>
      </w:r>
      <w:proofErr w:type="spellStart"/>
      <w:r w:rsidRPr="00967267">
        <w:rPr>
          <w:i/>
        </w:rPr>
        <w:t>Multicollector</w:t>
      </w:r>
      <w:proofErr w:type="spellEnd"/>
      <w:r w:rsidRPr="00967267">
        <w:rPr>
          <w:i/>
        </w:rPr>
        <w:t xml:space="preserve"> Inductively Coupled Plasma Mass Spectrometry.</w:t>
      </w:r>
      <w:r>
        <w:t xml:space="preserve"> </w:t>
      </w:r>
      <w:proofErr w:type="gramStart"/>
      <w:r>
        <w:t>Analytical Chemistry, 2004.</w:t>
      </w:r>
      <w:proofErr w:type="gramEnd"/>
      <w:r>
        <w:t xml:space="preserve"> </w:t>
      </w:r>
      <w:r w:rsidRPr="00967267">
        <w:rPr>
          <w:b/>
        </w:rPr>
        <w:t>76</w:t>
      </w:r>
      <w:r>
        <w:t>(13): p. 3584-3589.</w:t>
      </w:r>
      <w:bookmarkEnd w:id="11"/>
    </w:p>
    <w:p w:rsidR="00967267" w:rsidRDefault="00967267" w:rsidP="00967267">
      <w:pPr>
        <w:ind w:left="720" w:hanging="720"/>
      </w:pPr>
      <w:bookmarkStart w:id="12" w:name="_ENREF_12"/>
      <w:r>
        <w:t>12.</w:t>
      </w:r>
      <w:r>
        <w:tab/>
        <w:t xml:space="preserve">Barnett, M.K., </w:t>
      </w:r>
      <w:r w:rsidRPr="00967267">
        <w:rPr>
          <w:i/>
        </w:rPr>
        <w:t>The concentration of protactinium by re-cycling through an anion-exchange column.</w:t>
      </w:r>
      <w:r>
        <w:t xml:space="preserve"> </w:t>
      </w:r>
      <w:proofErr w:type="gramStart"/>
      <w:r>
        <w:t>Journal of Inorganic and Nuclear Chemistry, 1957.</w:t>
      </w:r>
      <w:proofErr w:type="gramEnd"/>
      <w:r>
        <w:t xml:space="preserve"> </w:t>
      </w:r>
      <w:r w:rsidRPr="00967267">
        <w:rPr>
          <w:b/>
        </w:rPr>
        <w:t>4</w:t>
      </w:r>
      <w:r>
        <w:t>: p. 358-366.</w:t>
      </w:r>
      <w:bookmarkEnd w:id="12"/>
    </w:p>
    <w:p w:rsidR="00967267" w:rsidRDefault="00967267" w:rsidP="00967267">
      <w:pPr>
        <w:ind w:left="720" w:hanging="720"/>
      </w:pPr>
      <w:bookmarkStart w:id="13" w:name="_ENREF_13"/>
      <w:r>
        <w:t>13.</w:t>
      </w:r>
      <w:r>
        <w:tab/>
        <w:t xml:space="preserve">Kim, J.I., H. </w:t>
      </w:r>
      <w:proofErr w:type="spellStart"/>
      <w:r>
        <w:t>Lagally</w:t>
      </w:r>
      <w:proofErr w:type="spellEnd"/>
      <w:r>
        <w:t xml:space="preserve">, and H.J. Born, </w:t>
      </w:r>
      <w:r w:rsidRPr="00967267">
        <w:rPr>
          <w:i/>
        </w:rPr>
        <w:t xml:space="preserve">Ion exchange in aqueous and in aqueous-organic solvents: Part I. Anion-exchange behaviour of </w:t>
      </w:r>
      <w:proofErr w:type="spellStart"/>
      <w:r w:rsidRPr="00967267">
        <w:rPr>
          <w:i/>
        </w:rPr>
        <w:t>Zr</w:t>
      </w:r>
      <w:proofErr w:type="spellEnd"/>
      <w:r w:rsidRPr="00967267">
        <w:rPr>
          <w:i/>
        </w:rPr>
        <w:t xml:space="preserve">, </w:t>
      </w:r>
      <w:proofErr w:type="spellStart"/>
      <w:r w:rsidRPr="00967267">
        <w:rPr>
          <w:i/>
        </w:rPr>
        <w:t>Nb</w:t>
      </w:r>
      <w:proofErr w:type="spellEnd"/>
      <w:r w:rsidRPr="00967267">
        <w:rPr>
          <w:i/>
        </w:rPr>
        <w:t>, Ta and Pa in aqueous HCl-HF and in HCl-HF-organic solvent.</w:t>
      </w:r>
      <w:r>
        <w:t xml:space="preserve"> </w:t>
      </w:r>
      <w:proofErr w:type="spellStart"/>
      <w:proofErr w:type="gramStart"/>
      <w:r>
        <w:t>Analytica</w:t>
      </w:r>
      <w:proofErr w:type="spellEnd"/>
      <w:r>
        <w:t xml:space="preserve"> </w:t>
      </w:r>
      <w:proofErr w:type="spellStart"/>
      <w:r>
        <w:t>Chimica</w:t>
      </w:r>
      <w:proofErr w:type="spellEnd"/>
      <w:r>
        <w:t xml:space="preserve"> </w:t>
      </w:r>
      <w:proofErr w:type="spellStart"/>
      <w:r>
        <w:t>Acta</w:t>
      </w:r>
      <w:proofErr w:type="spellEnd"/>
      <w:r>
        <w:t>, 1973.</w:t>
      </w:r>
      <w:proofErr w:type="gramEnd"/>
      <w:r>
        <w:t xml:space="preserve"> </w:t>
      </w:r>
      <w:r w:rsidRPr="00967267">
        <w:rPr>
          <w:b/>
        </w:rPr>
        <w:t>64</w:t>
      </w:r>
      <w:r>
        <w:t>(1): p. 29-43.</w:t>
      </w:r>
      <w:bookmarkEnd w:id="13"/>
    </w:p>
    <w:p w:rsidR="00967267" w:rsidRDefault="00967267" w:rsidP="00967267">
      <w:pPr>
        <w:ind w:left="720" w:hanging="720"/>
      </w:pPr>
      <w:bookmarkStart w:id="14" w:name="_ENREF_14"/>
      <w:r>
        <w:t>14.</w:t>
      </w:r>
      <w:r>
        <w:tab/>
      </w:r>
      <w:proofErr w:type="spellStart"/>
      <w:r>
        <w:t>Myasoedov</w:t>
      </w:r>
      <w:proofErr w:type="spellEnd"/>
      <w:r>
        <w:t xml:space="preserve">, B.F., H.W. Kirby, and I.G. </w:t>
      </w:r>
      <w:proofErr w:type="spellStart"/>
      <w:r>
        <w:t>Tananaev</w:t>
      </w:r>
      <w:proofErr w:type="spellEnd"/>
      <w:r>
        <w:t xml:space="preserve">, </w:t>
      </w:r>
      <w:r w:rsidRPr="00967267">
        <w:rPr>
          <w:i/>
        </w:rPr>
        <w:t>Protactinium (Chapter 4).</w:t>
      </w:r>
      <w:r>
        <w:t xml:space="preserve"> </w:t>
      </w:r>
      <w:proofErr w:type="gramStart"/>
      <w:r>
        <w:t xml:space="preserve">The Chemistry of the Actinide and </w:t>
      </w:r>
      <w:proofErr w:type="spellStart"/>
      <w:r>
        <w:t>Transactinide</w:t>
      </w:r>
      <w:proofErr w:type="spellEnd"/>
      <w:r>
        <w:t xml:space="preserve"> Elements</w:t>
      </w:r>
      <w:r w:rsidR="007B7EF0">
        <w:t>.</w:t>
      </w:r>
      <w:proofErr w:type="gramEnd"/>
      <w:r>
        <w:t xml:space="preserve"> </w:t>
      </w:r>
      <w:proofErr w:type="gramStart"/>
      <w:r>
        <w:t>Third Edition</w:t>
      </w:r>
      <w:r w:rsidR="007B7EF0">
        <w:t>.</w:t>
      </w:r>
      <w:proofErr w:type="gramEnd"/>
      <w:r>
        <w:t xml:space="preserve"> </w:t>
      </w:r>
      <w:proofErr w:type="gramStart"/>
      <w:r>
        <w:t xml:space="preserve">Editors Lester R. </w:t>
      </w:r>
      <w:proofErr w:type="spellStart"/>
      <w:r>
        <w:t>Morss</w:t>
      </w:r>
      <w:proofErr w:type="spellEnd"/>
      <w:r>
        <w:t xml:space="preserve">, Norman M. Edelstein and Jean </w:t>
      </w:r>
      <w:proofErr w:type="spellStart"/>
      <w:r>
        <w:t>Fuger</w:t>
      </w:r>
      <w:proofErr w:type="spellEnd"/>
      <w:r w:rsidR="007B7EF0">
        <w:t>.</w:t>
      </w:r>
      <w:proofErr w:type="gramEnd"/>
      <w:r>
        <w:t xml:space="preserve"> 2006.</w:t>
      </w:r>
      <w:bookmarkEnd w:id="14"/>
    </w:p>
    <w:p w:rsidR="00967267" w:rsidRDefault="00967267" w:rsidP="00967267">
      <w:pPr>
        <w:ind w:left="720" w:hanging="720"/>
      </w:pPr>
      <w:bookmarkStart w:id="15" w:name="_ENREF_15"/>
      <w:r>
        <w:t>15.</w:t>
      </w:r>
      <w:r>
        <w:tab/>
        <w:t>Hernández-</w:t>
      </w:r>
      <w:proofErr w:type="spellStart"/>
      <w:r>
        <w:t>Mendiola</w:t>
      </w:r>
      <w:proofErr w:type="spellEnd"/>
      <w:r>
        <w:t xml:space="preserve">, E., et al., </w:t>
      </w:r>
      <w:r w:rsidRPr="00967267">
        <w:rPr>
          <w:i/>
        </w:rPr>
        <w:t>U-series dating of carbonates using inductively coupled plasma-</w:t>
      </w:r>
      <w:proofErr w:type="spellStart"/>
      <w:r w:rsidRPr="00967267">
        <w:rPr>
          <w:i/>
        </w:rPr>
        <w:t>quadrupole</w:t>
      </w:r>
      <w:proofErr w:type="spellEnd"/>
      <w:r w:rsidRPr="00967267">
        <w:rPr>
          <w:i/>
        </w:rPr>
        <w:t xml:space="preserve"> mass spectrometry.</w:t>
      </w:r>
      <w:r>
        <w:t xml:space="preserve"> </w:t>
      </w:r>
      <w:proofErr w:type="gramStart"/>
      <w:r>
        <w:t>Quaternary Geochronology, 2011.</w:t>
      </w:r>
      <w:proofErr w:type="gramEnd"/>
      <w:r>
        <w:t xml:space="preserve"> </w:t>
      </w:r>
      <w:r w:rsidRPr="00967267">
        <w:rPr>
          <w:b/>
        </w:rPr>
        <w:t>6</w:t>
      </w:r>
      <w:r>
        <w:t>(6): p. 564-573.</w:t>
      </w:r>
      <w:bookmarkEnd w:id="15"/>
    </w:p>
    <w:p w:rsidR="00967267" w:rsidRDefault="00967267" w:rsidP="00967267">
      <w:pPr>
        <w:ind w:left="720" w:hanging="720"/>
      </w:pPr>
      <w:bookmarkStart w:id="16" w:name="_ENREF_16"/>
      <w:r>
        <w:t>16.</w:t>
      </w:r>
      <w:r>
        <w:tab/>
        <w:t xml:space="preserve">ITWG Exercise Coordinator, R.H., </w:t>
      </w:r>
      <w:r w:rsidRPr="00967267">
        <w:rPr>
          <w:i/>
        </w:rPr>
        <w:t xml:space="preserve">Nuclear Forensics International technical Working Group (ITWG) Round Robin 3 Exercise </w:t>
      </w:r>
      <w:proofErr w:type="gramStart"/>
      <w:r w:rsidRPr="00967267">
        <w:rPr>
          <w:i/>
        </w:rPr>
        <w:t>After</w:t>
      </w:r>
      <w:proofErr w:type="gramEnd"/>
      <w:r w:rsidRPr="00967267">
        <w:rPr>
          <w:i/>
        </w:rPr>
        <w:t xml:space="preserve"> Action and Lessons Learned Report.</w:t>
      </w:r>
      <w:r>
        <w:t xml:space="preserve"> 2011.</w:t>
      </w:r>
      <w:bookmarkEnd w:id="16"/>
    </w:p>
    <w:p w:rsidR="00967267" w:rsidRDefault="00967267" w:rsidP="00967267">
      <w:pPr>
        <w:ind w:left="720" w:hanging="720"/>
      </w:pPr>
      <w:bookmarkStart w:id="17" w:name="_ENREF_17"/>
      <w:r>
        <w:t>17.</w:t>
      </w:r>
      <w:r>
        <w:tab/>
        <w:t xml:space="preserve">Williams, R.W. and A.M. Gaffney, </w:t>
      </w:r>
      <w:r w:rsidRPr="007B7EF0">
        <w:rPr>
          <w:i/>
          <w:vertAlign w:val="superscript"/>
        </w:rPr>
        <w:t>230</w:t>
      </w:r>
      <w:r w:rsidRPr="00967267">
        <w:rPr>
          <w:i/>
        </w:rPr>
        <w:t>Th-</w:t>
      </w:r>
      <w:r w:rsidRPr="007B7EF0">
        <w:rPr>
          <w:i/>
          <w:vertAlign w:val="superscript"/>
        </w:rPr>
        <w:t>234</w:t>
      </w:r>
      <w:r w:rsidRPr="00967267">
        <w:rPr>
          <w:i/>
        </w:rPr>
        <w:t>U model ages of some uranium standard reference materials.</w:t>
      </w:r>
      <w:r>
        <w:t xml:space="preserve"> </w:t>
      </w:r>
      <w:proofErr w:type="spellStart"/>
      <w:proofErr w:type="gramStart"/>
      <w:r>
        <w:t>Radiochim</w:t>
      </w:r>
      <w:proofErr w:type="spellEnd"/>
      <w:r>
        <w:t>.</w:t>
      </w:r>
      <w:proofErr w:type="gramEnd"/>
      <w:r>
        <w:t xml:space="preserve"> </w:t>
      </w:r>
      <w:proofErr w:type="spellStart"/>
      <w:proofErr w:type="gramStart"/>
      <w:r>
        <w:t>Acta</w:t>
      </w:r>
      <w:proofErr w:type="spellEnd"/>
      <w:r>
        <w:t>, 2011.</w:t>
      </w:r>
      <w:proofErr w:type="gramEnd"/>
      <w:r>
        <w:t xml:space="preserve"> </w:t>
      </w:r>
      <w:r w:rsidRPr="00967267">
        <w:rPr>
          <w:b/>
        </w:rPr>
        <w:t>1</w:t>
      </w:r>
      <w:r>
        <w:t>: p. 31-35.</w:t>
      </w:r>
      <w:bookmarkEnd w:id="17"/>
    </w:p>
    <w:p w:rsidR="00967267" w:rsidRDefault="00967267" w:rsidP="00967267"/>
    <w:p w:rsidR="006B505E" w:rsidRDefault="006B505E" w:rsidP="006B505E"/>
    <w:sectPr w:rsidR="006B505E" w:rsidSect="00B928C6">
      <w:footerReference w:type="even" r:id="rId11"/>
      <w:footerReference w:type="default" r:id="rId12"/>
      <w:pgSz w:w="11906" w:h="16838" w:code="9"/>
      <w:pgMar w:top="1134" w:right="1418" w:bottom="153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4DA6" w:rsidRDefault="00654DA6" w:rsidP="005A2DA6">
      <w:r>
        <w:separator/>
      </w:r>
    </w:p>
  </w:endnote>
  <w:endnote w:type="continuationSeparator" w:id="0">
    <w:p w:rsidR="00654DA6" w:rsidRDefault="00654DA6" w:rsidP="005A2D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
    <w:altName w:val="Arial Unicode MS"/>
    <w:panose1 w:val="00000000000000000000"/>
    <w:charset w:val="00"/>
    <w:family w:val="roman"/>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8533335"/>
      <w:docPartObj>
        <w:docPartGallery w:val="Page Numbers (Bottom of Page)"/>
        <w:docPartUnique/>
      </w:docPartObj>
    </w:sdtPr>
    <w:sdtEndPr>
      <w:rPr>
        <w:noProof/>
      </w:rPr>
    </w:sdtEndPr>
    <w:sdtContent>
      <w:p w:rsidR="003C395A" w:rsidRPr="005A2DA6" w:rsidRDefault="003C395A">
        <w:pPr>
          <w:pStyle w:val="Footer"/>
        </w:pPr>
        <w:r w:rsidRPr="005A2DA6">
          <w:fldChar w:fldCharType="begin"/>
        </w:r>
        <w:r w:rsidRPr="005A2DA6">
          <w:instrText xml:space="preserve"> PAGE   \* MERGEFORMAT </w:instrText>
        </w:r>
        <w:r w:rsidRPr="005A2DA6">
          <w:fldChar w:fldCharType="separate"/>
        </w:r>
        <w:r w:rsidR="00A16F6A">
          <w:rPr>
            <w:noProof/>
          </w:rPr>
          <w:t>2</w:t>
        </w:r>
        <w:r w:rsidRPr="005A2DA6">
          <w:rPr>
            <w:noProof/>
          </w:rPr>
          <w:fldChar w:fldCharType="end"/>
        </w:r>
      </w:p>
    </w:sdtContent>
  </w:sdt>
  <w:p w:rsidR="003C395A" w:rsidRPr="005A2DA6" w:rsidRDefault="003C39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5744782"/>
      <w:docPartObj>
        <w:docPartGallery w:val="Page Numbers (Bottom of Page)"/>
        <w:docPartUnique/>
      </w:docPartObj>
    </w:sdtPr>
    <w:sdtEndPr>
      <w:rPr>
        <w:noProof/>
      </w:rPr>
    </w:sdtEndPr>
    <w:sdtContent>
      <w:p w:rsidR="003C395A" w:rsidRPr="005A2DA6" w:rsidRDefault="003C395A">
        <w:pPr>
          <w:pStyle w:val="Footer"/>
          <w:jc w:val="right"/>
        </w:pPr>
        <w:r w:rsidRPr="005A2DA6">
          <w:fldChar w:fldCharType="begin"/>
        </w:r>
        <w:r w:rsidRPr="005A2DA6">
          <w:instrText xml:space="preserve"> PAGE   \* MERGEFORMAT </w:instrText>
        </w:r>
        <w:r w:rsidRPr="005A2DA6">
          <w:fldChar w:fldCharType="separate"/>
        </w:r>
        <w:r w:rsidR="00A16F6A">
          <w:rPr>
            <w:noProof/>
          </w:rPr>
          <w:t>1</w:t>
        </w:r>
        <w:r w:rsidRPr="005A2DA6">
          <w:rPr>
            <w:noProof/>
          </w:rPr>
          <w:fldChar w:fldCharType="end"/>
        </w:r>
      </w:p>
    </w:sdtContent>
  </w:sdt>
  <w:p w:rsidR="003C395A" w:rsidRPr="005A2DA6" w:rsidRDefault="003C39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4DA6" w:rsidRDefault="00654DA6" w:rsidP="005A2DA6">
      <w:r>
        <w:separator/>
      </w:r>
    </w:p>
  </w:footnote>
  <w:footnote w:type="continuationSeparator" w:id="0">
    <w:p w:rsidR="00654DA6" w:rsidRDefault="00654DA6" w:rsidP="005A2D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E460B"/>
    <w:multiLevelType w:val="hybridMultilevel"/>
    <w:tmpl w:val="B67AFD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0F2776B6"/>
    <w:multiLevelType w:val="hybridMultilevel"/>
    <w:tmpl w:val="4BB0F018"/>
    <w:lvl w:ilvl="0" w:tplc="4598294E">
      <w:start w:val="1"/>
      <w:numFmt w:val="decimal"/>
      <w:lvlText w:val="%1."/>
      <w:lvlJc w:val="left"/>
      <w:pPr>
        <w:tabs>
          <w:tab w:val="num" w:pos="567"/>
        </w:tabs>
        <w:ind w:left="567" w:hanging="567"/>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12745C8"/>
    <w:multiLevelType w:val="hybridMultilevel"/>
    <w:tmpl w:val="1D628BE8"/>
    <w:lvl w:ilvl="0" w:tplc="DC8ED220">
      <w:start w:val="1"/>
      <w:numFmt w:val="decimal"/>
      <w:lvlText w:val="%1."/>
      <w:lvlJc w:val="left"/>
      <w:pPr>
        <w:ind w:left="720" w:hanging="360"/>
      </w:pPr>
      <w:rPr>
        <w:color w:val="4F81BD" w:themeColor="accen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EE73CB5"/>
    <w:multiLevelType w:val="multilevel"/>
    <w:tmpl w:val="9ABA585A"/>
    <w:styleLink w:val="Headings"/>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4">
    <w:nsid w:val="215B492A"/>
    <w:multiLevelType w:val="hybridMultilevel"/>
    <w:tmpl w:val="1F964116"/>
    <w:lvl w:ilvl="0" w:tplc="4FE2002E">
      <w:start w:val="1"/>
      <w:numFmt w:val="bullet"/>
      <w:lvlText w:val="•"/>
      <w:lvlJc w:val="left"/>
      <w:pPr>
        <w:tabs>
          <w:tab w:val="num" w:pos="720"/>
        </w:tabs>
        <w:ind w:left="720" w:hanging="360"/>
      </w:pPr>
      <w:rPr>
        <w:rFonts w:ascii="Arial" w:hAnsi="Arial" w:hint="default"/>
      </w:rPr>
    </w:lvl>
    <w:lvl w:ilvl="1" w:tplc="66C8A3F0" w:tentative="1">
      <w:start w:val="1"/>
      <w:numFmt w:val="bullet"/>
      <w:lvlText w:val="•"/>
      <w:lvlJc w:val="left"/>
      <w:pPr>
        <w:tabs>
          <w:tab w:val="num" w:pos="1440"/>
        </w:tabs>
        <w:ind w:left="1440" w:hanging="360"/>
      </w:pPr>
      <w:rPr>
        <w:rFonts w:ascii="Arial" w:hAnsi="Arial" w:hint="default"/>
      </w:rPr>
    </w:lvl>
    <w:lvl w:ilvl="2" w:tplc="AE2ED00E" w:tentative="1">
      <w:start w:val="1"/>
      <w:numFmt w:val="bullet"/>
      <w:lvlText w:val="•"/>
      <w:lvlJc w:val="left"/>
      <w:pPr>
        <w:tabs>
          <w:tab w:val="num" w:pos="2160"/>
        </w:tabs>
        <w:ind w:left="2160" w:hanging="360"/>
      </w:pPr>
      <w:rPr>
        <w:rFonts w:ascii="Arial" w:hAnsi="Arial" w:hint="default"/>
      </w:rPr>
    </w:lvl>
    <w:lvl w:ilvl="3" w:tplc="55144092" w:tentative="1">
      <w:start w:val="1"/>
      <w:numFmt w:val="bullet"/>
      <w:lvlText w:val="•"/>
      <w:lvlJc w:val="left"/>
      <w:pPr>
        <w:tabs>
          <w:tab w:val="num" w:pos="2880"/>
        </w:tabs>
        <w:ind w:left="2880" w:hanging="360"/>
      </w:pPr>
      <w:rPr>
        <w:rFonts w:ascii="Arial" w:hAnsi="Arial" w:hint="default"/>
      </w:rPr>
    </w:lvl>
    <w:lvl w:ilvl="4" w:tplc="7560520E" w:tentative="1">
      <w:start w:val="1"/>
      <w:numFmt w:val="bullet"/>
      <w:lvlText w:val="•"/>
      <w:lvlJc w:val="left"/>
      <w:pPr>
        <w:tabs>
          <w:tab w:val="num" w:pos="3600"/>
        </w:tabs>
        <w:ind w:left="3600" w:hanging="360"/>
      </w:pPr>
      <w:rPr>
        <w:rFonts w:ascii="Arial" w:hAnsi="Arial" w:hint="default"/>
      </w:rPr>
    </w:lvl>
    <w:lvl w:ilvl="5" w:tplc="3F808F10" w:tentative="1">
      <w:start w:val="1"/>
      <w:numFmt w:val="bullet"/>
      <w:lvlText w:val="•"/>
      <w:lvlJc w:val="left"/>
      <w:pPr>
        <w:tabs>
          <w:tab w:val="num" w:pos="4320"/>
        </w:tabs>
        <w:ind w:left="4320" w:hanging="360"/>
      </w:pPr>
      <w:rPr>
        <w:rFonts w:ascii="Arial" w:hAnsi="Arial" w:hint="default"/>
      </w:rPr>
    </w:lvl>
    <w:lvl w:ilvl="6" w:tplc="ECD4FFB0" w:tentative="1">
      <w:start w:val="1"/>
      <w:numFmt w:val="bullet"/>
      <w:lvlText w:val="•"/>
      <w:lvlJc w:val="left"/>
      <w:pPr>
        <w:tabs>
          <w:tab w:val="num" w:pos="5040"/>
        </w:tabs>
        <w:ind w:left="5040" w:hanging="360"/>
      </w:pPr>
      <w:rPr>
        <w:rFonts w:ascii="Arial" w:hAnsi="Arial" w:hint="default"/>
      </w:rPr>
    </w:lvl>
    <w:lvl w:ilvl="7" w:tplc="88DE2972" w:tentative="1">
      <w:start w:val="1"/>
      <w:numFmt w:val="bullet"/>
      <w:lvlText w:val="•"/>
      <w:lvlJc w:val="left"/>
      <w:pPr>
        <w:tabs>
          <w:tab w:val="num" w:pos="5760"/>
        </w:tabs>
        <w:ind w:left="5760" w:hanging="360"/>
      </w:pPr>
      <w:rPr>
        <w:rFonts w:ascii="Arial" w:hAnsi="Arial" w:hint="default"/>
      </w:rPr>
    </w:lvl>
    <w:lvl w:ilvl="8" w:tplc="6E16D3DA" w:tentative="1">
      <w:start w:val="1"/>
      <w:numFmt w:val="bullet"/>
      <w:lvlText w:val="•"/>
      <w:lvlJc w:val="left"/>
      <w:pPr>
        <w:tabs>
          <w:tab w:val="num" w:pos="6480"/>
        </w:tabs>
        <w:ind w:left="6480" w:hanging="360"/>
      </w:pPr>
      <w:rPr>
        <w:rFonts w:ascii="Arial" w:hAnsi="Arial" w:hint="default"/>
      </w:rPr>
    </w:lvl>
  </w:abstractNum>
  <w:abstractNum w:abstractNumId="5">
    <w:nsid w:val="269D0EFD"/>
    <w:multiLevelType w:val="multilevel"/>
    <w:tmpl w:val="4AA06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70947CC"/>
    <w:multiLevelType w:val="hybridMultilevel"/>
    <w:tmpl w:val="28A82160"/>
    <w:lvl w:ilvl="0" w:tplc="DB862F3A">
      <w:start w:val="1"/>
      <w:numFmt w:val="bullet"/>
      <w:pStyle w:val="Bullet1"/>
      <w:lvlText w:val=""/>
      <w:lvlJc w:val="left"/>
      <w:pPr>
        <w:tabs>
          <w:tab w:val="num" w:pos="927"/>
        </w:tabs>
        <w:ind w:left="907" w:hanging="34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7">
    <w:nsid w:val="2A9B3D66"/>
    <w:multiLevelType w:val="hybridMultilevel"/>
    <w:tmpl w:val="E03C0A52"/>
    <w:lvl w:ilvl="0" w:tplc="336049D4">
      <w:start w:val="1"/>
      <w:numFmt w:val="decimal"/>
      <w:lvlText w:val="%1."/>
      <w:lvlJc w:val="left"/>
      <w:pPr>
        <w:tabs>
          <w:tab w:val="num" w:pos="567"/>
        </w:tabs>
        <w:ind w:left="567" w:hanging="567"/>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1214562"/>
    <w:multiLevelType w:val="hybridMultilevel"/>
    <w:tmpl w:val="E60867BC"/>
    <w:lvl w:ilvl="0" w:tplc="7A7EB9D2">
      <w:start w:val="1"/>
      <w:numFmt w:val="bullet"/>
      <w:lvlText w:val=""/>
      <w:lvlJc w:val="left"/>
      <w:pPr>
        <w:tabs>
          <w:tab w:val="num" w:pos="361"/>
        </w:tabs>
        <w:ind w:left="361" w:hanging="360"/>
      </w:pPr>
      <w:rPr>
        <w:rFonts w:ascii="Symbol" w:hAnsi="Symbol" w:hint="default"/>
      </w:rPr>
    </w:lvl>
    <w:lvl w:ilvl="1" w:tplc="08090003" w:tentative="1">
      <w:start w:val="1"/>
      <w:numFmt w:val="bullet"/>
      <w:lvlText w:val="o"/>
      <w:lvlJc w:val="left"/>
      <w:pPr>
        <w:tabs>
          <w:tab w:val="num" w:pos="1081"/>
        </w:tabs>
        <w:ind w:left="1081" w:hanging="360"/>
      </w:pPr>
      <w:rPr>
        <w:rFonts w:ascii="Courier New" w:hAnsi="Courier New" w:cs="Arial" w:hint="default"/>
      </w:rPr>
    </w:lvl>
    <w:lvl w:ilvl="2" w:tplc="08090005" w:tentative="1">
      <w:start w:val="1"/>
      <w:numFmt w:val="bullet"/>
      <w:lvlText w:val=""/>
      <w:lvlJc w:val="left"/>
      <w:pPr>
        <w:tabs>
          <w:tab w:val="num" w:pos="1801"/>
        </w:tabs>
        <w:ind w:left="1801" w:hanging="360"/>
      </w:pPr>
      <w:rPr>
        <w:rFonts w:ascii="Wingdings" w:hAnsi="Wingdings" w:hint="default"/>
      </w:rPr>
    </w:lvl>
    <w:lvl w:ilvl="3" w:tplc="08090001" w:tentative="1">
      <w:start w:val="1"/>
      <w:numFmt w:val="bullet"/>
      <w:lvlText w:val=""/>
      <w:lvlJc w:val="left"/>
      <w:pPr>
        <w:tabs>
          <w:tab w:val="num" w:pos="2521"/>
        </w:tabs>
        <w:ind w:left="2521" w:hanging="360"/>
      </w:pPr>
      <w:rPr>
        <w:rFonts w:ascii="Symbol" w:hAnsi="Symbol" w:hint="default"/>
      </w:rPr>
    </w:lvl>
    <w:lvl w:ilvl="4" w:tplc="08090003" w:tentative="1">
      <w:start w:val="1"/>
      <w:numFmt w:val="bullet"/>
      <w:lvlText w:val="o"/>
      <w:lvlJc w:val="left"/>
      <w:pPr>
        <w:tabs>
          <w:tab w:val="num" w:pos="3241"/>
        </w:tabs>
        <w:ind w:left="3241" w:hanging="360"/>
      </w:pPr>
      <w:rPr>
        <w:rFonts w:ascii="Courier New" w:hAnsi="Courier New" w:cs="Arial" w:hint="default"/>
      </w:rPr>
    </w:lvl>
    <w:lvl w:ilvl="5" w:tplc="08090005" w:tentative="1">
      <w:start w:val="1"/>
      <w:numFmt w:val="bullet"/>
      <w:lvlText w:val=""/>
      <w:lvlJc w:val="left"/>
      <w:pPr>
        <w:tabs>
          <w:tab w:val="num" w:pos="3961"/>
        </w:tabs>
        <w:ind w:left="3961" w:hanging="360"/>
      </w:pPr>
      <w:rPr>
        <w:rFonts w:ascii="Wingdings" w:hAnsi="Wingdings" w:hint="default"/>
      </w:rPr>
    </w:lvl>
    <w:lvl w:ilvl="6" w:tplc="08090001" w:tentative="1">
      <w:start w:val="1"/>
      <w:numFmt w:val="bullet"/>
      <w:lvlText w:val=""/>
      <w:lvlJc w:val="left"/>
      <w:pPr>
        <w:tabs>
          <w:tab w:val="num" w:pos="4681"/>
        </w:tabs>
        <w:ind w:left="4681" w:hanging="360"/>
      </w:pPr>
      <w:rPr>
        <w:rFonts w:ascii="Symbol" w:hAnsi="Symbol" w:hint="default"/>
      </w:rPr>
    </w:lvl>
    <w:lvl w:ilvl="7" w:tplc="08090003" w:tentative="1">
      <w:start w:val="1"/>
      <w:numFmt w:val="bullet"/>
      <w:lvlText w:val="o"/>
      <w:lvlJc w:val="left"/>
      <w:pPr>
        <w:tabs>
          <w:tab w:val="num" w:pos="5401"/>
        </w:tabs>
        <w:ind w:left="5401" w:hanging="360"/>
      </w:pPr>
      <w:rPr>
        <w:rFonts w:ascii="Courier New" w:hAnsi="Courier New" w:cs="Arial" w:hint="default"/>
      </w:rPr>
    </w:lvl>
    <w:lvl w:ilvl="8" w:tplc="08090005" w:tentative="1">
      <w:start w:val="1"/>
      <w:numFmt w:val="bullet"/>
      <w:lvlText w:val=""/>
      <w:lvlJc w:val="left"/>
      <w:pPr>
        <w:tabs>
          <w:tab w:val="num" w:pos="6121"/>
        </w:tabs>
        <w:ind w:left="6121" w:hanging="360"/>
      </w:pPr>
      <w:rPr>
        <w:rFonts w:ascii="Wingdings" w:hAnsi="Wingdings" w:hint="default"/>
      </w:rPr>
    </w:lvl>
  </w:abstractNum>
  <w:abstractNum w:abstractNumId="9">
    <w:nsid w:val="61610C7F"/>
    <w:multiLevelType w:val="hybridMultilevel"/>
    <w:tmpl w:val="08EEF9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71094041"/>
    <w:multiLevelType w:val="multilevel"/>
    <w:tmpl w:val="9ABA585A"/>
    <w:numStyleLink w:val="Headings"/>
  </w:abstractNum>
  <w:abstractNum w:abstractNumId="11">
    <w:nsid w:val="7C8E3997"/>
    <w:multiLevelType w:val="hybridMultilevel"/>
    <w:tmpl w:val="0DA0212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7"/>
  </w:num>
  <w:num w:numId="4">
    <w:abstractNumId w:val="3"/>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0"/>
  </w:num>
  <w:num w:numId="8">
    <w:abstractNumId w:val="8"/>
  </w:num>
  <w:num w:numId="9">
    <w:abstractNumId w:val="2"/>
  </w:num>
  <w:num w:numId="10">
    <w:abstractNumId w:val="9"/>
  </w:num>
  <w:num w:numId="11">
    <w:abstractNumId w:val="11"/>
  </w:num>
  <w:num w:numId="12">
    <w:abstractNumId w:val="4"/>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fa05pxw0swsdesdrqvdf2hwzettxrraf5w&quot;&gt;Protactinium&lt;record-ids&gt;&lt;item&gt;1&lt;/item&gt;&lt;item&gt;5&lt;/item&gt;&lt;item&gt;6&lt;/item&gt;&lt;item&gt;9&lt;/item&gt;&lt;item&gt;12&lt;/item&gt;&lt;item&gt;18&lt;/item&gt;&lt;item&gt;24&lt;/item&gt;&lt;item&gt;27&lt;/item&gt;&lt;item&gt;243&lt;/item&gt;&lt;item&gt;244&lt;/item&gt;&lt;item&gt;252&lt;/item&gt;&lt;item&gt;253&lt;/item&gt;&lt;item&gt;254&lt;/item&gt;&lt;item&gt;255&lt;/item&gt;&lt;item&gt;256&lt;/item&gt;&lt;item&gt;257&lt;/item&gt;&lt;item&gt;258&lt;/item&gt;&lt;/record-ids&gt;&lt;/item&gt;&lt;/Libraries&gt;"/>
  </w:docVars>
  <w:rsids>
    <w:rsidRoot w:val="005A2DA6"/>
    <w:rsid w:val="00015A10"/>
    <w:rsid w:val="00017E5E"/>
    <w:rsid w:val="0002163A"/>
    <w:rsid w:val="0002472F"/>
    <w:rsid w:val="00024F62"/>
    <w:rsid w:val="0003044F"/>
    <w:rsid w:val="00032785"/>
    <w:rsid w:val="000366B9"/>
    <w:rsid w:val="00042B2B"/>
    <w:rsid w:val="00052267"/>
    <w:rsid w:val="000554A3"/>
    <w:rsid w:val="000642AA"/>
    <w:rsid w:val="00082D1F"/>
    <w:rsid w:val="000902C5"/>
    <w:rsid w:val="000955BA"/>
    <w:rsid w:val="000956E2"/>
    <w:rsid w:val="000A665D"/>
    <w:rsid w:val="000B0E81"/>
    <w:rsid w:val="000B7E73"/>
    <w:rsid w:val="000C29A8"/>
    <w:rsid w:val="000C360B"/>
    <w:rsid w:val="000C6013"/>
    <w:rsid w:val="000D10BA"/>
    <w:rsid w:val="000D509F"/>
    <w:rsid w:val="000F1728"/>
    <w:rsid w:val="0010070F"/>
    <w:rsid w:val="0010605B"/>
    <w:rsid w:val="001065F5"/>
    <w:rsid w:val="001234CB"/>
    <w:rsid w:val="0012447C"/>
    <w:rsid w:val="001278F9"/>
    <w:rsid w:val="0013514E"/>
    <w:rsid w:val="00137362"/>
    <w:rsid w:val="00147F32"/>
    <w:rsid w:val="0015498A"/>
    <w:rsid w:val="00157F45"/>
    <w:rsid w:val="00170A28"/>
    <w:rsid w:val="00172456"/>
    <w:rsid w:val="00172CEB"/>
    <w:rsid w:val="001802D9"/>
    <w:rsid w:val="0019051B"/>
    <w:rsid w:val="00197F3E"/>
    <w:rsid w:val="001A1F79"/>
    <w:rsid w:val="001A3468"/>
    <w:rsid w:val="001A6DB5"/>
    <w:rsid w:val="001A7287"/>
    <w:rsid w:val="001A7613"/>
    <w:rsid w:val="001D0643"/>
    <w:rsid w:val="001D1CD6"/>
    <w:rsid w:val="001E2035"/>
    <w:rsid w:val="001E4A56"/>
    <w:rsid w:val="001E672D"/>
    <w:rsid w:val="001F12AF"/>
    <w:rsid w:val="00201269"/>
    <w:rsid w:val="00205A3C"/>
    <w:rsid w:val="00217AE3"/>
    <w:rsid w:val="00230EF1"/>
    <w:rsid w:val="002322C8"/>
    <w:rsid w:val="00237E52"/>
    <w:rsid w:val="00241306"/>
    <w:rsid w:val="002457E3"/>
    <w:rsid w:val="00246084"/>
    <w:rsid w:val="002514D2"/>
    <w:rsid w:val="00271FC5"/>
    <w:rsid w:val="00273F96"/>
    <w:rsid w:val="00277AE9"/>
    <w:rsid w:val="00282257"/>
    <w:rsid w:val="002B1DBC"/>
    <w:rsid w:val="002B6A6F"/>
    <w:rsid w:val="002C1354"/>
    <w:rsid w:val="002C6196"/>
    <w:rsid w:val="002C6D21"/>
    <w:rsid w:val="002C6F30"/>
    <w:rsid w:val="002D03DB"/>
    <w:rsid w:val="002D2519"/>
    <w:rsid w:val="002D55AE"/>
    <w:rsid w:val="002E1C61"/>
    <w:rsid w:val="002F0C11"/>
    <w:rsid w:val="003002E5"/>
    <w:rsid w:val="00303EE1"/>
    <w:rsid w:val="00313C96"/>
    <w:rsid w:val="00315641"/>
    <w:rsid w:val="00316987"/>
    <w:rsid w:val="003234CE"/>
    <w:rsid w:val="003241C6"/>
    <w:rsid w:val="00324ABB"/>
    <w:rsid w:val="00327772"/>
    <w:rsid w:val="00354CB1"/>
    <w:rsid w:val="00356602"/>
    <w:rsid w:val="00360C4C"/>
    <w:rsid w:val="003657C4"/>
    <w:rsid w:val="003718B6"/>
    <w:rsid w:val="003819CE"/>
    <w:rsid w:val="00381E0F"/>
    <w:rsid w:val="00382416"/>
    <w:rsid w:val="003A0271"/>
    <w:rsid w:val="003B2D76"/>
    <w:rsid w:val="003B63B3"/>
    <w:rsid w:val="003C395A"/>
    <w:rsid w:val="003C72BB"/>
    <w:rsid w:val="003D254B"/>
    <w:rsid w:val="003D4D8F"/>
    <w:rsid w:val="003D6AA3"/>
    <w:rsid w:val="003F41CD"/>
    <w:rsid w:val="0040144A"/>
    <w:rsid w:val="00405D69"/>
    <w:rsid w:val="00412DDA"/>
    <w:rsid w:val="00423B7F"/>
    <w:rsid w:val="0042476C"/>
    <w:rsid w:val="004261F0"/>
    <w:rsid w:val="004271A0"/>
    <w:rsid w:val="00430048"/>
    <w:rsid w:val="00430B12"/>
    <w:rsid w:val="00434C1A"/>
    <w:rsid w:val="00437B19"/>
    <w:rsid w:val="004428BC"/>
    <w:rsid w:val="004564B8"/>
    <w:rsid w:val="00460FF0"/>
    <w:rsid w:val="0046129F"/>
    <w:rsid w:val="00463419"/>
    <w:rsid w:val="00466D90"/>
    <w:rsid w:val="0047131E"/>
    <w:rsid w:val="0047309C"/>
    <w:rsid w:val="00473E48"/>
    <w:rsid w:val="00477378"/>
    <w:rsid w:val="00480E3F"/>
    <w:rsid w:val="00486D0C"/>
    <w:rsid w:val="0049273A"/>
    <w:rsid w:val="00493D44"/>
    <w:rsid w:val="004A1BB3"/>
    <w:rsid w:val="004B4544"/>
    <w:rsid w:val="004B6F46"/>
    <w:rsid w:val="004B7602"/>
    <w:rsid w:val="004B7F52"/>
    <w:rsid w:val="004C020C"/>
    <w:rsid w:val="004C28A1"/>
    <w:rsid w:val="004C7EFF"/>
    <w:rsid w:val="004D2C53"/>
    <w:rsid w:val="004D62AD"/>
    <w:rsid w:val="004D6E3F"/>
    <w:rsid w:val="004E479D"/>
    <w:rsid w:val="004E60E8"/>
    <w:rsid w:val="004E65DE"/>
    <w:rsid w:val="004F0746"/>
    <w:rsid w:val="00516418"/>
    <w:rsid w:val="00520EC3"/>
    <w:rsid w:val="005215CF"/>
    <w:rsid w:val="00523172"/>
    <w:rsid w:val="005234BE"/>
    <w:rsid w:val="0053352D"/>
    <w:rsid w:val="00534FB9"/>
    <w:rsid w:val="005362FE"/>
    <w:rsid w:val="00540ED2"/>
    <w:rsid w:val="005466EE"/>
    <w:rsid w:val="00547841"/>
    <w:rsid w:val="005504F9"/>
    <w:rsid w:val="00556B4D"/>
    <w:rsid w:val="00556DEC"/>
    <w:rsid w:val="00556E6D"/>
    <w:rsid w:val="00564888"/>
    <w:rsid w:val="0056580A"/>
    <w:rsid w:val="00574464"/>
    <w:rsid w:val="00575385"/>
    <w:rsid w:val="005768F5"/>
    <w:rsid w:val="0058466A"/>
    <w:rsid w:val="005940C2"/>
    <w:rsid w:val="005A0615"/>
    <w:rsid w:val="005A2DA6"/>
    <w:rsid w:val="005A459F"/>
    <w:rsid w:val="005A655B"/>
    <w:rsid w:val="005B0059"/>
    <w:rsid w:val="005B0B56"/>
    <w:rsid w:val="005C2EB9"/>
    <w:rsid w:val="005C7404"/>
    <w:rsid w:val="005D48E5"/>
    <w:rsid w:val="005D4D6B"/>
    <w:rsid w:val="005E3043"/>
    <w:rsid w:val="005F5DAB"/>
    <w:rsid w:val="00600BD6"/>
    <w:rsid w:val="006044DF"/>
    <w:rsid w:val="00607475"/>
    <w:rsid w:val="00616E53"/>
    <w:rsid w:val="00621C85"/>
    <w:rsid w:val="006259B0"/>
    <w:rsid w:val="00641D4C"/>
    <w:rsid w:val="00650921"/>
    <w:rsid w:val="00654DA6"/>
    <w:rsid w:val="00656D1C"/>
    <w:rsid w:val="0066279F"/>
    <w:rsid w:val="0066418A"/>
    <w:rsid w:val="0066563B"/>
    <w:rsid w:val="00677559"/>
    <w:rsid w:val="006810DD"/>
    <w:rsid w:val="00686377"/>
    <w:rsid w:val="006B505E"/>
    <w:rsid w:val="006D0CB6"/>
    <w:rsid w:val="006D2FF0"/>
    <w:rsid w:val="006D68D0"/>
    <w:rsid w:val="006E3D55"/>
    <w:rsid w:val="006E4401"/>
    <w:rsid w:val="006E5C23"/>
    <w:rsid w:val="006E6FB4"/>
    <w:rsid w:val="006E70A8"/>
    <w:rsid w:val="006F0AE7"/>
    <w:rsid w:val="007130EF"/>
    <w:rsid w:val="00713A31"/>
    <w:rsid w:val="00715461"/>
    <w:rsid w:val="00723228"/>
    <w:rsid w:val="00730345"/>
    <w:rsid w:val="0074069F"/>
    <w:rsid w:val="00741085"/>
    <w:rsid w:val="0075386A"/>
    <w:rsid w:val="00760798"/>
    <w:rsid w:val="00762F5D"/>
    <w:rsid w:val="0077456A"/>
    <w:rsid w:val="007820E9"/>
    <w:rsid w:val="00792E3C"/>
    <w:rsid w:val="007931B8"/>
    <w:rsid w:val="007942E6"/>
    <w:rsid w:val="007956FC"/>
    <w:rsid w:val="007B2204"/>
    <w:rsid w:val="007B4A3E"/>
    <w:rsid w:val="007B796C"/>
    <w:rsid w:val="007B7EF0"/>
    <w:rsid w:val="007C4E18"/>
    <w:rsid w:val="007D05D0"/>
    <w:rsid w:val="007E2909"/>
    <w:rsid w:val="007E3ABE"/>
    <w:rsid w:val="007F2267"/>
    <w:rsid w:val="007F3975"/>
    <w:rsid w:val="00804E7D"/>
    <w:rsid w:val="00807CEC"/>
    <w:rsid w:val="00811958"/>
    <w:rsid w:val="0082003A"/>
    <w:rsid w:val="00822A79"/>
    <w:rsid w:val="00823F91"/>
    <w:rsid w:val="008310EC"/>
    <w:rsid w:val="00840DAA"/>
    <w:rsid w:val="00871AF2"/>
    <w:rsid w:val="00872849"/>
    <w:rsid w:val="0087747B"/>
    <w:rsid w:val="00886B05"/>
    <w:rsid w:val="00891722"/>
    <w:rsid w:val="00894071"/>
    <w:rsid w:val="00894F6B"/>
    <w:rsid w:val="008A149C"/>
    <w:rsid w:val="008D0655"/>
    <w:rsid w:val="008D0925"/>
    <w:rsid w:val="008D7995"/>
    <w:rsid w:val="008E5FDB"/>
    <w:rsid w:val="008F00EC"/>
    <w:rsid w:val="008F7075"/>
    <w:rsid w:val="008F748D"/>
    <w:rsid w:val="009051A6"/>
    <w:rsid w:val="00915E6C"/>
    <w:rsid w:val="009239EA"/>
    <w:rsid w:val="00927147"/>
    <w:rsid w:val="00936216"/>
    <w:rsid w:val="009374B6"/>
    <w:rsid w:val="00947257"/>
    <w:rsid w:val="009515B0"/>
    <w:rsid w:val="00951AAD"/>
    <w:rsid w:val="0095299F"/>
    <w:rsid w:val="0096016D"/>
    <w:rsid w:val="009618E2"/>
    <w:rsid w:val="00963D3B"/>
    <w:rsid w:val="00967267"/>
    <w:rsid w:val="00975182"/>
    <w:rsid w:val="00980128"/>
    <w:rsid w:val="00985D23"/>
    <w:rsid w:val="009900BA"/>
    <w:rsid w:val="00990708"/>
    <w:rsid w:val="00996781"/>
    <w:rsid w:val="009B2C23"/>
    <w:rsid w:val="009B63E4"/>
    <w:rsid w:val="009C5E74"/>
    <w:rsid w:val="009D0A3D"/>
    <w:rsid w:val="009F3B17"/>
    <w:rsid w:val="009F3C1F"/>
    <w:rsid w:val="00A06BCE"/>
    <w:rsid w:val="00A132DD"/>
    <w:rsid w:val="00A16F6A"/>
    <w:rsid w:val="00A31FEA"/>
    <w:rsid w:val="00A36AC9"/>
    <w:rsid w:val="00A4522C"/>
    <w:rsid w:val="00A524D6"/>
    <w:rsid w:val="00A54D1E"/>
    <w:rsid w:val="00A64F5F"/>
    <w:rsid w:val="00A7170C"/>
    <w:rsid w:val="00A82E09"/>
    <w:rsid w:val="00A83152"/>
    <w:rsid w:val="00A921C3"/>
    <w:rsid w:val="00A969A1"/>
    <w:rsid w:val="00AA099B"/>
    <w:rsid w:val="00AA330F"/>
    <w:rsid w:val="00AA6175"/>
    <w:rsid w:val="00AB2DFD"/>
    <w:rsid w:val="00AC0417"/>
    <w:rsid w:val="00AC4960"/>
    <w:rsid w:val="00AC6DE5"/>
    <w:rsid w:val="00AD3CA3"/>
    <w:rsid w:val="00AE1586"/>
    <w:rsid w:val="00AE50F3"/>
    <w:rsid w:val="00AF2DC1"/>
    <w:rsid w:val="00AF30ED"/>
    <w:rsid w:val="00AF53ED"/>
    <w:rsid w:val="00B14F4E"/>
    <w:rsid w:val="00B16E77"/>
    <w:rsid w:val="00B219E1"/>
    <w:rsid w:val="00B23F23"/>
    <w:rsid w:val="00B24EB5"/>
    <w:rsid w:val="00B25AE6"/>
    <w:rsid w:val="00B305F5"/>
    <w:rsid w:val="00B326D8"/>
    <w:rsid w:val="00B355EE"/>
    <w:rsid w:val="00B44B75"/>
    <w:rsid w:val="00B44E31"/>
    <w:rsid w:val="00B53E8D"/>
    <w:rsid w:val="00B56948"/>
    <w:rsid w:val="00B75FF4"/>
    <w:rsid w:val="00B928C6"/>
    <w:rsid w:val="00B9479C"/>
    <w:rsid w:val="00B947B0"/>
    <w:rsid w:val="00BA1A91"/>
    <w:rsid w:val="00BA2DC0"/>
    <w:rsid w:val="00BA5EC8"/>
    <w:rsid w:val="00BA6FA1"/>
    <w:rsid w:val="00BB435D"/>
    <w:rsid w:val="00BB5E6A"/>
    <w:rsid w:val="00BC6D82"/>
    <w:rsid w:val="00BD3D5B"/>
    <w:rsid w:val="00BE2843"/>
    <w:rsid w:val="00BE3007"/>
    <w:rsid w:val="00BF2374"/>
    <w:rsid w:val="00BF36F3"/>
    <w:rsid w:val="00BF59BA"/>
    <w:rsid w:val="00BF64E2"/>
    <w:rsid w:val="00BF7CFD"/>
    <w:rsid w:val="00C03CF7"/>
    <w:rsid w:val="00C26EAA"/>
    <w:rsid w:val="00C32161"/>
    <w:rsid w:val="00C3734D"/>
    <w:rsid w:val="00C434C6"/>
    <w:rsid w:val="00C43BFA"/>
    <w:rsid w:val="00C563CD"/>
    <w:rsid w:val="00C60B60"/>
    <w:rsid w:val="00C61257"/>
    <w:rsid w:val="00C6203A"/>
    <w:rsid w:val="00C6474C"/>
    <w:rsid w:val="00C64762"/>
    <w:rsid w:val="00C65CA9"/>
    <w:rsid w:val="00C66D5C"/>
    <w:rsid w:val="00C71F03"/>
    <w:rsid w:val="00C7263D"/>
    <w:rsid w:val="00C72F73"/>
    <w:rsid w:val="00C83E18"/>
    <w:rsid w:val="00C96265"/>
    <w:rsid w:val="00CA0DC6"/>
    <w:rsid w:val="00CA3395"/>
    <w:rsid w:val="00CC108D"/>
    <w:rsid w:val="00CC3E58"/>
    <w:rsid w:val="00CC4043"/>
    <w:rsid w:val="00CD2A21"/>
    <w:rsid w:val="00CD3EA2"/>
    <w:rsid w:val="00CD5F23"/>
    <w:rsid w:val="00CF222D"/>
    <w:rsid w:val="00D03535"/>
    <w:rsid w:val="00D14EFC"/>
    <w:rsid w:val="00D14F74"/>
    <w:rsid w:val="00D20097"/>
    <w:rsid w:val="00D25A9D"/>
    <w:rsid w:val="00D26A65"/>
    <w:rsid w:val="00D3444D"/>
    <w:rsid w:val="00D42B0A"/>
    <w:rsid w:val="00D44ADA"/>
    <w:rsid w:val="00D45C54"/>
    <w:rsid w:val="00D461CA"/>
    <w:rsid w:val="00D467D7"/>
    <w:rsid w:val="00D5503D"/>
    <w:rsid w:val="00D64FAA"/>
    <w:rsid w:val="00D65DFE"/>
    <w:rsid w:val="00D7180A"/>
    <w:rsid w:val="00D72379"/>
    <w:rsid w:val="00D73684"/>
    <w:rsid w:val="00D960C9"/>
    <w:rsid w:val="00DA0972"/>
    <w:rsid w:val="00DB290D"/>
    <w:rsid w:val="00DB57D7"/>
    <w:rsid w:val="00DB6A11"/>
    <w:rsid w:val="00DB7C38"/>
    <w:rsid w:val="00DC1136"/>
    <w:rsid w:val="00DC1362"/>
    <w:rsid w:val="00DC2592"/>
    <w:rsid w:val="00DC5717"/>
    <w:rsid w:val="00DC7BD9"/>
    <w:rsid w:val="00DD0007"/>
    <w:rsid w:val="00DE14CA"/>
    <w:rsid w:val="00DE5597"/>
    <w:rsid w:val="00DF047F"/>
    <w:rsid w:val="00DF2FEF"/>
    <w:rsid w:val="00DF5C53"/>
    <w:rsid w:val="00E04D81"/>
    <w:rsid w:val="00E0663A"/>
    <w:rsid w:val="00E33C0F"/>
    <w:rsid w:val="00E41023"/>
    <w:rsid w:val="00E4549A"/>
    <w:rsid w:val="00E56A40"/>
    <w:rsid w:val="00E611E1"/>
    <w:rsid w:val="00E7705D"/>
    <w:rsid w:val="00E80928"/>
    <w:rsid w:val="00E8266C"/>
    <w:rsid w:val="00E834D6"/>
    <w:rsid w:val="00E8627A"/>
    <w:rsid w:val="00EA40CA"/>
    <w:rsid w:val="00EA4F30"/>
    <w:rsid w:val="00EB6761"/>
    <w:rsid w:val="00EC5EC2"/>
    <w:rsid w:val="00ED4505"/>
    <w:rsid w:val="00ED5A9D"/>
    <w:rsid w:val="00ED7B2B"/>
    <w:rsid w:val="00EE29A3"/>
    <w:rsid w:val="00EF68CF"/>
    <w:rsid w:val="00F06A0A"/>
    <w:rsid w:val="00F315DD"/>
    <w:rsid w:val="00F330DF"/>
    <w:rsid w:val="00F330FC"/>
    <w:rsid w:val="00F4499E"/>
    <w:rsid w:val="00F44E46"/>
    <w:rsid w:val="00F47907"/>
    <w:rsid w:val="00F50AF9"/>
    <w:rsid w:val="00F5256F"/>
    <w:rsid w:val="00F66FD9"/>
    <w:rsid w:val="00F779AA"/>
    <w:rsid w:val="00F82CDD"/>
    <w:rsid w:val="00F83DC7"/>
    <w:rsid w:val="00F949F1"/>
    <w:rsid w:val="00F96C29"/>
    <w:rsid w:val="00FB39ED"/>
    <w:rsid w:val="00FC3EF5"/>
    <w:rsid w:val="00FE0717"/>
    <w:rsid w:val="00FE2C4E"/>
    <w:rsid w:val="00FE3B9B"/>
    <w:rsid w:val="00FF032F"/>
    <w:rsid w:val="00FF2B68"/>
    <w:rsid w:val="00FF2C6C"/>
    <w:rsid w:val="00FF5C9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22C"/>
    <w:pPr>
      <w:overflowPunct w:val="0"/>
      <w:autoSpaceDE w:val="0"/>
      <w:autoSpaceDN w:val="0"/>
      <w:adjustRightInd w:val="0"/>
      <w:spacing w:after="0" w:line="240" w:lineRule="auto"/>
      <w:textAlignment w:val="baseline"/>
    </w:pPr>
    <w:rPr>
      <w:rFonts w:ascii="Times New Roman" w:eastAsia="Times New Roman" w:hAnsi="Times New Roman" w:cs="Times New Roman"/>
      <w:szCs w:val="20"/>
      <w:lang w:val="en-GB"/>
    </w:rPr>
  </w:style>
  <w:style w:type="paragraph" w:styleId="Heading1">
    <w:name w:val="heading 1"/>
    <w:basedOn w:val="Normal"/>
    <w:next w:val="Normal"/>
    <w:link w:val="Heading1Char"/>
    <w:uiPriority w:val="9"/>
    <w:qFormat/>
    <w:rsid w:val="00BF36F3"/>
    <w:pPr>
      <w:keepNext/>
      <w:keepLines/>
      <w:numPr>
        <w:numId w:val="6"/>
      </w:numP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BF36F3"/>
    <w:pPr>
      <w:keepNext/>
      <w:keepLines/>
      <w:numPr>
        <w:ilvl w:val="1"/>
        <w:numId w:val="6"/>
      </w:numPr>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BF36F3"/>
    <w:pPr>
      <w:keepNext/>
      <w:keepLines/>
      <w:numPr>
        <w:ilvl w:val="2"/>
        <w:numId w:val="6"/>
      </w:numPr>
      <w:outlineLvl w:val="2"/>
    </w:pPr>
    <w:rPr>
      <w:rFonts w:ascii="Arial" w:eastAsiaTheme="majorEastAsia" w:hAnsi="Arial"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1">
    <w:name w:val="Bullet1"/>
    <w:qFormat/>
    <w:rsid w:val="00F83DC7"/>
    <w:pPr>
      <w:keepLines/>
      <w:numPr>
        <w:numId w:val="1"/>
      </w:numPr>
      <w:spacing w:before="60" w:after="60" w:line="240" w:lineRule="auto"/>
      <w:jc w:val="both"/>
    </w:pPr>
    <w:rPr>
      <w:rFonts w:ascii="Arial" w:eastAsia="Times New Roman" w:hAnsi="Arial" w:cs="Arial"/>
      <w:sz w:val="20"/>
      <w:szCs w:val="24"/>
    </w:rPr>
  </w:style>
  <w:style w:type="paragraph" w:styleId="Header">
    <w:name w:val="header"/>
    <w:basedOn w:val="Normal"/>
    <w:link w:val="HeaderChar"/>
    <w:uiPriority w:val="99"/>
    <w:unhideWhenUsed/>
    <w:rsid w:val="005A2DA6"/>
    <w:pPr>
      <w:tabs>
        <w:tab w:val="center" w:pos="4513"/>
        <w:tab w:val="right" w:pos="9026"/>
      </w:tabs>
    </w:pPr>
  </w:style>
  <w:style w:type="character" w:customStyle="1" w:styleId="HeaderChar">
    <w:name w:val="Header Char"/>
    <w:basedOn w:val="DefaultParagraphFont"/>
    <w:link w:val="Header"/>
    <w:uiPriority w:val="99"/>
    <w:rsid w:val="005A2DA6"/>
    <w:rPr>
      <w:lang w:val="en-GB"/>
    </w:rPr>
  </w:style>
  <w:style w:type="paragraph" w:styleId="Footer">
    <w:name w:val="footer"/>
    <w:basedOn w:val="Normal"/>
    <w:link w:val="FooterChar"/>
    <w:uiPriority w:val="99"/>
    <w:unhideWhenUsed/>
    <w:rsid w:val="005A2DA6"/>
    <w:pPr>
      <w:tabs>
        <w:tab w:val="center" w:pos="4513"/>
        <w:tab w:val="right" w:pos="9026"/>
      </w:tabs>
    </w:pPr>
  </w:style>
  <w:style w:type="character" w:customStyle="1" w:styleId="FooterChar">
    <w:name w:val="Footer Char"/>
    <w:basedOn w:val="DefaultParagraphFont"/>
    <w:link w:val="Footer"/>
    <w:uiPriority w:val="99"/>
    <w:rsid w:val="005A2DA6"/>
    <w:rPr>
      <w:lang w:val="en-GB"/>
    </w:rPr>
  </w:style>
  <w:style w:type="paragraph" w:styleId="BodyText">
    <w:name w:val="Body Text"/>
    <w:link w:val="BodyTextChar"/>
    <w:rsid w:val="005A2DA6"/>
    <w:pPr>
      <w:spacing w:after="170" w:line="280" w:lineRule="atLeast"/>
      <w:jc w:val="both"/>
    </w:pPr>
    <w:rPr>
      <w:rFonts w:ascii="Times New Roman" w:eastAsia="Times New Roman" w:hAnsi="Times New Roman" w:cs="Times New Roman"/>
      <w:szCs w:val="20"/>
      <w:lang w:val="en-GB"/>
    </w:rPr>
  </w:style>
  <w:style w:type="character" w:customStyle="1" w:styleId="BodyTextChar">
    <w:name w:val="Body Text Char"/>
    <w:basedOn w:val="DefaultParagraphFont"/>
    <w:link w:val="BodyText"/>
    <w:rsid w:val="005A2DA6"/>
    <w:rPr>
      <w:rFonts w:ascii="Times New Roman" w:eastAsia="Times New Roman" w:hAnsi="Times New Roman" w:cs="Times New Roman"/>
      <w:szCs w:val="20"/>
      <w:lang w:val="en-GB"/>
    </w:rPr>
  </w:style>
  <w:style w:type="paragraph" w:styleId="Title">
    <w:name w:val="Title"/>
    <w:link w:val="TitleChar"/>
    <w:qFormat/>
    <w:rsid w:val="005A2DA6"/>
    <w:pPr>
      <w:widowControl w:val="0"/>
      <w:spacing w:after="0" w:line="440" w:lineRule="exact"/>
      <w:jc w:val="center"/>
      <w:outlineLvl w:val="0"/>
    </w:pPr>
    <w:rPr>
      <w:rFonts w:ascii="Arial" w:eastAsia="Times New Roman" w:hAnsi="Arial" w:cs="Arial"/>
      <w:bCs/>
      <w:sz w:val="42"/>
      <w:szCs w:val="32"/>
      <w:lang w:val="en-GB"/>
    </w:rPr>
  </w:style>
  <w:style w:type="character" w:customStyle="1" w:styleId="TitleChar">
    <w:name w:val="Title Char"/>
    <w:basedOn w:val="DefaultParagraphFont"/>
    <w:link w:val="Title"/>
    <w:rsid w:val="005A2DA6"/>
    <w:rPr>
      <w:rFonts w:ascii="Arial" w:eastAsia="Times New Roman" w:hAnsi="Arial" w:cs="Arial"/>
      <w:bCs/>
      <w:sz w:val="42"/>
      <w:szCs w:val="32"/>
      <w:lang w:val="en-GB"/>
    </w:rPr>
  </w:style>
  <w:style w:type="paragraph" w:customStyle="1" w:styleId="IAEAAuthors">
    <w:name w:val="IAEA Authors"/>
    <w:basedOn w:val="BodyText"/>
    <w:next w:val="BodyText"/>
    <w:rsid w:val="005A2DA6"/>
    <w:pPr>
      <w:overflowPunct w:val="0"/>
      <w:autoSpaceDE w:val="0"/>
      <w:autoSpaceDN w:val="0"/>
      <w:adjustRightInd w:val="0"/>
      <w:spacing w:after="240" w:line="240" w:lineRule="auto"/>
      <w:textAlignment w:val="baseline"/>
    </w:pPr>
    <w:rPr>
      <w:b/>
      <w:noProof/>
      <w:sz w:val="24"/>
    </w:rPr>
  </w:style>
  <w:style w:type="character" w:customStyle="1" w:styleId="Heading1Char">
    <w:name w:val="Heading 1 Char"/>
    <w:basedOn w:val="DefaultParagraphFont"/>
    <w:link w:val="Heading1"/>
    <w:uiPriority w:val="9"/>
    <w:rsid w:val="00BF36F3"/>
    <w:rPr>
      <w:rFonts w:ascii="Times New Roman" w:eastAsiaTheme="majorEastAsia" w:hAnsi="Times New Roman" w:cstheme="majorBidi"/>
      <w:b/>
      <w:bCs/>
      <w:color w:val="000000" w:themeColor="text1"/>
      <w:szCs w:val="28"/>
      <w:lang w:val="en-GB"/>
    </w:rPr>
  </w:style>
  <w:style w:type="character" w:styleId="Hyperlink">
    <w:name w:val="Hyperlink"/>
    <w:basedOn w:val="DefaultParagraphFont"/>
    <w:uiPriority w:val="99"/>
    <w:unhideWhenUsed/>
    <w:rsid w:val="00CC108D"/>
    <w:rPr>
      <w:color w:val="0000FF" w:themeColor="hyperlink"/>
      <w:u w:val="single"/>
    </w:rPr>
  </w:style>
  <w:style w:type="character" w:customStyle="1" w:styleId="Heading2Char">
    <w:name w:val="Heading 2 Char"/>
    <w:basedOn w:val="DefaultParagraphFont"/>
    <w:link w:val="Heading2"/>
    <w:uiPriority w:val="9"/>
    <w:rsid w:val="00BF36F3"/>
    <w:rPr>
      <w:rFonts w:ascii="Times New Roman" w:eastAsiaTheme="majorEastAsia" w:hAnsi="Times New Roman" w:cstheme="majorBidi"/>
      <w:b/>
      <w:bCs/>
      <w:i/>
      <w:szCs w:val="26"/>
      <w:lang w:val="en-GB"/>
    </w:rPr>
  </w:style>
  <w:style w:type="character" w:customStyle="1" w:styleId="Heading3Char">
    <w:name w:val="Heading 3 Char"/>
    <w:basedOn w:val="DefaultParagraphFont"/>
    <w:link w:val="Heading3"/>
    <w:uiPriority w:val="9"/>
    <w:rsid w:val="00BF36F3"/>
    <w:rPr>
      <w:rFonts w:ascii="Arial" w:eastAsiaTheme="majorEastAsia" w:hAnsi="Arial" w:cstheme="majorBidi"/>
      <w:bCs/>
      <w:i/>
      <w:szCs w:val="20"/>
      <w:lang w:val="en-GB"/>
    </w:rPr>
  </w:style>
  <w:style w:type="numbering" w:customStyle="1" w:styleId="Headings">
    <w:name w:val="Headings"/>
    <w:uiPriority w:val="99"/>
    <w:rsid w:val="00BF36F3"/>
    <w:pPr>
      <w:numPr>
        <w:numId w:val="4"/>
      </w:numPr>
    </w:pPr>
  </w:style>
  <w:style w:type="table" w:styleId="TableGrid">
    <w:name w:val="Table Grid"/>
    <w:basedOn w:val="TableNormal"/>
    <w:uiPriority w:val="59"/>
    <w:rsid w:val="005B0B5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0B56"/>
    <w:pPr>
      <w:overflowPunct/>
      <w:autoSpaceDE/>
      <w:autoSpaceDN/>
      <w:adjustRightInd/>
      <w:spacing w:after="200" w:line="276" w:lineRule="auto"/>
      <w:ind w:left="720"/>
      <w:contextualSpacing/>
      <w:textAlignment w:val="auto"/>
    </w:pPr>
    <w:rPr>
      <w:rFonts w:asciiTheme="minorHAnsi" w:eastAsiaTheme="minorHAnsi" w:hAnsiTheme="minorHAnsi" w:cstheme="minorBidi"/>
      <w:szCs w:val="22"/>
      <w:lang w:val="en-AU"/>
    </w:rPr>
  </w:style>
  <w:style w:type="paragraph" w:customStyle="1" w:styleId="BodyText0">
    <w:name w:val="BodyText"/>
    <w:qFormat/>
    <w:rsid w:val="005B0B56"/>
    <w:pPr>
      <w:keepLines/>
      <w:spacing w:after="120" w:line="240" w:lineRule="auto"/>
      <w:ind w:left="567"/>
      <w:jc w:val="both"/>
    </w:pPr>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5C7404"/>
    <w:rPr>
      <w:rFonts w:ascii="Tahoma" w:hAnsi="Tahoma" w:cs="Tahoma"/>
      <w:sz w:val="16"/>
      <w:szCs w:val="16"/>
    </w:rPr>
  </w:style>
  <w:style w:type="character" w:customStyle="1" w:styleId="BalloonTextChar">
    <w:name w:val="Balloon Text Char"/>
    <w:basedOn w:val="DefaultParagraphFont"/>
    <w:link w:val="BalloonText"/>
    <w:uiPriority w:val="99"/>
    <w:semiHidden/>
    <w:rsid w:val="005C7404"/>
    <w:rPr>
      <w:rFonts w:ascii="Tahoma" w:eastAsia="Times New Roman" w:hAnsi="Tahoma" w:cs="Tahoma"/>
      <w:sz w:val="16"/>
      <w:szCs w:val="16"/>
      <w:lang w:val="en-GB"/>
    </w:rPr>
  </w:style>
  <w:style w:type="paragraph" w:styleId="Caption">
    <w:name w:val="caption"/>
    <w:basedOn w:val="Normal"/>
    <w:next w:val="Normal"/>
    <w:uiPriority w:val="35"/>
    <w:unhideWhenUsed/>
    <w:qFormat/>
    <w:rsid w:val="005C7404"/>
    <w:pPr>
      <w:jc w:val="center"/>
    </w:pPr>
    <w:rPr>
      <w:bCs/>
      <w:i/>
      <w:color w:val="000000" w:themeColor="text1"/>
      <w:szCs w:val="18"/>
    </w:rPr>
  </w:style>
  <w:style w:type="paragraph" w:styleId="NormalWeb">
    <w:name w:val="Normal (Web)"/>
    <w:basedOn w:val="Normal"/>
    <w:uiPriority w:val="99"/>
    <w:unhideWhenUsed/>
    <w:rsid w:val="00B24EB5"/>
    <w:pPr>
      <w:overflowPunct/>
      <w:autoSpaceDE/>
      <w:autoSpaceDN/>
      <w:adjustRightInd/>
      <w:spacing w:before="100" w:beforeAutospacing="1" w:after="100" w:afterAutospacing="1"/>
      <w:textAlignment w:val="auto"/>
    </w:pPr>
    <w:rPr>
      <w:sz w:val="24"/>
      <w:szCs w:val="24"/>
      <w:lang w:val="en-AU" w:eastAsia="en-AU"/>
    </w:rPr>
  </w:style>
  <w:style w:type="character" w:styleId="CommentReference">
    <w:name w:val="annotation reference"/>
    <w:basedOn w:val="DefaultParagraphFont"/>
    <w:uiPriority w:val="99"/>
    <w:semiHidden/>
    <w:unhideWhenUsed/>
    <w:rsid w:val="00246084"/>
    <w:rPr>
      <w:sz w:val="16"/>
      <w:szCs w:val="16"/>
    </w:rPr>
  </w:style>
  <w:style w:type="paragraph" w:styleId="CommentText">
    <w:name w:val="annotation text"/>
    <w:basedOn w:val="Normal"/>
    <w:link w:val="CommentTextChar"/>
    <w:uiPriority w:val="99"/>
    <w:semiHidden/>
    <w:unhideWhenUsed/>
    <w:rsid w:val="00246084"/>
    <w:rPr>
      <w:sz w:val="20"/>
    </w:rPr>
  </w:style>
  <w:style w:type="character" w:customStyle="1" w:styleId="CommentTextChar">
    <w:name w:val="Comment Text Char"/>
    <w:basedOn w:val="DefaultParagraphFont"/>
    <w:link w:val="CommentText"/>
    <w:uiPriority w:val="99"/>
    <w:semiHidden/>
    <w:rsid w:val="0024608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246084"/>
    <w:rPr>
      <w:b/>
      <w:bCs/>
    </w:rPr>
  </w:style>
  <w:style w:type="character" w:customStyle="1" w:styleId="CommentSubjectChar">
    <w:name w:val="Comment Subject Char"/>
    <w:basedOn w:val="CommentTextChar"/>
    <w:link w:val="CommentSubject"/>
    <w:uiPriority w:val="99"/>
    <w:semiHidden/>
    <w:rsid w:val="00246084"/>
    <w:rPr>
      <w:rFonts w:ascii="Times New Roman" w:eastAsia="Times New Roman" w:hAnsi="Times New Roman" w:cs="Times New Roman"/>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22C"/>
    <w:pPr>
      <w:overflowPunct w:val="0"/>
      <w:autoSpaceDE w:val="0"/>
      <w:autoSpaceDN w:val="0"/>
      <w:adjustRightInd w:val="0"/>
      <w:spacing w:after="0" w:line="240" w:lineRule="auto"/>
      <w:textAlignment w:val="baseline"/>
    </w:pPr>
    <w:rPr>
      <w:rFonts w:ascii="Times New Roman" w:eastAsia="Times New Roman" w:hAnsi="Times New Roman" w:cs="Times New Roman"/>
      <w:szCs w:val="20"/>
      <w:lang w:val="en-GB"/>
    </w:rPr>
  </w:style>
  <w:style w:type="paragraph" w:styleId="Heading1">
    <w:name w:val="heading 1"/>
    <w:basedOn w:val="Normal"/>
    <w:next w:val="Normal"/>
    <w:link w:val="Heading1Char"/>
    <w:uiPriority w:val="9"/>
    <w:qFormat/>
    <w:rsid w:val="00BF36F3"/>
    <w:pPr>
      <w:keepNext/>
      <w:keepLines/>
      <w:numPr>
        <w:numId w:val="6"/>
      </w:numP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BF36F3"/>
    <w:pPr>
      <w:keepNext/>
      <w:keepLines/>
      <w:numPr>
        <w:ilvl w:val="1"/>
        <w:numId w:val="6"/>
      </w:numPr>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BF36F3"/>
    <w:pPr>
      <w:keepNext/>
      <w:keepLines/>
      <w:numPr>
        <w:ilvl w:val="2"/>
        <w:numId w:val="6"/>
      </w:numPr>
      <w:outlineLvl w:val="2"/>
    </w:pPr>
    <w:rPr>
      <w:rFonts w:ascii="Arial" w:eastAsiaTheme="majorEastAsia" w:hAnsi="Arial"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1">
    <w:name w:val="Bullet1"/>
    <w:qFormat/>
    <w:rsid w:val="00F83DC7"/>
    <w:pPr>
      <w:keepLines/>
      <w:numPr>
        <w:numId w:val="1"/>
      </w:numPr>
      <w:spacing w:before="60" w:after="60" w:line="240" w:lineRule="auto"/>
      <w:jc w:val="both"/>
    </w:pPr>
    <w:rPr>
      <w:rFonts w:ascii="Arial" w:eastAsia="Times New Roman" w:hAnsi="Arial" w:cs="Arial"/>
      <w:sz w:val="20"/>
      <w:szCs w:val="24"/>
    </w:rPr>
  </w:style>
  <w:style w:type="paragraph" w:styleId="Header">
    <w:name w:val="header"/>
    <w:basedOn w:val="Normal"/>
    <w:link w:val="HeaderChar"/>
    <w:uiPriority w:val="99"/>
    <w:unhideWhenUsed/>
    <w:rsid w:val="005A2DA6"/>
    <w:pPr>
      <w:tabs>
        <w:tab w:val="center" w:pos="4513"/>
        <w:tab w:val="right" w:pos="9026"/>
      </w:tabs>
    </w:pPr>
  </w:style>
  <w:style w:type="character" w:customStyle="1" w:styleId="HeaderChar">
    <w:name w:val="Header Char"/>
    <w:basedOn w:val="DefaultParagraphFont"/>
    <w:link w:val="Header"/>
    <w:uiPriority w:val="99"/>
    <w:rsid w:val="005A2DA6"/>
    <w:rPr>
      <w:lang w:val="en-GB"/>
    </w:rPr>
  </w:style>
  <w:style w:type="paragraph" w:styleId="Footer">
    <w:name w:val="footer"/>
    <w:basedOn w:val="Normal"/>
    <w:link w:val="FooterChar"/>
    <w:uiPriority w:val="99"/>
    <w:unhideWhenUsed/>
    <w:rsid w:val="005A2DA6"/>
    <w:pPr>
      <w:tabs>
        <w:tab w:val="center" w:pos="4513"/>
        <w:tab w:val="right" w:pos="9026"/>
      </w:tabs>
    </w:pPr>
  </w:style>
  <w:style w:type="character" w:customStyle="1" w:styleId="FooterChar">
    <w:name w:val="Footer Char"/>
    <w:basedOn w:val="DefaultParagraphFont"/>
    <w:link w:val="Footer"/>
    <w:uiPriority w:val="99"/>
    <w:rsid w:val="005A2DA6"/>
    <w:rPr>
      <w:lang w:val="en-GB"/>
    </w:rPr>
  </w:style>
  <w:style w:type="paragraph" w:styleId="BodyText">
    <w:name w:val="Body Text"/>
    <w:link w:val="BodyTextChar"/>
    <w:rsid w:val="005A2DA6"/>
    <w:pPr>
      <w:spacing w:after="170" w:line="280" w:lineRule="atLeast"/>
      <w:jc w:val="both"/>
    </w:pPr>
    <w:rPr>
      <w:rFonts w:ascii="Times New Roman" w:eastAsia="Times New Roman" w:hAnsi="Times New Roman" w:cs="Times New Roman"/>
      <w:szCs w:val="20"/>
      <w:lang w:val="en-GB"/>
    </w:rPr>
  </w:style>
  <w:style w:type="character" w:customStyle="1" w:styleId="BodyTextChar">
    <w:name w:val="Body Text Char"/>
    <w:basedOn w:val="DefaultParagraphFont"/>
    <w:link w:val="BodyText"/>
    <w:rsid w:val="005A2DA6"/>
    <w:rPr>
      <w:rFonts w:ascii="Times New Roman" w:eastAsia="Times New Roman" w:hAnsi="Times New Roman" w:cs="Times New Roman"/>
      <w:szCs w:val="20"/>
      <w:lang w:val="en-GB"/>
    </w:rPr>
  </w:style>
  <w:style w:type="paragraph" w:styleId="Title">
    <w:name w:val="Title"/>
    <w:link w:val="TitleChar"/>
    <w:qFormat/>
    <w:rsid w:val="005A2DA6"/>
    <w:pPr>
      <w:widowControl w:val="0"/>
      <w:spacing w:after="0" w:line="440" w:lineRule="exact"/>
      <w:jc w:val="center"/>
      <w:outlineLvl w:val="0"/>
    </w:pPr>
    <w:rPr>
      <w:rFonts w:ascii="Arial" w:eastAsia="Times New Roman" w:hAnsi="Arial" w:cs="Arial"/>
      <w:bCs/>
      <w:sz w:val="42"/>
      <w:szCs w:val="32"/>
      <w:lang w:val="en-GB"/>
    </w:rPr>
  </w:style>
  <w:style w:type="character" w:customStyle="1" w:styleId="TitleChar">
    <w:name w:val="Title Char"/>
    <w:basedOn w:val="DefaultParagraphFont"/>
    <w:link w:val="Title"/>
    <w:rsid w:val="005A2DA6"/>
    <w:rPr>
      <w:rFonts w:ascii="Arial" w:eastAsia="Times New Roman" w:hAnsi="Arial" w:cs="Arial"/>
      <w:bCs/>
      <w:sz w:val="42"/>
      <w:szCs w:val="32"/>
      <w:lang w:val="en-GB"/>
    </w:rPr>
  </w:style>
  <w:style w:type="paragraph" w:customStyle="1" w:styleId="IAEAAuthors">
    <w:name w:val="IAEA Authors"/>
    <w:basedOn w:val="BodyText"/>
    <w:next w:val="BodyText"/>
    <w:rsid w:val="005A2DA6"/>
    <w:pPr>
      <w:overflowPunct w:val="0"/>
      <w:autoSpaceDE w:val="0"/>
      <w:autoSpaceDN w:val="0"/>
      <w:adjustRightInd w:val="0"/>
      <w:spacing w:after="240" w:line="240" w:lineRule="auto"/>
      <w:textAlignment w:val="baseline"/>
    </w:pPr>
    <w:rPr>
      <w:b/>
      <w:noProof/>
      <w:sz w:val="24"/>
    </w:rPr>
  </w:style>
  <w:style w:type="character" w:customStyle="1" w:styleId="Heading1Char">
    <w:name w:val="Heading 1 Char"/>
    <w:basedOn w:val="DefaultParagraphFont"/>
    <w:link w:val="Heading1"/>
    <w:uiPriority w:val="9"/>
    <w:rsid w:val="00BF36F3"/>
    <w:rPr>
      <w:rFonts w:ascii="Times New Roman" w:eastAsiaTheme="majorEastAsia" w:hAnsi="Times New Roman" w:cstheme="majorBidi"/>
      <w:b/>
      <w:bCs/>
      <w:color w:val="000000" w:themeColor="text1"/>
      <w:szCs w:val="28"/>
      <w:lang w:val="en-GB"/>
    </w:rPr>
  </w:style>
  <w:style w:type="character" w:styleId="Hyperlink">
    <w:name w:val="Hyperlink"/>
    <w:basedOn w:val="DefaultParagraphFont"/>
    <w:uiPriority w:val="99"/>
    <w:unhideWhenUsed/>
    <w:rsid w:val="00CC108D"/>
    <w:rPr>
      <w:color w:val="0000FF" w:themeColor="hyperlink"/>
      <w:u w:val="single"/>
    </w:rPr>
  </w:style>
  <w:style w:type="character" w:customStyle="1" w:styleId="Heading2Char">
    <w:name w:val="Heading 2 Char"/>
    <w:basedOn w:val="DefaultParagraphFont"/>
    <w:link w:val="Heading2"/>
    <w:uiPriority w:val="9"/>
    <w:rsid w:val="00BF36F3"/>
    <w:rPr>
      <w:rFonts w:ascii="Times New Roman" w:eastAsiaTheme="majorEastAsia" w:hAnsi="Times New Roman" w:cstheme="majorBidi"/>
      <w:b/>
      <w:bCs/>
      <w:i/>
      <w:szCs w:val="26"/>
      <w:lang w:val="en-GB"/>
    </w:rPr>
  </w:style>
  <w:style w:type="character" w:customStyle="1" w:styleId="Heading3Char">
    <w:name w:val="Heading 3 Char"/>
    <w:basedOn w:val="DefaultParagraphFont"/>
    <w:link w:val="Heading3"/>
    <w:uiPriority w:val="9"/>
    <w:rsid w:val="00BF36F3"/>
    <w:rPr>
      <w:rFonts w:ascii="Arial" w:eastAsiaTheme="majorEastAsia" w:hAnsi="Arial" w:cstheme="majorBidi"/>
      <w:bCs/>
      <w:i/>
      <w:szCs w:val="20"/>
      <w:lang w:val="en-GB"/>
    </w:rPr>
  </w:style>
  <w:style w:type="numbering" w:customStyle="1" w:styleId="Headings">
    <w:name w:val="Headings"/>
    <w:uiPriority w:val="99"/>
    <w:rsid w:val="00BF36F3"/>
    <w:pPr>
      <w:numPr>
        <w:numId w:val="4"/>
      </w:numPr>
    </w:pPr>
  </w:style>
  <w:style w:type="table" w:styleId="TableGrid">
    <w:name w:val="Table Grid"/>
    <w:basedOn w:val="TableNormal"/>
    <w:uiPriority w:val="59"/>
    <w:rsid w:val="005B0B5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0B56"/>
    <w:pPr>
      <w:overflowPunct/>
      <w:autoSpaceDE/>
      <w:autoSpaceDN/>
      <w:adjustRightInd/>
      <w:spacing w:after="200" w:line="276" w:lineRule="auto"/>
      <w:ind w:left="720"/>
      <w:contextualSpacing/>
      <w:textAlignment w:val="auto"/>
    </w:pPr>
    <w:rPr>
      <w:rFonts w:asciiTheme="minorHAnsi" w:eastAsiaTheme="minorHAnsi" w:hAnsiTheme="minorHAnsi" w:cstheme="minorBidi"/>
      <w:szCs w:val="22"/>
      <w:lang w:val="en-AU"/>
    </w:rPr>
  </w:style>
  <w:style w:type="paragraph" w:customStyle="1" w:styleId="BodyText0">
    <w:name w:val="BodyText"/>
    <w:qFormat/>
    <w:rsid w:val="005B0B56"/>
    <w:pPr>
      <w:keepLines/>
      <w:spacing w:after="120" w:line="240" w:lineRule="auto"/>
      <w:ind w:left="567"/>
      <w:jc w:val="both"/>
    </w:pPr>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5C7404"/>
    <w:rPr>
      <w:rFonts w:ascii="Tahoma" w:hAnsi="Tahoma" w:cs="Tahoma"/>
      <w:sz w:val="16"/>
      <w:szCs w:val="16"/>
    </w:rPr>
  </w:style>
  <w:style w:type="character" w:customStyle="1" w:styleId="BalloonTextChar">
    <w:name w:val="Balloon Text Char"/>
    <w:basedOn w:val="DefaultParagraphFont"/>
    <w:link w:val="BalloonText"/>
    <w:uiPriority w:val="99"/>
    <w:semiHidden/>
    <w:rsid w:val="005C7404"/>
    <w:rPr>
      <w:rFonts w:ascii="Tahoma" w:eastAsia="Times New Roman" w:hAnsi="Tahoma" w:cs="Tahoma"/>
      <w:sz w:val="16"/>
      <w:szCs w:val="16"/>
      <w:lang w:val="en-GB"/>
    </w:rPr>
  </w:style>
  <w:style w:type="paragraph" w:styleId="Caption">
    <w:name w:val="caption"/>
    <w:basedOn w:val="Normal"/>
    <w:next w:val="Normal"/>
    <w:uiPriority w:val="35"/>
    <w:unhideWhenUsed/>
    <w:qFormat/>
    <w:rsid w:val="005C7404"/>
    <w:pPr>
      <w:jc w:val="center"/>
    </w:pPr>
    <w:rPr>
      <w:bCs/>
      <w:i/>
      <w:color w:val="000000" w:themeColor="text1"/>
      <w:szCs w:val="18"/>
    </w:rPr>
  </w:style>
  <w:style w:type="paragraph" w:styleId="NormalWeb">
    <w:name w:val="Normal (Web)"/>
    <w:basedOn w:val="Normal"/>
    <w:uiPriority w:val="99"/>
    <w:unhideWhenUsed/>
    <w:rsid w:val="00B24EB5"/>
    <w:pPr>
      <w:overflowPunct/>
      <w:autoSpaceDE/>
      <w:autoSpaceDN/>
      <w:adjustRightInd/>
      <w:spacing w:before="100" w:beforeAutospacing="1" w:after="100" w:afterAutospacing="1"/>
      <w:textAlignment w:val="auto"/>
    </w:pPr>
    <w:rPr>
      <w:sz w:val="24"/>
      <w:szCs w:val="24"/>
      <w:lang w:val="en-AU" w:eastAsia="en-AU"/>
    </w:rPr>
  </w:style>
  <w:style w:type="character" w:styleId="CommentReference">
    <w:name w:val="annotation reference"/>
    <w:basedOn w:val="DefaultParagraphFont"/>
    <w:uiPriority w:val="99"/>
    <w:semiHidden/>
    <w:unhideWhenUsed/>
    <w:rsid w:val="00246084"/>
    <w:rPr>
      <w:sz w:val="16"/>
      <w:szCs w:val="16"/>
    </w:rPr>
  </w:style>
  <w:style w:type="paragraph" w:styleId="CommentText">
    <w:name w:val="annotation text"/>
    <w:basedOn w:val="Normal"/>
    <w:link w:val="CommentTextChar"/>
    <w:uiPriority w:val="99"/>
    <w:semiHidden/>
    <w:unhideWhenUsed/>
    <w:rsid w:val="00246084"/>
    <w:rPr>
      <w:sz w:val="20"/>
    </w:rPr>
  </w:style>
  <w:style w:type="character" w:customStyle="1" w:styleId="CommentTextChar">
    <w:name w:val="Comment Text Char"/>
    <w:basedOn w:val="DefaultParagraphFont"/>
    <w:link w:val="CommentText"/>
    <w:uiPriority w:val="99"/>
    <w:semiHidden/>
    <w:rsid w:val="0024608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246084"/>
    <w:rPr>
      <w:b/>
      <w:bCs/>
    </w:rPr>
  </w:style>
  <w:style w:type="character" w:customStyle="1" w:styleId="CommentSubjectChar">
    <w:name w:val="Comment Subject Char"/>
    <w:basedOn w:val="CommentTextChar"/>
    <w:link w:val="CommentSubject"/>
    <w:uiPriority w:val="99"/>
    <w:semiHidden/>
    <w:rsid w:val="00246084"/>
    <w:rPr>
      <w:rFonts w:ascii="Times New Roman" w:eastAsia="Times New Roma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417167">
      <w:bodyDiv w:val="1"/>
      <w:marLeft w:val="0"/>
      <w:marRight w:val="0"/>
      <w:marTop w:val="0"/>
      <w:marBottom w:val="0"/>
      <w:divBdr>
        <w:top w:val="none" w:sz="0" w:space="0" w:color="auto"/>
        <w:left w:val="none" w:sz="0" w:space="0" w:color="auto"/>
        <w:bottom w:val="none" w:sz="0" w:space="0" w:color="auto"/>
        <w:right w:val="none" w:sz="0" w:space="0" w:color="auto"/>
      </w:divBdr>
      <w:divsChild>
        <w:div w:id="1160001073">
          <w:marLeft w:val="0"/>
          <w:marRight w:val="0"/>
          <w:marTop w:val="0"/>
          <w:marBottom w:val="0"/>
          <w:divBdr>
            <w:top w:val="none" w:sz="0" w:space="0" w:color="auto"/>
            <w:left w:val="none" w:sz="0" w:space="0" w:color="auto"/>
            <w:bottom w:val="none" w:sz="0" w:space="0" w:color="auto"/>
            <w:right w:val="none" w:sz="0" w:space="0" w:color="auto"/>
          </w:divBdr>
          <w:divsChild>
            <w:div w:id="865750907">
              <w:marLeft w:val="0"/>
              <w:marRight w:val="0"/>
              <w:marTop w:val="0"/>
              <w:marBottom w:val="0"/>
              <w:divBdr>
                <w:top w:val="none" w:sz="0" w:space="0" w:color="auto"/>
                <w:left w:val="none" w:sz="0" w:space="0" w:color="auto"/>
                <w:bottom w:val="none" w:sz="0" w:space="0" w:color="auto"/>
                <w:right w:val="none" w:sz="0" w:space="0" w:color="auto"/>
              </w:divBdr>
              <w:divsChild>
                <w:div w:id="1130905225">
                  <w:marLeft w:val="0"/>
                  <w:marRight w:val="0"/>
                  <w:marTop w:val="0"/>
                  <w:marBottom w:val="0"/>
                  <w:divBdr>
                    <w:top w:val="none" w:sz="0" w:space="0" w:color="auto"/>
                    <w:left w:val="none" w:sz="0" w:space="0" w:color="auto"/>
                    <w:bottom w:val="none" w:sz="0" w:space="0" w:color="auto"/>
                    <w:right w:val="none" w:sz="0" w:space="0" w:color="auto"/>
                  </w:divBdr>
                  <w:divsChild>
                    <w:div w:id="1816340298">
                      <w:marLeft w:val="0"/>
                      <w:marRight w:val="0"/>
                      <w:marTop w:val="0"/>
                      <w:marBottom w:val="0"/>
                      <w:divBdr>
                        <w:top w:val="none" w:sz="0" w:space="0" w:color="auto"/>
                        <w:left w:val="none" w:sz="0" w:space="0" w:color="auto"/>
                        <w:bottom w:val="none" w:sz="0" w:space="0" w:color="auto"/>
                        <w:right w:val="none" w:sz="0" w:space="0" w:color="auto"/>
                      </w:divBdr>
                      <w:divsChild>
                        <w:div w:id="42415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6566929">
      <w:bodyDiv w:val="1"/>
      <w:marLeft w:val="0"/>
      <w:marRight w:val="0"/>
      <w:marTop w:val="0"/>
      <w:marBottom w:val="0"/>
      <w:divBdr>
        <w:top w:val="none" w:sz="0" w:space="0" w:color="auto"/>
        <w:left w:val="none" w:sz="0" w:space="0" w:color="auto"/>
        <w:bottom w:val="none" w:sz="0" w:space="0" w:color="auto"/>
        <w:right w:val="none" w:sz="0" w:space="0" w:color="auto"/>
      </w:divBdr>
      <w:divsChild>
        <w:div w:id="386877473">
          <w:marLeft w:val="0"/>
          <w:marRight w:val="0"/>
          <w:marTop w:val="0"/>
          <w:marBottom w:val="0"/>
          <w:divBdr>
            <w:top w:val="none" w:sz="0" w:space="0" w:color="auto"/>
            <w:left w:val="none" w:sz="0" w:space="0" w:color="auto"/>
            <w:bottom w:val="none" w:sz="0" w:space="0" w:color="auto"/>
            <w:right w:val="none" w:sz="0" w:space="0" w:color="auto"/>
          </w:divBdr>
          <w:divsChild>
            <w:div w:id="997729373">
              <w:marLeft w:val="0"/>
              <w:marRight w:val="0"/>
              <w:marTop w:val="0"/>
              <w:marBottom w:val="0"/>
              <w:divBdr>
                <w:top w:val="none" w:sz="0" w:space="0" w:color="auto"/>
                <w:left w:val="none" w:sz="0" w:space="0" w:color="auto"/>
                <w:bottom w:val="none" w:sz="0" w:space="0" w:color="auto"/>
                <w:right w:val="none" w:sz="0" w:space="0" w:color="auto"/>
              </w:divBdr>
              <w:divsChild>
                <w:div w:id="1376926349">
                  <w:marLeft w:val="0"/>
                  <w:marRight w:val="0"/>
                  <w:marTop w:val="0"/>
                  <w:marBottom w:val="0"/>
                  <w:divBdr>
                    <w:top w:val="none" w:sz="0" w:space="0" w:color="auto"/>
                    <w:left w:val="none" w:sz="0" w:space="0" w:color="auto"/>
                    <w:bottom w:val="none" w:sz="0" w:space="0" w:color="auto"/>
                    <w:right w:val="none" w:sz="0" w:space="0" w:color="auto"/>
                  </w:divBdr>
                  <w:divsChild>
                    <w:div w:id="1613172769">
                      <w:marLeft w:val="0"/>
                      <w:marRight w:val="0"/>
                      <w:marTop w:val="0"/>
                      <w:marBottom w:val="0"/>
                      <w:divBdr>
                        <w:top w:val="none" w:sz="0" w:space="0" w:color="auto"/>
                        <w:left w:val="none" w:sz="0" w:space="0" w:color="auto"/>
                        <w:bottom w:val="none" w:sz="0" w:space="0" w:color="auto"/>
                        <w:right w:val="none" w:sz="0" w:space="0" w:color="auto"/>
                      </w:divBdr>
                      <w:divsChild>
                        <w:div w:id="59601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3867370">
      <w:bodyDiv w:val="1"/>
      <w:marLeft w:val="0"/>
      <w:marRight w:val="0"/>
      <w:marTop w:val="0"/>
      <w:marBottom w:val="0"/>
      <w:divBdr>
        <w:top w:val="none" w:sz="0" w:space="0" w:color="auto"/>
        <w:left w:val="none" w:sz="0" w:space="0" w:color="auto"/>
        <w:bottom w:val="none" w:sz="0" w:space="0" w:color="auto"/>
        <w:right w:val="none" w:sz="0" w:space="0" w:color="auto"/>
      </w:divBdr>
      <w:divsChild>
        <w:div w:id="532230990">
          <w:marLeft w:val="274"/>
          <w:marRight w:val="0"/>
          <w:marTop w:val="86"/>
          <w:marBottom w:val="0"/>
          <w:divBdr>
            <w:top w:val="none" w:sz="0" w:space="0" w:color="auto"/>
            <w:left w:val="none" w:sz="0" w:space="0" w:color="auto"/>
            <w:bottom w:val="none" w:sz="0" w:space="0" w:color="auto"/>
            <w:right w:val="none" w:sz="0" w:space="0" w:color="auto"/>
          </w:divBdr>
        </w:div>
        <w:div w:id="1026911267">
          <w:marLeft w:val="274"/>
          <w:marRight w:val="0"/>
          <w:marTop w:val="86"/>
          <w:marBottom w:val="0"/>
          <w:divBdr>
            <w:top w:val="none" w:sz="0" w:space="0" w:color="auto"/>
            <w:left w:val="none" w:sz="0" w:space="0" w:color="auto"/>
            <w:bottom w:val="none" w:sz="0" w:space="0" w:color="auto"/>
            <w:right w:val="none" w:sz="0" w:space="0" w:color="auto"/>
          </w:divBdr>
        </w:div>
        <w:div w:id="1249928480">
          <w:marLeft w:val="274"/>
          <w:marRight w:val="0"/>
          <w:marTop w:val="86"/>
          <w:marBottom w:val="0"/>
          <w:divBdr>
            <w:top w:val="none" w:sz="0" w:space="0" w:color="auto"/>
            <w:left w:val="none" w:sz="0" w:space="0" w:color="auto"/>
            <w:bottom w:val="none" w:sz="0" w:space="0" w:color="auto"/>
            <w:right w:val="none" w:sz="0" w:space="0" w:color="auto"/>
          </w:divBdr>
        </w:div>
        <w:div w:id="1749182056">
          <w:marLeft w:val="274"/>
          <w:marRight w:val="0"/>
          <w:marTop w:val="8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eak\Desktop\PhD%20MQ%202011%2010%20April%202013\Separations%20Work%20(U%20Th%20Pa)%20including%20radioactivity%20calculations\Pa%20233%20spike\NFS13-Th-01_gamma%20spec%20results%20of%20irradiated%20target%20from%20Attila%20Stopi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21638056112551"/>
          <c:y val="2.6090038487822712E-2"/>
          <c:w val="0.80476516522391228"/>
          <c:h val="0.81304698023858124"/>
        </c:manualLayout>
      </c:layout>
      <c:scatterChart>
        <c:scatterStyle val="smoothMarker"/>
        <c:varyColors val="0"/>
        <c:ser>
          <c:idx val="0"/>
          <c:order val="0"/>
          <c:tx>
            <c:strRef>
              <c:f>'raw data received'!$D$1</c:f>
              <c:strCache>
                <c:ptCount val="1"/>
                <c:pt idx="0">
                  <c:v>counts</c:v>
                </c:pt>
              </c:strCache>
            </c:strRef>
          </c:tx>
          <c:marker>
            <c:symbol val="none"/>
          </c:marker>
          <c:dPt>
            <c:idx val="707"/>
            <c:bubble3D val="0"/>
          </c:dPt>
          <c:xVal>
            <c:numRef>
              <c:f>'raw data received'!$F:$F</c:f>
              <c:numCache>
                <c:formatCode>General</c:formatCode>
                <c:ptCount val="1048576"/>
                <c:pt idx="0">
                  <c:v>0.25406314988150003</c:v>
                </c:pt>
                <c:pt idx="1">
                  <c:v>0.52560751151149998</c:v>
                </c:pt>
                <c:pt idx="2">
                  <c:v>0.79715187314150004</c:v>
                </c:pt>
                <c:pt idx="3">
                  <c:v>1.0686962347715001</c:v>
                </c:pt>
                <c:pt idx="4">
                  <c:v>1.3402405964015001</c:v>
                </c:pt>
                <c:pt idx="5">
                  <c:v>1.6117849580315002</c:v>
                </c:pt>
                <c:pt idx="6">
                  <c:v>1.8833293196615002</c:v>
                </c:pt>
                <c:pt idx="7">
                  <c:v>2.1548736812914999</c:v>
                </c:pt>
                <c:pt idx="8">
                  <c:v>2.4264180429215001</c:v>
                </c:pt>
                <c:pt idx="9">
                  <c:v>2.6979624045514998</c:v>
                </c:pt>
                <c:pt idx="10">
                  <c:v>2.9695067661815</c:v>
                </c:pt>
                <c:pt idx="11">
                  <c:v>3.2410511278115002</c:v>
                </c:pt>
                <c:pt idx="12">
                  <c:v>3.5125954894414999</c:v>
                </c:pt>
                <c:pt idx="13">
                  <c:v>3.7841398510715001</c:v>
                </c:pt>
                <c:pt idx="14">
                  <c:v>4.0556842127015003</c:v>
                </c:pt>
                <c:pt idx="15">
                  <c:v>4.3272285743315004</c:v>
                </c:pt>
                <c:pt idx="16">
                  <c:v>4.5987729359615006</c:v>
                </c:pt>
                <c:pt idx="17">
                  <c:v>4.8703172975915008</c:v>
                </c:pt>
                <c:pt idx="18">
                  <c:v>5.1418616592215001</c:v>
                </c:pt>
                <c:pt idx="19">
                  <c:v>5.4134060208515002</c:v>
                </c:pt>
                <c:pt idx="20">
                  <c:v>5.6849503824815004</c:v>
                </c:pt>
                <c:pt idx="21">
                  <c:v>5.9564947441115006</c:v>
                </c:pt>
                <c:pt idx="22">
                  <c:v>6.2280391057415008</c:v>
                </c:pt>
                <c:pt idx="23">
                  <c:v>6.4995834673715009</c:v>
                </c:pt>
                <c:pt idx="24">
                  <c:v>6.7711278290015002</c:v>
                </c:pt>
                <c:pt idx="25">
                  <c:v>7.0426721906315004</c:v>
                </c:pt>
                <c:pt idx="26">
                  <c:v>7.3142165522615006</c:v>
                </c:pt>
                <c:pt idx="27">
                  <c:v>7.5857609138915008</c:v>
                </c:pt>
                <c:pt idx="28">
                  <c:v>7.8573052755215009</c:v>
                </c:pt>
                <c:pt idx="29">
                  <c:v>8.1288496371515002</c:v>
                </c:pt>
                <c:pt idx="30">
                  <c:v>8.4003939987815013</c:v>
                </c:pt>
                <c:pt idx="31">
                  <c:v>8.6719383604115006</c:v>
                </c:pt>
                <c:pt idx="32">
                  <c:v>8.9434827220414999</c:v>
                </c:pt>
                <c:pt idx="33">
                  <c:v>9.2150270836715009</c:v>
                </c:pt>
                <c:pt idx="34">
                  <c:v>9.4865714453015002</c:v>
                </c:pt>
                <c:pt idx="35">
                  <c:v>9.7581158069315013</c:v>
                </c:pt>
                <c:pt idx="36">
                  <c:v>10.029660168561501</c:v>
                </c:pt>
                <c:pt idx="37">
                  <c:v>10.3012045301915</c:v>
                </c:pt>
                <c:pt idx="38">
                  <c:v>10.572748891821501</c:v>
                </c:pt>
                <c:pt idx="39">
                  <c:v>10.8442932534515</c:v>
                </c:pt>
                <c:pt idx="40">
                  <c:v>11.115837615081501</c:v>
                </c:pt>
                <c:pt idx="41">
                  <c:v>11.387381976711501</c:v>
                </c:pt>
                <c:pt idx="42">
                  <c:v>11.6589263383415</c:v>
                </c:pt>
                <c:pt idx="43">
                  <c:v>11.930470699971501</c:v>
                </c:pt>
                <c:pt idx="44">
                  <c:v>12.2020150616015</c:v>
                </c:pt>
                <c:pt idx="45">
                  <c:v>12.473559423231501</c:v>
                </c:pt>
                <c:pt idx="46">
                  <c:v>12.745103784861501</c:v>
                </c:pt>
                <c:pt idx="47">
                  <c:v>13.016648146491502</c:v>
                </c:pt>
                <c:pt idx="48">
                  <c:v>13.288192508121501</c:v>
                </c:pt>
                <c:pt idx="49">
                  <c:v>13.5597368697515</c:v>
                </c:pt>
                <c:pt idx="50">
                  <c:v>13.831281231381501</c:v>
                </c:pt>
                <c:pt idx="51">
                  <c:v>14.102825593011501</c:v>
                </c:pt>
                <c:pt idx="52">
                  <c:v>14.374369954641502</c:v>
                </c:pt>
                <c:pt idx="53">
                  <c:v>14.645914316271501</c:v>
                </c:pt>
                <c:pt idx="54">
                  <c:v>14.9174586779015</c:v>
                </c:pt>
                <c:pt idx="55">
                  <c:v>15.189003039531501</c:v>
                </c:pt>
                <c:pt idx="56">
                  <c:v>15.460547401161501</c:v>
                </c:pt>
                <c:pt idx="57">
                  <c:v>15.732091762791502</c:v>
                </c:pt>
                <c:pt idx="58">
                  <c:v>16.003636124421501</c:v>
                </c:pt>
                <c:pt idx="59">
                  <c:v>16.2751804860515</c:v>
                </c:pt>
                <c:pt idx="60">
                  <c:v>16.546724847681499</c:v>
                </c:pt>
                <c:pt idx="61">
                  <c:v>16.818269209311502</c:v>
                </c:pt>
                <c:pt idx="62">
                  <c:v>17.089813570941502</c:v>
                </c:pt>
                <c:pt idx="63">
                  <c:v>17.361357932571501</c:v>
                </c:pt>
                <c:pt idx="64">
                  <c:v>17.6329022942015</c:v>
                </c:pt>
                <c:pt idx="65">
                  <c:v>17.904446655831499</c:v>
                </c:pt>
                <c:pt idx="66">
                  <c:v>18.175991017461502</c:v>
                </c:pt>
                <c:pt idx="67">
                  <c:v>18.447535379091502</c:v>
                </c:pt>
                <c:pt idx="68">
                  <c:v>18.719079740721501</c:v>
                </c:pt>
                <c:pt idx="69">
                  <c:v>18.9906241023515</c:v>
                </c:pt>
                <c:pt idx="70">
                  <c:v>19.262168463981499</c:v>
                </c:pt>
                <c:pt idx="71">
                  <c:v>19.533712825611502</c:v>
                </c:pt>
                <c:pt idx="72">
                  <c:v>19.805257187241502</c:v>
                </c:pt>
                <c:pt idx="73">
                  <c:v>20.076801548871501</c:v>
                </c:pt>
                <c:pt idx="74">
                  <c:v>20.3483459105015</c:v>
                </c:pt>
                <c:pt idx="75">
                  <c:v>20.619890272131499</c:v>
                </c:pt>
                <c:pt idx="76">
                  <c:v>20.891434633761502</c:v>
                </c:pt>
                <c:pt idx="77">
                  <c:v>21.162978995391502</c:v>
                </c:pt>
                <c:pt idx="78">
                  <c:v>21.434523357021501</c:v>
                </c:pt>
                <c:pt idx="79">
                  <c:v>21.7060677186515</c:v>
                </c:pt>
                <c:pt idx="80">
                  <c:v>21.977612080281499</c:v>
                </c:pt>
                <c:pt idx="81">
                  <c:v>22.249156441911502</c:v>
                </c:pt>
                <c:pt idx="82">
                  <c:v>22.520700803541502</c:v>
                </c:pt>
                <c:pt idx="83">
                  <c:v>22.792245165171501</c:v>
                </c:pt>
                <c:pt idx="84">
                  <c:v>23.0637895268015</c:v>
                </c:pt>
                <c:pt idx="85">
                  <c:v>23.335333888431499</c:v>
                </c:pt>
                <c:pt idx="86">
                  <c:v>23.606878250061502</c:v>
                </c:pt>
                <c:pt idx="87">
                  <c:v>23.878422611691501</c:v>
                </c:pt>
                <c:pt idx="88">
                  <c:v>24.149966973321501</c:v>
                </c:pt>
                <c:pt idx="89">
                  <c:v>24.4215113349515</c:v>
                </c:pt>
                <c:pt idx="90">
                  <c:v>24.693055696581499</c:v>
                </c:pt>
                <c:pt idx="91">
                  <c:v>24.964600058211502</c:v>
                </c:pt>
                <c:pt idx="92">
                  <c:v>25.236144419841501</c:v>
                </c:pt>
                <c:pt idx="93">
                  <c:v>25.507688781471501</c:v>
                </c:pt>
                <c:pt idx="94">
                  <c:v>25.7792331431015</c:v>
                </c:pt>
                <c:pt idx="95">
                  <c:v>26.050777504731503</c:v>
                </c:pt>
                <c:pt idx="96">
                  <c:v>26.322321866361502</c:v>
                </c:pt>
                <c:pt idx="97">
                  <c:v>26.593866227991501</c:v>
                </c:pt>
                <c:pt idx="98">
                  <c:v>26.865410589621501</c:v>
                </c:pt>
                <c:pt idx="99">
                  <c:v>27.1369549512515</c:v>
                </c:pt>
                <c:pt idx="100">
                  <c:v>27.408499312881503</c:v>
                </c:pt>
                <c:pt idx="101">
                  <c:v>27.680043674511502</c:v>
                </c:pt>
                <c:pt idx="102">
                  <c:v>27.951588036141501</c:v>
                </c:pt>
                <c:pt idx="103">
                  <c:v>28.223132397771501</c:v>
                </c:pt>
                <c:pt idx="104">
                  <c:v>28.4946767594015</c:v>
                </c:pt>
                <c:pt idx="105">
                  <c:v>28.766221121031503</c:v>
                </c:pt>
                <c:pt idx="106">
                  <c:v>29.037765482661502</c:v>
                </c:pt>
                <c:pt idx="107">
                  <c:v>29.309309844291501</c:v>
                </c:pt>
                <c:pt idx="108">
                  <c:v>29.580854205921501</c:v>
                </c:pt>
                <c:pt idx="109">
                  <c:v>29.8523985675515</c:v>
                </c:pt>
                <c:pt idx="110">
                  <c:v>30.123942929181503</c:v>
                </c:pt>
                <c:pt idx="111">
                  <c:v>30.395487290811502</c:v>
                </c:pt>
                <c:pt idx="112">
                  <c:v>30.667031652441501</c:v>
                </c:pt>
                <c:pt idx="113">
                  <c:v>30.938576014071501</c:v>
                </c:pt>
                <c:pt idx="114">
                  <c:v>31.2101203757015</c:v>
                </c:pt>
                <c:pt idx="115">
                  <c:v>31.481664737331503</c:v>
                </c:pt>
                <c:pt idx="116">
                  <c:v>31.753209098961502</c:v>
                </c:pt>
                <c:pt idx="117">
                  <c:v>32.024753460591498</c:v>
                </c:pt>
                <c:pt idx="118">
                  <c:v>32.296297822221497</c:v>
                </c:pt>
                <c:pt idx="119">
                  <c:v>32.567842183851496</c:v>
                </c:pt>
                <c:pt idx="120">
                  <c:v>32.839386545481496</c:v>
                </c:pt>
                <c:pt idx="121">
                  <c:v>33.110930907111495</c:v>
                </c:pt>
                <c:pt idx="122">
                  <c:v>33.382475268741494</c:v>
                </c:pt>
                <c:pt idx="123">
                  <c:v>33.654019630371501</c:v>
                </c:pt>
                <c:pt idx="124">
                  <c:v>33.9255639920015</c:v>
                </c:pt>
                <c:pt idx="125">
                  <c:v>34.197108353631499</c:v>
                </c:pt>
                <c:pt idx="126">
                  <c:v>34.468652715261499</c:v>
                </c:pt>
                <c:pt idx="127">
                  <c:v>34.740197076891498</c:v>
                </c:pt>
                <c:pt idx="128">
                  <c:v>35.011741438521497</c:v>
                </c:pt>
                <c:pt idx="129">
                  <c:v>35.283285800151496</c:v>
                </c:pt>
                <c:pt idx="130">
                  <c:v>35.554830161781496</c:v>
                </c:pt>
                <c:pt idx="131">
                  <c:v>35.826374523411495</c:v>
                </c:pt>
                <c:pt idx="132">
                  <c:v>36.097918885041501</c:v>
                </c:pt>
                <c:pt idx="133">
                  <c:v>36.369463246671501</c:v>
                </c:pt>
                <c:pt idx="134">
                  <c:v>36.6410076083015</c:v>
                </c:pt>
                <c:pt idx="135">
                  <c:v>36.912551969931499</c:v>
                </c:pt>
                <c:pt idx="136">
                  <c:v>37.184096331561499</c:v>
                </c:pt>
                <c:pt idx="137">
                  <c:v>37.455640693191498</c:v>
                </c:pt>
                <c:pt idx="138">
                  <c:v>37.727185054821497</c:v>
                </c:pt>
                <c:pt idx="139">
                  <c:v>37.998729416451496</c:v>
                </c:pt>
                <c:pt idx="140">
                  <c:v>38.270273778081496</c:v>
                </c:pt>
                <c:pt idx="141">
                  <c:v>38.541818139711495</c:v>
                </c:pt>
                <c:pt idx="142">
                  <c:v>38.813362501341501</c:v>
                </c:pt>
                <c:pt idx="143">
                  <c:v>39.084906862971501</c:v>
                </c:pt>
                <c:pt idx="144">
                  <c:v>39.3564512246015</c:v>
                </c:pt>
                <c:pt idx="145">
                  <c:v>39.627995586231499</c:v>
                </c:pt>
                <c:pt idx="146">
                  <c:v>39.899539947861498</c:v>
                </c:pt>
                <c:pt idx="147">
                  <c:v>40.171084309491498</c:v>
                </c:pt>
                <c:pt idx="148">
                  <c:v>40.442628671121497</c:v>
                </c:pt>
                <c:pt idx="149">
                  <c:v>40.714173032751496</c:v>
                </c:pt>
                <c:pt idx="150">
                  <c:v>40.985717394381496</c:v>
                </c:pt>
                <c:pt idx="151">
                  <c:v>41.257261756011495</c:v>
                </c:pt>
                <c:pt idx="152">
                  <c:v>41.528806117641501</c:v>
                </c:pt>
                <c:pt idx="153">
                  <c:v>41.800350479271501</c:v>
                </c:pt>
                <c:pt idx="154">
                  <c:v>42.0718948409015</c:v>
                </c:pt>
                <c:pt idx="155">
                  <c:v>42.343439202531499</c:v>
                </c:pt>
                <c:pt idx="156">
                  <c:v>42.614983564161498</c:v>
                </c:pt>
                <c:pt idx="157">
                  <c:v>42.886527925791498</c:v>
                </c:pt>
                <c:pt idx="158">
                  <c:v>43.158072287421497</c:v>
                </c:pt>
                <c:pt idx="159">
                  <c:v>43.429616649051496</c:v>
                </c:pt>
                <c:pt idx="160">
                  <c:v>43.701161010681496</c:v>
                </c:pt>
                <c:pt idx="161">
                  <c:v>43.972705372311495</c:v>
                </c:pt>
                <c:pt idx="162">
                  <c:v>44.244249733941501</c:v>
                </c:pt>
                <c:pt idx="163">
                  <c:v>44.515794095571501</c:v>
                </c:pt>
                <c:pt idx="164">
                  <c:v>44.7873384572015</c:v>
                </c:pt>
                <c:pt idx="165">
                  <c:v>45.058882818831499</c:v>
                </c:pt>
                <c:pt idx="166">
                  <c:v>45.330427180461498</c:v>
                </c:pt>
                <c:pt idx="167">
                  <c:v>45.601971542091498</c:v>
                </c:pt>
                <c:pt idx="168">
                  <c:v>45.873515903721497</c:v>
                </c:pt>
                <c:pt idx="169">
                  <c:v>46.145060265351496</c:v>
                </c:pt>
                <c:pt idx="170">
                  <c:v>46.416604626981496</c:v>
                </c:pt>
                <c:pt idx="171">
                  <c:v>46.688148988611495</c:v>
                </c:pt>
                <c:pt idx="172">
                  <c:v>46.959693350241501</c:v>
                </c:pt>
                <c:pt idx="173">
                  <c:v>47.231237711871501</c:v>
                </c:pt>
                <c:pt idx="174">
                  <c:v>47.5027820735015</c:v>
                </c:pt>
                <c:pt idx="175">
                  <c:v>47.774326435131499</c:v>
                </c:pt>
                <c:pt idx="176">
                  <c:v>48.045870796761498</c:v>
                </c:pt>
                <c:pt idx="177">
                  <c:v>48.317415158391498</c:v>
                </c:pt>
                <c:pt idx="178">
                  <c:v>48.588959520021497</c:v>
                </c:pt>
                <c:pt idx="179">
                  <c:v>48.860503881651496</c:v>
                </c:pt>
                <c:pt idx="180">
                  <c:v>49.132048243281496</c:v>
                </c:pt>
                <c:pt idx="181">
                  <c:v>49.403592604911495</c:v>
                </c:pt>
                <c:pt idx="182">
                  <c:v>49.675136966541501</c:v>
                </c:pt>
                <c:pt idx="183">
                  <c:v>49.946681328171501</c:v>
                </c:pt>
                <c:pt idx="184">
                  <c:v>50.2182256898015</c:v>
                </c:pt>
                <c:pt idx="185">
                  <c:v>50.489770051431499</c:v>
                </c:pt>
                <c:pt idx="186">
                  <c:v>50.761314413061498</c:v>
                </c:pt>
                <c:pt idx="187">
                  <c:v>51.032858774691498</c:v>
                </c:pt>
                <c:pt idx="188">
                  <c:v>51.304403136321497</c:v>
                </c:pt>
                <c:pt idx="189">
                  <c:v>51.575947497951496</c:v>
                </c:pt>
                <c:pt idx="190">
                  <c:v>51.847491859581496</c:v>
                </c:pt>
                <c:pt idx="191">
                  <c:v>52.119036221211502</c:v>
                </c:pt>
                <c:pt idx="192">
                  <c:v>52.390580582841501</c:v>
                </c:pt>
                <c:pt idx="193">
                  <c:v>52.6621249444715</c:v>
                </c:pt>
                <c:pt idx="194">
                  <c:v>52.9336693061015</c:v>
                </c:pt>
                <c:pt idx="195">
                  <c:v>53.205213667731499</c:v>
                </c:pt>
                <c:pt idx="196">
                  <c:v>53.476758029361498</c:v>
                </c:pt>
                <c:pt idx="197">
                  <c:v>53.748302390991498</c:v>
                </c:pt>
                <c:pt idx="198">
                  <c:v>54.019846752621497</c:v>
                </c:pt>
                <c:pt idx="199">
                  <c:v>54.291391114251496</c:v>
                </c:pt>
                <c:pt idx="200">
                  <c:v>54.562935475881496</c:v>
                </c:pt>
                <c:pt idx="201">
                  <c:v>54.834479837511502</c:v>
                </c:pt>
                <c:pt idx="202">
                  <c:v>55.106024199141501</c:v>
                </c:pt>
                <c:pt idx="203">
                  <c:v>55.3775685607715</c:v>
                </c:pt>
                <c:pt idx="204">
                  <c:v>55.6491129224015</c:v>
                </c:pt>
                <c:pt idx="205">
                  <c:v>55.920657284031499</c:v>
                </c:pt>
                <c:pt idx="206">
                  <c:v>56.192201645661498</c:v>
                </c:pt>
                <c:pt idx="207">
                  <c:v>56.463746007291498</c:v>
                </c:pt>
                <c:pt idx="208">
                  <c:v>56.735290368921497</c:v>
                </c:pt>
                <c:pt idx="209">
                  <c:v>57.006834730551496</c:v>
                </c:pt>
                <c:pt idx="210">
                  <c:v>57.278379092181495</c:v>
                </c:pt>
                <c:pt idx="211">
                  <c:v>57.549923453811502</c:v>
                </c:pt>
                <c:pt idx="212">
                  <c:v>57.821467815441501</c:v>
                </c:pt>
                <c:pt idx="213">
                  <c:v>58.0930121770715</c:v>
                </c:pt>
                <c:pt idx="214">
                  <c:v>58.3645565387015</c:v>
                </c:pt>
                <c:pt idx="215">
                  <c:v>58.636100900331499</c:v>
                </c:pt>
                <c:pt idx="216">
                  <c:v>58.907645261961498</c:v>
                </c:pt>
                <c:pt idx="217">
                  <c:v>59.179189623591498</c:v>
                </c:pt>
                <c:pt idx="218">
                  <c:v>59.450733985221497</c:v>
                </c:pt>
                <c:pt idx="219">
                  <c:v>59.722278346851496</c:v>
                </c:pt>
                <c:pt idx="220">
                  <c:v>59.993822708481495</c:v>
                </c:pt>
                <c:pt idx="221">
                  <c:v>60.265367070111502</c:v>
                </c:pt>
                <c:pt idx="222">
                  <c:v>60.536911431741501</c:v>
                </c:pt>
                <c:pt idx="223">
                  <c:v>60.8084557933715</c:v>
                </c:pt>
                <c:pt idx="224">
                  <c:v>61.0800001550015</c:v>
                </c:pt>
                <c:pt idx="225">
                  <c:v>61.351544516631499</c:v>
                </c:pt>
                <c:pt idx="226">
                  <c:v>61.623088878261498</c:v>
                </c:pt>
                <c:pt idx="227">
                  <c:v>61.894633239891498</c:v>
                </c:pt>
                <c:pt idx="228">
                  <c:v>62.166177601521497</c:v>
                </c:pt>
                <c:pt idx="229">
                  <c:v>62.437721963151496</c:v>
                </c:pt>
                <c:pt idx="230">
                  <c:v>62.709266324781495</c:v>
                </c:pt>
                <c:pt idx="231">
                  <c:v>62.980810686411502</c:v>
                </c:pt>
                <c:pt idx="232">
                  <c:v>63.252355048041501</c:v>
                </c:pt>
                <c:pt idx="233">
                  <c:v>63.5238994096715</c:v>
                </c:pt>
                <c:pt idx="234">
                  <c:v>63.7954437713015</c:v>
                </c:pt>
                <c:pt idx="235">
                  <c:v>64.066988132931499</c:v>
                </c:pt>
                <c:pt idx="236">
                  <c:v>64.338532494561505</c:v>
                </c:pt>
                <c:pt idx="237">
                  <c:v>64.610076856191498</c:v>
                </c:pt>
                <c:pt idx="238">
                  <c:v>64.881621217821504</c:v>
                </c:pt>
                <c:pt idx="239">
                  <c:v>65.153165579451496</c:v>
                </c:pt>
                <c:pt idx="240">
                  <c:v>65.424709941081503</c:v>
                </c:pt>
                <c:pt idx="241">
                  <c:v>65.696254302711495</c:v>
                </c:pt>
                <c:pt idx="242">
                  <c:v>65.967798664341501</c:v>
                </c:pt>
                <c:pt idx="243">
                  <c:v>66.239343025971493</c:v>
                </c:pt>
                <c:pt idx="244">
                  <c:v>66.5108873876015</c:v>
                </c:pt>
                <c:pt idx="245">
                  <c:v>66.782431749231492</c:v>
                </c:pt>
                <c:pt idx="246">
                  <c:v>67.053976110861498</c:v>
                </c:pt>
                <c:pt idx="247">
                  <c:v>67.325520472491505</c:v>
                </c:pt>
                <c:pt idx="248">
                  <c:v>67.597064834121497</c:v>
                </c:pt>
                <c:pt idx="249">
                  <c:v>67.868609195751503</c:v>
                </c:pt>
                <c:pt idx="250">
                  <c:v>68.140153557381495</c:v>
                </c:pt>
                <c:pt idx="251">
                  <c:v>68.411697919011502</c:v>
                </c:pt>
                <c:pt idx="252">
                  <c:v>68.683242280641494</c:v>
                </c:pt>
                <c:pt idx="253">
                  <c:v>68.9547866422715</c:v>
                </c:pt>
                <c:pt idx="254">
                  <c:v>69.226331003901493</c:v>
                </c:pt>
                <c:pt idx="255">
                  <c:v>69.497875365531499</c:v>
                </c:pt>
                <c:pt idx="256">
                  <c:v>69.769419727161505</c:v>
                </c:pt>
                <c:pt idx="257">
                  <c:v>70.040964088791497</c:v>
                </c:pt>
                <c:pt idx="258">
                  <c:v>70.312508450421504</c:v>
                </c:pt>
                <c:pt idx="259">
                  <c:v>70.584052812051496</c:v>
                </c:pt>
                <c:pt idx="260">
                  <c:v>70.855597173681502</c:v>
                </c:pt>
                <c:pt idx="261">
                  <c:v>71.127141535311495</c:v>
                </c:pt>
                <c:pt idx="262">
                  <c:v>71.398685896941501</c:v>
                </c:pt>
                <c:pt idx="263">
                  <c:v>71.670230258571493</c:v>
                </c:pt>
                <c:pt idx="264">
                  <c:v>71.9417746202015</c:v>
                </c:pt>
                <c:pt idx="265">
                  <c:v>72.213318981831506</c:v>
                </c:pt>
                <c:pt idx="266">
                  <c:v>72.484863343461498</c:v>
                </c:pt>
                <c:pt idx="267">
                  <c:v>72.756407705091505</c:v>
                </c:pt>
                <c:pt idx="268">
                  <c:v>73.027952066721497</c:v>
                </c:pt>
                <c:pt idx="269">
                  <c:v>73.299496428351503</c:v>
                </c:pt>
                <c:pt idx="270">
                  <c:v>73.571040789981495</c:v>
                </c:pt>
                <c:pt idx="271">
                  <c:v>73.842585151611502</c:v>
                </c:pt>
                <c:pt idx="272">
                  <c:v>74.114129513241494</c:v>
                </c:pt>
                <c:pt idx="273">
                  <c:v>74.3856738748715</c:v>
                </c:pt>
                <c:pt idx="274">
                  <c:v>74.657218236501492</c:v>
                </c:pt>
                <c:pt idx="275">
                  <c:v>74.928762598131499</c:v>
                </c:pt>
                <c:pt idx="276">
                  <c:v>75.200306959761505</c:v>
                </c:pt>
                <c:pt idx="277">
                  <c:v>75.471851321391497</c:v>
                </c:pt>
                <c:pt idx="278">
                  <c:v>75.743395683021504</c:v>
                </c:pt>
                <c:pt idx="279">
                  <c:v>76.014940044651496</c:v>
                </c:pt>
                <c:pt idx="280">
                  <c:v>76.286484406281502</c:v>
                </c:pt>
                <c:pt idx="281">
                  <c:v>76.558028767911495</c:v>
                </c:pt>
                <c:pt idx="282">
                  <c:v>76.829573129541501</c:v>
                </c:pt>
                <c:pt idx="283">
                  <c:v>77.101117491171493</c:v>
                </c:pt>
                <c:pt idx="284">
                  <c:v>77.3726618528015</c:v>
                </c:pt>
                <c:pt idx="285">
                  <c:v>77.644206214431506</c:v>
                </c:pt>
                <c:pt idx="286">
                  <c:v>77.915750576061498</c:v>
                </c:pt>
                <c:pt idx="287">
                  <c:v>78.187294937691505</c:v>
                </c:pt>
                <c:pt idx="288">
                  <c:v>78.458839299321497</c:v>
                </c:pt>
                <c:pt idx="289">
                  <c:v>78.730383660951503</c:v>
                </c:pt>
                <c:pt idx="290">
                  <c:v>79.001928022581495</c:v>
                </c:pt>
                <c:pt idx="291">
                  <c:v>79.273472384211502</c:v>
                </c:pt>
                <c:pt idx="292">
                  <c:v>79.545016745841494</c:v>
                </c:pt>
                <c:pt idx="293">
                  <c:v>79.8165611074715</c:v>
                </c:pt>
                <c:pt idx="294">
                  <c:v>80.088105469101492</c:v>
                </c:pt>
                <c:pt idx="295">
                  <c:v>80.359649830731499</c:v>
                </c:pt>
                <c:pt idx="296">
                  <c:v>80.631194192361505</c:v>
                </c:pt>
                <c:pt idx="297">
                  <c:v>80.902738553991497</c:v>
                </c:pt>
                <c:pt idx="298">
                  <c:v>81.174282915621504</c:v>
                </c:pt>
                <c:pt idx="299">
                  <c:v>81.445827277251496</c:v>
                </c:pt>
                <c:pt idx="300">
                  <c:v>81.717371638881502</c:v>
                </c:pt>
                <c:pt idx="301">
                  <c:v>81.988916000511495</c:v>
                </c:pt>
                <c:pt idx="302">
                  <c:v>82.260460362141501</c:v>
                </c:pt>
                <c:pt idx="303">
                  <c:v>82.532004723771493</c:v>
                </c:pt>
                <c:pt idx="304">
                  <c:v>82.803549085401499</c:v>
                </c:pt>
                <c:pt idx="305">
                  <c:v>83.075093447031506</c:v>
                </c:pt>
                <c:pt idx="306">
                  <c:v>83.346637808661498</c:v>
                </c:pt>
                <c:pt idx="307">
                  <c:v>83.618182170291504</c:v>
                </c:pt>
                <c:pt idx="308">
                  <c:v>83.889726531921497</c:v>
                </c:pt>
                <c:pt idx="309">
                  <c:v>84.161270893551503</c:v>
                </c:pt>
                <c:pt idx="310">
                  <c:v>84.432815255181495</c:v>
                </c:pt>
                <c:pt idx="311">
                  <c:v>84.704359616811502</c:v>
                </c:pt>
                <c:pt idx="312">
                  <c:v>84.975903978441494</c:v>
                </c:pt>
                <c:pt idx="313">
                  <c:v>85.2474483400715</c:v>
                </c:pt>
                <c:pt idx="314">
                  <c:v>85.518992701701492</c:v>
                </c:pt>
                <c:pt idx="315">
                  <c:v>85.790537063331499</c:v>
                </c:pt>
                <c:pt idx="316">
                  <c:v>86.062081424961505</c:v>
                </c:pt>
                <c:pt idx="317">
                  <c:v>86.333625786591497</c:v>
                </c:pt>
                <c:pt idx="318">
                  <c:v>86.605170148221504</c:v>
                </c:pt>
                <c:pt idx="319">
                  <c:v>86.876714509851496</c:v>
                </c:pt>
                <c:pt idx="320">
                  <c:v>87.148258871481502</c:v>
                </c:pt>
                <c:pt idx="321">
                  <c:v>87.419803233111494</c:v>
                </c:pt>
                <c:pt idx="322">
                  <c:v>87.691347594741501</c:v>
                </c:pt>
                <c:pt idx="323">
                  <c:v>87.962891956371493</c:v>
                </c:pt>
                <c:pt idx="324">
                  <c:v>88.234436318001499</c:v>
                </c:pt>
                <c:pt idx="325">
                  <c:v>88.505980679631506</c:v>
                </c:pt>
                <c:pt idx="326">
                  <c:v>88.777525041261498</c:v>
                </c:pt>
                <c:pt idx="327">
                  <c:v>89.049069402891504</c:v>
                </c:pt>
                <c:pt idx="328">
                  <c:v>89.320613764521497</c:v>
                </c:pt>
                <c:pt idx="329">
                  <c:v>89.592158126151503</c:v>
                </c:pt>
                <c:pt idx="330">
                  <c:v>89.863702487781495</c:v>
                </c:pt>
                <c:pt idx="331">
                  <c:v>90.135246849411502</c:v>
                </c:pt>
                <c:pt idx="332">
                  <c:v>90.406791211041494</c:v>
                </c:pt>
                <c:pt idx="333">
                  <c:v>90.6783355726715</c:v>
                </c:pt>
                <c:pt idx="334">
                  <c:v>90.949879934301507</c:v>
                </c:pt>
                <c:pt idx="335">
                  <c:v>91.221424295931499</c:v>
                </c:pt>
                <c:pt idx="336">
                  <c:v>91.492968657561505</c:v>
                </c:pt>
                <c:pt idx="337">
                  <c:v>91.764513019191497</c:v>
                </c:pt>
                <c:pt idx="338">
                  <c:v>92.036057380821504</c:v>
                </c:pt>
                <c:pt idx="339">
                  <c:v>92.307601742451496</c:v>
                </c:pt>
                <c:pt idx="340">
                  <c:v>92.579146104081502</c:v>
                </c:pt>
                <c:pt idx="341">
                  <c:v>92.850690465711494</c:v>
                </c:pt>
                <c:pt idx="342">
                  <c:v>93.122234827341501</c:v>
                </c:pt>
                <c:pt idx="343">
                  <c:v>93.393779188971493</c:v>
                </c:pt>
                <c:pt idx="344">
                  <c:v>93.665323550601499</c:v>
                </c:pt>
                <c:pt idx="345">
                  <c:v>93.936867912231506</c:v>
                </c:pt>
                <c:pt idx="346">
                  <c:v>94.208412273861498</c:v>
                </c:pt>
                <c:pt idx="347">
                  <c:v>94.479956635491504</c:v>
                </c:pt>
                <c:pt idx="348">
                  <c:v>94.751500997121497</c:v>
                </c:pt>
                <c:pt idx="349">
                  <c:v>95.023045358751503</c:v>
                </c:pt>
                <c:pt idx="350">
                  <c:v>95.294589720381495</c:v>
                </c:pt>
                <c:pt idx="351">
                  <c:v>95.566134082011502</c:v>
                </c:pt>
                <c:pt idx="352">
                  <c:v>95.837678443641494</c:v>
                </c:pt>
                <c:pt idx="353">
                  <c:v>96.1092228052715</c:v>
                </c:pt>
                <c:pt idx="354">
                  <c:v>96.380767166901506</c:v>
                </c:pt>
                <c:pt idx="355">
                  <c:v>96.652311528531499</c:v>
                </c:pt>
                <c:pt idx="356">
                  <c:v>96.923855890161505</c:v>
                </c:pt>
                <c:pt idx="357">
                  <c:v>97.195400251791497</c:v>
                </c:pt>
                <c:pt idx="358">
                  <c:v>97.466944613421504</c:v>
                </c:pt>
                <c:pt idx="359">
                  <c:v>97.738488975051496</c:v>
                </c:pt>
                <c:pt idx="360">
                  <c:v>98.010033336681502</c:v>
                </c:pt>
                <c:pt idx="361">
                  <c:v>98.281577698311494</c:v>
                </c:pt>
                <c:pt idx="362">
                  <c:v>98.553122059941501</c:v>
                </c:pt>
                <c:pt idx="363">
                  <c:v>98.824666421571493</c:v>
                </c:pt>
                <c:pt idx="364">
                  <c:v>99.096210783201499</c:v>
                </c:pt>
                <c:pt idx="365">
                  <c:v>99.367755144831506</c:v>
                </c:pt>
                <c:pt idx="366">
                  <c:v>99.639299506461498</c:v>
                </c:pt>
                <c:pt idx="367">
                  <c:v>99.910843868091504</c:v>
                </c:pt>
                <c:pt idx="368">
                  <c:v>100.1823882297215</c:v>
                </c:pt>
                <c:pt idx="369">
                  <c:v>100.4539325913515</c:v>
                </c:pt>
                <c:pt idx="370">
                  <c:v>100.7254769529815</c:v>
                </c:pt>
                <c:pt idx="371">
                  <c:v>100.9970213146115</c:v>
                </c:pt>
                <c:pt idx="372">
                  <c:v>101.26856567624149</c:v>
                </c:pt>
                <c:pt idx="373">
                  <c:v>101.5401100378715</c:v>
                </c:pt>
                <c:pt idx="374">
                  <c:v>101.81165439950151</c:v>
                </c:pt>
                <c:pt idx="375">
                  <c:v>102.0831987611315</c:v>
                </c:pt>
                <c:pt idx="376">
                  <c:v>102.3547431227615</c:v>
                </c:pt>
                <c:pt idx="377">
                  <c:v>102.6262874843915</c:v>
                </c:pt>
                <c:pt idx="378">
                  <c:v>102.8978318460215</c:v>
                </c:pt>
                <c:pt idx="379">
                  <c:v>103.1693762076515</c:v>
                </c:pt>
                <c:pt idx="380">
                  <c:v>103.4409205692815</c:v>
                </c:pt>
                <c:pt idx="381">
                  <c:v>103.71246493091149</c:v>
                </c:pt>
                <c:pt idx="382">
                  <c:v>103.9840092925415</c:v>
                </c:pt>
                <c:pt idx="383">
                  <c:v>104.25555365417151</c:v>
                </c:pt>
                <c:pt idx="384">
                  <c:v>104.5270980158015</c:v>
                </c:pt>
                <c:pt idx="385">
                  <c:v>104.79864237743151</c:v>
                </c:pt>
                <c:pt idx="386">
                  <c:v>105.0701867390615</c:v>
                </c:pt>
                <c:pt idx="387">
                  <c:v>105.3417311006915</c:v>
                </c:pt>
                <c:pt idx="388">
                  <c:v>105.6132754623215</c:v>
                </c:pt>
                <c:pt idx="389">
                  <c:v>105.8848198239515</c:v>
                </c:pt>
                <c:pt idx="390">
                  <c:v>106.1563641855815</c:v>
                </c:pt>
                <c:pt idx="391">
                  <c:v>106.4279085472115</c:v>
                </c:pt>
                <c:pt idx="392">
                  <c:v>106.69945290884149</c:v>
                </c:pt>
                <c:pt idx="393">
                  <c:v>106.9709972704715</c:v>
                </c:pt>
                <c:pt idx="394">
                  <c:v>107.24254163210151</c:v>
                </c:pt>
                <c:pt idx="395">
                  <c:v>107.5140859937315</c:v>
                </c:pt>
                <c:pt idx="396">
                  <c:v>107.7856303553615</c:v>
                </c:pt>
                <c:pt idx="397">
                  <c:v>108.0571747169915</c:v>
                </c:pt>
                <c:pt idx="398">
                  <c:v>108.3287190786215</c:v>
                </c:pt>
                <c:pt idx="399">
                  <c:v>108.6002634402515</c:v>
                </c:pt>
                <c:pt idx="400">
                  <c:v>108.8718078018815</c:v>
                </c:pt>
                <c:pt idx="401">
                  <c:v>109.14335216351149</c:v>
                </c:pt>
                <c:pt idx="402">
                  <c:v>109.4148965251415</c:v>
                </c:pt>
                <c:pt idx="403">
                  <c:v>109.68644088677151</c:v>
                </c:pt>
                <c:pt idx="404">
                  <c:v>109.9579852484015</c:v>
                </c:pt>
                <c:pt idx="405">
                  <c:v>110.22952961003151</c:v>
                </c:pt>
                <c:pt idx="406">
                  <c:v>110.5010739716615</c:v>
                </c:pt>
                <c:pt idx="407">
                  <c:v>110.7726183332915</c:v>
                </c:pt>
                <c:pt idx="408">
                  <c:v>111.0441626949215</c:v>
                </c:pt>
                <c:pt idx="409">
                  <c:v>111.3157070565515</c:v>
                </c:pt>
                <c:pt idx="410">
                  <c:v>111.58725141818149</c:v>
                </c:pt>
                <c:pt idx="411">
                  <c:v>111.8587957798115</c:v>
                </c:pt>
                <c:pt idx="412">
                  <c:v>112.13034014144149</c:v>
                </c:pt>
                <c:pt idx="413">
                  <c:v>112.4018845030715</c:v>
                </c:pt>
                <c:pt idx="414">
                  <c:v>112.67342886470151</c:v>
                </c:pt>
                <c:pt idx="415">
                  <c:v>112.9449732263315</c:v>
                </c:pt>
                <c:pt idx="416">
                  <c:v>113.2165175879615</c:v>
                </c:pt>
                <c:pt idx="417">
                  <c:v>113.4880619495915</c:v>
                </c:pt>
                <c:pt idx="418">
                  <c:v>113.7596063112215</c:v>
                </c:pt>
                <c:pt idx="419">
                  <c:v>114.0311506728515</c:v>
                </c:pt>
                <c:pt idx="420">
                  <c:v>114.3026950344815</c:v>
                </c:pt>
                <c:pt idx="421">
                  <c:v>114.57423939611149</c:v>
                </c:pt>
                <c:pt idx="422">
                  <c:v>114.8457837577415</c:v>
                </c:pt>
                <c:pt idx="423">
                  <c:v>115.11732811937151</c:v>
                </c:pt>
                <c:pt idx="424">
                  <c:v>115.3888724810015</c:v>
                </c:pt>
                <c:pt idx="425">
                  <c:v>115.66041684263151</c:v>
                </c:pt>
                <c:pt idx="426">
                  <c:v>115.9319612042615</c:v>
                </c:pt>
                <c:pt idx="427">
                  <c:v>116.2035055658915</c:v>
                </c:pt>
                <c:pt idx="428">
                  <c:v>116.4750499275215</c:v>
                </c:pt>
                <c:pt idx="429">
                  <c:v>116.7465942891515</c:v>
                </c:pt>
                <c:pt idx="430">
                  <c:v>117.01813865078149</c:v>
                </c:pt>
                <c:pt idx="431">
                  <c:v>117.2896830124115</c:v>
                </c:pt>
                <c:pt idx="432">
                  <c:v>117.56122737404149</c:v>
                </c:pt>
                <c:pt idx="433">
                  <c:v>117.8327717356715</c:v>
                </c:pt>
                <c:pt idx="434">
                  <c:v>118.10431609730151</c:v>
                </c:pt>
                <c:pt idx="435">
                  <c:v>118.3758604589315</c:v>
                </c:pt>
                <c:pt idx="436">
                  <c:v>118.6474048205615</c:v>
                </c:pt>
                <c:pt idx="437">
                  <c:v>118.9189491821915</c:v>
                </c:pt>
                <c:pt idx="438">
                  <c:v>119.1904935438215</c:v>
                </c:pt>
                <c:pt idx="439">
                  <c:v>119.4620379054515</c:v>
                </c:pt>
                <c:pt idx="440">
                  <c:v>119.7335822670815</c:v>
                </c:pt>
                <c:pt idx="441">
                  <c:v>120.00512662871149</c:v>
                </c:pt>
                <c:pt idx="442">
                  <c:v>120.2766709903415</c:v>
                </c:pt>
                <c:pt idx="443">
                  <c:v>120.54821535197151</c:v>
                </c:pt>
                <c:pt idx="444">
                  <c:v>120.8197597136015</c:v>
                </c:pt>
                <c:pt idx="445">
                  <c:v>121.09130407523151</c:v>
                </c:pt>
                <c:pt idx="446">
                  <c:v>121.3628484368615</c:v>
                </c:pt>
                <c:pt idx="447">
                  <c:v>121.6343927984915</c:v>
                </c:pt>
                <c:pt idx="448">
                  <c:v>121.9059371601215</c:v>
                </c:pt>
                <c:pt idx="449">
                  <c:v>122.1774815217515</c:v>
                </c:pt>
                <c:pt idx="450">
                  <c:v>122.44902588338149</c:v>
                </c:pt>
                <c:pt idx="451">
                  <c:v>122.7205702450115</c:v>
                </c:pt>
                <c:pt idx="452">
                  <c:v>122.99211460664151</c:v>
                </c:pt>
                <c:pt idx="453">
                  <c:v>123.2636589682715</c:v>
                </c:pt>
                <c:pt idx="454">
                  <c:v>123.53520332990151</c:v>
                </c:pt>
                <c:pt idx="455">
                  <c:v>123.8067476915315</c:v>
                </c:pt>
                <c:pt idx="456">
                  <c:v>124.0782920531615</c:v>
                </c:pt>
                <c:pt idx="457">
                  <c:v>124.3498364147915</c:v>
                </c:pt>
                <c:pt idx="458">
                  <c:v>124.6213807764215</c:v>
                </c:pt>
                <c:pt idx="459">
                  <c:v>124.8929251380515</c:v>
                </c:pt>
                <c:pt idx="460">
                  <c:v>125.1644694996815</c:v>
                </c:pt>
                <c:pt idx="461">
                  <c:v>125.43601386131149</c:v>
                </c:pt>
                <c:pt idx="462">
                  <c:v>125.7075582229415</c:v>
                </c:pt>
                <c:pt idx="463">
                  <c:v>125.97910258457151</c:v>
                </c:pt>
                <c:pt idx="464">
                  <c:v>126.2506469462015</c:v>
                </c:pt>
                <c:pt idx="465">
                  <c:v>126.52219130783151</c:v>
                </c:pt>
                <c:pt idx="466">
                  <c:v>126.7937356694615</c:v>
                </c:pt>
                <c:pt idx="467">
                  <c:v>127.0652800310915</c:v>
                </c:pt>
                <c:pt idx="468">
                  <c:v>127.3368243927215</c:v>
                </c:pt>
                <c:pt idx="469">
                  <c:v>127.6083687543515</c:v>
                </c:pt>
                <c:pt idx="470">
                  <c:v>127.87991311598149</c:v>
                </c:pt>
                <c:pt idx="471">
                  <c:v>128.1514574776115</c:v>
                </c:pt>
                <c:pt idx="472">
                  <c:v>128.42300183924149</c:v>
                </c:pt>
                <c:pt idx="473">
                  <c:v>128.69454620087151</c:v>
                </c:pt>
                <c:pt idx="474">
                  <c:v>128.96609056250151</c:v>
                </c:pt>
                <c:pt idx="475">
                  <c:v>129.2376349241315</c:v>
                </c:pt>
                <c:pt idx="476">
                  <c:v>129.50917928576149</c:v>
                </c:pt>
                <c:pt idx="477">
                  <c:v>129.78072364739151</c:v>
                </c:pt>
                <c:pt idx="478">
                  <c:v>130.0522680090215</c:v>
                </c:pt>
                <c:pt idx="479">
                  <c:v>130.3238123706515</c:v>
                </c:pt>
                <c:pt idx="480">
                  <c:v>130.59535673228149</c:v>
                </c:pt>
                <c:pt idx="481">
                  <c:v>130.86690109391151</c:v>
                </c:pt>
                <c:pt idx="482">
                  <c:v>131.1384454555415</c:v>
                </c:pt>
                <c:pt idx="483">
                  <c:v>131.40998981717149</c:v>
                </c:pt>
                <c:pt idx="484">
                  <c:v>131.68153417880151</c:v>
                </c:pt>
                <c:pt idx="485">
                  <c:v>131.95307854043151</c:v>
                </c:pt>
                <c:pt idx="486">
                  <c:v>132.2246229020615</c:v>
                </c:pt>
                <c:pt idx="487">
                  <c:v>132.49616726369149</c:v>
                </c:pt>
                <c:pt idx="488">
                  <c:v>132.76771162532151</c:v>
                </c:pt>
                <c:pt idx="489">
                  <c:v>133.0392559869515</c:v>
                </c:pt>
                <c:pt idx="490">
                  <c:v>133.31080034858149</c:v>
                </c:pt>
                <c:pt idx="491">
                  <c:v>133.58234471021149</c:v>
                </c:pt>
                <c:pt idx="492">
                  <c:v>133.85388907184151</c:v>
                </c:pt>
                <c:pt idx="493">
                  <c:v>134.1254334334715</c:v>
                </c:pt>
                <c:pt idx="494">
                  <c:v>134.39697779510149</c:v>
                </c:pt>
                <c:pt idx="495">
                  <c:v>134.66852215673151</c:v>
                </c:pt>
                <c:pt idx="496">
                  <c:v>134.9400665183615</c:v>
                </c:pt>
                <c:pt idx="497">
                  <c:v>135.2116108799915</c:v>
                </c:pt>
                <c:pt idx="498">
                  <c:v>135.48315524162149</c:v>
                </c:pt>
                <c:pt idx="499">
                  <c:v>135.75469960325151</c:v>
                </c:pt>
                <c:pt idx="500">
                  <c:v>136.0262439648815</c:v>
                </c:pt>
                <c:pt idx="501">
                  <c:v>136.29778832651149</c:v>
                </c:pt>
                <c:pt idx="502">
                  <c:v>136.56933268814151</c:v>
                </c:pt>
                <c:pt idx="503">
                  <c:v>136.84087704977151</c:v>
                </c:pt>
                <c:pt idx="504">
                  <c:v>137.1124214114015</c:v>
                </c:pt>
                <c:pt idx="505">
                  <c:v>137.38396577303149</c:v>
                </c:pt>
                <c:pt idx="506">
                  <c:v>137.65551013466151</c:v>
                </c:pt>
                <c:pt idx="507">
                  <c:v>137.9270544962915</c:v>
                </c:pt>
                <c:pt idx="508">
                  <c:v>138.1985988579215</c:v>
                </c:pt>
                <c:pt idx="509">
                  <c:v>138.47014321955149</c:v>
                </c:pt>
                <c:pt idx="510">
                  <c:v>138.74168758118151</c:v>
                </c:pt>
                <c:pt idx="511">
                  <c:v>139.0132319428115</c:v>
                </c:pt>
                <c:pt idx="512">
                  <c:v>139.28477630444149</c:v>
                </c:pt>
                <c:pt idx="513">
                  <c:v>139.55632066607151</c:v>
                </c:pt>
                <c:pt idx="514">
                  <c:v>139.82786502770151</c:v>
                </c:pt>
                <c:pt idx="515">
                  <c:v>140.0994093893315</c:v>
                </c:pt>
                <c:pt idx="516">
                  <c:v>140.37095375096149</c:v>
                </c:pt>
                <c:pt idx="517">
                  <c:v>140.64249811259151</c:v>
                </c:pt>
                <c:pt idx="518">
                  <c:v>140.9140424742215</c:v>
                </c:pt>
                <c:pt idx="519">
                  <c:v>141.1855868358515</c:v>
                </c:pt>
                <c:pt idx="520">
                  <c:v>141.45713119748149</c:v>
                </c:pt>
                <c:pt idx="521">
                  <c:v>141.72867555911151</c:v>
                </c:pt>
                <c:pt idx="522">
                  <c:v>142.0002199207415</c:v>
                </c:pt>
                <c:pt idx="523">
                  <c:v>142.27176428237149</c:v>
                </c:pt>
                <c:pt idx="524">
                  <c:v>142.54330864400151</c:v>
                </c:pt>
                <c:pt idx="525">
                  <c:v>142.81485300563151</c:v>
                </c:pt>
                <c:pt idx="526">
                  <c:v>143.0863973672615</c:v>
                </c:pt>
                <c:pt idx="527">
                  <c:v>143.35794172889149</c:v>
                </c:pt>
                <c:pt idx="528">
                  <c:v>143.62948609052151</c:v>
                </c:pt>
                <c:pt idx="529">
                  <c:v>143.9010304521515</c:v>
                </c:pt>
                <c:pt idx="530">
                  <c:v>144.17257481378149</c:v>
                </c:pt>
                <c:pt idx="531">
                  <c:v>144.44411917541152</c:v>
                </c:pt>
                <c:pt idx="532">
                  <c:v>144.71566353704151</c:v>
                </c:pt>
                <c:pt idx="533">
                  <c:v>144.9872078986715</c:v>
                </c:pt>
                <c:pt idx="534">
                  <c:v>145.25875226030149</c:v>
                </c:pt>
                <c:pt idx="535">
                  <c:v>145.53029662193151</c:v>
                </c:pt>
                <c:pt idx="536">
                  <c:v>145.8018409835615</c:v>
                </c:pt>
                <c:pt idx="537">
                  <c:v>146.0733853451915</c:v>
                </c:pt>
                <c:pt idx="538">
                  <c:v>146.34492970682149</c:v>
                </c:pt>
                <c:pt idx="539">
                  <c:v>146.61647406845151</c:v>
                </c:pt>
                <c:pt idx="540">
                  <c:v>146.8880184300815</c:v>
                </c:pt>
                <c:pt idx="541">
                  <c:v>147.15956279171149</c:v>
                </c:pt>
                <c:pt idx="542">
                  <c:v>147.43110715334151</c:v>
                </c:pt>
                <c:pt idx="543">
                  <c:v>147.70265151497151</c:v>
                </c:pt>
                <c:pt idx="544">
                  <c:v>147.9741958766015</c:v>
                </c:pt>
                <c:pt idx="545">
                  <c:v>148.24574023823149</c:v>
                </c:pt>
                <c:pt idx="546">
                  <c:v>148.51728459986151</c:v>
                </c:pt>
                <c:pt idx="547">
                  <c:v>148.7888289614915</c:v>
                </c:pt>
                <c:pt idx="548">
                  <c:v>149.0603733231215</c:v>
                </c:pt>
                <c:pt idx="549">
                  <c:v>149.33191768475149</c:v>
                </c:pt>
                <c:pt idx="550">
                  <c:v>149.60346204638151</c:v>
                </c:pt>
                <c:pt idx="551">
                  <c:v>149.8750064080115</c:v>
                </c:pt>
                <c:pt idx="552">
                  <c:v>150.14655076964149</c:v>
                </c:pt>
                <c:pt idx="553">
                  <c:v>150.41809513127151</c:v>
                </c:pt>
                <c:pt idx="554">
                  <c:v>150.68963949290151</c:v>
                </c:pt>
                <c:pt idx="555">
                  <c:v>150.9611838545315</c:v>
                </c:pt>
                <c:pt idx="556">
                  <c:v>151.23272821616149</c:v>
                </c:pt>
                <c:pt idx="557">
                  <c:v>151.50427257779151</c:v>
                </c:pt>
                <c:pt idx="558">
                  <c:v>151.7758169394215</c:v>
                </c:pt>
                <c:pt idx="559">
                  <c:v>152.0473613010515</c:v>
                </c:pt>
                <c:pt idx="560">
                  <c:v>152.31890566268149</c:v>
                </c:pt>
                <c:pt idx="561">
                  <c:v>152.59045002431151</c:v>
                </c:pt>
                <c:pt idx="562">
                  <c:v>152.8619943859415</c:v>
                </c:pt>
                <c:pt idx="563">
                  <c:v>153.13353874757149</c:v>
                </c:pt>
                <c:pt idx="564">
                  <c:v>153.40508310920151</c:v>
                </c:pt>
                <c:pt idx="565">
                  <c:v>153.67662747083151</c:v>
                </c:pt>
                <c:pt idx="566">
                  <c:v>153.9481718324615</c:v>
                </c:pt>
                <c:pt idx="567">
                  <c:v>154.21971619409149</c:v>
                </c:pt>
                <c:pt idx="568">
                  <c:v>154.49126055572151</c:v>
                </c:pt>
                <c:pt idx="569">
                  <c:v>154.7628049173515</c:v>
                </c:pt>
                <c:pt idx="570">
                  <c:v>155.03434927898149</c:v>
                </c:pt>
                <c:pt idx="571">
                  <c:v>155.30589364061152</c:v>
                </c:pt>
                <c:pt idx="572">
                  <c:v>155.57743800224151</c:v>
                </c:pt>
                <c:pt idx="573">
                  <c:v>155.8489823638715</c:v>
                </c:pt>
                <c:pt idx="574">
                  <c:v>156.12052672550149</c:v>
                </c:pt>
                <c:pt idx="575">
                  <c:v>156.39207108713151</c:v>
                </c:pt>
                <c:pt idx="576">
                  <c:v>156.6636154487615</c:v>
                </c:pt>
                <c:pt idx="577">
                  <c:v>156.9351598103915</c:v>
                </c:pt>
                <c:pt idx="578">
                  <c:v>157.20670417202149</c:v>
                </c:pt>
                <c:pt idx="579">
                  <c:v>157.47824853365151</c:v>
                </c:pt>
                <c:pt idx="580">
                  <c:v>157.7497928952815</c:v>
                </c:pt>
                <c:pt idx="581">
                  <c:v>158.02133725691149</c:v>
                </c:pt>
                <c:pt idx="582">
                  <c:v>158.29288161854151</c:v>
                </c:pt>
                <c:pt idx="583">
                  <c:v>158.56442598017151</c:v>
                </c:pt>
                <c:pt idx="584">
                  <c:v>158.8359703418015</c:v>
                </c:pt>
                <c:pt idx="585">
                  <c:v>159.10751470343149</c:v>
                </c:pt>
                <c:pt idx="586">
                  <c:v>159.37905906506151</c:v>
                </c:pt>
                <c:pt idx="587">
                  <c:v>159.6506034266915</c:v>
                </c:pt>
                <c:pt idx="588">
                  <c:v>159.9221477883215</c:v>
                </c:pt>
                <c:pt idx="589">
                  <c:v>160.19369214995149</c:v>
                </c:pt>
                <c:pt idx="590">
                  <c:v>160.46523651158151</c:v>
                </c:pt>
                <c:pt idx="591">
                  <c:v>160.7367808732115</c:v>
                </c:pt>
                <c:pt idx="592">
                  <c:v>161.00832523484149</c:v>
                </c:pt>
                <c:pt idx="593">
                  <c:v>161.27986959647151</c:v>
                </c:pt>
                <c:pt idx="594">
                  <c:v>161.55141395810151</c:v>
                </c:pt>
                <c:pt idx="595">
                  <c:v>161.8229583197315</c:v>
                </c:pt>
                <c:pt idx="596">
                  <c:v>162.09450268136149</c:v>
                </c:pt>
                <c:pt idx="597">
                  <c:v>162.36604704299151</c:v>
                </c:pt>
                <c:pt idx="598">
                  <c:v>162.6375914046215</c:v>
                </c:pt>
                <c:pt idx="599">
                  <c:v>162.9091357662515</c:v>
                </c:pt>
                <c:pt idx="600">
                  <c:v>163.18068012788152</c:v>
                </c:pt>
                <c:pt idx="601">
                  <c:v>163.45222448951151</c:v>
                </c:pt>
                <c:pt idx="602">
                  <c:v>163.7237688511415</c:v>
                </c:pt>
                <c:pt idx="603">
                  <c:v>163.99531321277149</c:v>
                </c:pt>
                <c:pt idx="604">
                  <c:v>164.26685757440151</c:v>
                </c:pt>
                <c:pt idx="605">
                  <c:v>164.53840193603151</c:v>
                </c:pt>
                <c:pt idx="606">
                  <c:v>164.8099462976615</c:v>
                </c:pt>
                <c:pt idx="607">
                  <c:v>165.08149065929149</c:v>
                </c:pt>
                <c:pt idx="608">
                  <c:v>165.35303502092151</c:v>
                </c:pt>
                <c:pt idx="609">
                  <c:v>165.6245793825515</c:v>
                </c:pt>
                <c:pt idx="610">
                  <c:v>165.89612374418149</c:v>
                </c:pt>
                <c:pt idx="611">
                  <c:v>166.16766810581152</c:v>
                </c:pt>
                <c:pt idx="612">
                  <c:v>166.43921246744151</c:v>
                </c:pt>
                <c:pt idx="613">
                  <c:v>166.7107568290715</c:v>
                </c:pt>
                <c:pt idx="614">
                  <c:v>166.98230119070149</c:v>
                </c:pt>
                <c:pt idx="615">
                  <c:v>167.25384555233151</c:v>
                </c:pt>
                <c:pt idx="616">
                  <c:v>167.5253899139615</c:v>
                </c:pt>
                <c:pt idx="617">
                  <c:v>167.7969342755915</c:v>
                </c:pt>
                <c:pt idx="618">
                  <c:v>168.06847863722149</c:v>
                </c:pt>
                <c:pt idx="619">
                  <c:v>168.34002299885151</c:v>
                </c:pt>
                <c:pt idx="620">
                  <c:v>168.6115673604815</c:v>
                </c:pt>
                <c:pt idx="621">
                  <c:v>168.88311172211149</c:v>
                </c:pt>
                <c:pt idx="622">
                  <c:v>169.15465608374151</c:v>
                </c:pt>
                <c:pt idx="623">
                  <c:v>169.42620044537151</c:v>
                </c:pt>
                <c:pt idx="624">
                  <c:v>169.6977448070015</c:v>
                </c:pt>
                <c:pt idx="625">
                  <c:v>169.96928916863149</c:v>
                </c:pt>
                <c:pt idx="626">
                  <c:v>170.24083353026151</c:v>
                </c:pt>
                <c:pt idx="627">
                  <c:v>170.5123778918915</c:v>
                </c:pt>
                <c:pt idx="628">
                  <c:v>170.7839222535215</c:v>
                </c:pt>
                <c:pt idx="629">
                  <c:v>171.05546661515149</c:v>
                </c:pt>
                <c:pt idx="630">
                  <c:v>171.32701097678151</c:v>
                </c:pt>
                <c:pt idx="631">
                  <c:v>171.5985553384115</c:v>
                </c:pt>
                <c:pt idx="632">
                  <c:v>171.87009970004149</c:v>
                </c:pt>
                <c:pt idx="633">
                  <c:v>172.14164406167151</c:v>
                </c:pt>
                <c:pt idx="634">
                  <c:v>172.41318842330151</c:v>
                </c:pt>
                <c:pt idx="635">
                  <c:v>172.6847327849315</c:v>
                </c:pt>
                <c:pt idx="636">
                  <c:v>172.95627714656149</c:v>
                </c:pt>
                <c:pt idx="637">
                  <c:v>173.22782150819151</c:v>
                </c:pt>
                <c:pt idx="638">
                  <c:v>173.4993658698215</c:v>
                </c:pt>
                <c:pt idx="639">
                  <c:v>173.7709102314515</c:v>
                </c:pt>
                <c:pt idx="640">
                  <c:v>174.04245459308152</c:v>
                </c:pt>
                <c:pt idx="641">
                  <c:v>174.31399895471151</c:v>
                </c:pt>
                <c:pt idx="642">
                  <c:v>174.5855433163415</c:v>
                </c:pt>
                <c:pt idx="643">
                  <c:v>174.85708767797149</c:v>
                </c:pt>
                <c:pt idx="644">
                  <c:v>175.12863203960151</c:v>
                </c:pt>
                <c:pt idx="645">
                  <c:v>175.4001764012315</c:v>
                </c:pt>
                <c:pt idx="646">
                  <c:v>175.6717207628615</c:v>
                </c:pt>
                <c:pt idx="647">
                  <c:v>175.94326512449149</c:v>
                </c:pt>
                <c:pt idx="648">
                  <c:v>176.21480948612151</c:v>
                </c:pt>
                <c:pt idx="649">
                  <c:v>176.4863538477515</c:v>
                </c:pt>
                <c:pt idx="650">
                  <c:v>176.75789820938149</c:v>
                </c:pt>
                <c:pt idx="651">
                  <c:v>177.02944257101151</c:v>
                </c:pt>
                <c:pt idx="652">
                  <c:v>177.30098693264151</c:v>
                </c:pt>
                <c:pt idx="653">
                  <c:v>177.5725312942715</c:v>
                </c:pt>
                <c:pt idx="654">
                  <c:v>177.84407565590149</c:v>
                </c:pt>
                <c:pt idx="655">
                  <c:v>178.11562001753151</c:v>
                </c:pt>
                <c:pt idx="656">
                  <c:v>178.3871643791615</c:v>
                </c:pt>
                <c:pt idx="657">
                  <c:v>178.6587087407915</c:v>
                </c:pt>
                <c:pt idx="658">
                  <c:v>178.93025310242149</c:v>
                </c:pt>
                <c:pt idx="659">
                  <c:v>179.20179746405151</c:v>
                </c:pt>
                <c:pt idx="660">
                  <c:v>179.4733418256815</c:v>
                </c:pt>
                <c:pt idx="661">
                  <c:v>179.74488618731149</c:v>
                </c:pt>
                <c:pt idx="662">
                  <c:v>180.01643054894151</c:v>
                </c:pt>
                <c:pt idx="663">
                  <c:v>180.28797491057151</c:v>
                </c:pt>
                <c:pt idx="664">
                  <c:v>180.5595192722015</c:v>
                </c:pt>
                <c:pt idx="665">
                  <c:v>180.83106363383149</c:v>
                </c:pt>
                <c:pt idx="666">
                  <c:v>181.10260799546151</c:v>
                </c:pt>
                <c:pt idx="667">
                  <c:v>181.3741523570915</c:v>
                </c:pt>
                <c:pt idx="668">
                  <c:v>181.6456967187215</c:v>
                </c:pt>
                <c:pt idx="669">
                  <c:v>181.91724108035152</c:v>
                </c:pt>
                <c:pt idx="670">
                  <c:v>182.18878544198151</c:v>
                </c:pt>
                <c:pt idx="671">
                  <c:v>182.4603298036115</c:v>
                </c:pt>
                <c:pt idx="672">
                  <c:v>182.73187416524149</c:v>
                </c:pt>
                <c:pt idx="673">
                  <c:v>183.00341852687151</c:v>
                </c:pt>
                <c:pt idx="674">
                  <c:v>183.27496288850151</c:v>
                </c:pt>
                <c:pt idx="675">
                  <c:v>183.5465072501315</c:v>
                </c:pt>
                <c:pt idx="676">
                  <c:v>183.81805161176149</c:v>
                </c:pt>
                <c:pt idx="677">
                  <c:v>184.08959597339151</c:v>
                </c:pt>
                <c:pt idx="678">
                  <c:v>184.3611403350215</c:v>
                </c:pt>
                <c:pt idx="679">
                  <c:v>184.63268469665149</c:v>
                </c:pt>
                <c:pt idx="680">
                  <c:v>184.90422905828152</c:v>
                </c:pt>
                <c:pt idx="681">
                  <c:v>185.17577341991151</c:v>
                </c:pt>
                <c:pt idx="682">
                  <c:v>185.4473177815415</c:v>
                </c:pt>
                <c:pt idx="683">
                  <c:v>185.71886214317149</c:v>
                </c:pt>
                <c:pt idx="684">
                  <c:v>185.99040650480151</c:v>
                </c:pt>
                <c:pt idx="685">
                  <c:v>186.2619508664315</c:v>
                </c:pt>
                <c:pt idx="686">
                  <c:v>186.5334952280615</c:v>
                </c:pt>
                <c:pt idx="687">
                  <c:v>186.80503958969149</c:v>
                </c:pt>
                <c:pt idx="688">
                  <c:v>187.07658395132151</c:v>
                </c:pt>
                <c:pt idx="689">
                  <c:v>187.3481283129515</c:v>
                </c:pt>
                <c:pt idx="690">
                  <c:v>187.61967267458149</c:v>
                </c:pt>
                <c:pt idx="691">
                  <c:v>187.89121703621151</c:v>
                </c:pt>
                <c:pt idx="692">
                  <c:v>188.16276139784151</c:v>
                </c:pt>
                <c:pt idx="693">
                  <c:v>188.4343057594715</c:v>
                </c:pt>
                <c:pt idx="694">
                  <c:v>188.70585012110149</c:v>
                </c:pt>
                <c:pt idx="695">
                  <c:v>188.97739448273151</c:v>
                </c:pt>
                <c:pt idx="696">
                  <c:v>189.2489388443615</c:v>
                </c:pt>
                <c:pt idx="697">
                  <c:v>189.5204832059915</c:v>
                </c:pt>
                <c:pt idx="698">
                  <c:v>189.79202756762149</c:v>
                </c:pt>
                <c:pt idx="699">
                  <c:v>190.06357192925151</c:v>
                </c:pt>
                <c:pt idx="700">
                  <c:v>190.3351162908815</c:v>
                </c:pt>
                <c:pt idx="701">
                  <c:v>190.60666065251149</c:v>
                </c:pt>
                <c:pt idx="702">
                  <c:v>190.87820501414151</c:v>
                </c:pt>
                <c:pt idx="703">
                  <c:v>191.14974937577151</c:v>
                </c:pt>
                <c:pt idx="704">
                  <c:v>191.4212937374015</c:v>
                </c:pt>
                <c:pt idx="705">
                  <c:v>191.69283809903149</c:v>
                </c:pt>
                <c:pt idx="706">
                  <c:v>191.96438246066151</c:v>
                </c:pt>
                <c:pt idx="707">
                  <c:v>192.2359268222915</c:v>
                </c:pt>
                <c:pt idx="708">
                  <c:v>192.5074711839215</c:v>
                </c:pt>
                <c:pt idx="709">
                  <c:v>192.77901554555152</c:v>
                </c:pt>
                <c:pt idx="710">
                  <c:v>193.05055990718151</c:v>
                </c:pt>
                <c:pt idx="711">
                  <c:v>193.3221042688115</c:v>
                </c:pt>
                <c:pt idx="712">
                  <c:v>193.59364863044149</c:v>
                </c:pt>
                <c:pt idx="713">
                  <c:v>193.86519299207151</c:v>
                </c:pt>
                <c:pt idx="714">
                  <c:v>194.13673735370151</c:v>
                </c:pt>
                <c:pt idx="715">
                  <c:v>194.4082817153315</c:v>
                </c:pt>
                <c:pt idx="716">
                  <c:v>194.67982607696149</c:v>
                </c:pt>
                <c:pt idx="717">
                  <c:v>194.95137043859151</c:v>
                </c:pt>
                <c:pt idx="718">
                  <c:v>195.2229148002215</c:v>
                </c:pt>
                <c:pt idx="719">
                  <c:v>195.49445916185149</c:v>
                </c:pt>
                <c:pt idx="720">
                  <c:v>195.76600352348152</c:v>
                </c:pt>
                <c:pt idx="721">
                  <c:v>196.03754788511151</c:v>
                </c:pt>
                <c:pt idx="722">
                  <c:v>196.3090922467415</c:v>
                </c:pt>
                <c:pt idx="723">
                  <c:v>196.58063660837149</c:v>
                </c:pt>
                <c:pt idx="724">
                  <c:v>196.85218097000151</c:v>
                </c:pt>
                <c:pt idx="725">
                  <c:v>197.1237253316315</c:v>
                </c:pt>
                <c:pt idx="726">
                  <c:v>197.3952696932615</c:v>
                </c:pt>
                <c:pt idx="727">
                  <c:v>197.66681405489149</c:v>
                </c:pt>
                <c:pt idx="728">
                  <c:v>197.93835841652151</c:v>
                </c:pt>
                <c:pt idx="729">
                  <c:v>198.2099027781515</c:v>
                </c:pt>
                <c:pt idx="730">
                  <c:v>198.48144713978149</c:v>
                </c:pt>
                <c:pt idx="731">
                  <c:v>198.75299150141151</c:v>
                </c:pt>
                <c:pt idx="732">
                  <c:v>199.02453586304151</c:v>
                </c:pt>
                <c:pt idx="733">
                  <c:v>199.2960802246715</c:v>
                </c:pt>
                <c:pt idx="734">
                  <c:v>199.56762458630149</c:v>
                </c:pt>
                <c:pt idx="735">
                  <c:v>199.83916894793151</c:v>
                </c:pt>
                <c:pt idx="736">
                  <c:v>200.1107133095615</c:v>
                </c:pt>
                <c:pt idx="737">
                  <c:v>200.3822576711915</c:v>
                </c:pt>
                <c:pt idx="738">
                  <c:v>200.65380203282152</c:v>
                </c:pt>
                <c:pt idx="739">
                  <c:v>200.92534639445151</c:v>
                </c:pt>
                <c:pt idx="740">
                  <c:v>201.1968907560815</c:v>
                </c:pt>
                <c:pt idx="741">
                  <c:v>201.46843511771149</c:v>
                </c:pt>
                <c:pt idx="742">
                  <c:v>201.73997947934151</c:v>
                </c:pt>
                <c:pt idx="743">
                  <c:v>202.01152384097151</c:v>
                </c:pt>
                <c:pt idx="744">
                  <c:v>202.2830682026015</c:v>
                </c:pt>
                <c:pt idx="745">
                  <c:v>202.55461256423149</c:v>
                </c:pt>
                <c:pt idx="746">
                  <c:v>202.82615692586151</c:v>
                </c:pt>
                <c:pt idx="747">
                  <c:v>203.0977012874915</c:v>
                </c:pt>
                <c:pt idx="748">
                  <c:v>203.3692456491215</c:v>
                </c:pt>
                <c:pt idx="749">
                  <c:v>203.64079001075152</c:v>
                </c:pt>
                <c:pt idx="750">
                  <c:v>203.91233437238151</c:v>
                </c:pt>
                <c:pt idx="751">
                  <c:v>204.1838787340115</c:v>
                </c:pt>
                <c:pt idx="752">
                  <c:v>204.45542309564149</c:v>
                </c:pt>
                <c:pt idx="753">
                  <c:v>204.72696745727151</c:v>
                </c:pt>
                <c:pt idx="754">
                  <c:v>204.99851181890151</c:v>
                </c:pt>
                <c:pt idx="755">
                  <c:v>205.2700561805315</c:v>
                </c:pt>
                <c:pt idx="756">
                  <c:v>205.54160054216149</c:v>
                </c:pt>
                <c:pt idx="757">
                  <c:v>205.81314490379151</c:v>
                </c:pt>
                <c:pt idx="758">
                  <c:v>206.0846892654215</c:v>
                </c:pt>
                <c:pt idx="759">
                  <c:v>206.35623362705149</c:v>
                </c:pt>
                <c:pt idx="760">
                  <c:v>206.62777798868152</c:v>
                </c:pt>
                <c:pt idx="761">
                  <c:v>206.89932235031151</c:v>
                </c:pt>
                <c:pt idx="762">
                  <c:v>207.1708667119415</c:v>
                </c:pt>
                <c:pt idx="763">
                  <c:v>207.44241107357149</c:v>
                </c:pt>
                <c:pt idx="764">
                  <c:v>207.71395543520151</c:v>
                </c:pt>
                <c:pt idx="765">
                  <c:v>207.9854997968315</c:v>
                </c:pt>
                <c:pt idx="766">
                  <c:v>208.2570441584615</c:v>
                </c:pt>
                <c:pt idx="767">
                  <c:v>208.52858852009152</c:v>
                </c:pt>
                <c:pt idx="768">
                  <c:v>208.80013288172151</c:v>
                </c:pt>
                <c:pt idx="769">
                  <c:v>209.0716772433515</c:v>
                </c:pt>
                <c:pt idx="770">
                  <c:v>209.34322160498149</c:v>
                </c:pt>
                <c:pt idx="771">
                  <c:v>209.61476596661151</c:v>
                </c:pt>
                <c:pt idx="772">
                  <c:v>209.88631032824151</c:v>
                </c:pt>
                <c:pt idx="773">
                  <c:v>210.1578546898715</c:v>
                </c:pt>
                <c:pt idx="774">
                  <c:v>210.42939905150149</c:v>
                </c:pt>
                <c:pt idx="775">
                  <c:v>210.70094341313151</c:v>
                </c:pt>
                <c:pt idx="776">
                  <c:v>210.9724877747615</c:v>
                </c:pt>
                <c:pt idx="777">
                  <c:v>211.2440321363915</c:v>
                </c:pt>
                <c:pt idx="778">
                  <c:v>211.51557649802152</c:v>
                </c:pt>
                <c:pt idx="779">
                  <c:v>211.78712085965151</c:v>
                </c:pt>
                <c:pt idx="780">
                  <c:v>212.0586652212815</c:v>
                </c:pt>
                <c:pt idx="781">
                  <c:v>212.33020958291149</c:v>
                </c:pt>
                <c:pt idx="782">
                  <c:v>212.60175394454151</c:v>
                </c:pt>
                <c:pt idx="783">
                  <c:v>212.87329830617151</c:v>
                </c:pt>
                <c:pt idx="784">
                  <c:v>213.1448426678015</c:v>
                </c:pt>
                <c:pt idx="785">
                  <c:v>213.41638702943149</c:v>
                </c:pt>
                <c:pt idx="786">
                  <c:v>213.68793139106151</c:v>
                </c:pt>
                <c:pt idx="787">
                  <c:v>213.9594757526915</c:v>
                </c:pt>
                <c:pt idx="788">
                  <c:v>214.2310201143215</c:v>
                </c:pt>
                <c:pt idx="789">
                  <c:v>214.50256447595152</c:v>
                </c:pt>
                <c:pt idx="790">
                  <c:v>214.77410883758151</c:v>
                </c:pt>
                <c:pt idx="791">
                  <c:v>215.0456531992115</c:v>
                </c:pt>
                <c:pt idx="792">
                  <c:v>215.31719756084149</c:v>
                </c:pt>
                <c:pt idx="793">
                  <c:v>215.58874192247151</c:v>
                </c:pt>
                <c:pt idx="794">
                  <c:v>215.86028628410151</c:v>
                </c:pt>
                <c:pt idx="795">
                  <c:v>216.1318306457315</c:v>
                </c:pt>
                <c:pt idx="796">
                  <c:v>216.40337500736149</c:v>
                </c:pt>
                <c:pt idx="797">
                  <c:v>216.67491936899151</c:v>
                </c:pt>
                <c:pt idx="798">
                  <c:v>216.9464637306215</c:v>
                </c:pt>
                <c:pt idx="799">
                  <c:v>217.21800809225149</c:v>
                </c:pt>
                <c:pt idx="800">
                  <c:v>217.48955245388152</c:v>
                </c:pt>
                <c:pt idx="801">
                  <c:v>217.76109681551151</c:v>
                </c:pt>
                <c:pt idx="802">
                  <c:v>218.0326411771415</c:v>
                </c:pt>
                <c:pt idx="803">
                  <c:v>218.30418553877149</c:v>
                </c:pt>
                <c:pt idx="804">
                  <c:v>218.57572990040151</c:v>
                </c:pt>
                <c:pt idx="805">
                  <c:v>218.8472742620315</c:v>
                </c:pt>
                <c:pt idx="806">
                  <c:v>219.1188186236615</c:v>
                </c:pt>
                <c:pt idx="807">
                  <c:v>219.39036298529152</c:v>
                </c:pt>
                <c:pt idx="808">
                  <c:v>219.66190734692151</c:v>
                </c:pt>
                <c:pt idx="809">
                  <c:v>219.9334517085515</c:v>
                </c:pt>
                <c:pt idx="810">
                  <c:v>220.20499607018149</c:v>
                </c:pt>
                <c:pt idx="811">
                  <c:v>220.47654043181151</c:v>
                </c:pt>
                <c:pt idx="812">
                  <c:v>220.74808479344151</c:v>
                </c:pt>
                <c:pt idx="813">
                  <c:v>221.0196291550715</c:v>
                </c:pt>
                <c:pt idx="814">
                  <c:v>221.29117351670149</c:v>
                </c:pt>
                <c:pt idx="815">
                  <c:v>221.56271787833151</c:v>
                </c:pt>
                <c:pt idx="816">
                  <c:v>221.8342622399615</c:v>
                </c:pt>
                <c:pt idx="817">
                  <c:v>222.1058066015915</c:v>
                </c:pt>
                <c:pt idx="818">
                  <c:v>222.37735096322152</c:v>
                </c:pt>
                <c:pt idx="819">
                  <c:v>222.64889532485151</c:v>
                </c:pt>
                <c:pt idx="820">
                  <c:v>222.9204396864815</c:v>
                </c:pt>
                <c:pt idx="821">
                  <c:v>223.19198404811149</c:v>
                </c:pt>
                <c:pt idx="822">
                  <c:v>223.46352840974151</c:v>
                </c:pt>
                <c:pt idx="823">
                  <c:v>223.73507277137151</c:v>
                </c:pt>
                <c:pt idx="824">
                  <c:v>224.0066171330015</c:v>
                </c:pt>
                <c:pt idx="825">
                  <c:v>224.27816149463149</c:v>
                </c:pt>
                <c:pt idx="826">
                  <c:v>224.54970585626151</c:v>
                </c:pt>
                <c:pt idx="827">
                  <c:v>224.8212502178915</c:v>
                </c:pt>
                <c:pt idx="828">
                  <c:v>225.0927945795215</c:v>
                </c:pt>
                <c:pt idx="829">
                  <c:v>225.36433894115152</c:v>
                </c:pt>
                <c:pt idx="830">
                  <c:v>225.63588330278151</c:v>
                </c:pt>
                <c:pt idx="831">
                  <c:v>225.9074276644115</c:v>
                </c:pt>
                <c:pt idx="832">
                  <c:v>226.17897202604149</c:v>
                </c:pt>
                <c:pt idx="833">
                  <c:v>226.45051638767151</c:v>
                </c:pt>
                <c:pt idx="834">
                  <c:v>226.72206074930151</c:v>
                </c:pt>
                <c:pt idx="835">
                  <c:v>226.9936051109315</c:v>
                </c:pt>
                <c:pt idx="836">
                  <c:v>227.26514947256152</c:v>
                </c:pt>
                <c:pt idx="837">
                  <c:v>227.53669383419151</c:v>
                </c:pt>
                <c:pt idx="838">
                  <c:v>227.8082381958215</c:v>
                </c:pt>
                <c:pt idx="839">
                  <c:v>228.07978255745149</c:v>
                </c:pt>
                <c:pt idx="840">
                  <c:v>228.35132691908152</c:v>
                </c:pt>
                <c:pt idx="841">
                  <c:v>228.62287128071151</c:v>
                </c:pt>
                <c:pt idx="842">
                  <c:v>228.8944156423415</c:v>
                </c:pt>
                <c:pt idx="843">
                  <c:v>229.16596000397149</c:v>
                </c:pt>
                <c:pt idx="844">
                  <c:v>229.43750436560151</c:v>
                </c:pt>
                <c:pt idx="845">
                  <c:v>229.7090487272315</c:v>
                </c:pt>
                <c:pt idx="846">
                  <c:v>229.9805930888615</c:v>
                </c:pt>
                <c:pt idx="847">
                  <c:v>230.25213745049152</c:v>
                </c:pt>
                <c:pt idx="848">
                  <c:v>230.52368181212151</c:v>
                </c:pt>
                <c:pt idx="849">
                  <c:v>230.7952261737515</c:v>
                </c:pt>
                <c:pt idx="850">
                  <c:v>231.06677053538149</c:v>
                </c:pt>
                <c:pt idx="851">
                  <c:v>231.33831489701151</c:v>
                </c:pt>
                <c:pt idx="852">
                  <c:v>231.60985925864151</c:v>
                </c:pt>
                <c:pt idx="853">
                  <c:v>231.8814036202715</c:v>
                </c:pt>
                <c:pt idx="854">
                  <c:v>232.15294798190149</c:v>
                </c:pt>
                <c:pt idx="855">
                  <c:v>232.42449234353151</c:v>
                </c:pt>
                <c:pt idx="856">
                  <c:v>232.6960367051615</c:v>
                </c:pt>
                <c:pt idx="857">
                  <c:v>232.9675810667915</c:v>
                </c:pt>
                <c:pt idx="858">
                  <c:v>233.23912542842152</c:v>
                </c:pt>
                <c:pt idx="859">
                  <c:v>233.51066979005151</c:v>
                </c:pt>
                <c:pt idx="860">
                  <c:v>233.7822141516815</c:v>
                </c:pt>
                <c:pt idx="861">
                  <c:v>234.05375851331149</c:v>
                </c:pt>
                <c:pt idx="862">
                  <c:v>234.32530287494151</c:v>
                </c:pt>
                <c:pt idx="863">
                  <c:v>234.59684723657151</c:v>
                </c:pt>
                <c:pt idx="864">
                  <c:v>234.8683915982015</c:v>
                </c:pt>
                <c:pt idx="865">
                  <c:v>235.13993595983149</c:v>
                </c:pt>
                <c:pt idx="866">
                  <c:v>235.41148032146151</c:v>
                </c:pt>
                <c:pt idx="867">
                  <c:v>235.6830246830915</c:v>
                </c:pt>
                <c:pt idx="868">
                  <c:v>235.9545690447215</c:v>
                </c:pt>
                <c:pt idx="869">
                  <c:v>236.22611340635152</c:v>
                </c:pt>
                <c:pt idx="870">
                  <c:v>236.49765776798151</c:v>
                </c:pt>
                <c:pt idx="871">
                  <c:v>236.7692021296115</c:v>
                </c:pt>
                <c:pt idx="872">
                  <c:v>237.04074649124149</c:v>
                </c:pt>
                <c:pt idx="873">
                  <c:v>237.31229085287151</c:v>
                </c:pt>
                <c:pt idx="874">
                  <c:v>237.58383521450151</c:v>
                </c:pt>
                <c:pt idx="875">
                  <c:v>237.8553795761315</c:v>
                </c:pt>
                <c:pt idx="876">
                  <c:v>238.12692393776152</c:v>
                </c:pt>
                <c:pt idx="877">
                  <c:v>238.39846829939151</c:v>
                </c:pt>
                <c:pt idx="878">
                  <c:v>238.6700126610215</c:v>
                </c:pt>
                <c:pt idx="879">
                  <c:v>238.94155702265149</c:v>
                </c:pt>
                <c:pt idx="880">
                  <c:v>239.21310138428152</c:v>
                </c:pt>
                <c:pt idx="881">
                  <c:v>239.48464574591151</c:v>
                </c:pt>
                <c:pt idx="882">
                  <c:v>239.7561901075415</c:v>
                </c:pt>
                <c:pt idx="883">
                  <c:v>240.02773446917149</c:v>
                </c:pt>
                <c:pt idx="884">
                  <c:v>240.29927883080151</c:v>
                </c:pt>
                <c:pt idx="885">
                  <c:v>240.5708231924315</c:v>
                </c:pt>
                <c:pt idx="886">
                  <c:v>240.8423675540615</c:v>
                </c:pt>
                <c:pt idx="887">
                  <c:v>241.11391191569152</c:v>
                </c:pt>
                <c:pt idx="888">
                  <c:v>241.38545627732151</c:v>
                </c:pt>
                <c:pt idx="889">
                  <c:v>241.6570006389515</c:v>
                </c:pt>
                <c:pt idx="890">
                  <c:v>241.92854500058149</c:v>
                </c:pt>
                <c:pt idx="891">
                  <c:v>242.20008936221151</c:v>
                </c:pt>
                <c:pt idx="892">
                  <c:v>242.47163372384151</c:v>
                </c:pt>
                <c:pt idx="893">
                  <c:v>242.7431780854715</c:v>
                </c:pt>
                <c:pt idx="894">
                  <c:v>243.01472244710149</c:v>
                </c:pt>
                <c:pt idx="895">
                  <c:v>243.28626680873151</c:v>
                </c:pt>
                <c:pt idx="896">
                  <c:v>243.5578111703615</c:v>
                </c:pt>
                <c:pt idx="897">
                  <c:v>243.8293555319915</c:v>
                </c:pt>
                <c:pt idx="898">
                  <c:v>244.10089989362152</c:v>
                </c:pt>
                <c:pt idx="899">
                  <c:v>244.37244425525151</c:v>
                </c:pt>
                <c:pt idx="900">
                  <c:v>244.6439886168815</c:v>
                </c:pt>
                <c:pt idx="901">
                  <c:v>244.91553297851149</c:v>
                </c:pt>
                <c:pt idx="902">
                  <c:v>245.18707734014151</c:v>
                </c:pt>
                <c:pt idx="903">
                  <c:v>245.45862170177151</c:v>
                </c:pt>
                <c:pt idx="904">
                  <c:v>245.7301660634015</c:v>
                </c:pt>
                <c:pt idx="905">
                  <c:v>246.00171042503152</c:v>
                </c:pt>
                <c:pt idx="906">
                  <c:v>246.27325478666151</c:v>
                </c:pt>
                <c:pt idx="907">
                  <c:v>246.5447991482915</c:v>
                </c:pt>
                <c:pt idx="908">
                  <c:v>246.8163435099215</c:v>
                </c:pt>
                <c:pt idx="909">
                  <c:v>247.08788787155152</c:v>
                </c:pt>
                <c:pt idx="910">
                  <c:v>247.35943223318151</c:v>
                </c:pt>
                <c:pt idx="911">
                  <c:v>247.6309765948115</c:v>
                </c:pt>
                <c:pt idx="912">
                  <c:v>247.90252095644149</c:v>
                </c:pt>
                <c:pt idx="913">
                  <c:v>248.17406531807151</c:v>
                </c:pt>
                <c:pt idx="914">
                  <c:v>248.44560967970151</c:v>
                </c:pt>
                <c:pt idx="915">
                  <c:v>248.7171540413315</c:v>
                </c:pt>
                <c:pt idx="916">
                  <c:v>248.98869840296152</c:v>
                </c:pt>
                <c:pt idx="917">
                  <c:v>249.26024276459151</c:v>
                </c:pt>
                <c:pt idx="918">
                  <c:v>249.5317871262215</c:v>
                </c:pt>
                <c:pt idx="919">
                  <c:v>249.80333148785149</c:v>
                </c:pt>
                <c:pt idx="920">
                  <c:v>250.07487584948151</c:v>
                </c:pt>
                <c:pt idx="921">
                  <c:v>250.34642021111151</c:v>
                </c:pt>
                <c:pt idx="922">
                  <c:v>250.6179645727415</c:v>
                </c:pt>
                <c:pt idx="923">
                  <c:v>250.88950893437149</c:v>
                </c:pt>
                <c:pt idx="924">
                  <c:v>251.16105329600151</c:v>
                </c:pt>
                <c:pt idx="925">
                  <c:v>251.4325976576315</c:v>
                </c:pt>
                <c:pt idx="926">
                  <c:v>251.7041420192615</c:v>
                </c:pt>
                <c:pt idx="927">
                  <c:v>251.97568638089152</c:v>
                </c:pt>
                <c:pt idx="928">
                  <c:v>252.24723074252151</c:v>
                </c:pt>
                <c:pt idx="929">
                  <c:v>252.5187751041515</c:v>
                </c:pt>
                <c:pt idx="930">
                  <c:v>252.79031946578149</c:v>
                </c:pt>
                <c:pt idx="931">
                  <c:v>253.06186382741151</c:v>
                </c:pt>
                <c:pt idx="932">
                  <c:v>253.33340818904151</c:v>
                </c:pt>
                <c:pt idx="933">
                  <c:v>253.6049525506715</c:v>
                </c:pt>
                <c:pt idx="934">
                  <c:v>253.87649691230149</c:v>
                </c:pt>
                <c:pt idx="935">
                  <c:v>254.14804127393151</c:v>
                </c:pt>
                <c:pt idx="936">
                  <c:v>254.4195856355615</c:v>
                </c:pt>
                <c:pt idx="937">
                  <c:v>254.6911299971915</c:v>
                </c:pt>
                <c:pt idx="938">
                  <c:v>254.96267435882152</c:v>
                </c:pt>
                <c:pt idx="939">
                  <c:v>255.23421872045151</c:v>
                </c:pt>
                <c:pt idx="940">
                  <c:v>255.5057630820815</c:v>
                </c:pt>
                <c:pt idx="941">
                  <c:v>255.77730744371149</c:v>
                </c:pt>
                <c:pt idx="942">
                  <c:v>256.04885180534154</c:v>
                </c:pt>
                <c:pt idx="943">
                  <c:v>256.32039616697153</c:v>
                </c:pt>
                <c:pt idx="944">
                  <c:v>256.59194052860153</c:v>
                </c:pt>
                <c:pt idx="945">
                  <c:v>256.86348489023152</c:v>
                </c:pt>
                <c:pt idx="946">
                  <c:v>257.13502925186151</c:v>
                </c:pt>
                <c:pt idx="947">
                  <c:v>257.40657361349156</c:v>
                </c:pt>
                <c:pt idx="948">
                  <c:v>257.67811797512155</c:v>
                </c:pt>
                <c:pt idx="949">
                  <c:v>257.94966233675154</c:v>
                </c:pt>
                <c:pt idx="950">
                  <c:v>258.22120669838154</c:v>
                </c:pt>
                <c:pt idx="951">
                  <c:v>258.49275106001153</c:v>
                </c:pt>
                <c:pt idx="952">
                  <c:v>258.76429542164152</c:v>
                </c:pt>
                <c:pt idx="953">
                  <c:v>259.03583978327151</c:v>
                </c:pt>
                <c:pt idx="954">
                  <c:v>259.3073841449015</c:v>
                </c:pt>
                <c:pt idx="955">
                  <c:v>259.57892850653155</c:v>
                </c:pt>
                <c:pt idx="956">
                  <c:v>259.85047286816155</c:v>
                </c:pt>
                <c:pt idx="957">
                  <c:v>260.12201722979154</c:v>
                </c:pt>
                <c:pt idx="958">
                  <c:v>260.39356159142153</c:v>
                </c:pt>
                <c:pt idx="959">
                  <c:v>260.66510595305152</c:v>
                </c:pt>
                <c:pt idx="960">
                  <c:v>260.93665031468151</c:v>
                </c:pt>
                <c:pt idx="961">
                  <c:v>261.20819467631151</c:v>
                </c:pt>
                <c:pt idx="962">
                  <c:v>261.47973903794156</c:v>
                </c:pt>
                <c:pt idx="963">
                  <c:v>261.75128339957155</c:v>
                </c:pt>
                <c:pt idx="964">
                  <c:v>262.02282776120154</c:v>
                </c:pt>
                <c:pt idx="965">
                  <c:v>262.29437212283153</c:v>
                </c:pt>
                <c:pt idx="966">
                  <c:v>262.56591648446152</c:v>
                </c:pt>
                <c:pt idx="967">
                  <c:v>262.83746084609152</c:v>
                </c:pt>
                <c:pt idx="968">
                  <c:v>263.10900520772151</c:v>
                </c:pt>
                <c:pt idx="969">
                  <c:v>263.38054956935156</c:v>
                </c:pt>
                <c:pt idx="970">
                  <c:v>263.65209393098155</c:v>
                </c:pt>
                <c:pt idx="971">
                  <c:v>263.92363829261154</c:v>
                </c:pt>
                <c:pt idx="972">
                  <c:v>264.19518265424153</c:v>
                </c:pt>
                <c:pt idx="973">
                  <c:v>264.46672701587153</c:v>
                </c:pt>
                <c:pt idx="974">
                  <c:v>264.73827137750152</c:v>
                </c:pt>
                <c:pt idx="975">
                  <c:v>265.00981573913151</c:v>
                </c:pt>
                <c:pt idx="976">
                  <c:v>265.28136010076156</c:v>
                </c:pt>
                <c:pt idx="977">
                  <c:v>265.55290446239155</c:v>
                </c:pt>
                <c:pt idx="978">
                  <c:v>265.82444882402154</c:v>
                </c:pt>
                <c:pt idx="979">
                  <c:v>266.09599318565154</c:v>
                </c:pt>
                <c:pt idx="980">
                  <c:v>266.36753754728153</c:v>
                </c:pt>
                <c:pt idx="981">
                  <c:v>266.63908190891152</c:v>
                </c:pt>
                <c:pt idx="982">
                  <c:v>266.91062627054151</c:v>
                </c:pt>
                <c:pt idx="983">
                  <c:v>267.18217063217151</c:v>
                </c:pt>
                <c:pt idx="984">
                  <c:v>267.45371499380155</c:v>
                </c:pt>
                <c:pt idx="985">
                  <c:v>267.72525935543155</c:v>
                </c:pt>
                <c:pt idx="986">
                  <c:v>267.99680371706154</c:v>
                </c:pt>
                <c:pt idx="987">
                  <c:v>268.26834807869153</c:v>
                </c:pt>
                <c:pt idx="988">
                  <c:v>268.53989244032152</c:v>
                </c:pt>
                <c:pt idx="989">
                  <c:v>268.81143680195152</c:v>
                </c:pt>
                <c:pt idx="990">
                  <c:v>269.08298116358151</c:v>
                </c:pt>
                <c:pt idx="991">
                  <c:v>269.35452552521156</c:v>
                </c:pt>
                <c:pt idx="992">
                  <c:v>269.62606988684155</c:v>
                </c:pt>
                <c:pt idx="993">
                  <c:v>269.89761424847154</c:v>
                </c:pt>
                <c:pt idx="994">
                  <c:v>270.16915861010153</c:v>
                </c:pt>
                <c:pt idx="995">
                  <c:v>270.44070297173153</c:v>
                </c:pt>
                <c:pt idx="996">
                  <c:v>270.71224733336152</c:v>
                </c:pt>
                <c:pt idx="997">
                  <c:v>270.98379169499151</c:v>
                </c:pt>
                <c:pt idx="998">
                  <c:v>271.25533605662156</c:v>
                </c:pt>
                <c:pt idx="999">
                  <c:v>271.52688041825155</c:v>
                </c:pt>
                <c:pt idx="1000">
                  <c:v>271.79842477988154</c:v>
                </c:pt>
                <c:pt idx="1001">
                  <c:v>272.06996914151154</c:v>
                </c:pt>
                <c:pt idx="1002">
                  <c:v>272.34151350314153</c:v>
                </c:pt>
                <c:pt idx="1003">
                  <c:v>272.61305786477152</c:v>
                </c:pt>
                <c:pt idx="1004">
                  <c:v>272.88460222640151</c:v>
                </c:pt>
                <c:pt idx="1005">
                  <c:v>273.15614658803156</c:v>
                </c:pt>
                <c:pt idx="1006">
                  <c:v>273.42769094966155</c:v>
                </c:pt>
                <c:pt idx="1007">
                  <c:v>273.69923531129155</c:v>
                </c:pt>
                <c:pt idx="1008">
                  <c:v>273.97077967292154</c:v>
                </c:pt>
                <c:pt idx="1009">
                  <c:v>274.24232403455153</c:v>
                </c:pt>
                <c:pt idx="1010">
                  <c:v>274.51386839618152</c:v>
                </c:pt>
                <c:pt idx="1011">
                  <c:v>274.78541275781151</c:v>
                </c:pt>
                <c:pt idx="1012">
                  <c:v>275.05695711944151</c:v>
                </c:pt>
                <c:pt idx="1013">
                  <c:v>275.32850148107156</c:v>
                </c:pt>
                <c:pt idx="1014">
                  <c:v>275.60004584270155</c:v>
                </c:pt>
                <c:pt idx="1015">
                  <c:v>275.87159020433154</c:v>
                </c:pt>
                <c:pt idx="1016">
                  <c:v>276.14313456596153</c:v>
                </c:pt>
                <c:pt idx="1017">
                  <c:v>276.41467892759152</c:v>
                </c:pt>
                <c:pt idx="1018">
                  <c:v>276.68622328922152</c:v>
                </c:pt>
                <c:pt idx="1019">
                  <c:v>276.95776765085151</c:v>
                </c:pt>
                <c:pt idx="1020">
                  <c:v>277.22931201248156</c:v>
                </c:pt>
                <c:pt idx="1021">
                  <c:v>277.50085637411155</c:v>
                </c:pt>
                <c:pt idx="1022">
                  <c:v>277.77240073574154</c:v>
                </c:pt>
                <c:pt idx="1023">
                  <c:v>278.04394509737153</c:v>
                </c:pt>
                <c:pt idx="1024">
                  <c:v>278.31548945900153</c:v>
                </c:pt>
                <c:pt idx="1025">
                  <c:v>278.58703382063152</c:v>
                </c:pt>
                <c:pt idx="1026">
                  <c:v>278.85857818226151</c:v>
                </c:pt>
                <c:pt idx="1027">
                  <c:v>279.13012254389156</c:v>
                </c:pt>
                <c:pt idx="1028">
                  <c:v>279.40166690552155</c:v>
                </c:pt>
                <c:pt idx="1029">
                  <c:v>279.67321126715154</c:v>
                </c:pt>
                <c:pt idx="1030">
                  <c:v>279.94475562878154</c:v>
                </c:pt>
                <c:pt idx="1031">
                  <c:v>280.21629999041153</c:v>
                </c:pt>
                <c:pt idx="1032">
                  <c:v>280.48784435204152</c:v>
                </c:pt>
                <c:pt idx="1033">
                  <c:v>280.75938871367151</c:v>
                </c:pt>
                <c:pt idx="1034">
                  <c:v>281.03093307530156</c:v>
                </c:pt>
                <c:pt idx="1035">
                  <c:v>281.30247743693155</c:v>
                </c:pt>
                <c:pt idx="1036">
                  <c:v>281.57402179856155</c:v>
                </c:pt>
                <c:pt idx="1037">
                  <c:v>281.84556616019154</c:v>
                </c:pt>
                <c:pt idx="1038">
                  <c:v>282.11711052182153</c:v>
                </c:pt>
                <c:pt idx="1039">
                  <c:v>282.38865488345152</c:v>
                </c:pt>
                <c:pt idx="1040">
                  <c:v>282.66019924508151</c:v>
                </c:pt>
                <c:pt idx="1041">
                  <c:v>282.93174360671151</c:v>
                </c:pt>
                <c:pt idx="1042">
                  <c:v>283.20328796834156</c:v>
                </c:pt>
                <c:pt idx="1043">
                  <c:v>283.47483232997155</c:v>
                </c:pt>
                <c:pt idx="1044">
                  <c:v>283.74637669160154</c:v>
                </c:pt>
                <c:pt idx="1045">
                  <c:v>284.01792105323153</c:v>
                </c:pt>
                <c:pt idx="1046">
                  <c:v>284.28946541486152</c:v>
                </c:pt>
                <c:pt idx="1047">
                  <c:v>284.56100977649152</c:v>
                </c:pt>
                <c:pt idx="1048">
                  <c:v>284.83255413812151</c:v>
                </c:pt>
                <c:pt idx="1049">
                  <c:v>285.10409849975156</c:v>
                </c:pt>
                <c:pt idx="1050">
                  <c:v>285.37564286138155</c:v>
                </c:pt>
                <c:pt idx="1051">
                  <c:v>285.64718722301154</c:v>
                </c:pt>
                <c:pt idx="1052">
                  <c:v>285.91873158464153</c:v>
                </c:pt>
                <c:pt idx="1053">
                  <c:v>286.19027594627153</c:v>
                </c:pt>
                <c:pt idx="1054">
                  <c:v>286.46182030790152</c:v>
                </c:pt>
                <c:pt idx="1055">
                  <c:v>286.73336466953151</c:v>
                </c:pt>
                <c:pt idx="1056">
                  <c:v>287.00490903116156</c:v>
                </c:pt>
                <c:pt idx="1057">
                  <c:v>287.27645339279155</c:v>
                </c:pt>
                <c:pt idx="1058">
                  <c:v>287.54799775442154</c:v>
                </c:pt>
                <c:pt idx="1059">
                  <c:v>287.81954211605154</c:v>
                </c:pt>
                <c:pt idx="1060">
                  <c:v>288.09108647768153</c:v>
                </c:pt>
                <c:pt idx="1061">
                  <c:v>288.36263083931152</c:v>
                </c:pt>
                <c:pt idx="1062">
                  <c:v>288.63417520094151</c:v>
                </c:pt>
                <c:pt idx="1063">
                  <c:v>288.90571956257156</c:v>
                </c:pt>
                <c:pt idx="1064">
                  <c:v>289.17726392420155</c:v>
                </c:pt>
                <c:pt idx="1065">
                  <c:v>289.44880828583155</c:v>
                </c:pt>
                <c:pt idx="1066">
                  <c:v>289.72035264746154</c:v>
                </c:pt>
                <c:pt idx="1067">
                  <c:v>289.99189700909153</c:v>
                </c:pt>
                <c:pt idx="1068">
                  <c:v>290.26344137072152</c:v>
                </c:pt>
                <c:pt idx="1069">
                  <c:v>290.53498573235152</c:v>
                </c:pt>
                <c:pt idx="1070">
                  <c:v>290.80653009398151</c:v>
                </c:pt>
                <c:pt idx="1071">
                  <c:v>291.07807445561156</c:v>
                </c:pt>
                <c:pt idx="1072">
                  <c:v>291.34961881724155</c:v>
                </c:pt>
                <c:pt idx="1073">
                  <c:v>291.62116317887154</c:v>
                </c:pt>
                <c:pt idx="1074">
                  <c:v>291.89270754050153</c:v>
                </c:pt>
                <c:pt idx="1075">
                  <c:v>292.16425190213153</c:v>
                </c:pt>
                <c:pt idx="1076">
                  <c:v>292.43579626376152</c:v>
                </c:pt>
                <c:pt idx="1077">
                  <c:v>292.70734062539151</c:v>
                </c:pt>
                <c:pt idx="1078">
                  <c:v>292.97888498702156</c:v>
                </c:pt>
                <c:pt idx="1079">
                  <c:v>293.25042934865155</c:v>
                </c:pt>
                <c:pt idx="1080">
                  <c:v>293.52197371028154</c:v>
                </c:pt>
                <c:pt idx="1081">
                  <c:v>293.79351807191154</c:v>
                </c:pt>
                <c:pt idx="1082">
                  <c:v>294.06506243354153</c:v>
                </c:pt>
                <c:pt idx="1083">
                  <c:v>294.33660679517152</c:v>
                </c:pt>
                <c:pt idx="1084">
                  <c:v>294.60815115680151</c:v>
                </c:pt>
                <c:pt idx="1085">
                  <c:v>294.87969551843156</c:v>
                </c:pt>
                <c:pt idx="1086">
                  <c:v>295.15123988006155</c:v>
                </c:pt>
                <c:pt idx="1087">
                  <c:v>295.42278424169155</c:v>
                </c:pt>
                <c:pt idx="1088">
                  <c:v>295.69432860332154</c:v>
                </c:pt>
                <c:pt idx="1089">
                  <c:v>295.96587296495153</c:v>
                </c:pt>
                <c:pt idx="1090">
                  <c:v>296.23741732658152</c:v>
                </c:pt>
                <c:pt idx="1091">
                  <c:v>296.50896168821151</c:v>
                </c:pt>
                <c:pt idx="1092">
                  <c:v>296.78050604984156</c:v>
                </c:pt>
                <c:pt idx="1093">
                  <c:v>297.05205041147155</c:v>
                </c:pt>
                <c:pt idx="1094">
                  <c:v>297.32359477310155</c:v>
                </c:pt>
                <c:pt idx="1095">
                  <c:v>297.59513913473154</c:v>
                </c:pt>
                <c:pt idx="1096">
                  <c:v>297.86668349636153</c:v>
                </c:pt>
                <c:pt idx="1097">
                  <c:v>298.13822785799152</c:v>
                </c:pt>
                <c:pt idx="1098">
                  <c:v>298.40977221962152</c:v>
                </c:pt>
                <c:pt idx="1099">
                  <c:v>298.68131658125151</c:v>
                </c:pt>
                <c:pt idx="1100">
                  <c:v>298.95286094288156</c:v>
                </c:pt>
                <c:pt idx="1101">
                  <c:v>299.22440530451155</c:v>
                </c:pt>
                <c:pt idx="1102">
                  <c:v>299.49594966614154</c:v>
                </c:pt>
                <c:pt idx="1103">
                  <c:v>299.76749402777153</c:v>
                </c:pt>
                <c:pt idx="1104">
                  <c:v>300.03903838940153</c:v>
                </c:pt>
                <c:pt idx="1105">
                  <c:v>300.31058275103152</c:v>
                </c:pt>
                <c:pt idx="1106">
                  <c:v>300.58212711266151</c:v>
                </c:pt>
                <c:pt idx="1107">
                  <c:v>300.85367147429156</c:v>
                </c:pt>
                <c:pt idx="1108">
                  <c:v>301.12521583592155</c:v>
                </c:pt>
                <c:pt idx="1109">
                  <c:v>301.39676019755154</c:v>
                </c:pt>
                <c:pt idx="1110">
                  <c:v>301.66830455918154</c:v>
                </c:pt>
                <c:pt idx="1111">
                  <c:v>301.93984892081153</c:v>
                </c:pt>
                <c:pt idx="1112">
                  <c:v>302.21139328244152</c:v>
                </c:pt>
                <c:pt idx="1113">
                  <c:v>302.48293764407151</c:v>
                </c:pt>
                <c:pt idx="1114">
                  <c:v>302.75448200570156</c:v>
                </c:pt>
                <c:pt idx="1115">
                  <c:v>303.02602636733155</c:v>
                </c:pt>
                <c:pt idx="1116">
                  <c:v>303.29757072896155</c:v>
                </c:pt>
                <c:pt idx="1117">
                  <c:v>303.56911509059154</c:v>
                </c:pt>
                <c:pt idx="1118">
                  <c:v>303.84065945222153</c:v>
                </c:pt>
                <c:pt idx="1119">
                  <c:v>304.11220381385152</c:v>
                </c:pt>
                <c:pt idx="1120">
                  <c:v>304.38374817548151</c:v>
                </c:pt>
                <c:pt idx="1121">
                  <c:v>304.65529253711151</c:v>
                </c:pt>
                <c:pt idx="1122">
                  <c:v>304.92683689874156</c:v>
                </c:pt>
                <c:pt idx="1123">
                  <c:v>305.19838126037155</c:v>
                </c:pt>
                <c:pt idx="1124">
                  <c:v>305.46992562200154</c:v>
                </c:pt>
                <c:pt idx="1125">
                  <c:v>305.74146998363153</c:v>
                </c:pt>
                <c:pt idx="1126">
                  <c:v>306.01301434526152</c:v>
                </c:pt>
                <c:pt idx="1127">
                  <c:v>306.28455870689152</c:v>
                </c:pt>
                <c:pt idx="1128">
                  <c:v>306.55610306852151</c:v>
                </c:pt>
                <c:pt idx="1129">
                  <c:v>306.82764743015156</c:v>
                </c:pt>
                <c:pt idx="1130">
                  <c:v>307.09919179178155</c:v>
                </c:pt>
                <c:pt idx="1131">
                  <c:v>307.37073615341154</c:v>
                </c:pt>
                <c:pt idx="1132">
                  <c:v>307.64228051504153</c:v>
                </c:pt>
                <c:pt idx="1133">
                  <c:v>307.91382487667153</c:v>
                </c:pt>
                <c:pt idx="1134">
                  <c:v>308.18536923830152</c:v>
                </c:pt>
                <c:pt idx="1135">
                  <c:v>308.45691359993151</c:v>
                </c:pt>
                <c:pt idx="1136">
                  <c:v>308.72845796156156</c:v>
                </c:pt>
                <c:pt idx="1137">
                  <c:v>309.00000232319155</c:v>
                </c:pt>
                <c:pt idx="1138">
                  <c:v>309.27154668482154</c:v>
                </c:pt>
                <c:pt idx="1139">
                  <c:v>309.54309104645154</c:v>
                </c:pt>
                <c:pt idx="1140">
                  <c:v>309.81463540808153</c:v>
                </c:pt>
                <c:pt idx="1141">
                  <c:v>310.08617976971152</c:v>
                </c:pt>
                <c:pt idx="1142">
                  <c:v>310.35772413134151</c:v>
                </c:pt>
                <c:pt idx="1143">
                  <c:v>310.62926849297156</c:v>
                </c:pt>
                <c:pt idx="1144">
                  <c:v>310.90081285460155</c:v>
                </c:pt>
                <c:pt idx="1145">
                  <c:v>311.17235721623155</c:v>
                </c:pt>
                <c:pt idx="1146">
                  <c:v>311.44390157786154</c:v>
                </c:pt>
                <c:pt idx="1147">
                  <c:v>311.71544593949153</c:v>
                </c:pt>
                <c:pt idx="1148">
                  <c:v>311.98699030112152</c:v>
                </c:pt>
                <c:pt idx="1149">
                  <c:v>312.25853466275152</c:v>
                </c:pt>
                <c:pt idx="1150">
                  <c:v>312.53007902438151</c:v>
                </c:pt>
                <c:pt idx="1151">
                  <c:v>312.80162338601156</c:v>
                </c:pt>
                <c:pt idx="1152">
                  <c:v>313.07316774764155</c:v>
                </c:pt>
                <c:pt idx="1153">
                  <c:v>313.34471210927154</c:v>
                </c:pt>
                <c:pt idx="1154">
                  <c:v>313.61625647090153</c:v>
                </c:pt>
                <c:pt idx="1155">
                  <c:v>313.88780083253152</c:v>
                </c:pt>
                <c:pt idx="1156">
                  <c:v>314.15934519416152</c:v>
                </c:pt>
                <c:pt idx="1157">
                  <c:v>314.43088955579151</c:v>
                </c:pt>
                <c:pt idx="1158">
                  <c:v>314.70243391742156</c:v>
                </c:pt>
                <c:pt idx="1159">
                  <c:v>314.97397827905155</c:v>
                </c:pt>
                <c:pt idx="1160">
                  <c:v>315.24552264068154</c:v>
                </c:pt>
                <c:pt idx="1161">
                  <c:v>315.51706700231153</c:v>
                </c:pt>
                <c:pt idx="1162">
                  <c:v>315.78861136394153</c:v>
                </c:pt>
                <c:pt idx="1163">
                  <c:v>316.06015572557152</c:v>
                </c:pt>
                <c:pt idx="1164">
                  <c:v>316.33170008720151</c:v>
                </c:pt>
                <c:pt idx="1165">
                  <c:v>316.60324444883156</c:v>
                </c:pt>
                <c:pt idx="1166">
                  <c:v>316.87478881046155</c:v>
                </c:pt>
                <c:pt idx="1167">
                  <c:v>317.14633317209154</c:v>
                </c:pt>
                <c:pt idx="1168">
                  <c:v>317.41787753372154</c:v>
                </c:pt>
                <c:pt idx="1169">
                  <c:v>317.68942189535153</c:v>
                </c:pt>
                <c:pt idx="1170">
                  <c:v>317.96096625698152</c:v>
                </c:pt>
                <c:pt idx="1171">
                  <c:v>318.23251061861151</c:v>
                </c:pt>
                <c:pt idx="1172">
                  <c:v>318.50405498024156</c:v>
                </c:pt>
                <c:pt idx="1173">
                  <c:v>318.77559934187155</c:v>
                </c:pt>
                <c:pt idx="1174">
                  <c:v>319.04714370350155</c:v>
                </c:pt>
                <c:pt idx="1175">
                  <c:v>319.31868806513154</c:v>
                </c:pt>
                <c:pt idx="1176">
                  <c:v>319.59023242676153</c:v>
                </c:pt>
                <c:pt idx="1177">
                  <c:v>319.86177678839152</c:v>
                </c:pt>
                <c:pt idx="1178">
                  <c:v>320.13332115002152</c:v>
                </c:pt>
                <c:pt idx="1179">
                  <c:v>320.40486551165151</c:v>
                </c:pt>
                <c:pt idx="1180">
                  <c:v>320.67640987328156</c:v>
                </c:pt>
                <c:pt idx="1181">
                  <c:v>320.94795423491155</c:v>
                </c:pt>
                <c:pt idx="1182">
                  <c:v>321.21949859654154</c:v>
                </c:pt>
                <c:pt idx="1183">
                  <c:v>321.49104295817153</c:v>
                </c:pt>
                <c:pt idx="1184">
                  <c:v>321.76258731980153</c:v>
                </c:pt>
                <c:pt idx="1185">
                  <c:v>322.03413168143152</c:v>
                </c:pt>
                <c:pt idx="1186">
                  <c:v>322.30567604306151</c:v>
                </c:pt>
                <c:pt idx="1187">
                  <c:v>322.57722040469156</c:v>
                </c:pt>
                <c:pt idx="1188">
                  <c:v>322.84876476632155</c:v>
                </c:pt>
                <c:pt idx="1189">
                  <c:v>323.12030912795154</c:v>
                </c:pt>
                <c:pt idx="1190">
                  <c:v>323.39185348958154</c:v>
                </c:pt>
                <c:pt idx="1191">
                  <c:v>323.66339785121153</c:v>
                </c:pt>
                <c:pt idx="1192">
                  <c:v>323.93494221284152</c:v>
                </c:pt>
                <c:pt idx="1193">
                  <c:v>324.20648657447151</c:v>
                </c:pt>
                <c:pt idx="1194">
                  <c:v>324.47803093610156</c:v>
                </c:pt>
                <c:pt idx="1195">
                  <c:v>324.74957529773155</c:v>
                </c:pt>
                <c:pt idx="1196">
                  <c:v>325.02111965936155</c:v>
                </c:pt>
                <c:pt idx="1197">
                  <c:v>325.29266402099154</c:v>
                </c:pt>
                <c:pt idx="1198">
                  <c:v>325.56420838262153</c:v>
                </c:pt>
                <c:pt idx="1199">
                  <c:v>325.83575274425152</c:v>
                </c:pt>
                <c:pt idx="1200">
                  <c:v>326.10729710588151</c:v>
                </c:pt>
                <c:pt idx="1201">
                  <c:v>326.37884146751156</c:v>
                </c:pt>
                <c:pt idx="1202">
                  <c:v>326.65038582914156</c:v>
                </c:pt>
                <c:pt idx="1203">
                  <c:v>326.92193019077155</c:v>
                </c:pt>
                <c:pt idx="1204">
                  <c:v>327.19347455240154</c:v>
                </c:pt>
                <c:pt idx="1205">
                  <c:v>327.46501891403153</c:v>
                </c:pt>
                <c:pt idx="1206">
                  <c:v>327.73656327566152</c:v>
                </c:pt>
                <c:pt idx="1207">
                  <c:v>328.00810763729152</c:v>
                </c:pt>
                <c:pt idx="1208">
                  <c:v>328.27965199892151</c:v>
                </c:pt>
                <c:pt idx="1209">
                  <c:v>328.55119636055156</c:v>
                </c:pt>
                <c:pt idx="1210">
                  <c:v>328.82274072218155</c:v>
                </c:pt>
                <c:pt idx="1211">
                  <c:v>329.09428508381154</c:v>
                </c:pt>
                <c:pt idx="1212">
                  <c:v>329.36582944544153</c:v>
                </c:pt>
                <c:pt idx="1213">
                  <c:v>329.63737380707153</c:v>
                </c:pt>
                <c:pt idx="1214">
                  <c:v>329.90891816870152</c:v>
                </c:pt>
                <c:pt idx="1215">
                  <c:v>330.18046253033151</c:v>
                </c:pt>
                <c:pt idx="1216">
                  <c:v>330.45200689196156</c:v>
                </c:pt>
                <c:pt idx="1217">
                  <c:v>330.72355125359155</c:v>
                </c:pt>
                <c:pt idx="1218">
                  <c:v>330.99509561522154</c:v>
                </c:pt>
                <c:pt idx="1219">
                  <c:v>331.26663997685154</c:v>
                </c:pt>
                <c:pt idx="1220">
                  <c:v>331.53818433848153</c:v>
                </c:pt>
                <c:pt idx="1221">
                  <c:v>331.80972870011152</c:v>
                </c:pt>
                <c:pt idx="1222">
                  <c:v>332.08127306174151</c:v>
                </c:pt>
                <c:pt idx="1223">
                  <c:v>332.35281742337156</c:v>
                </c:pt>
                <c:pt idx="1224">
                  <c:v>332.62436178500155</c:v>
                </c:pt>
                <c:pt idx="1225">
                  <c:v>332.89590614663155</c:v>
                </c:pt>
                <c:pt idx="1226">
                  <c:v>333.16745050826154</c:v>
                </c:pt>
                <c:pt idx="1227">
                  <c:v>333.43899486989153</c:v>
                </c:pt>
                <c:pt idx="1228">
                  <c:v>333.71053923152152</c:v>
                </c:pt>
                <c:pt idx="1229">
                  <c:v>333.98208359315151</c:v>
                </c:pt>
                <c:pt idx="1230">
                  <c:v>334.25362795478156</c:v>
                </c:pt>
                <c:pt idx="1231">
                  <c:v>334.52517231641156</c:v>
                </c:pt>
                <c:pt idx="1232">
                  <c:v>334.79671667804155</c:v>
                </c:pt>
                <c:pt idx="1233">
                  <c:v>335.06826103967154</c:v>
                </c:pt>
                <c:pt idx="1234">
                  <c:v>335.33980540130153</c:v>
                </c:pt>
                <c:pt idx="1235">
                  <c:v>335.61134976293152</c:v>
                </c:pt>
                <c:pt idx="1236">
                  <c:v>335.88289412456152</c:v>
                </c:pt>
                <c:pt idx="1237">
                  <c:v>336.15443848619151</c:v>
                </c:pt>
                <c:pt idx="1238">
                  <c:v>336.42598284782156</c:v>
                </c:pt>
                <c:pt idx="1239">
                  <c:v>336.69752720945155</c:v>
                </c:pt>
                <c:pt idx="1240">
                  <c:v>336.96907157108154</c:v>
                </c:pt>
                <c:pt idx="1241">
                  <c:v>337.24061593271153</c:v>
                </c:pt>
                <c:pt idx="1242">
                  <c:v>337.51216029434153</c:v>
                </c:pt>
                <c:pt idx="1243">
                  <c:v>337.78370465597152</c:v>
                </c:pt>
                <c:pt idx="1244">
                  <c:v>338.05524901760151</c:v>
                </c:pt>
                <c:pt idx="1245">
                  <c:v>338.32679337923156</c:v>
                </c:pt>
                <c:pt idx="1246">
                  <c:v>338.59833774086155</c:v>
                </c:pt>
                <c:pt idx="1247">
                  <c:v>338.86988210249154</c:v>
                </c:pt>
                <c:pt idx="1248">
                  <c:v>339.14142646412154</c:v>
                </c:pt>
                <c:pt idx="1249">
                  <c:v>339.41297082575153</c:v>
                </c:pt>
                <c:pt idx="1250">
                  <c:v>339.68451518738152</c:v>
                </c:pt>
                <c:pt idx="1251">
                  <c:v>339.95605954901151</c:v>
                </c:pt>
                <c:pt idx="1252">
                  <c:v>340.22760391064156</c:v>
                </c:pt>
                <c:pt idx="1253">
                  <c:v>340.49914827227155</c:v>
                </c:pt>
                <c:pt idx="1254">
                  <c:v>340.77069263390155</c:v>
                </c:pt>
                <c:pt idx="1255">
                  <c:v>341.04223699553154</c:v>
                </c:pt>
                <c:pt idx="1256">
                  <c:v>341.31378135716153</c:v>
                </c:pt>
                <c:pt idx="1257">
                  <c:v>341.58532571879152</c:v>
                </c:pt>
                <c:pt idx="1258">
                  <c:v>341.85687008042152</c:v>
                </c:pt>
                <c:pt idx="1259">
                  <c:v>342.12841444205151</c:v>
                </c:pt>
                <c:pt idx="1260">
                  <c:v>342.39995880368156</c:v>
                </c:pt>
                <c:pt idx="1261">
                  <c:v>342.67150316531155</c:v>
                </c:pt>
                <c:pt idx="1262">
                  <c:v>342.94304752694154</c:v>
                </c:pt>
                <c:pt idx="1263">
                  <c:v>343.21459188857153</c:v>
                </c:pt>
                <c:pt idx="1264">
                  <c:v>343.48613625020153</c:v>
                </c:pt>
                <c:pt idx="1265">
                  <c:v>343.75768061183152</c:v>
                </c:pt>
                <c:pt idx="1266">
                  <c:v>344.02922497346151</c:v>
                </c:pt>
                <c:pt idx="1267">
                  <c:v>344.30076933509156</c:v>
                </c:pt>
                <c:pt idx="1268">
                  <c:v>344.57231369672155</c:v>
                </c:pt>
                <c:pt idx="1269">
                  <c:v>344.84385805835154</c:v>
                </c:pt>
                <c:pt idx="1270">
                  <c:v>345.11540241998154</c:v>
                </c:pt>
                <c:pt idx="1271">
                  <c:v>345.38694678161153</c:v>
                </c:pt>
                <c:pt idx="1272">
                  <c:v>345.65849114324152</c:v>
                </c:pt>
                <c:pt idx="1273">
                  <c:v>345.93003550487151</c:v>
                </c:pt>
                <c:pt idx="1274">
                  <c:v>346.20157986650156</c:v>
                </c:pt>
                <c:pt idx="1275">
                  <c:v>346.47312422813155</c:v>
                </c:pt>
                <c:pt idx="1276">
                  <c:v>346.74466858976155</c:v>
                </c:pt>
                <c:pt idx="1277">
                  <c:v>347.01621295139154</c:v>
                </c:pt>
                <c:pt idx="1278">
                  <c:v>347.28775731302153</c:v>
                </c:pt>
                <c:pt idx="1279">
                  <c:v>347.55930167465152</c:v>
                </c:pt>
                <c:pt idx="1280">
                  <c:v>347.83084603628151</c:v>
                </c:pt>
                <c:pt idx="1281">
                  <c:v>348.10239039791156</c:v>
                </c:pt>
                <c:pt idx="1282">
                  <c:v>348.37393475954156</c:v>
                </c:pt>
                <c:pt idx="1283">
                  <c:v>348.64547912117155</c:v>
                </c:pt>
                <c:pt idx="1284">
                  <c:v>348.91702348280154</c:v>
                </c:pt>
                <c:pt idx="1285">
                  <c:v>349.18856784443153</c:v>
                </c:pt>
                <c:pt idx="1286">
                  <c:v>349.46011220606152</c:v>
                </c:pt>
                <c:pt idx="1287">
                  <c:v>349.73165656769152</c:v>
                </c:pt>
                <c:pt idx="1288">
                  <c:v>350.00320092932151</c:v>
                </c:pt>
                <c:pt idx="1289">
                  <c:v>350.27474529095156</c:v>
                </c:pt>
                <c:pt idx="1290">
                  <c:v>350.54628965258155</c:v>
                </c:pt>
                <c:pt idx="1291">
                  <c:v>350.81783401421154</c:v>
                </c:pt>
                <c:pt idx="1292">
                  <c:v>351.08937837584153</c:v>
                </c:pt>
                <c:pt idx="1293">
                  <c:v>351.36092273747153</c:v>
                </c:pt>
                <c:pt idx="1294">
                  <c:v>351.63246709910152</c:v>
                </c:pt>
                <c:pt idx="1295">
                  <c:v>351.90401146073151</c:v>
                </c:pt>
                <c:pt idx="1296">
                  <c:v>352.17555582236156</c:v>
                </c:pt>
                <c:pt idx="1297">
                  <c:v>352.44710018399155</c:v>
                </c:pt>
                <c:pt idx="1298">
                  <c:v>352.71864454562154</c:v>
                </c:pt>
                <c:pt idx="1299">
                  <c:v>352.99018890725154</c:v>
                </c:pt>
                <c:pt idx="1300">
                  <c:v>353.26173326888153</c:v>
                </c:pt>
                <c:pt idx="1301">
                  <c:v>353.53327763051152</c:v>
                </c:pt>
                <c:pt idx="1302">
                  <c:v>353.80482199214151</c:v>
                </c:pt>
                <c:pt idx="1303">
                  <c:v>354.07636635377156</c:v>
                </c:pt>
                <c:pt idx="1304">
                  <c:v>354.34791071540155</c:v>
                </c:pt>
                <c:pt idx="1305">
                  <c:v>354.61945507703155</c:v>
                </c:pt>
                <c:pt idx="1306">
                  <c:v>354.89099943866154</c:v>
                </c:pt>
                <c:pt idx="1307">
                  <c:v>355.16254380029153</c:v>
                </c:pt>
                <c:pt idx="1308">
                  <c:v>355.43408816192152</c:v>
                </c:pt>
                <c:pt idx="1309">
                  <c:v>355.70563252355151</c:v>
                </c:pt>
                <c:pt idx="1310">
                  <c:v>355.97717688518156</c:v>
                </c:pt>
                <c:pt idx="1311">
                  <c:v>356.24872124681156</c:v>
                </c:pt>
                <c:pt idx="1312">
                  <c:v>356.52026560844155</c:v>
                </c:pt>
                <c:pt idx="1313">
                  <c:v>356.79180997007154</c:v>
                </c:pt>
                <c:pt idx="1314">
                  <c:v>357.06335433170153</c:v>
                </c:pt>
                <c:pt idx="1315">
                  <c:v>357.33489869333152</c:v>
                </c:pt>
                <c:pt idx="1316">
                  <c:v>357.60644305496152</c:v>
                </c:pt>
                <c:pt idx="1317">
                  <c:v>357.87798741659151</c:v>
                </c:pt>
                <c:pt idx="1318">
                  <c:v>358.14953177822156</c:v>
                </c:pt>
                <c:pt idx="1319">
                  <c:v>358.42107613985155</c:v>
                </c:pt>
                <c:pt idx="1320">
                  <c:v>358.69262050148154</c:v>
                </c:pt>
                <c:pt idx="1321">
                  <c:v>358.96416486311153</c:v>
                </c:pt>
                <c:pt idx="1322">
                  <c:v>359.23570922474153</c:v>
                </c:pt>
                <c:pt idx="1323">
                  <c:v>359.50725358637152</c:v>
                </c:pt>
                <c:pt idx="1324">
                  <c:v>359.77879794800151</c:v>
                </c:pt>
                <c:pt idx="1325">
                  <c:v>360.05034230963156</c:v>
                </c:pt>
                <c:pt idx="1326">
                  <c:v>360.32188667126155</c:v>
                </c:pt>
                <c:pt idx="1327">
                  <c:v>360.59343103289154</c:v>
                </c:pt>
                <c:pt idx="1328">
                  <c:v>360.86497539452154</c:v>
                </c:pt>
                <c:pt idx="1329">
                  <c:v>361.13651975615153</c:v>
                </c:pt>
                <c:pt idx="1330">
                  <c:v>361.40806411778152</c:v>
                </c:pt>
                <c:pt idx="1331">
                  <c:v>361.67960847941151</c:v>
                </c:pt>
                <c:pt idx="1332">
                  <c:v>361.95115284104156</c:v>
                </c:pt>
                <c:pt idx="1333">
                  <c:v>362.22269720267155</c:v>
                </c:pt>
                <c:pt idx="1334">
                  <c:v>362.49424156430155</c:v>
                </c:pt>
                <c:pt idx="1335">
                  <c:v>362.76578592593154</c:v>
                </c:pt>
                <c:pt idx="1336">
                  <c:v>363.03733028756153</c:v>
                </c:pt>
                <c:pt idx="1337">
                  <c:v>363.30887464919152</c:v>
                </c:pt>
                <c:pt idx="1338">
                  <c:v>363.58041901082152</c:v>
                </c:pt>
                <c:pt idx="1339">
                  <c:v>363.85196337245156</c:v>
                </c:pt>
                <c:pt idx="1340">
                  <c:v>364.12350773408156</c:v>
                </c:pt>
                <c:pt idx="1341">
                  <c:v>364.39505209571155</c:v>
                </c:pt>
                <c:pt idx="1342">
                  <c:v>364.66659645734154</c:v>
                </c:pt>
                <c:pt idx="1343">
                  <c:v>364.93814081897153</c:v>
                </c:pt>
                <c:pt idx="1344">
                  <c:v>365.20968518060153</c:v>
                </c:pt>
                <c:pt idx="1345">
                  <c:v>365.48122954223152</c:v>
                </c:pt>
                <c:pt idx="1346">
                  <c:v>365.75277390386151</c:v>
                </c:pt>
                <c:pt idx="1347">
                  <c:v>366.02431826549156</c:v>
                </c:pt>
                <c:pt idx="1348">
                  <c:v>366.29586262712155</c:v>
                </c:pt>
                <c:pt idx="1349">
                  <c:v>366.56740698875154</c:v>
                </c:pt>
                <c:pt idx="1350">
                  <c:v>366.83895135038154</c:v>
                </c:pt>
                <c:pt idx="1351">
                  <c:v>367.11049571201153</c:v>
                </c:pt>
                <c:pt idx="1352">
                  <c:v>367.38204007364152</c:v>
                </c:pt>
                <c:pt idx="1353">
                  <c:v>367.65358443527151</c:v>
                </c:pt>
                <c:pt idx="1354">
                  <c:v>367.92512879690156</c:v>
                </c:pt>
                <c:pt idx="1355">
                  <c:v>368.19667315853155</c:v>
                </c:pt>
                <c:pt idx="1356">
                  <c:v>368.46821752016155</c:v>
                </c:pt>
                <c:pt idx="1357">
                  <c:v>368.73976188179154</c:v>
                </c:pt>
                <c:pt idx="1358">
                  <c:v>369.01130624342153</c:v>
                </c:pt>
                <c:pt idx="1359">
                  <c:v>369.28285060505152</c:v>
                </c:pt>
                <c:pt idx="1360">
                  <c:v>369.55439496668151</c:v>
                </c:pt>
                <c:pt idx="1361">
                  <c:v>369.82593932831156</c:v>
                </c:pt>
                <c:pt idx="1362">
                  <c:v>370.09748368994155</c:v>
                </c:pt>
                <c:pt idx="1363">
                  <c:v>370.36902805157155</c:v>
                </c:pt>
                <c:pt idx="1364">
                  <c:v>370.64057241320154</c:v>
                </c:pt>
                <c:pt idx="1365">
                  <c:v>370.91211677483153</c:v>
                </c:pt>
                <c:pt idx="1366">
                  <c:v>371.18366113646152</c:v>
                </c:pt>
                <c:pt idx="1367">
                  <c:v>371.45520549809152</c:v>
                </c:pt>
                <c:pt idx="1368">
                  <c:v>371.72674985972156</c:v>
                </c:pt>
                <c:pt idx="1369">
                  <c:v>371.99829422135156</c:v>
                </c:pt>
                <c:pt idx="1370">
                  <c:v>372.26983858298155</c:v>
                </c:pt>
                <c:pt idx="1371">
                  <c:v>372.54138294461154</c:v>
                </c:pt>
                <c:pt idx="1372">
                  <c:v>372.81292730624153</c:v>
                </c:pt>
                <c:pt idx="1373">
                  <c:v>373.08447166787153</c:v>
                </c:pt>
                <c:pt idx="1374">
                  <c:v>373.35601602950152</c:v>
                </c:pt>
                <c:pt idx="1375">
                  <c:v>373.62756039113151</c:v>
                </c:pt>
                <c:pt idx="1376">
                  <c:v>373.89910475276156</c:v>
                </c:pt>
                <c:pt idx="1377">
                  <c:v>374.17064911439155</c:v>
                </c:pt>
                <c:pt idx="1378">
                  <c:v>374.44219347602154</c:v>
                </c:pt>
                <c:pt idx="1379">
                  <c:v>374.71373783765154</c:v>
                </c:pt>
                <c:pt idx="1380">
                  <c:v>374.98528219928153</c:v>
                </c:pt>
                <c:pt idx="1381">
                  <c:v>375.25682656091152</c:v>
                </c:pt>
                <c:pt idx="1382">
                  <c:v>375.52837092254151</c:v>
                </c:pt>
                <c:pt idx="1383">
                  <c:v>375.79991528417156</c:v>
                </c:pt>
                <c:pt idx="1384">
                  <c:v>376.07145964580155</c:v>
                </c:pt>
                <c:pt idx="1385">
                  <c:v>376.34300400743155</c:v>
                </c:pt>
                <c:pt idx="1386">
                  <c:v>376.61454836906154</c:v>
                </c:pt>
                <c:pt idx="1387">
                  <c:v>376.88609273069153</c:v>
                </c:pt>
                <c:pt idx="1388">
                  <c:v>377.15763709232152</c:v>
                </c:pt>
                <c:pt idx="1389">
                  <c:v>377.42918145395151</c:v>
                </c:pt>
                <c:pt idx="1390">
                  <c:v>377.70072581558156</c:v>
                </c:pt>
                <c:pt idx="1391">
                  <c:v>377.97227017721156</c:v>
                </c:pt>
                <c:pt idx="1392">
                  <c:v>378.24381453884155</c:v>
                </c:pt>
                <c:pt idx="1393">
                  <c:v>378.51535890047154</c:v>
                </c:pt>
                <c:pt idx="1394">
                  <c:v>378.78690326210153</c:v>
                </c:pt>
                <c:pt idx="1395">
                  <c:v>379.05844762373152</c:v>
                </c:pt>
                <c:pt idx="1396">
                  <c:v>379.32999198536152</c:v>
                </c:pt>
                <c:pt idx="1397">
                  <c:v>379.60153634699151</c:v>
                </c:pt>
                <c:pt idx="1398">
                  <c:v>379.87308070862156</c:v>
                </c:pt>
                <c:pt idx="1399">
                  <c:v>380.14462507025155</c:v>
                </c:pt>
                <c:pt idx="1400">
                  <c:v>380.41616943188154</c:v>
                </c:pt>
                <c:pt idx="1401">
                  <c:v>380.68771379351153</c:v>
                </c:pt>
                <c:pt idx="1402">
                  <c:v>380.95925815514153</c:v>
                </c:pt>
                <c:pt idx="1403">
                  <c:v>381.23080251677152</c:v>
                </c:pt>
                <c:pt idx="1404">
                  <c:v>381.50234687840151</c:v>
                </c:pt>
                <c:pt idx="1405">
                  <c:v>381.77389124003156</c:v>
                </c:pt>
                <c:pt idx="1406">
                  <c:v>382.04543560166155</c:v>
                </c:pt>
                <c:pt idx="1407">
                  <c:v>382.31697996329154</c:v>
                </c:pt>
                <c:pt idx="1408">
                  <c:v>382.58852432492154</c:v>
                </c:pt>
                <c:pt idx="1409">
                  <c:v>382.86006868655153</c:v>
                </c:pt>
                <c:pt idx="1410">
                  <c:v>383.13161304818152</c:v>
                </c:pt>
                <c:pt idx="1411">
                  <c:v>383.40315740981151</c:v>
                </c:pt>
                <c:pt idx="1412">
                  <c:v>383.67470177144156</c:v>
                </c:pt>
                <c:pt idx="1413">
                  <c:v>383.94624613307155</c:v>
                </c:pt>
                <c:pt idx="1414">
                  <c:v>384.21779049470155</c:v>
                </c:pt>
                <c:pt idx="1415">
                  <c:v>384.48933485633154</c:v>
                </c:pt>
                <c:pt idx="1416">
                  <c:v>384.76087921796153</c:v>
                </c:pt>
                <c:pt idx="1417">
                  <c:v>385.03242357959152</c:v>
                </c:pt>
                <c:pt idx="1418">
                  <c:v>385.30396794122152</c:v>
                </c:pt>
                <c:pt idx="1419">
                  <c:v>385.57551230285156</c:v>
                </c:pt>
                <c:pt idx="1420">
                  <c:v>385.84705666448156</c:v>
                </c:pt>
                <c:pt idx="1421">
                  <c:v>386.11860102611155</c:v>
                </c:pt>
                <c:pt idx="1422">
                  <c:v>386.39014538774154</c:v>
                </c:pt>
                <c:pt idx="1423">
                  <c:v>386.66168974937153</c:v>
                </c:pt>
                <c:pt idx="1424">
                  <c:v>386.93323411100152</c:v>
                </c:pt>
                <c:pt idx="1425">
                  <c:v>387.20477847263152</c:v>
                </c:pt>
                <c:pt idx="1426">
                  <c:v>387.47632283426151</c:v>
                </c:pt>
                <c:pt idx="1427">
                  <c:v>387.74786719589156</c:v>
                </c:pt>
                <c:pt idx="1428">
                  <c:v>388.01941155752155</c:v>
                </c:pt>
                <c:pt idx="1429">
                  <c:v>388.29095591915154</c:v>
                </c:pt>
                <c:pt idx="1430">
                  <c:v>388.56250028078153</c:v>
                </c:pt>
                <c:pt idx="1431">
                  <c:v>388.83404464241153</c:v>
                </c:pt>
                <c:pt idx="1432">
                  <c:v>389.10558900404152</c:v>
                </c:pt>
                <c:pt idx="1433">
                  <c:v>389.37713336567151</c:v>
                </c:pt>
                <c:pt idx="1434">
                  <c:v>389.64867772730156</c:v>
                </c:pt>
                <c:pt idx="1435">
                  <c:v>389.92022208893155</c:v>
                </c:pt>
                <c:pt idx="1436">
                  <c:v>390.19176645056154</c:v>
                </c:pt>
                <c:pt idx="1437">
                  <c:v>390.46331081219154</c:v>
                </c:pt>
                <c:pt idx="1438">
                  <c:v>390.73485517382153</c:v>
                </c:pt>
                <c:pt idx="1439">
                  <c:v>391.00639953545152</c:v>
                </c:pt>
                <c:pt idx="1440">
                  <c:v>391.27794389708151</c:v>
                </c:pt>
                <c:pt idx="1441">
                  <c:v>391.54948825871156</c:v>
                </c:pt>
                <c:pt idx="1442">
                  <c:v>391.82103262034155</c:v>
                </c:pt>
                <c:pt idx="1443">
                  <c:v>392.09257698197155</c:v>
                </c:pt>
                <c:pt idx="1444">
                  <c:v>392.36412134360154</c:v>
                </c:pt>
                <c:pt idx="1445">
                  <c:v>392.63566570523153</c:v>
                </c:pt>
                <c:pt idx="1446">
                  <c:v>392.90721006686152</c:v>
                </c:pt>
                <c:pt idx="1447">
                  <c:v>393.17875442849152</c:v>
                </c:pt>
                <c:pt idx="1448">
                  <c:v>393.45029879012156</c:v>
                </c:pt>
                <c:pt idx="1449">
                  <c:v>393.72184315175156</c:v>
                </c:pt>
                <c:pt idx="1450">
                  <c:v>393.99338751338155</c:v>
                </c:pt>
                <c:pt idx="1451">
                  <c:v>394.26493187501154</c:v>
                </c:pt>
                <c:pt idx="1452">
                  <c:v>394.53647623664153</c:v>
                </c:pt>
                <c:pt idx="1453">
                  <c:v>394.80802059827153</c:v>
                </c:pt>
                <c:pt idx="1454">
                  <c:v>395.07956495990152</c:v>
                </c:pt>
                <c:pt idx="1455">
                  <c:v>395.35110932153151</c:v>
                </c:pt>
                <c:pt idx="1456">
                  <c:v>395.62265368316156</c:v>
                </c:pt>
                <c:pt idx="1457">
                  <c:v>395.89419804479155</c:v>
                </c:pt>
                <c:pt idx="1458">
                  <c:v>396.16574240642154</c:v>
                </c:pt>
                <c:pt idx="1459">
                  <c:v>396.43728676805154</c:v>
                </c:pt>
                <c:pt idx="1460">
                  <c:v>396.70883112968153</c:v>
                </c:pt>
                <c:pt idx="1461">
                  <c:v>396.98037549131152</c:v>
                </c:pt>
                <c:pt idx="1462">
                  <c:v>397.25191985294151</c:v>
                </c:pt>
                <c:pt idx="1463">
                  <c:v>397.52346421457156</c:v>
                </c:pt>
                <c:pt idx="1464">
                  <c:v>397.79500857620155</c:v>
                </c:pt>
                <c:pt idx="1465">
                  <c:v>398.06655293783155</c:v>
                </c:pt>
                <c:pt idx="1466">
                  <c:v>398.33809729946154</c:v>
                </c:pt>
                <c:pt idx="1467">
                  <c:v>398.60964166109153</c:v>
                </c:pt>
                <c:pt idx="1468">
                  <c:v>398.88118602272152</c:v>
                </c:pt>
                <c:pt idx="1469">
                  <c:v>399.15273038435151</c:v>
                </c:pt>
                <c:pt idx="1470">
                  <c:v>399.42427474598156</c:v>
                </c:pt>
                <c:pt idx="1471">
                  <c:v>399.69581910761156</c:v>
                </c:pt>
                <c:pt idx="1472">
                  <c:v>399.96736346924155</c:v>
                </c:pt>
                <c:pt idx="1473">
                  <c:v>400.23890783087154</c:v>
                </c:pt>
                <c:pt idx="1474">
                  <c:v>400.51045219250153</c:v>
                </c:pt>
                <c:pt idx="1475">
                  <c:v>400.78199655413152</c:v>
                </c:pt>
                <c:pt idx="1476">
                  <c:v>401.05354091576152</c:v>
                </c:pt>
                <c:pt idx="1477">
                  <c:v>401.32508527739157</c:v>
                </c:pt>
                <c:pt idx="1478">
                  <c:v>401.59662963902156</c:v>
                </c:pt>
                <c:pt idx="1479">
                  <c:v>401.86817400065155</c:v>
                </c:pt>
                <c:pt idx="1480">
                  <c:v>402.13971836228154</c:v>
                </c:pt>
                <c:pt idx="1481">
                  <c:v>402.41126272391153</c:v>
                </c:pt>
                <c:pt idx="1482">
                  <c:v>402.68280708554153</c:v>
                </c:pt>
                <c:pt idx="1483">
                  <c:v>402.95435144717152</c:v>
                </c:pt>
                <c:pt idx="1484">
                  <c:v>403.22589580880151</c:v>
                </c:pt>
                <c:pt idx="1485">
                  <c:v>403.49744017043156</c:v>
                </c:pt>
                <c:pt idx="1486">
                  <c:v>403.76898453206155</c:v>
                </c:pt>
                <c:pt idx="1487">
                  <c:v>404.04052889369154</c:v>
                </c:pt>
                <c:pt idx="1488">
                  <c:v>404.31207325532154</c:v>
                </c:pt>
                <c:pt idx="1489">
                  <c:v>404.58361761695153</c:v>
                </c:pt>
                <c:pt idx="1490">
                  <c:v>404.85516197858152</c:v>
                </c:pt>
                <c:pt idx="1491">
                  <c:v>405.12670634021151</c:v>
                </c:pt>
                <c:pt idx="1492">
                  <c:v>405.39825070184156</c:v>
                </c:pt>
                <c:pt idx="1493">
                  <c:v>405.66979506347155</c:v>
                </c:pt>
                <c:pt idx="1494">
                  <c:v>405.94133942510155</c:v>
                </c:pt>
                <c:pt idx="1495">
                  <c:v>406.21288378673154</c:v>
                </c:pt>
                <c:pt idx="1496">
                  <c:v>406.48442814836153</c:v>
                </c:pt>
                <c:pt idx="1497">
                  <c:v>406.75597250999152</c:v>
                </c:pt>
                <c:pt idx="1498">
                  <c:v>407.02751687162151</c:v>
                </c:pt>
                <c:pt idx="1499">
                  <c:v>407.29906123325156</c:v>
                </c:pt>
                <c:pt idx="1500">
                  <c:v>407.57060559488156</c:v>
                </c:pt>
                <c:pt idx="1501">
                  <c:v>407.84214995651155</c:v>
                </c:pt>
                <c:pt idx="1502">
                  <c:v>408.11369431814154</c:v>
                </c:pt>
                <c:pt idx="1503">
                  <c:v>408.38523867977153</c:v>
                </c:pt>
                <c:pt idx="1504">
                  <c:v>408.65678304140152</c:v>
                </c:pt>
                <c:pt idx="1505">
                  <c:v>408.92832740303152</c:v>
                </c:pt>
                <c:pt idx="1506">
                  <c:v>409.19987176466157</c:v>
                </c:pt>
                <c:pt idx="1507">
                  <c:v>409.47141612629156</c:v>
                </c:pt>
                <c:pt idx="1508">
                  <c:v>409.74296048792155</c:v>
                </c:pt>
                <c:pt idx="1509">
                  <c:v>410.01450484955154</c:v>
                </c:pt>
                <c:pt idx="1510">
                  <c:v>410.28604921118153</c:v>
                </c:pt>
                <c:pt idx="1511">
                  <c:v>410.55759357281153</c:v>
                </c:pt>
                <c:pt idx="1512">
                  <c:v>410.82913793444152</c:v>
                </c:pt>
                <c:pt idx="1513">
                  <c:v>411.10068229607151</c:v>
                </c:pt>
                <c:pt idx="1514">
                  <c:v>411.37222665770156</c:v>
                </c:pt>
                <c:pt idx="1515">
                  <c:v>411.64377101933155</c:v>
                </c:pt>
                <c:pt idx="1516">
                  <c:v>411.91531538096154</c:v>
                </c:pt>
                <c:pt idx="1517">
                  <c:v>412.18685974259154</c:v>
                </c:pt>
                <c:pt idx="1518">
                  <c:v>412.45840410422153</c:v>
                </c:pt>
                <c:pt idx="1519">
                  <c:v>412.72994846585152</c:v>
                </c:pt>
                <c:pt idx="1520">
                  <c:v>413.00149282748151</c:v>
                </c:pt>
                <c:pt idx="1521">
                  <c:v>413.27303718911156</c:v>
                </c:pt>
                <c:pt idx="1522">
                  <c:v>413.54458155074155</c:v>
                </c:pt>
                <c:pt idx="1523">
                  <c:v>413.81612591237155</c:v>
                </c:pt>
                <c:pt idx="1524">
                  <c:v>414.08767027400154</c:v>
                </c:pt>
                <c:pt idx="1525">
                  <c:v>414.35921463563153</c:v>
                </c:pt>
                <c:pt idx="1526">
                  <c:v>414.63075899726152</c:v>
                </c:pt>
                <c:pt idx="1527">
                  <c:v>414.90230335889152</c:v>
                </c:pt>
                <c:pt idx="1528">
                  <c:v>415.17384772052156</c:v>
                </c:pt>
                <c:pt idx="1529">
                  <c:v>415.44539208215156</c:v>
                </c:pt>
                <c:pt idx="1530">
                  <c:v>415.71693644378155</c:v>
                </c:pt>
                <c:pt idx="1531">
                  <c:v>415.98848080541154</c:v>
                </c:pt>
                <c:pt idx="1532">
                  <c:v>416.26002516704153</c:v>
                </c:pt>
                <c:pt idx="1533">
                  <c:v>416.53156952867153</c:v>
                </c:pt>
                <c:pt idx="1534">
                  <c:v>416.80311389030152</c:v>
                </c:pt>
                <c:pt idx="1535">
                  <c:v>417.07465825193157</c:v>
                </c:pt>
                <c:pt idx="1536">
                  <c:v>417.34620261356156</c:v>
                </c:pt>
                <c:pt idx="1537">
                  <c:v>417.61774697519155</c:v>
                </c:pt>
                <c:pt idx="1538">
                  <c:v>417.88929133682154</c:v>
                </c:pt>
                <c:pt idx="1539">
                  <c:v>418.16083569845154</c:v>
                </c:pt>
                <c:pt idx="1540">
                  <c:v>418.43238006008153</c:v>
                </c:pt>
                <c:pt idx="1541">
                  <c:v>418.70392442171152</c:v>
                </c:pt>
                <c:pt idx="1542">
                  <c:v>418.97546878334151</c:v>
                </c:pt>
                <c:pt idx="1543">
                  <c:v>419.24701314497156</c:v>
                </c:pt>
                <c:pt idx="1544">
                  <c:v>419.51855750660155</c:v>
                </c:pt>
                <c:pt idx="1545">
                  <c:v>419.79010186823155</c:v>
                </c:pt>
                <c:pt idx="1546">
                  <c:v>420.06164622986154</c:v>
                </c:pt>
                <c:pt idx="1547">
                  <c:v>420.33319059149153</c:v>
                </c:pt>
                <c:pt idx="1548">
                  <c:v>420.60473495312152</c:v>
                </c:pt>
                <c:pt idx="1549">
                  <c:v>420.87627931475151</c:v>
                </c:pt>
                <c:pt idx="1550">
                  <c:v>421.14782367638156</c:v>
                </c:pt>
                <c:pt idx="1551">
                  <c:v>421.41936803801156</c:v>
                </c:pt>
                <c:pt idx="1552">
                  <c:v>421.69091239964155</c:v>
                </c:pt>
                <c:pt idx="1553">
                  <c:v>421.96245676127154</c:v>
                </c:pt>
                <c:pt idx="1554">
                  <c:v>422.23400112290153</c:v>
                </c:pt>
                <c:pt idx="1555">
                  <c:v>422.50554548453152</c:v>
                </c:pt>
                <c:pt idx="1556">
                  <c:v>422.77708984616152</c:v>
                </c:pt>
                <c:pt idx="1557">
                  <c:v>423.04863420779157</c:v>
                </c:pt>
                <c:pt idx="1558">
                  <c:v>423.32017856942156</c:v>
                </c:pt>
                <c:pt idx="1559">
                  <c:v>423.59172293105155</c:v>
                </c:pt>
                <c:pt idx="1560">
                  <c:v>423.86326729268154</c:v>
                </c:pt>
                <c:pt idx="1561">
                  <c:v>424.13481165431153</c:v>
                </c:pt>
                <c:pt idx="1562">
                  <c:v>424.40635601594153</c:v>
                </c:pt>
                <c:pt idx="1563">
                  <c:v>424.67790037757152</c:v>
                </c:pt>
                <c:pt idx="1564">
                  <c:v>424.94944473920151</c:v>
                </c:pt>
                <c:pt idx="1565">
                  <c:v>425.22098910083156</c:v>
                </c:pt>
                <c:pt idx="1566">
                  <c:v>425.49253346246155</c:v>
                </c:pt>
                <c:pt idx="1567">
                  <c:v>425.76407782409154</c:v>
                </c:pt>
                <c:pt idx="1568">
                  <c:v>426.03562218572154</c:v>
                </c:pt>
                <c:pt idx="1569">
                  <c:v>426.30716654735153</c:v>
                </c:pt>
                <c:pt idx="1570">
                  <c:v>426.57871090898152</c:v>
                </c:pt>
                <c:pt idx="1571">
                  <c:v>426.85025527061151</c:v>
                </c:pt>
                <c:pt idx="1572">
                  <c:v>427.12179963224156</c:v>
                </c:pt>
                <c:pt idx="1573">
                  <c:v>427.39334399387155</c:v>
                </c:pt>
                <c:pt idx="1574">
                  <c:v>427.66488835550155</c:v>
                </c:pt>
                <c:pt idx="1575">
                  <c:v>427.93643271713154</c:v>
                </c:pt>
                <c:pt idx="1576">
                  <c:v>428.20797707876153</c:v>
                </c:pt>
                <c:pt idx="1577">
                  <c:v>428.47952144039152</c:v>
                </c:pt>
                <c:pt idx="1578">
                  <c:v>428.75106580202151</c:v>
                </c:pt>
                <c:pt idx="1579">
                  <c:v>429.02261016365156</c:v>
                </c:pt>
                <c:pt idx="1580">
                  <c:v>429.29415452528156</c:v>
                </c:pt>
                <c:pt idx="1581">
                  <c:v>429.56569888691155</c:v>
                </c:pt>
                <c:pt idx="1582">
                  <c:v>429.83724324854154</c:v>
                </c:pt>
                <c:pt idx="1583">
                  <c:v>430.10878761017153</c:v>
                </c:pt>
                <c:pt idx="1584">
                  <c:v>430.38033197180152</c:v>
                </c:pt>
                <c:pt idx="1585">
                  <c:v>430.65187633343152</c:v>
                </c:pt>
                <c:pt idx="1586">
                  <c:v>430.92342069506157</c:v>
                </c:pt>
                <c:pt idx="1587">
                  <c:v>431.19496505669156</c:v>
                </c:pt>
                <c:pt idx="1588">
                  <c:v>431.46650941832155</c:v>
                </c:pt>
                <c:pt idx="1589">
                  <c:v>431.73805377995154</c:v>
                </c:pt>
                <c:pt idx="1590">
                  <c:v>432.00959814158153</c:v>
                </c:pt>
                <c:pt idx="1591">
                  <c:v>432.28114250321153</c:v>
                </c:pt>
                <c:pt idx="1592">
                  <c:v>432.55268686484152</c:v>
                </c:pt>
                <c:pt idx="1593">
                  <c:v>432.82423122647151</c:v>
                </c:pt>
                <c:pt idx="1594">
                  <c:v>433.09577558810156</c:v>
                </c:pt>
                <c:pt idx="1595">
                  <c:v>433.36731994973155</c:v>
                </c:pt>
                <c:pt idx="1596">
                  <c:v>433.63886431136154</c:v>
                </c:pt>
                <c:pt idx="1597">
                  <c:v>433.91040867299154</c:v>
                </c:pt>
                <c:pt idx="1598">
                  <c:v>434.18195303462153</c:v>
                </c:pt>
                <c:pt idx="1599">
                  <c:v>434.45349739625152</c:v>
                </c:pt>
                <c:pt idx="1600">
                  <c:v>434.72504175788151</c:v>
                </c:pt>
                <c:pt idx="1601">
                  <c:v>434.99658611951156</c:v>
                </c:pt>
                <c:pt idx="1602">
                  <c:v>435.26813048114155</c:v>
                </c:pt>
                <c:pt idx="1603">
                  <c:v>435.53967484277155</c:v>
                </c:pt>
                <c:pt idx="1604">
                  <c:v>435.81121920440154</c:v>
                </c:pt>
                <c:pt idx="1605">
                  <c:v>436.08276356603153</c:v>
                </c:pt>
                <c:pt idx="1606">
                  <c:v>436.35430792766152</c:v>
                </c:pt>
                <c:pt idx="1607">
                  <c:v>436.62585228929152</c:v>
                </c:pt>
                <c:pt idx="1608">
                  <c:v>436.89739665092156</c:v>
                </c:pt>
                <c:pt idx="1609">
                  <c:v>437.16894101255156</c:v>
                </c:pt>
                <c:pt idx="1610">
                  <c:v>437.44048537418155</c:v>
                </c:pt>
                <c:pt idx="1611">
                  <c:v>437.71202973581154</c:v>
                </c:pt>
                <c:pt idx="1612">
                  <c:v>437.98357409744153</c:v>
                </c:pt>
                <c:pt idx="1613">
                  <c:v>438.25511845907153</c:v>
                </c:pt>
                <c:pt idx="1614">
                  <c:v>438.52666282070152</c:v>
                </c:pt>
                <c:pt idx="1615">
                  <c:v>438.79820718233157</c:v>
                </c:pt>
                <c:pt idx="1616">
                  <c:v>439.06975154396156</c:v>
                </c:pt>
                <c:pt idx="1617">
                  <c:v>439.34129590559155</c:v>
                </c:pt>
                <c:pt idx="1618">
                  <c:v>439.61284026722154</c:v>
                </c:pt>
                <c:pt idx="1619">
                  <c:v>439.88438462885154</c:v>
                </c:pt>
                <c:pt idx="1620">
                  <c:v>440.15592899048153</c:v>
                </c:pt>
                <c:pt idx="1621">
                  <c:v>440.42747335211152</c:v>
                </c:pt>
                <c:pt idx="1622">
                  <c:v>440.69901771374151</c:v>
                </c:pt>
                <c:pt idx="1623">
                  <c:v>440.97056207537156</c:v>
                </c:pt>
                <c:pt idx="1624">
                  <c:v>441.24210643700155</c:v>
                </c:pt>
                <c:pt idx="1625">
                  <c:v>441.51365079863155</c:v>
                </c:pt>
                <c:pt idx="1626">
                  <c:v>441.78519516026154</c:v>
                </c:pt>
                <c:pt idx="1627">
                  <c:v>442.05673952189153</c:v>
                </c:pt>
                <c:pt idx="1628">
                  <c:v>442.32828388352152</c:v>
                </c:pt>
                <c:pt idx="1629">
                  <c:v>442.59982824515151</c:v>
                </c:pt>
                <c:pt idx="1630">
                  <c:v>442.87137260678156</c:v>
                </c:pt>
                <c:pt idx="1631">
                  <c:v>443.14291696841155</c:v>
                </c:pt>
                <c:pt idx="1632">
                  <c:v>443.41446133004155</c:v>
                </c:pt>
                <c:pt idx="1633">
                  <c:v>443.68600569167154</c:v>
                </c:pt>
                <c:pt idx="1634">
                  <c:v>443.95755005330153</c:v>
                </c:pt>
                <c:pt idx="1635">
                  <c:v>444.22909441493152</c:v>
                </c:pt>
                <c:pt idx="1636">
                  <c:v>444.50063877656152</c:v>
                </c:pt>
                <c:pt idx="1637">
                  <c:v>444.77218313819156</c:v>
                </c:pt>
                <c:pt idx="1638">
                  <c:v>445.04372749982156</c:v>
                </c:pt>
                <c:pt idx="1639">
                  <c:v>445.31527186145155</c:v>
                </c:pt>
                <c:pt idx="1640">
                  <c:v>445.58681622308154</c:v>
                </c:pt>
                <c:pt idx="1641">
                  <c:v>445.85836058471153</c:v>
                </c:pt>
                <c:pt idx="1642">
                  <c:v>446.12990494634153</c:v>
                </c:pt>
                <c:pt idx="1643">
                  <c:v>446.40144930797152</c:v>
                </c:pt>
                <c:pt idx="1644">
                  <c:v>446.67299366960157</c:v>
                </c:pt>
                <c:pt idx="1645">
                  <c:v>446.94453803123156</c:v>
                </c:pt>
                <c:pt idx="1646">
                  <c:v>447.21608239286155</c:v>
                </c:pt>
                <c:pt idx="1647">
                  <c:v>447.48762675449154</c:v>
                </c:pt>
                <c:pt idx="1648">
                  <c:v>447.75917111612154</c:v>
                </c:pt>
                <c:pt idx="1649">
                  <c:v>448.03071547775153</c:v>
                </c:pt>
                <c:pt idx="1650">
                  <c:v>448.30225983938152</c:v>
                </c:pt>
                <c:pt idx="1651">
                  <c:v>448.57380420101151</c:v>
                </c:pt>
                <c:pt idx="1652">
                  <c:v>448.84534856264156</c:v>
                </c:pt>
                <c:pt idx="1653">
                  <c:v>449.11689292427155</c:v>
                </c:pt>
                <c:pt idx="1654">
                  <c:v>449.38843728590155</c:v>
                </c:pt>
                <c:pt idx="1655">
                  <c:v>449.65998164753154</c:v>
                </c:pt>
                <c:pt idx="1656">
                  <c:v>449.93152600916153</c:v>
                </c:pt>
                <c:pt idx="1657">
                  <c:v>450.20307037079152</c:v>
                </c:pt>
                <c:pt idx="1658">
                  <c:v>450.47461473242151</c:v>
                </c:pt>
                <c:pt idx="1659">
                  <c:v>450.74615909405156</c:v>
                </c:pt>
                <c:pt idx="1660">
                  <c:v>451.01770345568156</c:v>
                </c:pt>
                <c:pt idx="1661">
                  <c:v>451.28924781731155</c:v>
                </c:pt>
                <c:pt idx="1662">
                  <c:v>451.56079217894154</c:v>
                </c:pt>
                <c:pt idx="1663">
                  <c:v>451.83233654057153</c:v>
                </c:pt>
                <c:pt idx="1664">
                  <c:v>452.10388090220152</c:v>
                </c:pt>
                <c:pt idx="1665">
                  <c:v>452.37542526383152</c:v>
                </c:pt>
                <c:pt idx="1666">
                  <c:v>452.64696962546157</c:v>
                </c:pt>
                <c:pt idx="1667">
                  <c:v>452.91851398709156</c:v>
                </c:pt>
                <c:pt idx="1668">
                  <c:v>453.19005834872155</c:v>
                </c:pt>
                <c:pt idx="1669">
                  <c:v>453.46160271035154</c:v>
                </c:pt>
                <c:pt idx="1670">
                  <c:v>453.73314707198153</c:v>
                </c:pt>
                <c:pt idx="1671">
                  <c:v>454.00469143361153</c:v>
                </c:pt>
                <c:pt idx="1672">
                  <c:v>454.27623579524152</c:v>
                </c:pt>
                <c:pt idx="1673">
                  <c:v>454.54778015687157</c:v>
                </c:pt>
                <c:pt idx="1674">
                  <c:v>454.81932451850156</c:v>
                </c:pt>
                <c:pt idx="1675">
                  <c:v>455.09086888013155</c:v>
                </c:pt>
                <c:pt idx="1676">
                  <c:v>455.36241324176154</c:v>
                </c:pt>
                <c:pt idx="1677">
                  <c:v>455.63395760339154</c:v>
                </c:pt>
                <c:pt idx="1678">
                  <c:v>455.90550196502153</c:v>
                </c:pt>
                <c:pt idx="1679">
                  <c:v>456.17704632665152</c:v>
                </c:pt>
                <c:pt idx="1680">
                  <c:v>456.44859068828151</c:v>
                </c:pt>
                <c:pt idx="1681">
                  <c:v>456.72013504991156</c:v>
                </c:pt>
                <c:pt idx="1682">
                  <c:v>456.99167941154155</c:v>
                </c:pt>
                <c:pt idx="1683">
                  <c:v>457.26322377317155</c:v>
                </c:pt>
                <c:pt idx="1684">
                  <c:v>457.53476813480154</c:v>
                </c:pt>
                <c:pt idx="1685">
                  <c:v>457.80631249643153</c:v>
                </c:pt>
                <c:pt idx="1686">
                  <c:v>458.07785685806152</c:v>
                </c:pt>
                <c:pt idx="1687">
                  <c:v>458.34940121969152</c:v>
                </c:pt>
                <c:pt idx="1688">
                  <c:v>458.62094558132156</c:v>
                </c:pt>
                <c:pt idx="1689">
                  <c:v>458.89248994295156</c:v>
                </c:pt>
                <c:pt idx="1690">
                  <c:v>459.16403430458155</c:v>
                </c:pt>
                <c:pt idx="1691">
                  <c:v>459.43557866621154</c:v>
                </c:pt>
                <c:pt idx="1692">
                  <c:v>459.70712302784153</c:v>
                </c:pt>
                <c:pt idx="1693">
                  <c:v>459.97866738947152</c:v>
                </c:pt>
                <c:pt idx="1694">
                  <c:v>460.25021175110152</c:v>
                </c:pt>
                <c:pt idx="1695">
                  <c:v>460.52175611273157</c:v>
                </c:pt>
                <c:pt idx="1696">
                  <c:v>460.79330047436156</c:v>
                </c:pt>
                <c:pt idx="1697">
                  <c:v>461.06484483599155</c:v>
                </c:pt>
                <c:pt idx="1698">
                  <c:v>461.33638919762154</c:v>
                </c:pt>
                <c:pt idx="1699">
                  <c:v>461.60793355925153</c:v>
                </c:pt>
                <c:pt idx="1700">
                  <c:v>461.87947792088153</c:v>
                </c:pt>
                <c:pt idx="1701">
                  <c:v>462.15102228251152</c:v>
                </c:pt>
                <c:pt idx="1702">
                  <c:v>462.42256664414151</c:v>
                </c:pt>
                <c:pt idx="1703">
                  <c:v>462.69411100577156</c:v>
                </c:pt>
                <c:pt idx="1704">
                  <c:v>462.96565536740155</c:v>
                </c:pt>
                <c:pt idx="1705">
                  <c:v>463.23719972903154</c:v>
                </c:pt>
                <c:pt idx="1706">
                  <c:v>463.50874409066154</c:v>
                </c:pt>
                <c:pt idx="1707">
                  <c:v>463.78028845229153</c:v>
                </c:pt>
                <c:pt idx="1708">
                  <c:v>464.05183281392152</c:v>
                </c:pt>
                <c:pt idx="1709">
                  <c:v>464.32337717555151</c:v>
                </c:pt>
                <c:pt idx="1710">
                  <c:v>464.59492153718156</c:v>
                </c:pt>
                <c:pt idx="1711">
                  <c:v>464.86646589881155</c:v>
                </c:pt>
                <c:pt idx="1712">
                  <c:v>465.13801026044155</c:v>
                </c:pt>
                <c:pt idx="1713">
                  <c:v>465.40955462207154</c:v>
                </c:pt>
                <c:pt idx="1714">
                  <c:v>465.68109898370153</c:v>
                </c:pt>
                <c:pt idx="1715">
                  <c:v>465.95264334533152</c:v>
                </c:pt>
                <c:pt idx="1716">
                  <c:v>466.22418770696152</c:v>
                </c:pt>
                <c:pt idx="1717">
                  <c:v>466.49573206859156</c:v>
                </c:pt>
                <c:pt idx="1718">
                  <c:v>466.76727643022156</c:v>
                </c:pt>
                <c:pt idx="1719">
                  <c:v>467.03882079185155</c:v>
                </c:pt>
                <c:pt idx="1720">
                  <c:v>467.31036515348154</c:v>
                </c:pt>
                <c:pt idx="1721">
                  <c:v>467.58190951511153</c:v>
                </c:pt>
                <c:pt idx="1722">
                  <c:v>467.85345387674153</c:v>
                </c:pt>
                <c:pt idx="1723">
                  <c:v>468.12499823837152</c:v>
                </c:pt>
                <c:pt idx="1724">
                  <c:v>468.39654260000157</c:v>
                </c:pt>
                <c:pt idx="1725">
                  <c:v>468.66808696163156</c:v>
                </c:pt>
                <c:pt idx="1726">
                  <c:v>468.93963132326155</c:v>
                </c:pt>
                <c:pt idx="1727">
                  <c:v>469.21117568489154</c:v>
                </c:pt>
                <c:pt idx="1728">
                  <c:v>469.48272004652154</c:v>
                </c:pt>
                <c:pt idx="1729">
                  <c:v>469.75426440815153</c:v>
                </c:pt>
                <c:pt idx="1730">
                  <c:v>470.02580876978152</c:v>
                </c:pt>
                <c:pt idx="1731">
                  <c:v>470.29735313141151</c:v>
                </c:pt>
                <c:pt idx="1732">
                  <c:v>470.56889749304156</c:v>
                </c:pt>
                <c:pt idx="1733">
                  <c:v>470.84044185467155</c:v>
                </c:pt>
                <c:pt idx="1734">
                  <c:v>471.11198621630155</c:v>
                </c:pt>
                <c:pt idx="1735">
                  <c:v>471.38353057793154</c:v>
                </c:pt>
                <c:pt idx="1736">
                  <c:v>471.65507493956153</c:v>
                </c:pt>
                <c:pt idx="1737">
                  <c:v>471.92661930119152</c:v>
                </c:pt>
                <c:pt idx="1738">
                  <c:v>472.19816366282151</c:v>
                </c:pt>
                <c:pt idx="1739">
                  <c:v>472.46970802445156</c:v>
                </c:pt>
                <c:pt idx="1740">
                  <c:v>472.74125238608156</c:v>
                </c:pt>
                <c:pt idx="1741">
                  <c:v>473.01279674771155</c:v>
                </c:pt>
                <c:pt idx="1742">
                  <c:v>473.28434110934154</c:v>
                </c:pt>
                <c:pt idx="1743">
                  <c:v>473.55588547097153</c:v>
                </c:pt>
                <c:pt idx="1744">
                  <c:v>473.82742983260152</c:v>
                </c:pt>
                <c:pt idx="1745">
                  <c:v>474.09897419423152</c:v>
                </c:pt>
                <c:pt idx="1746">
                  <c:v>474.37051855586157</c:v>
                </c:pt>
                <c:pt idx="1747">
                  <c:v>474.64206291749156</c:v>
                </c:pt>
                <c:pt idx="1748">
                  <c:v>474.91360727912155</c:v>
                </c:pt>
                <c:pt idx="1749">
                  <c:v>475.18515164075154</c:v>
                </c:pt>
                <c:pt idx="1750">
                  <c:v>475.45669600238153</c:v>
                </c:pt>
                <c:pt idx="1751">
                  <c:v>475.72824036401153</c:v>
                </c:pt>
                <c:pt idx="1752">
                  <c:v>475.99978472564152</c:v>
                </c:pt>
                <c:pt idx="1753">
                  <c:v>476.27132908727157</c:v>
                </c:pt>
                <c:pt idx="1754">
                  <c:v>476.54287344890156</c:v>
                </c:pt>
                <c:pt idx="1755">
                  <c:v>476.81441781053155</c:v>
                </c:pt>
                <c:pt idx="1756">
                  <c:v>477.08596217216154</c:v>
                </c:pt>
                <c:pt idx="1757">
                  <c:v>477.35750653379154</c:v>
                </c:pt>
                <c:pt idx="1758">
                  <c:v>477.62905089542153</c:v>
                </c:pt>
                <c:pt idx="1759">
                  <c:v>477.90059525705152</c:v>
                </c:pt>
                <c:pt idx="1760">
                  <c:v>478.17213961868151</c:v>
                </c:pt>
                <c:pt idx="1761">
                  <c:v>478.44368398031156</c:v>
                </c:pt>
                <c:pt idx="1762">
                  <c:v>478.71522834194155</c:v>
                </c:pt>
                <c:pt idx="1763">
                  <c:v>478.98677270357155</c:v>
                </c:pt>
                <c:pt idx="1764">
                  <c:v>479.25831706520154</c:v>
                </c:pt>
                <c:pt idx="1765">
                  <c:v>479.52986142683153</c:v>
                </c:pt>
                <c:pt idx="1766">
                  <c:v>479.80140578846152</c:v>
                </c:pt>
                <c:pt idx="1767">
                  <c:v>480.07295015009151</c:v>
                </c:pt>
                <c:pt idx="1768">
                  <c:v>480.34449451172156</c:v>
                </c:pt>
                <c:pt idx="1769">
                  <c:v>480.61603887335156</c:v>
                </c:pt>
                <c:pt idx="1770">
                  <c:v>480.88758323498155</c:v>
                </c:pt>
                <c:pt idx="1771">
                  <c:v>481.15912759661154</c:v>
                </c:pt>
                <c:pt idx="1772">
                  <c:v>481.43067195824153</c:v>
                </c:pt>
                <c:pt idx="1773">
                  <c:v>481.70221631987152</c:v>
                </c:pt>
                <c:pt idx="1774">
                  <c:v>481.97376068150152</c:v>
                </c:pt>
                <c:pt idx="1775">
                  <c:v>482.24530504313157</c:v>
                </c:pt>
                <c:pt idx="1776">
                  <c:v>482.51684940476156</c:v>
                </c:pt>
                <c:pt idx="1777">
                  <c:v>482.78839376639155</c:v>
                </c:pt>
                <c:pt idx="1778">
                  <c:v>483.05993812802154</c:v>
                </c:pt>
                <c:pt idx="1779">
                  <c:v>483.33148248965153</c:v>
                </c:pt>
                <c:pt idx="1780">
                  <c:v>483.60302685128153</c:v>
                </c:pt>
                <c:pt idx="1781">
                  <c:v>483.87457121291152</c:v>
                </c:pt>
                <c:pt idx="1782">
                  <c:v>484.14611557454157</c:v>
                </c:pt>
                <c:pt idx="1783">
                  <c:v>484.41765993617156</c:v>
                </c:pt>
                <c:pt idx="1784">
                  <c:v>484.68920429780155</c:v>
                </c:pt>
                <c:pt idx="1785">
                  <c:v>484.96074865943154</c:v>
                </c:pt>
                <c:pt idx="1786">
                  <c:v>485.23229302106154</c:v>
                </c:pt>
                <c:pt idx="1787">
                  <c:v>485.50383738269153</c:v>
                </c:pt>
                <c:pt idx="1788">
                  <c:v>485.77538174432152</c:v>
                </c:pt>
                <c:pt idx="1789">
                  <c:v>486.04692610595151</c:v>
                </c:pt>
                <c:pt idx="1790">
                  <c:v>486.31847046758156</c:v>
                </c:pt>
                <c:pt idx="1791">
                  <c:v>486.59001482921155</c:v>
                </c:pt>
                <c:pt idx="1792">
                  <c:v>486.86155919084155</c:v>
                </c:pt>
                <c:pt idx="1793">
                  <c:v>487.13310355247154</c:v>
                </c:pt>
                <c:pt idx="1794">
                  <c:v>487.40464791410153</c:v>
                </c:pt>
                <c:pt idx="1795">
                  <c:v>487.67619227573152</c:v>
                </c:pt>
                <c:pt idx="1796">
                  <c:v>487.94773663736152</c:v>
                </c:pt>
                <c:pt idx="1797">
                  <c:v>488.21928099899156</c:v>
                </c:pt>
                <c:pt idx="1798">
                  <c:v>488.49082536062156</c:v>
                </c:pt>
                <c:pt idx="1799">
                  <c:v>488.76236972225155</c:v>
                </c:pt>
                <c:pt idx="1800">
                  <c:v>489.03391408388154</c:v>
                </c:pt>
                <c:pt idx="1801">
                  <c:v>489.30545844551153</c:v>
                </c:pt>
                <c:pt idx="1802">
                  <c:v>489.57700280714153</c:v>
                </c:pt>
                <c:pt idx="1803">
                  <c:v>489.84854716877152</c:v>
                </c:pt>
                <c:pt idx="1804">
                  <c:v>490.12009153040157</c:v>
                </c:pt>
                <c:pt idx="1805">
                  <c:v>490.39163589203156</c:v>
                </c:pt>
                <c:pt idx="1806">
                  <c:v>490.66318025366155</c:v>
                </c:pt>
                <c:pt idx="1807">
                  <c:v>490.93472461529154</c:v>
                </c:pt>
                <c:pt idx="1808">
                  <c:v>491.20626897692154</c:v>
                </c:pt>
                <c:pt idx="1809">
                  <c:v>491.47781333855153</c:v>
                </c:pt>
                <c:pt idx="1810">
                  <c:v>491.74935770018152</c:v>
                </c:pt>
                <c:pt idx="1811">
                  <c:v>492.02090206181157</c:v>
                </c:pt>
                <c:pt idx="1812">
                  <c:v>492.29244642344156</c:v>
                </c:pt>
                <c:pt idx="1813">
                  <c:v>492.56399078507155</c:v>
                </c:pt>
                <c:pt idx="1814">
                  <c:v>492.83553514670155</c:v>
                </c:pt>
                <c:pt idx="1815">
                  <c:v>493.10707950833154</c:v>
                </c:pt>
                <c:pt idx="1816">
                  <c:v>493.37862386996153</c:v>
                </c:pt>
                <c:pt idx="1817">
                  <c:v>493.65016823159152</c:v>
                </c:pt>
                <c:pt idx="1818">
                  <c:v>493.92171259322151</c:v>
                </c:pt>
                <c:pt idx="1819">
                  <c:v>494.19325695485156</c:v>
                </c:pt>
                <c:pt idx="1820">
                  <c:v>494.46480131648156</c:v>
                </c:pt>
                <c:pt idx="1821">
                  <c:v>494.73634567811155</c:v>
                </c:pt>
                <c:pt idx="1822">
                  <c:v>495.00789003974154</c:v>
                </c:pt>
                <c:pt idx="1823">
                  <c:v>495.27943440137153</c:v>
                </c:pt>
                <c:pt idx="1824">
                  <c:v>495.55097876300152</c:v>
                </c:pt>
                <c:pt idx="1825">
                  <c:v>495.82252312463152</c:v>
                </c:pt>
                <c:pt idx="1826">
                  <c:v>496.09406748626157</c:v>
                </c:pt>
                <c:pt idx="1827">
                  <c:v>496.36561184789156</c:v>
                </c:pt>
                <c:pt idx="1828">
                  <c:v>496.63715620952155</c:v>
                </c:pt>
                <c:pt idx="1829">
                  <c:v>496.90870057115154</c:v>
                </c:pt>
                <c:pt idx="1830">
                  <c:v>497.18024493278153</c:v>
                </c:pt>
                <c:pt idx="1831">
                  <c:v>497.45178929441153</c:v>
                </c:pt>
                <c:pt idx="1832">
                  <c:v>497.72333365604152</c:v>
                </c:pt>
                <c:pt idx="1833">
                  <c:v>497.99487801767157</c:v>
                </c:pt>
                <c:pt idx="1834">
                  <c:v>498.26642237930156</c:v>
                </c:pt>
                <c:pt idx="1835">
                  <c:v>498.53796674093155</c:v>
                </c:pt>
                <c:pt idx="1836">
                  <c:v>498.80951110256154</c:v>
                </c:pt>
                <c:pt idx="1837">
                  <c:v>499.08105546419154</c:v>
                </c:pt>
                <c:pt idx="1838">
                  <c:v>499.35259982582153</c:v>
                </c:pt>
                <c:pt idx="1839">
                  <c:v>499.62414418745152</c:v>
                </c:pt>
                <c:pt idx="1840">
                  <c:v>499.89568854908151</c:v>
                </c:pt>
                <c:pt idx="1841">
                  <c:v>500.16723291071156</c:v>
                </c:pt>
                <c:pt idx="1842">
                  <c:v>500.43877727234155</c:v>
                </c:pt>
                <c:pt idx="1843">
                  <c:v>500.71032163397155</c:v>
                </c:pt>
                <c:pt idx="1844">
                  <c:v>500.98186599560154</c:v>
                </c:pt>
                <c:pt idx="1845">
                  <c:v>501.25341035723153</c:v>
                </c:pt>
                <c:pt idx="1846">
                  <c:v>501.52495471886152</c:v>
                </c:pt>
                <c:pt idx="1847">
                  <c:v>501.79649908049151</c:v>
                </c:pt>
                <c:pt idx="1848">
                  <c:v>502.06804344212156</c:v>
                </c:pt>
                <c:pt idx="1849">
                  <c:v>502.33958780375156</c:v>
                </c:pt>
                <c:pt idx="1850">
                  <c:v>502.61113216538155</c:v>
                </c:pt>
                <c:pt idx="1851">
                  <c:v>502.88267652701154</c:v>
                </c:pt>
                <c:pt idx="1852">
                  <c:v>503.15422088864153</c:v>
                </c:pt>
                <c:pt idx="1853">
                  <c:v>503.42576525027152</c:v>
                </c:pt>
                <c:pt idx="1854">
                  <c:v>503.69730961190152</c:v>
                </c:pt>
                <c:pt idx="1855">
                  <c:v>503.96885397353157</c:v>
                </c:pt>
                <c:pt idx="1856">
                  <c:v>504.24039833516156</c:v>
                </c:pt>
                <c:pt idx="1857">
                  <c:v>504.51194269679155</c:v>
                </c:pt>
                <c:pt idx="1858">
                  <c:v>504.78348705842154</c:v>
                </c:pt>
                <c:pt idx="1859">
                  <c:v>505.05503142005153</c:v>
                </c:pt>
                <c:pt idx="1860">
                  <c:v>505.32657578168153</c:v>
                </c:pt>
                <c:pt idx="1861">
                  <c:v>505.59812014331152</c:v>
                </c:pt>
                <c:pt idx="1862">
                  <c:v>505.86966450494157</c:v>
                </c:pt>
                <c:pt idx="1863">
                  <c:v>506.14120886657156</c:v>
                </c:pt>
                <c:pt idx="1864">
                  <c:v>506.41275322820155</c:v>
                </c:pt>
                <c:pt idx="1865">
                  <c:v>506.68429758983154</c:v>
                </c:pt>
                <c:pt idx="1866">
                  <c:v>506.95584195146154</c:v>
                </c:pt>
                <c:pt idx="1867">
                  <c:v>507.22738631309153</c:v>
                </c:pt>
                <c:pt idx="1868">
                  <c:v>507.49893067472152</c:v>
                </c:pt>
                <c:pt idx="1869">
                  <c:v>507.77047503635151</c:v>
                </c:pt>
                <c:pt idx="1870">
                  <c:v>508.04201939798156</c:v>
                </c:pt>
                <c:pt idx="1871">
                  <c:v>508.31356375961155</c:v>
                </c:pt>
                <c:pt idx="1872">
                  <c:v>508.58510812124155</c:v>
                </c:pt>
                <c:pt idx="1873">
                  <c:v>508.85665248287154</c:v>
                </c:pt>
                <c:pt idx="1874">
                  <c:v>509.12819684450153</c:v>
                </c:pt>
                <c:pt idx="1875">
                  <c:v>509.39974120613152</c:v>
                </c:pt>
                <c:pt idx="1876">
                  <c:v>509.67128556776152</c:v>
                </c:pt>
                <c:pt idx="1877">
                  <c:v>509.94282992939156</c:v>
                </c:pt>
                <c:pt idx="1878">
                  <c:v>510.21437429102156</c:v>
                </c:pt>
                <c:pt idx="1879">
                  <c:v>510.48591865265155</c:v>
                </c:pt>
                <c:pt idx="1880">
                  <c:v>510.75746301428154</c:v>
                </c:pt>
                <c:pt idx="1881">
                  <c:v>511.02900737591153</c:v>
                </c:pt>
                <c:pt idx="1882">
                  <c:v>511.30055173754153</c:v>
                </c:pt>
                <c:pt idx="1883">
                  <c:v>511.57209609917152</c:v>
                </c:pt>
                <c:pt idx="1884">
                  <c:v>511.84364046080157</c:v>
                </c:pt>
                <c:pt idx="1885">
                  <c:v>512.1151848224315</c:v>
                </c:pt>
                <c:pt idx="1886">
                  <c:v>512.38672918406144</c:v>
                </c:pt>
                <c:pt idx="1887">
                  <c:v>512.65827354569149</c:v>
                </c:pt>
                <c:pt idx="1888">
                  <c:v>512.92981790732154</c:v>
                </c:pt>
                <c:pt idx="1889">
                  <c:v>513.20136226895147</c:v>
                </c:pt>
                <c:pt idx="1890">
                  <c:v>513.47290663058152</c:v>
                </c:pt>
                <c:pt idx="1891">
                  <c:v>513.74445099221145</c:v>
                </c:pt>
                <c:pt idx="1892">
                  <c:v>514.0159953538415</c:v>
                </c:pt>
                <c:pt idx="1893">
                  <c:v>514.28753971547144</c:v>
                </c:pt>
                <c:pt idx="1894">
                  <c:v>514.55908407710149</c:v>
                </c:pt>
                <c:pt idx="1895">
                  <c:v>514.83062843873154</c:v>
                </c:pt>
                <c:pt idx="1896">
                  <c:v>515.10217280036147</c:v>
                </c:pt>
                <c:pt idx="1897">
                  <c:v>515.37371716199152</c:v>
                </c:pt>
                <c:pt idx="1898">
                  <c:v>515.64526152362146</c:v>
                </c:pt>
                <c:pt idx="1899">
                  <c:v>515.91680588525151</c:v>
                </c:pt>
                <c:pt idx="1900">
                  <c:v>516.18835024688144</c:v>
                </c:pt>
                <c:pt idx="1901">
                  <c:v>516.45989460851149</c:v>
                </c:pt>
                <c:pt idx="1902">
                  <c:v>516.73143897014154</c:v>
                </c:pt>
                <c:pt idx="1903">
                  <c:v>517.00298333177147</c:v>
                </c:pt>
                <c:pt idx="1904">
                  <c:v>517.27452769340152</c:v>
                </c:pt>
                <c:pt idx="1905">
                  <c:v>517.54607205503146</c:v>
                </c:pt>
                <c:pt idx="1906">
                  <c:v>517.81761641666151</c:v>
                </c:pt>
                <c:pt idx="1907">
                  <c:v>518.08916077829144</c:v>
                </c:pt>
                <c:pt idx="1908">
                  <c:v>518.36070513992149</c:v>
                </c:pt>
                <c:pt idx="1909">
                  <c:v>518.63224950155143</c:v>
                </c:pt>
                <c:pt idx="1910">
                  <c:v>518.90379386318148</c:v>
                </c:pt>
                <c:pt idx="1911">
                  <c:v>519.17533822481153</c:v>
                </c:pt>
                <c:pt idx="1912">
                  <c:v>519.44688258644146</c:v>
                </c:pt>
                <c:pt idx="1913">
                  <c:v>519.71842694807151</c:v>
                </c:pt>
                <c:pt idx="1914">
                  <c:v>519.98997130970145</c:v>
                </c:pt>
                <c:pt idx="1915">
                  <c:v>520.26151567133149</c:v>
                </c:pt>
                <c:pt idx="1916">
                  <c:v>520.53306003296143</c:v>
                </c:pt>
                <c:pt idx="1917">
                  <c:v>520.80460439459148</c:v>
                </c:pt>
                <c:pt idx="1918">
                  <c:v>521.07614875622153</c:v>
                </c:pt>
                <c:pt idx="1919">
                  <c:v>521.34769311785146</c:v>
                </c:pt>
                <c:pt idx="1920">
                  <c:v>521.61923747948151</c:v>
                </c:pt>
                <c:pt idx="1921">
                  <c:v>521.89078184111145</c:v>
                </c:pt>
                <c:pt idx="1922">
                  <c:v>522.1623262027415</c:v>
                </c:pt>
                <c:pt idx="1923">
                  <c:v>522.43387056437143</c:v>
                </c:pt>
                <c:pt idx="1924">
                  <c:v>522.70541492600148</c:v>
                </c:pt>
                <c:pt idx="1925">
                  <c:v>522.97695928763153</c:v>
                </c:pt>
                <c:pt idx="1926">
                  <c:v>523.24850364926147</c:v>
                </c:pt>
                <c:pt idx="1927">
                  <c:v>523.52004801089151</c:v>
                </c:pt>
                <c:pt idx="1928">
                  <c:v>523.79159237252145</c:v>
                </c:pt>
                <c:pt idx="1929">
                  <c:v>524.0631367341515</c:v>
                </c:pt>
                <c:pt idx="1930">
                  <c:v>524.33468109578143</c:v>
                </c:pt>
                <c:pt idx="1931">
                  <c:v>524.60622545741148</c:v>
                </c:pt>
                <c:pt idx="1932">
                  <c:v>524.87776981904153</c:v>
                </c:pt>
                <c:pt idx="1933">
                  <c:v>525.14931418067147</c:v>
                </c:pt>
                <c:pt idx="1934">
                  <c:v>525.42085854230152</c:v>
                </c:pt>
                <c:pt idx="1935">
                  <c:v>525.69240290393145</c:v>
                </c:pt>
                <c:pt idx="1936">
                  <c:v>525.9639472655615</c:v>
                </c:pt>
                <c:pt idx="1937">
                  <c:v>526.23549162719144</c:v>
                </c:pt>
                <c:pt idx="1938">
                  <c:v>526.50703598882149</c:v>
                </c:pt>
                <c:pt idx="1939">
                  <c:v>526.77858035045153</c:v>
                </c:pt>
                <c:pt idx="1940">
                  <c:v>527.05012471208147</c:v>
                </c:pt>
                <c:pt idx="1941">
                  <c:v>527.32166907371152</c:v>
                </c:pt>
                <c:pt idx="1942">
                  <c:v>527.59321343534145</c:v>
                </c:pt>
                <c:pt idx="1943">
                  <c:v>527.8647577969715</c:v>
                </c:pt>
                <c:pt idx="1944">
                  <c:v>528.13630215860144</c:v>
                </c:pt>
                <c:pt idx="1945">
                  <c:v>528.40784652023149</c:v>
                </c:pt>
                <c:pt idx="1946">
                  <c:v>528.67939088186154</c:v>
                </c:pt>
                <c:pt idx="1947">
                  <c:v>528.95093524349147</c:v>
                </c:pt>
                <c:pt idx="1948">
                  <c:v>529.22247960512152</c:v>
                </c:pt>
                <c:pt idx="1949">
                  <c:v>529.49402396675146</c:v>
                </c:pt>
                <c:pt idx="1950">
                  <c:v>529.76556832838151</c:v>
                </c:pt>
                <c:pt idx="1951">
                  <c:v>530.03711269001144</c:v>
                </c:pt>
                <c:pt idx="1952">
                  <c:v>530.30865705164149</c:v>
                </c:pt>
                <c:pt idx="1953">
                  <c:v>530.58020141327154</c:v>
                </c:pt>
                <c:pt idx="1954">
                  <c:v>530.85174577490147</c:v>
                </c:pt>
                <c:pt idx="1955">
                  <c:v>531.12329013653152</c:v>
                </c:pt>
                <c:pt idx="1956">
                  <c:v>531.39483449816146</c:v>
                </c:pt>
                <c:pt idx="1957">
                  <c:v>531.66637885979151</c:v>
                </c:pt>
                <c:pt idx="1958">
                  <c:v>531.93792322142144</c:v>
                </c:pt>
                <c:pt idx="1959">
                  <c:v>532.20946758305149</c:v>
                </c:pt>
                <c:pt idx="1960">
                  <c:v>532.48101194468154</c:v>
                </c:pt>
                <c:pt idx="1961">
                  <c:v>532.75255630631148</c:v>
                </c:pt>
                <c:pt idx="1962">
                  <c:v>533.02410066794152</c:v>
                </c:pt>
                <c:pt idx="1963">
                  <c:v>533.29564502957146</c:v>
                </c:pt>
                <c:pt idx="1964">
                  <c:v>533.56718939120151</c:v>
                </c:pt>
                <c:pt idx="1965">
                  <c:v>533.83873375283144</c:v>
                </c:pt>
                <c:pt idx="1966">
                  <c:v>534.11027811446149</c:v>
                </c:pt>
                <c:pt idx="1967">
                  <c:v>534.38182247609143</c:v>
                </c:pt>
                <c:pt idx="1968">
                  <c:v>534.65336683772148</c:v>
                </c:pt>
                <c:pt idx="1969">
                  <c:v>534.92491119935153</c:v>
                </c:pt>
                <c:pt idx="1970">
                  <c:v>535.19645556098146</c:v>
                </c:pt>
                <c:pt idx="1971">
                  <c:v>535.46799992261151</c:v>
                </c:pt>
                <c:pt idx="1972">
                  <c:v>535.73954428424145</c:v>
                </c:pt>
                <c:pt idx="1973">
                  <c:v>536.0110886458715</c:v>
                </c:pt>
                <c:pt idx="1974">
                  <c:v>536.28263300750143</c:v>
                </c:pt>
                <c:pt idx="1975">
                  <c:v>536.55417736913148</c:v>
                </c:pt>
                <c:pt idx="1976">
                  <c:v>536.82572173076153</c:v>
                </c:pt>
                <c:pt idx="1977">
                  <c:v>537.09726609239146</c:v>
                </c:pt>
                <c:pt idx="1978">
                  <c:v>537.36881045402151</c:v>
                </c:pt>
                <c:pt idx="1979">
                  <c:v>537.64035481565145</c:v>
                </c:pt>
                <c:pt idx="1980">
                  <c:v>537.9118991772815</c:v>
                </c:pt>
                <c:pt idx="1981">
                  <c:v>538.18344353891143</c:v>
                </c:pt>
                <c:pt idx="1982">
                  <c:v>538.45498790054148</c:v>
                </c:pt>
                <c:pt idx="1983">
                  <c:v>538.72653226217153</c:v>
                </c:pt>
                <c:pt idx="1984">
                  <c:v>538.99807662380147</c:v>
                </c:pt>
                <c:pt idx="1985">
                  <c:v>539.26962098543152</c:v>
                </c:pt>
                <c:pt idx="1986">
                  <c:v>539.54116534706145</c:v>
                </c:pt>
                <c:pt idx="1987">
                  <c:v>539.8127097086915</c:v>
                </c:pt>
                <c:pt idx="1988">
                  <c:v>540.08425407032144</c:v>
                </c:pt>
                <c:pt idx="1989">
                  <c:v>540.35579843195148</c:v>
                </c:pt>
                <c:pt idx="1990">
                  <c:v>540.62734279358153</c:v>
                </c:pt>
                <c:pt idx="1991">
                  <c:v>540.89888715521147</c:v>
                </c:pt>
                <c:pt idx="1992">
                  <c:v>541.17043151684152</c:v>
                </c:pt>
                <c:pt idx="1993">
                  <c:v>541.44197587847145</c:v>
                </c:pt>
                <c:pt idx="1994">
                  <c:v>541.7135202401015</c:v>
                </c:pt>
                <c:pt idx="1995">
                  <c:v>541.98506460173144</c:v>
                </c:pt>
                <c:pt idx="1996">
                  <c:v>542.25660896336149</c:v>
                </c:pt>
                <c:pt idx="1997">
                  <c:v>542.52815332499154</c:v>
                </c:pt>
                <c:pt idx="1998">
                  <c:v>542.79969768662147</c:v>
                </c:pt>
                <c:pt idx="1999">
                  <c:v>543.07124204825152</c:v>
                </c:pt>
                <c:pt idx="2000">
                  <c:v>543.34278640988146</c:v>
                </c:pt>
                <c:pt idx="2001">
                  <c:v>543.6143307715115</c:v>
                </c:pt>
                <c:pt idx="2002">
                  <c:v>543.88587513314144</c:v>
                </c:pt>
                <c:pt idx="2003">
                  <c:v>544.15741949477149</c:v>
                </c:pt>
                <c:pt idx="2004">
                  <c:v>544.42896385640154</c:v>
                </c:pt>
                <c:pt idx="2005">
                  <c:v>544.70050821803147</c:v>
                </c:pt>
                <c:pt idx="2006">
                  <c:v>544.97205257966152</c:v>
                </c:pt>
                <c:pt idx="2007">
                  <c:v>545.24359694129146</c:v>
                </c:pt>
                <c:pt idx="2008">
                  <c:v>545.51514130292151</c:v>
                </c:pt>
                <c:pt idx="2009">
                  <c:v>545.78668566455144</c:v>
                </c:pt>
                <c:pt idx="2010">
                  <c:v>546.05823002618149</c:v>
                </c:pt>
                <c:pt idx="2011">
                  <c:v>546.32977438781154</c:v>
                </c:pt>
                <c:pt idx="2012">
                  <c:v>546.60131874944148</c:v>
                </c:pt>
                <c:pt idx="2013">
                  <c:v>546.87286311107152</c:v>
                </c:pt>
                <c:pt idx="2014">
                  <c:v>547.14440747270146</c:v>
                </c:pt>
                <c:pt idx="2015">
                  <c:v>547.41595183433151</c:v>
                </c:pt>
                <c:pt idx="2016">
                  <c:v>547.68749619596144</c:v>
                </c:pt>
                <c:pt idx="2017">
                  <c:v>547.95904055759149</c:v>
                </c:pt>
                <c:pt idx="2018">
                  <c:v>548.23058491922154</c:v>
                </c:pt>
                <c:pt idx="2019">
                  <c:v>548.50212928085148</c:v>
                </c:pt>
                <c:pt idx="2020">
                  <c:v>548.77367364248153</c:v>
                </c:pt>
                <c:pt idx="2021">
                  <c:v>549.04521800411146</c:v>
                </c:pt>
                <c:pt idx="2022">
                  <c:v>549.31676236574151</c:v>
                </c:pt>
                <c:pt idx="2023">
                  <c:v>549.58830672737145</c:v>
                </c:pt>
                <c:pt idx="2024">
                  <c:v>549.85985108900149</c:v>
                </c:pt>
                <c:pt idx="2025">
                  <c:v>550.13139545063143</c:v>
                </c:pt>
                <c:pt idx="2026">
                  <c:v>550.40293981226148</c:v>
                </c:pt>
                <c:pt idx="2027">
                  <c:v>550.67448417389153</c:v>
                </c:pt>
                <c:pt idx="2028">
                  <c:v>550.94602853552146</c:v>
                </c:pt>
                <c:pt idx="2029">
                  <c:v>551.21757289715151</c:v>
                </c:pt>
                <c:pt idx="2030">
                  <c:v>551.48911725878145</c:v>
                </c:pt>
                <c:pt idx="2031">
                  <c:v>551.7606616204115</c:v>
                </c:pt>
                <c:pt idx="2032">
                  <c:v>552.03220598204143</c:v>
                </c:pt>
                <c:pt idx="2033">
                  <c:v>552.30375034367148</c:v>
                </c:pt>
                <c:pt idx="2034">
                  <c:v>552.57529470530153</c:v>
                </c:pt>
                <c:pt idx="2035">
                  <c:v>552.84683906693147</c:v>
                </c:pt>
                <c:pt idx="2036">
                  <c:v>553.11838342856151</c:v>
                </c:pt>
                <c:pt idx="2037">
                  <c:v>553.38992779019145</c:v>
                </c:pt>
                <c:pt idx="2038">
                  <c:v>553.6614721518215</c:v>
                </c:pt>
                <c:pt idx="2039">
                  <c:v>553.93301651345143</c:v>
                </c:pt>
                <c:pt idx="2040">
                  <c:v>554.20456087508148</c:v>
                </c:pt>
                <c:pt idx="2041">
                  <c:v>554.47610523671153</c:v>
                </c:pt>
                <c:pt idx="2042">
                  <c:v>554.74764959834147</c:v>
                </c:pt>
                <c:pt idx="2043">
                  <c:v>555.01919395997152</c:v>
                </c:pt>
                <c:pt idx="2044">
                  <c:v>555.29073832160145</c:v>
                </c:pt>
                <c:pt idx="2045">
                  <c:v>555.5622826832315</c:v>
                </c:pt>
                <c:pt idx="2046">
                  <c:v>555.83382704486144</c:v>
                </c:pt>
                <c:pt idx="2047">
                  <c:v>556.10537140649149</c:v>
                </c:pt>
                <c:pt idx="2048">
                  <c:v>556.37691576812153</c:v>
                </c:pt>
                <c:pt idx="2049">
                  <c:v>556.64846012975147</c:v>
                </c:pt>
                <c:pt idx="2050">
                  <c:v>556.92000449138152</c:v>
                </c:pt>
                <c:pt idx="2051">
                  <c:v>557.19154885301145</c:v>
                </c:pt>
                <c:pt idx="2052">
                  <c:v>557.4630932146415</c:v>
                </c:pt>
                <c:pt idx="2053">
                  <c:v>557.73463757627144</c:v>
                </c:pt>
                <c:pt idx="2054">
                  <c:v>558.00618193790149</c:v>
                </c:pt>
                <c:pt idx="2055">
                  <c:v>558.27772629953154</c:v>
                </c:pt>
                <c:pt idx="2056">
                  <c:v>558.54927066116147</c:v>
                </c:pt>
                <c:pt idx="2057">
                  <c:v>558.82081502279152</c:v>
                </c:pt>
                <c:pt idx="2058">
                  <c:v>559.09235938442146</c:v>
                </c:pt>
                <c:pt idx="2059">
                  <c:v>559.36390374605151</c:v>
                </c:pt>
                <c:pt idx="2060">
                  <c:v>559.63544810768144</c:v>
                </c:pt>
                <c:pt idx="2061">
                  <c:v>559.90699246931149</c:v>
                </c:pt>
                <c:pt idx="2062">
                  <c:v>560.17853683094154</c:v>
                </c:pt>
                <c:pt idx="2063">
                  <c:v>560.45008119257147</c:v>
                </c:pt>
                <c:pt idx="2064">
                  <c:v>560.72162555420152</c:v>
                </c:pt>
                <c:pt idx="2065">
                  <c:v>560.99316991583146</c:v>
                </c:pt>
                <c:pt idx="2066">
                  <c:v>561.26471427746151</c:v>
                </c:pt>
                <c:pt idx="2067">
                  <c:v>561.53625863909144</c:v>
                </c:pt>
                <c:pt idx="2068">
                  <c:v>561.80780300072149</c:v>
                </c:pt>
                <c:pt idx="2069">
                  <c:v>562.07934736235154</c:v>
                </c:pt>
                <c:pt idx="2070">
                  <c:v>562.35089172398148</c:v>
                </c:pt>
                <c:pt idx="2071">
                  <c:v>562.62243608561153</c:v>
                </c:pt>
                <c:pt idx="2072">
                  <c:v>562.89398044724146</c:v>
                </c:pt>
                <c:pt idx="2073">
                  <c:v>563.16552480887151</c:v>
                </c:pt>
                <c:pt idx="2074">
                  <c:v>563.43706917050145</c:v>
                </c:pt>
                <c:pt idx="2075">
                  <c:v>563.70861353213149</c:v>
                </c:pt>
                <c:pt idx="2076">
                  <c:v>563.98015789376143</c:v>
                </c:pt>
                <c:pt idx="2077">
                  <c:v>564.25170225539148</c:v>
                </c:pt>
                <c:pt idx="2078">
                  <c:v>564.52324661702153</c:v>
                </c:pt>
                <c:pt idx="2079">
                  <c:v>564.79479097865146</c:v>
                </c:pt>
                <c:pt idx="2080">
                  <c:v>565.06633534028151</c:v>
                </c:pt>
                <c:pt idx="2081">
                  <c:v>565.33787970191145</c:v>
                </c:pt>
                <c:pt idx="2082">
                  <c:v>565.6094240635415</c:v>
                </c:pt>
                <c:pt idx="2083">
                  <c:v>565.88096842517143</c:v>
                </c:pt>
                <c:pt idx="2084">
                  <c:v>566.15251278680148</c:v>
                </c:pt>
                <c:pt idx="2085">
                  <c:v>566.42405714843153</c:v>
                </c:pt>
                <c:pt idx="2086">
                  <c:v>566.69560151006146</c:v>
                </c:pt>
                <c:pt idx="2087">
                  <c:v>566.96714587169151</c:v>
                </c:pt>
                <c:pt idx="2088">
                  <c:v>567.23869023332145</c:v>
                </c:pt>
                <c:pt idx="2089">
                  <c:v>567.5102345949515</c:v>
                </c:pt>
                <c:pt idx="2090">
                  <c:v>567.78177895658143</c:v>
                </c:pt>
                <c:pt idx="2091">
                  <c:v>568.05332331821148</c:v>
                </c:pt>
                <c:pt idx="2092">
                  <c:v>568.32486767984153</c:v>
                </c:pt>
                <c:pt idx="2093">
                  <c:v>568.59641204147147</c:v>
                </c:pt>
                <c:pt idx="2094">
                  <c:v>568.86795640310152</c:v>
                </c:pt>
                <c:pt idx="2095">
                  <c:v>569.13950076473145</c:v>
                </c:pt>
                <c:pt idx="2096">
                  <c:v>569.4110451263615</c:v>
                </c:pt>
                <c:pt idx="2097">
                  <c:v>569.68258948799144</c:v>
                </c:pt>
                <c:pt idx="2098">
                  <c:v>569.95413384962148</c:v>
                </c:pt>
                <c:pt idx="2099">
                  <c:v>570.22567821125153</c:v>
                </c:pt>
                <c:pt idx="2100">
                  <c:v>570.49722257288147</c:v>
                </c:pt>
                <c:pt idx="2101">
                  <c:v>570.76876693451152</c:v>
                </c:pt>
                <c:pt idx="2102">
                  <c:v>571.04031129614145</c:v>
                </c:pt>
                <c:pt idx="2103">
                  <c:v>571.3118556577715</c:v>
                </c:pt>
                <c:pt idx="2104">
                  <c:v>571.58340001940144</c:v>
                </c:pt>
                <c:pt idx="2105">
                  <c:v>571.85494438103149</c:v>
                </c:pt>
                <c:pt idx="2106">
                  <c:v>572.12648874266154</c:v>
                </c:pt>
                <c:pt idx="2107">
                  <c:v>572.39803310429147</c:v>
                </c:pt>
                <c:pt idx="2108">
                  <c:v>572.66957746592152</c:v>
                </c:pt>
                <c:pt idx="2109">
                  <c:v>572.94112182755146</c:v>
                </c:pt>
                <c:pt idx="2110">
                  <c:v>573.2126661891815</c:v>
                </c:pt>
                <c:pt idx="2111">
                  <c:v>573.48421055081144</c:v>
                </c:pt>
                <c:pt idx="2112">
                  <c:v>573.75575491244149</c:v>
                </c:pt>
                <c:pt idx="2113">
                  <c:v>574.02729927407154</c:v>
                </c:pt>
                <c:pt idx="2114">
                  <c:v>574.29884363570147</c:v>
                </c:pt>
                <c:pt idx="2115">
                  <c:v>574.57038799733152</c:v>
                </c:pt>
                <c:pt idx="2116">
                  <c:v>574.84193235896146</c:v>
                </c:pt>
                <c:pt idx="2117">
                  <c:v>575.11347672059151</c:v>
                </c:pt>
                <c:pt idx="2118">
                  <c:v>575.38502108222144</c:v>
                </c:pt>
                <c:pt idx="2119">
                  <c:v>575.65656544385149</c:v>
                </c:pt>
                <c:pt idx="2120">
                  <c:v>575.92810980548154</c:v>
                </c:pt>
                <c:pt idx="2121">
                  <c:v>576.19965416711148</c:v>
                </c:pt>
                <c:pt idx="2122">
                  <c:v>576.47119852874152</c:v>
                </c:pt>
                <c:pt idx="2123">
                  <c:v>576.74274289037146</c:v>
                </c:pt>
                <c:pt idx="2124">
                  <c:v>577.01428725200151</c:v>
                </c:pt>
                <c:pt idx="2125">
                  <c:v>577.28583161363144</c:v>
                </c:pt>
                <c:pt idx="2126">
                  <c:v>577.55737597526149</c:v>
                </c:pt>
                <c:pt idx="2127">
                  <c:v>577.82892033689154</c:v>
                </c:pt>
                <c:pt idx="2128">
                  <c:v>578.10046469852148</c:v>
                </c:pt>
                <c:pt idx="2129">
                  <c:v>578.37200906015153</c:v>
                </c:pt>
                <c:pt idx="2130">
                  <c:v>578.64355342178146</c:v>
                </c:pt>
                <c:pt idx="2131">
                  <c:v>578.91509778341151</c:v>
                </c:pt>
                <c:pt idx="2132">
                  <c:v>579.18664214504145</c:v>
                </c:pt>
                <c:pt idx="2133">
                  <c:v>579.4581865066715</c:v>
                </c:pt>
                <c:pt idx="2134">
                  <c:v>579.72973086830143</c:v>
                </c:pt>
                <c:pt idx="2135">
                  <c:v>580.00127522993148</c:v>
                </c:pt>
                <c:pt idx="2136">
                  <c:v>580.27281959156153</c:v>
                </c:pt>
                <c:pt idx="2137">
                  <c:v>580.54436395319146</c:v>
                </c:pt>
                <c:pt idx="2138">
                  <c:v>580.81590831482151</c:v>
                </c:pt>
                <c:pt idx="2139">
                  <c:v>581.08745267645145</c:v>
                </c:pt>
                <c:pt idx="2140">
                  <c:v>581.3589970380815</c:v>
                </c:pt>
                <c:pt idx="2141">
                  <c:v>581.63054139971143</c:v>
                </c:pt>
                <c:pt idx="2142">
                  <c:v>581.90208576134148</c:v>
                </c:pt>
                <c:pt idx="2143">
                  <c:v>582.17363012297153</c:v>
                </c:pt>
                <c:pt idx="2144">
                  <c:v>582.44517448460147</c:v>
                </c:pt>
                <c:pt idx="2145">
                  <c:v>582.71671884623152</c:v>
                </c:pt>
                <c:pt idx="2146">
                  <c:v>582.98826320786145</c:v>
                </c:pt>
                <c:pt idx="2147">
                  <c:v>583.2598075694915</c:v>
                </c:pt>
                <c:pt idx="2148">
                  <c:v>583.53135193112143</c:v>
                </c:pt>
                <c:pt idx="2149">
                  <c:v>583.80289629275148</c:v>
                </c:pt>
                <c:pt idx="2150">
                  <c:v>584.07444065438153</c:v>
                </c:pt>
                <c:pt idx="2151">
                  <c:v>584.34598501601147</c:v>
                </c:pt>
                <c:pt idx="2152">
                  <c:v>584.61752937764152</c:v>
                </c:pt>
                <c:pt idx="2153">
                  <c:v>584.88907373927145</c:v>
                </c:pt>
                <c:pt idx="2154">
                  <c:v>585.1606181009015</c:v>
                </c:pt>
                <c:pt idx="2155">
                  <c:v>585.43216246253144</c:v>
                </c:pt>
                <c:pt idx="2156">
                  <c:v>585.70370682416149</c:v>
                </c:pt>
                <c:pt idx="2157">
                  <c:v>585.97525118579154</c:v>
                </c:pt>
                <c:pt idx="2158">
                  <c:v>586.24679554742147</c:v>
                </c:pt>
                <c:pt idx="2159">
                  <c:v>586.51833990905152</c:v>
                </c:pt>
                <c:pt idx="2160">
                  <c:v>586.78988427068145</c:v>
                </c:pt>
                <c:pt idx="2161">
                  <c:v>587.0614286323115</c:v>
                </c:pt>
                <c:pt idx="2162">
                  <c:v>587.33297299394144</c:v>
                </c:pt>
                <c:pt idx="2163">
                  <c:v>587.60451735557149</c:v>
                </c:pt>
                <c:pt idx="2164">
                  <c:v>587.87606171720154</c:v>
                </c:pt>
                <c:pt idx="2165">
                  <c:v>588.14760607883147</c:v>
                </c:pt>
                <c:pt idx="2166">
                  <c:v>588.41915044046152</c:v>
                </c:pt>
                <c:pt idx="2167">
                  <c:v>588.69069480209146</c:v>
                </c:pt>
                <c:pt idx="2168">
                  <c:v>588.96223916372151</c:v>
                </c:pt>
                <c:pt idx="2169">
                  <c:v>589.23378352535144</c:v>
                </c:pt>
                <c:pt idx="2170">
                  <c:v>589.50532788698149</c:v>
                </c:pt>
                <c:pt idx="2171">
                  <c:v>589.77687224861154</c:v>
                </c:pt>
                <c:pt idx="2172">
                  <c:v>590.04841661024147</c:v>
                </c:pt>
                <c:pt idx="2173">
                  <c:v>590.31996097187152</c:v>
                </c:pt>
                <c:pt idx="2174">
                  <c:v>590.59150533350146</c:v>
                </c:pt>
                <c:pt idx="2175">
                  <c:v>590.86304969513151</c:v>
                </c:pt>
                <c:pt idx="2176">
                  <c:v>591.13459405676144</c:v>
                </c:pt>
                <c:pt idx="2177">
                  <c:v>591.40613841839149</c:v>
                </c:pt>
                <c:pt idx="2178">
                  <c:v>591.67768278002154</c:v>
                </c:pt>
                <c:pt idx="2179">
                  <c:v>591.94922714165148</c:v>
                </c:pt>
                <c:pt idx="2180">
                  <c:v>592.22077150328153</c:v>
                </c:pt>
                <c:pt idx="2181">
                  <c:v>592.49231586491146</c:v>
                </c:pt>
                <c:pt idx="2182">
                  <c:v>592.76386022654151</c:v>
                </c:pt>
                <c:pt idx="2183">
                  <c:v>593.03540458817145</c:v>
                </c:pt>
                <c:pt idx="2184">
                  <c:v>593.30694894980149</c:v>
                </c:pt>
                <c:pt idx="2185">
                  <c:v>593.57849331143154</c:v>
                </c:pt>
                <c:pt idx="2186">
                  <c:v>593.85003767306148</c:v>
                </c:pt>
                <c:pt idx="2187">
                  <c:v>594.12158203469153</c:v>
                </c:pt>
                <c:pt idx="2188">
                  <c:v>594.39312639632146</c:v>
                </c:pt>
                <c:pt idx="2189">
                  <c:v>594.66467075795151</c:v>
                </c:pt>
                <c:pt idx="2190">
                  <c:v>594.93621511958145</c:v>
                </c:pt>
                <c:pt idx="2191">
                  <c:v>595.2077594812115</c:v>
                </c:pt>
                <c:pt idx="2192">
                  <c:v>595.47930384284143</c:v>
                </c:pt>
                <c:pt idx="2193">
                  <c:v>595.75084820447148</c:v>
                </c:pt>
                <c:pt idx="2194">
                  <c:v>596.02239256610153</c:v>
                </c:pt>
                <c:pt idx="2195">
                  <c:v>596.29393692773147</c:v>
                </c:pt>
                <c:pt idx="2196">
                  <c:v>596.56548128936151</c:v>
                </c:pt>
                <c:pt idx="2197">
                  <c:v>596.83702565099145</c:v>
                </c:pt>
                <c:pt idx="2198">
                  <c:v>597.1085700126215</c:v>
                </c:pt>
                <c:pt idx="2199">
                  <c:v>597.38011437425143</c:v>
                </c:pt>
                <c:pt idx="2200">
                  <c:v>597.65165873588148</c:v>
                </c:pt>
                <c:pt idx="2201">
                  <c:v>597.92320309751153</c:v>
                </c:pt>
                <c:pt idx="2202">
                  <c:v>598.19474745914147</c:v>
                </c:pt>
                <c:pt idx="2203">
                  <c:v>598.46629182077152</c:v>
                </c:pt>
                <c:pt idx="2204">
                  <c:v>598.73783618240145</c:v>
                </c:pt>
                <c:pt idx="2205">
                  <c:v>599.0093805440315</c:v>
                </c:pt>
                <c:pt idx="2206">
                  <c:v>599.28092490566144</c:v>
                </c:pt>
                <c:pt idx="2207">
                  <c:v>599.55246926729149</c:v>
                </c:pt>
                <c:pt idx="2208">
                  <c:v>599.82401362892153</c:v>
                </c:pt>
                <c:pt idx="2209">
                  <c:v>600.09555799055147</c:v>
                </c:pt>
                <c:pt idx="2210">
                  <c:v>600.36710235218152</c:v>
                </c:pt>
                <c:pt idx="2211">
                  <c:v>600.63864671381145</c:v>
                </c:pt>
                <c:pt idx="2212">
                  <c:v>600.9101910754415</c:v>
                </c:pt>
                <c:pt idx="2213">
                  <c:v>601.18173543707144</c:v>
                </c:pt>
                <c:pt idx="2214">
                  <c:v>601.45327979870149</c:v>
                </c:pt>
                <c:pt idx="2215">
                  <c:v>601.72482416033154</c:v>
                </c:pt>
                <c:pt idx="2216">
                  <c:v>601.99636852196147</c:v>
                </c:pt>
                <c:pt idx="2217">
                  <c:v>602.26791288359152</c:v>
                </c:pt>
                <c:pt idx="2218">
                  <c:v>602.53945724522146</c:v>
                </c:pt>
                <c:pt idx="2219">
                  <c:v>602.81100160685151</c:v>
                </c:pt>
                <c:pt idx="2220">
                  <c:v>603.08254596848144</c:v>
                </c:pt>
                <c:pt idx="2221">
                  <c:v>603.35409033011149</c:v>
                </c:pt>
                <c:pt idx="2222">
                  <c:v>603.62563469174154</c:v>
                </c:pt>
                <c:pt idx="2223">
                  <c:v>603.89717905337147</c:v>
                </c:pt>
                <c:pt idx="2224">
                  <c:v>604.16872341500152</c:v>
                </c:pt>
                <c:pt idx="2225">
                  <c:v>604.44026777663146</c:v>
                </c:pt>
                <c:pt idx="2226">
                  <c:v>604.71181213826151</c:v>
                </c:pt>
                <c:pt idx="2227">
                  <c:v>604.98335649989144</c:v>
                </c:pt>
                <c:pt idx="2228">
                  <c:v>605.25490086152149</c:v>
                </c:pt>
                <c:pt idx="2229">
                  <c:v>605.52644522315154</c:v>
                </c:pt>
                <c:pt idx="2230">
                  <c:v>605.79798958478148</c:v>
                </c:pt>
                <c:pt idx="2231">
                  <c:v>606.06953394641152</c:v>
                </c:pt>
                <c:pt idx="2232">
                  <c:v>606.34107830804146</c:v>
                </c:pt>
                <c:pt idx="2233">
                  <c:v>606.61262266967151</c:v>
                </c:pt>
                <c:pt idx="2234">
                  <c:v>606.88416703130144</c:v>
                </c:pt>
                <c:pt idx="2235">
                  <c:v>607.15571139293149</c:v>
                </c:pt>
                <c:pt idx="2236">
                  <c:v>607.42725575456154</c:v>
                </c:pt>
                <c:pt idx="2237">
                  <c:v>607.69880011619148</c:v>
                </c:pt>
                <c:pt idx="2238">
                  <c:v>607.97034447782153</c:v>
                </c:pt>
                <c:pt idx="2239">
                  <c:v>608.24188883945146</c:v>
                </c:pt>
                <c:pt idx="2240">
                  <c:v>608.51343320108151</c:v>
                </c:pt>
                <c:pt idx="2241">
                  <c:v>608.78497756271145</c:v>
                </c:pt>
                <c:pt idx="2242">
                  <c:v>609.0565219243415</c:v>
                </c:pt>
                <c:pt idx="2243">
                  <c:v>609.32806628597143</c:v>
                </c:pt>
                <c:pt idx="2244">
                  <c:v>609.59961064760148</c:v>
                </c:pt>
                <c:pt idx="2245">
                  <c:v>609.87115500923153</c:v>
                </c:pt>
                <c:pt idx="2246">
                  <c:v>610.14269937086146</c:v>
                </c:pt>
                <c:pt idx="2247">
                  <c:v>610.41424373249151</c:v>
                </c:pt>
                <c:pt idx="2248">
                  <c:v>610.68578809412145</c:v>
                </c:pt>
                <c:pt idx="2249">
                  <c:v>610.9573324557515</c:v>
                </c:pt>
                <c:pt idx="2250">
                  <c:v>611.22887681738143</c:v>
                </c:pt>
                <c:pt idx="2251">
                  <c:v>611.50042117901148</c:v>
                </c:pt>
                <c:pt idx="2252">
                  <c:v>611.77196554064153</c:v>
                </c:pt>
                <c:pt idx="2253">
                  <c:v>612.04350990227147</c:v>
                </c:pt>
                <c:pt idx="2254">
                  <c:v>612.31505426390152</c:v>
                </c:pt>
                <c:pt idx="2255">
                  <c:v>612.58659862553145</c:v>
                </c:pt>
                <c:pt idx="2256">
                  <c:v>612.8581429871615</c:v>
                </c:pt>
                <c:pt idx="2257">
                  <c:v>613.12968734879144</c:v>
                </c:pt>
                <c:pt idx="2258">
                  <c:v>613.40123171042148</c:v>
                </c:pt>
                <c:pt idx="2259">
                  <c:v>613.67277607205153</c:v>
                </c:pt>
                <c:pt idx="2260">
                  <c:v>613.94432043368147</c:v>
                </c:pt>
                <c:pt idx="2261">
                  <c:v>614.21586479531152</c:v>
                </c:pt>
                <c:pt idx="2262">
                  <c:v>614.48740915694145</c:v>
                </c:pt>
                <c:pt idx="2263">
                  <c:v>614.7589535185715</c:v>
                </c:pt>
                <c:pt idx="2264">
                  <c:v>615.03049788020144</c:v>
                </c:pt>
                <c:pt idx="2265">
                  <c:v>615.30204224183149</c:v>
                </c:pt>
                <c:pt idx="2266">
                  <c:v>615.57358660346154</c:v>
                </c:pt>
                <c:pt idx="2267">
                  <c:v>615.84513096509147</c:v>
                </c:pt>
                <c:pt idx="2268">
                  <c:v>616.11667532672152</c:v>
                </c:pt>
                <c:pt idx="2269">
                  <c:v>616.38821968835146</c:v>
                </c:pt>
                <c:pt idx="2270">
                  <c:v>616.6597640499815</c:v>
                </c:pt>
                <c:pt idx="2271">
                  <c:v>616.93130841161144</c:v>
                </c:pt>
                <c:pt idx="2272">
                  <c:v>617.20285277324149</c:v>
                </c:pt>
                <c:pt idx="2273">
                  <c:v>617.47439713487154</c:v>
                </c:pt>
                <c:pt idx="2274">
                  <c:v>617.74594149650147</c:v>
                </c:pt>
                <c:pt idx="2275">
                  <c:v>618.01748585813152</c:v>
                </c:pt>
                <c:pt idx="2276">
                  <c:v>618.28903021976146</c:v>
                </c:pt>
                <c:pt idx="2277">
                  <c:v>618.56057458139151</c:v>
                </c:pt>
                <c:pt idx="2278">
                  <c:v>618.83211894302144</c:v>
                </c:pt>
                <c:pt idx="2279">
                  <c:v>619.10366330465149</c:v>
                </c:pt>
                <c:pt idx="2280">
                  <c:v>619.37520766628154</c:v>
                </c:pt>
                <c:pt idx="2281">
                  <c:v>619.64675202791148</c:v>
                </c:pt>
                <c:pt idx="2282">
                  <c:v>619.91829638954152</c:v>
                </c:pt>
                <c:pt idx="2283">
                  <c:v>620.18984075117146</c:v>
                </c:pt>
                <c:pt idx="2284">
                  <c:v>620.46138511280151</c:v>
                </c:pt>
                <c:pt idx="2285">
                  <c:v>620.73292947443144</c:v>
                </c:pt>
                <c:pt idx="2286">
                  <c:v>621.00447383606149</c:v>
                </c:pt>
                <c:pt idx="2287">
                  <c:v>621.27601819769154</c:v>
                </c:pt>
                <c:pt idx="2288">
                  <c:v>621.54756255932148</c:v>
                </c:pt>
                <c:pt idx="2289">
                  <c:v>621.81910692095153</c:v>
                </c:pt>
                <c:pt idx="2290">
                  <c:v>622.09065128258146</c:v>
                </c:pt>
                <c:pt idx="2291">
                  <c:v>622.36219564421151</c:v>
                </c:pt>
                <c:pt idx="2292">
                  <c:v>622.63374000584145</c:v>
                </c:pt>
                <c:pt idx="2293">
                  <c:v>622.90528436747149</c:v>
                </c:pt>
                <c:pt idx="2294">
                  <c:v>623.17682872910154</c:v>
                </c:pt>
                <c:pt idx="2295">
                  <c:v>623.44837309073148</c:v>
                </c:pt>
                <c:pt idx="2296">
                  <c:v>623.71991745236153</c:v>
                </c:pt>
                <c:pt idx="2297">
                  <c:v>623.99146181399146</c:v>
                </c:pt>
                <c:pt idx="2298">
                  <c:v>624.26300617562151</c:v>
                </c:pt>
                <c:pt idx="2299">
                  <c:v>624.53455053725145</c:v>
                </c:pt>
                <c:pt idx="2300">
                  <c:v>624.8060948988815</c:v>
                </c:pt>
                <c:pt idx="2301">
                  <c:v>625.07763926051143</c:v>
                </c:pt>
                <c:pt idx="2302">
                  <c:v>625.34918362214148</c:v>
                </c:pt>
                <c:pt idx="2303">
                  <c:v>625.62072798377153</c:v>
                </c:pt>
                <c:pt idx="2304">
                  <c:v>625.89227234540147</c:v>
                </c:pt>
                <c:pt idx="2305">
                  <c:v>626.16381670703151</c:v>
                </c:pt>
                <c:pt idx="2306">
                  <c:v>626.43536106866145</c:v>
                </c:pt>
                <c:pt idx="2307">
                  <c:v>626.7069054302915</c:v>
                </c:pt>
                <c:pt idx="2308">
                  <c:v>626.97844979192143</c:v>
                </c:pt>
                <c:pt idx="2309">
                  <c:v>627.24999415355148</c:v>
                </c:pt>
                <c:pt idx="2310">
                  <c:v>627.52153851518153</c:v>
                </c:pt>
                <c:pt idx="2311">
                  <c:v>627.79308287681147</c:v>
                </c:pt>
                <c:pt idx="2312">
                  <c:v>628.06462723844152</c:v>
                </c:pt>
                <c:pt idx="2313">
                  <c:v>628.33617160007145</c:v>
                </c:pt>
                <c:pt idx="2314">
                  <c:v>628.6077159617015</c:v>
                </c:pt>
                <c:pt idx="2315">
                  <c:v>628.87926032333144</c:v>
                </c:pt>
                <c:pt idx="2316">
                  <c:v>629.15080468496149</c:v>
                </c:pt>
                <c:pt idx="2317">
                  <c:v>629.42234904659153</c:v>
                </c:pt>
                <c:pt idx="2318">
                  <c:v>629.69389340822147</c:v>
                </c:pt>
                <c:pt idx="2319">
                  <c:v>629.96543776985152</c:v>
                </c:pt>
                <c:pt idx="2320">
                  <c:v>630.23698213148145</c:v>
                </c:pt>
                <c:pt idx="2321">
                  <c:v>630.5085264931115</c:v>
                </c:pt>
                <c:pt idx="2322">
                  <c:v>630.78007085474144</c:v>
                </c:pt>
                <c:pt idx="2323">
                  <c:v>631.05161521637149</c:v>
                </c:pt>
                <c:pt idx="2324">
                  <c:v>631.32315957800154</c:v>
                </c:pt>
                <c:pt idx="2325">
                  <c:v>631.59470393963147</c:v>
                </c:pt>
                <c:pt idx="2326">
                  <c:v>631.86624830126152</c:v>
                </c:pt>
                <c:pt idx="2327">
                  <c:v>632.13779266289146</c:v>
                </c:pt>
                <c:pt idx="2328">
                  <c:v>632.40933702452151</c:v>
                </c:pt>
                <c:pt idx="2329">
                  <c:v>632.68088138615144</c:v>
                </c:pt>
                <c:pt idx="2330">
                  <c:v>632.95242574778149</c:v>
                </c:pt>
                <c:pt idx="2331">
                  <c:v>633.22397010941154</c:v>
                </c:pt>
                <c:pt idx="2332">
                  <c:v>633.49551447104147</c:v>
                </c:pt>
                <c:pt idx="2333">
                  <c:v>633.76705883267152</c:v>
                </c:pt>
                <c:pt idx="2334">
                  <c:v>634.03860319430146</c:v>
                </c:pt>
                <c:pt idx="2335">
                  <c:v>634.31014755593151</c:v>
                </c:pt>
                <c:pt idx="2336">
                  <c:v>634.58169191756144</c:v>
                </c:pt>
                <c:pt idx="2337">
                  <c:v>634.85323627919149</c:v>
                </c:pt>
                <c:pt idx="2338">
                  <c:v>635.12478064082154</c:v>
                </c:pt>
                <c:pt idx="2339">
                  <c:v>635.39632500245148</c:v>
                </c:pt>
                <c:pt idx="2340">
                  <c:v>635.66786936408153</c:v>
                </c:pt>
                <c:pt idx="2341">
                  <c:v>635.93941372571146</c:v>
                </c:pt>
                <c:pt idx="2342">
                  <c:v>636.21095808734151</c:v>
                </c:pt>
                <c:pt idx="2343">
                  <c:v>636.48250244897145</c:v>
                </c:pt>
                <c:pt idx="2344">
                  <c:v>636.75404681060149</c:v>
                </c:pt>
                <c:pt idx="2345">
                  <c:v>637.02559117223154</c:v>
                </c:pt>
                <c:pt idx="2346">
                  <c:v>637.29713553386148</c:v>
                </c:pt>
                <c:pt idx="2347">
                  <c:v>637.56867989549153</c:v>
                </c:pt>
                <c:pt idx="2348">
                  <c:v>637.84022425712146</c:v>
                </c:pt>
                <c:pt idx="2349">
                  <c:v>638.11176861875151</c:v>
                </c:pt>
                <c:pt idx="2350">
                  <c:v>638.38331298038145</c:v>
                </c:pt>
                <c:pt idx="2351">
                  <c:v>638.6548573420115</c:v>
                </c:pt>
                <c:pt idx="2352">
                  <c:v>638.92640170364143</c:v>
                </c:pt>
                <c:pt idx="2353">
                  <c:v>639.19794606527148</c:v>
                </c:pt>
                <c:pt idx="2354">
                  <c:v>639.46949042690153</c:v>
                </c:pt>
                <c:pt idx="2355">
                  <c:v>639.74103478853146</c:v>
                </c:pt>
                <c:pt idx="2356">
                  <c:v>640.01257915016151</c:v>
                </c:pt>
                <c:pt idx="2357">
                  <c:v>640.28412351179145</c:v>
                </c:pt>
                <c:pt idx="2358">
                  <c:v>640.5556678734215</c:v>
                </c:pt>
                <c:pt idx="2359">
                  <c:v>640.82721223505143</c:v>
                </c:pt>
                <c:pt idx="2360">
                  <c:v>641.09875659668148</c:v>
                </c:pt>
                <c:pt idx="2361">
                  <c:v>641.37030095831153</c:v>
                </c:pt>
                <c:pt idx="2362">
                  <c:v>641.64184531994147</c:v>
                </c:pt>
                <c:pt idx="2363">
                  <c:v>641.91338968157152</c:v>
                </c:pt>
                <c:pt idx="2364">
                  <c:v>642.18493404320145</c:v>
                </c:pt>
                <c:pt idx="2365">
                  <c:v>642.4564784048315</c:v>
                </c:pt>
                <c:pt idx="2366">
                  <c:v>642.72802276646144</c:v>
                </c:pt>
                <c:pt idx="2367">
                  <c:v>642.99956712809148</c:v>
                </c:pt>
                <c:pt idx="2368">
                  <c:v>643.27111148972153</c:v>
                </c:pt>
                <c:pt idx="2369">
                  <c:v>643.54265585135147</c:v>
                </c:pt>
                <c:pt idx="2370">
                  <c:v>643.81420021298152</c:v>
                </c:pt>
                <c:pt idx="2371">
                  <c:v>644.08574457461145</c:v>
                </c:pt>
                <c:pt idx="2372">
                  <c:v>644.3572889362415</c:v>
                </c:pt>
                <c:pt idx="2373">
                  <c:v>644.62883329787144</c:v>
                </c:pt>
                <c:pt idx="2374">
                  <c:v>644.90037765950149</c:v>
                </c:pt>
                <c:pt idx="2375">
                  <c:v>645.17192202113154</c:v>
                </c:pt>
                <c:pt idx="2376">
                  <c:v>645.44346638276147</c:v>
                </c:pt>
                <c:pt idx="2377">
                  <c:v>645.71501074439152</c:v>
                </c:pt>
                <c:pt idx="2378">
                  <c:v>645.98655510602146</c:v>
                </c:pt>
                <c:pt idx="2379">
                  <c:v>646.2580994676515</c:v>
                </c:pt>
                <c:pt idx="2380">
                  <c:v>646.52964382928144</c:v>
                </c:pt>
                <c:pt idx="2381">
                  <c:v>646.80118819091149</c:v>
                </c:pt>
                <c:pt idx="2382">
                  <c:v>647.07273255254154</c:v>
                </c:pt>
                <c:pt idx="2383">
                  <c:v>647.34427691417147</c:v>
                </c:pt>
                <c:pt idx="2384">
                  <c:v>647.61582127580152</c:v>
                </c:pt>
                <c:pt idx="2385">
                  <c:v>647.88736563743146</c:v>
                </c:pt>
                <c:pt idx="2386">
                  <c:v>648.15890999906151</c:v>
                </c:pt>
                <c:pt idx="2387">
                  <c:v>648.43045436069144</c:v>
                </c:pt>
                <c:pt idx="2388">
                  <c:v>648.70199872232149</c:v>
                </c:pt>
                <c:pt idx="2389">
                  <c:v>648.97354308395154</c:v>
                </c:pt>
                <c:pt idx="2390">
                  <c:v>649.24508744558148</c:v>
                </c:pt>
                <c:pt idx="2391">
                  <c:v>649.51663180721152</c:v>
                </c:pt>
                <c:pt idx="2392">
                  <c:v>649.78817616884146</c:v>
                </c:pt>
                <c:pt idx="2393">
                  <c:v>650.05972053047151</c:v>
                </c:pt>
                <c:pt idx="2394">
                  <c:v>650.33126489210144</c:v>
                </c:pt>
                <c:pt idx="2395">
                  <c:v>650.60280925373149</c:v>
                </c:pt>
                <c:pt idx="2396">
                  <c:v>650.87435361536154</c:v>
                </c:pt>
                <c:pt idx="2397">
                  <c:v>651.14589797699148</c:v>
                </c:pt>
                <c:pt idx="2398">
                  <c:v>651.41744233862153</c:v>
                </c:pt>
                <c:pt idx="2399">
                  <c:v>651.68898670025146</c:v>
                </c:pt>
                <c:pt idx="2400">
                  <c:v>651.96053106188151</c:v>
                </c:pt>
                <c:pt idx="2401">
                  <c:v>652.23207542351145</c:v>
                </c:pt>
                <c:pt idx="2402">
                  <c:v>652.5036197851415</c:v>
                </c:pt>
                <c:pt idx="2403">
                  <c:v>652.77516414677154</c:v>
                </c:pt>
                <c:pt idx="2404">
                  <c:v>653.04670850840148</c:v>
                </c:pt>
                <c:pt idx="2405">
                  <c:v>653.31825287003153</c:v>
                </c:pt>
                <c:pt idx="2406">
                  <c:v>653.58979723166146</c:v>
                </c:pt>
                <c:pt idx="2407">
                  <c:v>653.86134159329151</c:v>
                </c:pt>
                <c:pt idx="2408">
                  <c:v>654.13288595492145</c:v>
                </c:pt>
                <c:pt idx="2409">
                  <c:v>654.4044303165515</c:v>
                </c:pt>
                <c:pt idx="2410">
                  <c:v>654.67597467818143</c:v>
                </c:pt>
                <c:pt idx="2411">
                  <c:v>654.94751903981148</c:v>
                </c:pt>
                <c:pt idx="2412">
                  <c:v>655.21906340144153</c:v>
                </c:pt>
                <c:pt idx="2413">
                  <c:v>655.49060776307147</c:v>
                </c:pt>
                <c:pt idx="2414">
                  <c:v>655.76215212470152</c:v>
                </c:pt>
                <c:pt idx="2415">
                  <c:v>656.03369648633145</c:v>
                </c:pt>
                <c:pt idx="2416">
                  <c:v>656.3052408479615</c:v>
                </c:pt>
                <c:pt idx="2417">
                  <c:v>656.57678520959143</c:v>
                </c:pt>
                <c:pt idx="2418">
                  <c:v>656.84832957122148</c:v>
                </c:pt>
                <c:pt idx="2419">
                  <c:v>657.11987393285153</c:v>
                </c:pt>
                <c:pt idx="2420">
                  <c:v>657.39141829448147</c:v>
                </c:pt>
                <c:pt idx="2421">
                  <c:v>657.66296265611152</c:v>
                </c:pt>
                <c:pt idx="2422">
                  <c:v>657.93450701774145</c:v>
                </c:pt>
                <c:pt idx="2423">
                  <c:v>658.2060513793715</c:v>
                </c:pt>
                <c:pt idx="2424">
                  <c:v>658.47759574100144</c:v>
                </c:pt>
                <c:pt idx="2425">
                  <c:v>658.74914010263149</c:v>
                </c:pt>
                <c:pt idx="2426">
                  <c:v>659.02068446426154</c:v>
                </c:pt>
                <c:pt idx="2427">
                  <c:v>659.29222882589147</c:v>
                </c:pt>
                <c:pt idx="2428">
                  <c:v>659.56377318752152</c:v>
                </c:pt>
                <c:pt idx="2429">
                  <c:v>659.83531754915145</c:v>
                </c:pt>
                <c:pt idx="2430">
                  <c:v>660.1068619107815</c:v>
                </c:pt>
                <c:pt idx="2431">
                  <c:v>660.37840627241144</c:v>
                </c:pt>
                <c:pt idx="2432">
                  <c:v>660.64995063404149</c:v>
                </c:pt>
                <c:pt idx="2433">
                  <c:v>660.92149499567154</c:v>
                </c:pt>
                <c:pt idx="2434">
                  <c:v>661.19303935730147</c:v>
                </c:pt>
                <c:pt idx="2435">
                  <c:v>661.46458371893152</c:v>
                </c:pt>
                <c:pt idx="2436">
                  <c:v>661.73612808056146</c:v>
                </c:pt>
                <c:pt idx="2437">
                  <c:v>662.00767244219151</c:v>
                </c:pt>
                <c:pt idx="2438">
                  <c:v>662.27921680382144</c:v>
                </c:pt>
                <c:pt idx="2439">
                  <c:v>662.55076116545149</c:v>
                </c:pt>
                <c:pt idx="2440">
                  <c:v>662.82230552708154</c:v>
                </c:pt>
                <c:pt idx="2441">
                  <c:v>663.09384988871147</c:v>
                </c:pt>
                <c:pt idx="2442">
                  <c:v>663.36539425034152</c:v>
                </c:pt>
                <c:pt idx="2443">
                  <c:v>663.63693861197146</c:v>
                </c:pt>
                <c:pt idx="2444">
                  <c:v>663.90848297360151</c:v>
                </c:pt>
                <c:pt idx="2445">
                  <c:v>664.18002733523144</c:v>
                </c:pt>
                <c:pt idx="2446">
                  <c:v>664.45157169686149</c:v>
                </c:pt>
                <c:pt idx="2447">
                  <c:v>664.72311605849154</c:v>
                </c:pt>
                <c:pt idx="2448">
                  <c:v>664.99466042012148</c:v>
                </c:pt>
                <c:pt idx="2449">
                  <c:v>665.26620478175153</c:v>
                </c:pt>
                <c:pt idx="2450">
                  <c:v>665.53774914338146</c:v>
                </c:pt>
                <c:pt idx="2451">
                  <c:v>665.80929350501151</c:v>
                </c:pt>
                <c:pt idx="2452">
                  <c:v>666.08083786664145</c:v>
                </c:pt>
                <c:pt idx="2453">
                  <c:v>666.35238222827149</c:v>
                </c:pt>
                <c:pt idx="2454">
                  <c:v>666.62392658990154</c:v>
                </c:pt>
                <c:pt idx="2455">
                  <c:v>666.89547095153148</c:v>
                </c:pt>
                <c:pt idx="2456">
                  <c:v>667.16701531316153</c:v>
                </c:pt>
                <c:pt idx="2457">
                  <c:v>667.43855967479146</c:v>
                </c:pt>
                <c:pt idx="2458">
                  <c:v>667.71010403642151</c:v>
                </c:pt>
                <c:pt idx="2459">
                  <c:v>667.98164839805145</c:v>
                </c:pt>
                <c:pt idx="2460">
                  <c:v>668.2531927596815</c:v>
                </c:pt>
                <c:pt idx="2461">
                  <c:v>668.52473712131155</c:v>
                </c:pt>
                <c:pt idx="2462">
                  <c:v>668.79628148294148</c:v>
                </c:pt>
                <c:pt idx="2463">
                  <c:v>669.06782584457153</c:v>
                </c:pt>
                <c:pt idx="2464">
                  <c:v>669.33937020620147</c:v>
                </c:pt>
                <c:pt idx="2465">
                  <c:v>669.61091456783151</c:v>
                </c:pt>
                <c:pt idx="2466">
                  <c:v>669.88245892946145</c:v>
                </c:pt>
                <c:pt idx="2467">
                  <c:v>670.1540032910915</c:v>
                </c:pt>
                <c:pt idx="2468">
                  <c:v>670.42554765272143</c:v>
                </c:pt>
                <c:pt idx="2469">
                  <c:v>670.69709201435148</c:v>
                </c:pt>
                <c:pt idx="2470">
                  <c:v>670.96863637598153</c:v>
                </c:pt>
                <c:pt idx="2471">
                  <c:v>671.24018073761147</c:v>
                </c:pt>
                <c:pt idx="2472">
                  <c:v>671.51172509924152</c:v>
                </c:pt>
                <c:pt idx="2473">
                  <c:v>671.78326946087145</c:v>
                </c:pt>
                <c:pt idx="2474">
                  <c:v>672.0548138225015</c:v>
                </c:pt>
                <c:pt idx="2475">
                  <c:v>672.32635818413144</c:v>
                </c:pt>
                <c:pt idx="2476">
                  <c:v>672.59790254576149</c:v>
                </c:pt>
                <c:pt idx="2477">
                  <c:v>672.86944690739153</c:v>
                </c:pt>
                <c:pt idx="2478">
                  <c:v>673.14099126902147</c:v>
                </c:pt>
                <c:pt idx="2479">
                  <c:v>673.41253563065152</c:v>
                </c:pt>
                <c:pt idx="2480">
                  <c:v>673.68407999228145</c:v>
                </c:pt>
                <c:pt idx="2481">
                  <c:v>673.9556243539115</c:v>
                </c:pt>
                <c:pt idx="2482">
                  <c:v>674.22716871554144</c:v>
                </c:pt>
                <c:pt idx="2483">
                  <c:v>674.49871307717149</c:v>
                </c:pt>
                <c:pt idx="2484">
                  <c:v>674.77025743880154</c:v>
                </c:pt>
                <c:pt idx="2485">
                  <c:v>675.04180180043147</c:v>
                </c:pt>
                <c:pt idx="2486">
                  <c:v>675.31334616206152</c:v>
                </c:pt>
                <c:pt idx="2487">
                  <c:v>675.58489052369146</c:v>
                </c:pt>
                <c:pt idx="2488">
                  <c:v>675.85643488532151</c:v>
                </c:pt>
                <c:pt idx="2489">
                  <c:v>676.12797924695144</c:v>
                </c:pt>
                <c:pt idx="2490">
                  <c:v>676.39952360858149</c:v>
                </c:pt>
                <c:pt idx="2491">
                  <c:v>676.67106797021154</c:v>
                </c:pt>
                <c:pt idx="2492">
                  <c:v>676.94261233184147</c:v>
                </c:pt>
                <c:pt idx="2493">
                  <c:v>677.21415669347152</c:v>
                </c:pt>
                <c:pt idx="2494">
                  <c:v>677.48570105510146</c:v>
                </c:pt>
                <c:pt idx="2495">
                  <c:v>677.75724541673151</c:v>
                </c:pt>
                <c:pt idx="2496">
                  <c:v>678.02878977836144</c:v>
                </c:pt>
                <c:pt idx="2497">
                  <c:v>678.30033413999149</c:v>
                </c:pt>
                <c:pt idx="2498">
                  <c:v>678.57187850162154</c:v>
                </c:pt>
                <c:pt idx="2499">
                  <c:v>678.84342286325148</c:v>
                </c:pt>
                <c:pt idx="2500">
                  <c:v>679.11496722488152</c:v>
                </c:pt>
                <c:pt idx="2501">
                  <c:v>679.38651158651146</c:v>
                </c:pt>
                <c:pt idx="2502">
                  <c:v>679.65805594814151</c:v>
                </c:pt>
                <c:pt idx="2503">
                  <c:v>679.92960030977144</c:v>
                </c:pt>
                <c:pt idx="2504">
                  <c:v>680.20114467140149</c:v>
                </c:pt>
                <c:pt idx="2505">
                  <c:v>680.47268903303154</c:v>
                </c:pt>
                <c:pt idx="2506">
                  <c:v>680.74423339466148</c:v>
                </c:pt>
                <c:pt idx="2507">
                  <c:v>681.01577775629153</c:v>
                </c:pt>
                <c:pt idx="2508">
                  <c:v>681.28732211792146</c:v>
                </c:pt>
                <c:pt idx="2509">
                  <c:v>681.55886647955151</c:v>
                </c:pt>
                <c:pt idx="2510">
                  <c:v>681.83041084118145</c:v>
                </c:pt>
                <c:pt idx="2511">
                  <c:v>682.1019552028115</c:v>
                </c:pt>
                <c:pt idx="2512">
                  <c:v>682.37349956444154</c:v>
                </c:pt>
                <c:pt idx="2513">
                  <c:v>682.64504392607148</c:v>
                </c:pt>
                <c:pt idx="2514">
                  <c:v>682.91658828770153</c:v>
                </c:pt>
                <c:pt idx="2515">
                  <c:v>683.18813264933146</c:v>
                </c:pt>
                <c:pt idx="2516">
                  <c:v>683.45967701096151</c:v>
                </c:pt>
                <c:pt idx="2517">
                  <c:v>683.73122137259145</c:v>
                </c:pt>
                <c:pt idx="2518">
                  <c:v>684.0027657342215</c:v>
                </c:pt>
                <c:pt idx="2519">
                  <c:v>684.27431009585143</c:v>
                </c:pt>
                <c:pt idx="2520">
                  <c:v>684.54585445748148</c:v>
                </c:pt>
                <c:pt idx="2521">
                  <c:v>684.81739881911153</c:v>
                </c:pt>
                <c:pt idx="2522">
                  <c:v>685.08894318074147</c:v>
                </c:pt>
                <c:pt idx="2523">
                  <c:v>685.36048754237152</c:v>
                </c:pt>
                <c:pt idx="2524">
                  <c:v>685.63203190400145</c:v>
                </c:pt>
                <c:pt idx="2525">
                  <c:v>685.9035762656315</c:v>
                </c:pt>
                <c:pt idx="2526">
                  <c:v>686.17512062726144</c:v>
                </c:pt>
                <c:pt idx="2527">
                  <c:v>686.44666498889148</c:v>
                </c:pt>
                <c:pt idx="2528">
                  <c:v>686.71820935052153</c:v>
                </c:pt>
                <c:pt idx="2529">
                  <c:v>686.98975371215147</c:v>
                </c:pt>
                <c:pt idx="2530">
                  <c:v>687.26129807378152</c:v>
                </c:pt>
                <c:pt idx="2531">
                  <c:v>687.53284243541145</c:v>
                </c:pt>
                <c:pt idx="2532">
                  <c:v>687.8043867970415</c:v>
                </c:pt>
                <c:pt idx="2533">
                  <c:v>688.07593115867144</c:v>
                </c:pt>
                <c:pt idx="2534">
                  <c:v>688.34747552030149</c:v>
                </c:pt>
                <c:pt idx="2535">
                  <c:v>688.61901988193154</c:v>
                </c:pt>
                <c:pt idx="2536">
                  <c:v>688.89056424356147</c:v>
                </c:pt>
                <c:pt idx="2537">
                  <c:v>689.16210860519152</c:v>
                </c:pt>
                <c:pt idx="2538">
                  <c:v>689.43365296682146</c:v>
                </c:pt>
                <c:pt idx="2539">
                  <c:v>689.7051973284515</c:v>
                </c:pt>
                <c:pt idx="2540">
                  <c:v>689.97674169008144</c:v>
                </c:pt>
                <c:pt idx="2541">
                  <c:v>690.24828605171149</c:v>
                </c:pt>
                <c:pt idx="2542">
                  <c:v>690.51983041334154</c:v>
                </c:pt>
                <c:pt idx="2543">
                  <c:v>690.79137477497147</c:v>
                </c:pt>
                <c:pt idx="2544">
                  <c:v>691.06291913660152</c:v>
                </c:pt>
                <c:pt idx="2545">
                  <c:v>691.33446349823146</c:v>
                </c:pt>
                <c:pt idx="2546">
                  <c:v>691.60600785986151</c:v>
                </c:pt>
                <c:pt idx="2547">
                  <c:v>691.87755222149144</c:v>
                </c:pt>
                <c:pt idx="2548">
                  <c:v>692.14909658312149</c:v>
                </c:pt>
                <c:pt idx="2549">
                  <c:v>692.42064094475154</c:v>
                </c:pt>
                <c:pt idx="2550">
                  <c:v>692.69218530638148</c:v>
                </c:pt>
                <c:pt idx="2551">
                  <c:v>692.96372966801152</c:v>
                </c:pt>
                <c:pt idx="2552">
                  <c:v>693.23527402964146</c:v>
                </c:pt>
                <c:pt idx="2553">
                  <c:v>693.50681839127151</c:v>
                </c:pt>
                <c:pt idx="2554">
                  <c:v>693.77836275290144</c:v>
                </c:pt>
                <c:pt idx="2555">
                  <c:v>694.04990711453149</c:v>
                </c:pt>
                <c:pt idx="2556">
                  <c:v>694.32145147616154</c:v>
                </c:pt>
                <c:pt idx="2557">
                  <c:v>694.59299583779148</c:v>
                </c:pt>
                <c:pt idx="2558">
                  <c:v>694.86454019942153</c:v>
                </c:pt>
                <c:pt idx="2559">
                  <c:v>695.13608456105146</c:v>
                </c:pt>
                <c:pt idx="2560">
                  <c:v>695.40762892268151</c:v>
                </c:pt>
                <c:pt idx="2561">
                  <c:v>695.67917328431145</c:v>
                </c:pt>
                <c:pt idx="2562">
                  <c:v>695.95071764594149</c:v>
                </c:pt>
                <c:pt idx="2563">
                  <c:v>696.22226200757154</c:v>
                </c:pt>
                <c:pt idx="2564">
                  <c:v>696.49380636920148</c:v>
                </c:pt>
                <c:pt idx="2565">
                  <c:v>696.76535073083153</c:v>
                </c:pt>
                <c:pt idx="2566">
                  <c:v>697.03689509246146</c:v>
                </c:pt>
                <c:pt idx="2567">
                  <c:v>697.30843945409151</c:v>
                </c:pt>
                <c:pt idx="2568">
                  <c:v>697.57998381572145</c:v>
                </c:pt>
                <c:pt idx="2569">
                  <c:v>697.8515281773515</c:v>
                </c:pt>
                <c:pt idx="2570">
                  <c:v>698.12307253898155</c:v>
                </c:pt>
                <c:pt idx="2571">
                  <c:v>698.39461690061148</c:v>
                </c:pt>
                <c:pt idx="2572">
                  <c:v>698.66616126224153</c:v>
                </c:pt>
                <c:pt idx="2573">
                  <c:v>698.93770562387147</c:v>
                </c:pt>
                <c:pt idx="2574">
                  <c:v>699.20924998550151</c:v>
                </c:pt>
                <c:pt idx="2575">
                  <c:v>699.48079434713145</c:v>
                </c:pt>
                <c:pt idx="2576">
                  <c:v>699.7523387087615</c:v>
                </c:pt>
                <c:pt idx="2577">
                  <c:v>700.02388307039143</c:v>
                </c:pt>
                <c:pt idx="2578">
                  <c:v>700.29542743202148</c:v>
                </c:pt>
                <c:pt idx="2579">
                  <c:v>700.56697179365153</c:v>
                </c:pt>
                <c:pt idx="2580">
                  <c:v>700.83851615528147</c:v>
                </c:pt>
                <c:pt idx="2581">
                  <c:v>701.11006051691152</c:v>
                </c:pt>
                <c:pt idx="2582">
                  <c:v>701.38160487854145</c:v>
                </c:pt>
                <c:pt idx="2583">
                  <c:v>701.6531492401715</c:v>
                </c:pt>
                <c:pt idx="2584">
                  <c:v>701.92469360180144</c:v>
                </c:pt>
                <c:pt idx="2585">
                  <c:v>702.19623796343149</c:v>
                </c:pt>
                <c:pt idx="2586">
                  <c:v>702.46778232506153</c:v>
                </c:pt>
                <c:pt idx="2587">
                  <c:v>702.73932668669147</c:v>
                </c:pt>
                <c:pt idx="2588">
                  <c:v>703.01087104832152</c:v>
                </c:pt>
                <c:pt idx="2589">
                  <c:v>703.28241540995145</c:v>
                </c:pt>
                <c:pt idx="2590">
                  <c:v>703.5539597715815</c:v>
                </c:pt>
                <c:pt idx="2591">
                  <c:v>703.82550413321144</c:v>
                </c:pt>
                <c:pt idx="2592">
                  <c:v>704.09704849484149</c:v>
                </c:pt>
                <c:pt idx="2593">
                  <c:v>704.36859285647154</c:v>
                </c:pt>
                <c:pt idx="2594">
                  <c:v>704.64013721810147</c:v>
                </c:pt>
                <c:pt idx="2595">
                  <c:v>704.91168157973152</c:v>
                </c:pt>
                <c:pt idx="2596">
                  <c:v>705.18322594136146</c:v>
                </c:pt>
                <c:pt idx="2597">
                  <c:v>705.45477030299151</c:v>
                </c:pt>
                <c:pt idx="2598">
                  <c:v>705.72631466462144</c:v>
                </c:pt>
                <c:pt idx="2599">
                  <c:v>705.99785902625149</c:v>
                </c:pt>
                <c:pt idx="2600">
                  <c:v>706.26940338788154</c:v>
                </c:pt>
                <c:pt idx="2601">
                  <c:v>706.54094774951147</c:v>
                </c:pt>
                <c:pt idx="2602">
                  <c:v>706.81249211114152</c:v>
                </c:pt>
                <c:pt idx="2603">
                  <c:v>707.08403647277146</c:v>
                </c:pt>
                <c:pt idx="2604">
                  <c:v>707.35558083440151</c:v>
                </c:pt>
                <c:pt idx="2605">
                  <c:v>707.62712519603144</c:v>
                </c:pt>
                <c:pt idx="2606">
                  <c:v>707.89866955766149</c:v>
                </c:pt>
                <c:pt idx="2607">
                  <c:v>708.17021391929154</c:v>
                </c:pt>
                <c:pt idx="2608">
                  <c:v>708.44175828092148</c:v>
                </c:pt>
                <c:pt idx="2609">
                  <c:v>708.71330264255153</c:v>
                </c:pt>
                <c:pt idx="2610">
                  <c:v>708.98484700418146</c:v>
                </c:pt>
                <c:pt idx="2611">
                  <c:v>709.25639136581151</c:v>
                </c:pt>
                <c:pt idx="2612">
                  <c:v>709.52793572744145</c:v>
                </c:pt>
                <c:pt idx="2613">
                  <c:v>709.79948008907149</c:v>
                </c:pt>
                <c:pt idx="2614">
                  <c:v>710.07102445070154</c:v>
                </c:pt>
                <c:pt idx="2615">
                  <c:v>710.34256881233148</c:v>
                </c:pt>
                <c:pt idx="2616">
                  <c:v>710.61411317396153</c:v>
                </c:pt>
                <c:pt idx="2617">
                  <c:v>710.88565753559146</c:v>
                </c:pt>
                <c:pt idx="2618">
                  <c:v>711.15720189722151</c:v>
                </c:pt>
                <c:pt idx="2619">
                  <c:v>711.42874625885145</c:v>
                </c:pt>
                <c:pt idx="2620">
                  <c:v>711.7002906204815</c:v>
                </c:pt>
                <c:pt idx="2621">
                  <c:v>711.97183498211155</c:v>
                </c:pt>
                <c:pt idx="2622">
                  <c:v>712.24337934374148</c:v>
                </c:pt>
                <c:pt idx="2623">
                  <c:v>712.51492370537153</c:v>
                </c:pt>
                <c:pt idx="2624">
                  <c:v>712.78646806700146</c:v>
                </c:pt>
                <c:pt idx="2625">
                  <c:v>713.05801242863151</c:v>
                </c:pt>
                <c:pt idx="2626">
                  <c:v>713.32955679026145</c:v>
                </c:pt>
                <c:pt idx="2627">
                  <c:v>713.6011011518915</c:v>
                </c:pt>
                <c:pt idx="2628">
                  <c:v>713.87264551352155</c:v>
                </c:pt>
                <c:pt idx="2629">
                  <c:v>714.14418987515148</c:v>
                </c:pt>
                <c:pt idx="2630">
                  <c:v>714.41573423678153</c:v>
                </c:pt>
                <c:pt idx="2631">
                  <c:v>714.68727859841147</c:v>
                </c:pt>
                <c:pt idx="2632">
                  <c:v>714.95882296004152</c:v>
                </c:pt>
                <c:pt idx="2633">
                  <c:v>715.23036732167145</c:v>
                </c:pt>
                <c:pt idx="2634">
                  <c:v>715.5019116833015</c:v>
                </c:pt>
                <c:pt idx="2635">
                  <c:v>715.77345604493144</c:v>
                </c:pt>
                <c:pt idx="2636">
                  <c:v>716.04500040656148</c:v>
                </c:pt>
                <c:pt idx="2637">
                  <c:v>716.31654476819153</c:v>
                </c:pt>
                <c:pt idx="2638">
                  <c:v>716.58808912982147</c:v>
                </c:pt>
                <c:pt idx="2639">
                  <c:v>716.85963349145152</c:v>
                </c:pt>
                <c:pt idx="2640">
                  <c:v>717.13117785308145</c:v>
                </c:pt>
                <c:pt idx="2641">
                  <c:v>717.4027222147115</c:v>
                </c:pt>
                <c:pt idx="2642">
                  <c:v>717.67426657634144</c:v>
                </c:pt>
                <c:pt idx="2643">
                  <c:v>717.94581093797149</c:v>
                </c:pt>
                <c:pt idx="2644">
                  <c:v>718.21735529960154</c:v>
                </c:pt>
                <c:pt idx="2645">
                  <c:v>718.48889966123147</c:v>
                </c:pt>
                <c:pt idx="2646">
                  <c:v>718.76044402286152</c:v>
                </c:pt>
                <c:pt idx="2647">
                  <c:v>719.03198838449146</c:v>
                </c:pt>
                <c:pt idx="2648">
                  <c:v>719.3035327461215</c:v>
                </c:pt>
                <c:pt idx="2649">
                  <c:v>719.57507710775144</c:v>
                </c:pt>
                <c:pt idx="2650">
                  <c:v>719.84662146938149</c:v>
                </c:pt>
                <c:pt idx="2651">
                  <c:v>720.11816583101154</c:v>
                </c:pt>
                <c:pt idx="2652">
                  <c:v>720.38971019264147</c:v>
                </c:pt>
                <c:pt idx="2653">
                  <c:v>720.66125455427152</c:v>
                </c:pt>
                <c:pt idx="2654">
                  <c:v>720.93279891590146</c:v>
                </c:pt>
                <c:pt idx="2655">
                  <c:v>721.20434327753151</c:v>
                </c:pt>
                <c:pt idx="2656">
                  <c:v>721.47588763916144</c:v>
                </c:pt>
                <c:pt idx="2657">
                  <c:v>721.74743200079149</c:v>
                </c:pt>
                <c:pt idx="2658">
                  <c:v>722.01897636242154</c:v>
                </c:pt>
                <c:pt idx="2659">
                  <c:v>722.29052072405148</c:v>
                </c:pt>
                <c:pt idx="2660">
                  <c:v>722.56206508568152</c:v>
                </c:pt>
                <c:pt idx="2661">
                  <c:v>722.83360944731146</c:v>
                </c:pt>
                <c:pt idx="2662">
                  <c:v>723.10515380894151</c:v>
                </c:pt>
                <c:pt idx="2663">
                  <c:v>723.37669817057144</c:v>
                </c:pt>
                <c:pt idx="2664">
                  <c:v>723.64824253220149</c:v>
                </c:pt>
                <c:pt idx="2665">
                  <c:v>723.91978689383154</c:v>
                </c:pt>
                <c:pt idx="2666">
                  <c:v>724.19133125546148</c:v>
                </c:pt>
                <c:pt idx="2667">
                  <c:v>724.46287561709153</c:v>
                </c:pt>
                <c:pt idx="2668">
                  <c:v>724.73441997872146</c:v>
                </c:pt>
                <c:pt idx="2669">
                  <c:v>725.00596434035151</c:v>
                </c:pt>
                <c:pt idx="2670">
                  <c:v>725.27750870198145</c:v>
                </c:pt>
                <c:pt idx="2671">
                  <c:v>725.5490530636115</c:v>
                </c:pt>
                <c:pt idx="2672">
                  <c:v>725.82059742524154</c:v>
                </c:pt>
                <c:pt idx="2673">
                  <c:v>726.09214178687148</c:v>
                </c:pt>
                <c:pt idx="2674">
                  <c:v>726.36368614850153</c:v>
                </c:pt>
                <c:pt idx="2675">
                  <c:v>726.63523051013146</c:v>
                </c:pt>
                <c:pt idx="2676">
                  <c:v>726.90677487176151</c:v>
                </c:pt>
                <c:pt idx="2677">
                  <c:v>727.17831923339145</c:v>
                </c:pt>
                <c:pt idx="2678">
                  <c:v>727.4498635950215</c:v>
                </c:pt>
                <c:pt idx="2679">
                  <c:v>727.72140795665155</c:v>
                </c:pt>
                <c:pt idx="2680">
                  <c:v>727.99295231828148</c:v>
                </c:pt>
                <c:pt idx="2681">
                  <c:v>728.26449667991153</c:v>
                </c:pt>
                <c:pt idx="2682">
                  <c:v>728.53604104154147</c:v>
                </c:pt>
                <c:pt idx="2683">
                  <c:v>728.80758540317152</c:v>
                </c:pt>
                <c:pt idx="2684">
                  <c:v>729.07912976480145</c:v>
                </c:pt>
                <c:pt idx="2685">
                  <c:v>729.3506741264315</c:v>
                </c:pt>
                <c:pt idx="2686">
                  <c:v>729.62221848806143</c:v>
                </c:pt>
                <c:pt idx="2687">
                  <c:v>729.89376284969148</c:v>
                </c:pt>
                <c:pt idx="2688">
                  <c:v>730.16530721132153</c:v>
                </c:pt>
                <c:pt idx="2689">
                  <c:v>730.43685157295147</c:v>
                </c:pt>
                <c:pt idx="2690">
                  <c:v>730.70839593458152</c:v>
                </c:pt>
                <c:pt idx="2691">
                  <c:v>730.97994029621145</c:v>
                </c:pt>
                <c:pt idx="2692">
                  <c:v>731.2514846578415</c:v>
                </c:pt>
                <c:pt idx="2693">
                  <c:v>731.52302901947144</c:v>
                </c:pt>
                <c:pt idx="2694">
                  <c:v>731.79457338110149</c:v>
                </c:pt>
                <c:pt idx="2695">
                  <c:v>732.06611774273154</c:v>
                </c:pt>
                <c:pt idx="2696">
                  <c:v>732.33766210436147</c:v>
                </c:pt>
                <c:pt idx="2697">
                  <c:v>732.60920646599152</c:v>
                </c:pt>
                <c:pt idx="2698">
                  <c:v>732.88075082762145</c:v>
                </c:pt>
                <c:pt idx="2699">
                  <c:v>733.1522951892515</c:v>
                </c:pt>
                <c:pt idx="2700">
                  <c:v>733.42383955088144</c:v>
                </c:pt>
                <c:pt idx="2701">
                  <c:v>733.69538391251149</c:v>
                </c:pt>
                <c:pt idx="2702">
                  <c:v>733.96692827414154</c:v>
                </c:pt>
                <c:pt idx="2703">
                  <c:v>734.23847263577147</c:v>
                </c:pt>
                <c:pt idx="2704">
                  <c:v>734.51001699740152</c:v>
                </c:pt>
                <c:pt idx="2705">
                  <c:v>734.78156135903146</c:v>
                </c:pt>
                <c:pt idx="2706">
                  <c:v>735.05310572066151</c:v>
                </c:pt>
                <c:pt idx="2707">
                  <c:v>735.32465008229144</c:v>
                </c:pt>
                <c:pt idx="2708">
                  <c:v>735.59619444392149</c:v>
                </c:pt>
                <c:pt idx="2709">
                  <c:v>735.86773880555154</c:v>
                </c:pt>
                <c:pt idx="2710">
                  <c:v>736.13928316718147</c:v>
                </c:pt>
                <c:pt idx="2711">
                  <c:v>736.41082752881152</c:v>
                </c:pt>
                <c:pt idx="2712">
                  <c:v>736.68237189044146</c:v>
                </c:pt>
                <c:pt idx="2713">
                  <c:v>736.95391625207151</c:v>
                </c:pt>
                <c:pt idx="2714">
                  <c:v>737.22546061370144</c:v>
                </c:pt>
                <c:pt idx="2715">
                  <c:v>737.49700497533149</c:v>
                </c:pt>
                <c:pt idx="2716">
                  <c:v>737.76854933696154</c:v>
                </c:pt>
                <c:pt idx="2717">
                  <c:v>738.04009369859148</c:v>
                </c:pt>
                <c:pt idx="2718">
                  <c:v>738.31163806022153</c:v>
                </c:pt>
                <c:pt idx="2719">
                  <c:v>738.58318242185146</c:v>
                </c:pt>
                <c:pt idx="2720">
                  <c:v>738.85472678348151</c:v>
                </c:pt>
                <c:pt idx="2721">
                  <c:v>739.12627114511145</c:v>
                </c:pt>
                <c:pt idx="2722">
                  <c:v>739.39781550674149</c:v>
                </c:pt>
                <c:pt idx="2723">
                  <c:v>739.66935986837154</c:v>
                </c:pt>
                <c:pt idx="2724">
                  <c:v>739.94090423000148</c:v>
                </c:pt>
                <c:pt idx="2725">
                  <c:v>740.21244859163153</c:v>
                </c:pt>
                <c:pt idx="2726">
                  <c:v>740.48399295326146</c:v>
                </c:pt>
                <c:pt idx="2727">
                  <c:v>740.75553731489151</c:v>
                </c:pt>
                <c:pt idx="2728">
                  <c:v>741.02708167652145</c:v>
                </c:pt>
                <c:pt idx="2729">
                  <c:v>741.2986260381515</c:v>
                </c:pt>
                <c:pt idx="2730">
                  <c:v>741.57017039978155</c:v>
                </c:pt>
                <c:pt idx="2731">
                  <c:v>741.84171476141148</c:v>
                </c:pt>
                <c:pt idx="2732">
                  <c:v>742.11325912304153</c:v>
                </c:pt>
                <c:pt idx="2733">
                  <c:v>742.38480348467147</c:v>
                </c:pt>
                <c:pt idx="2734">
                  <c:v>742.65634784630151</c:v>
                </c:pt>
                <c:pt idx="2735">
                  <c:v>742.92789220793145</c:v>
                </c:pt>
                <c:pt idx="2736">
                  <c:v>743.1994365695615</c:v>
                </c:pt>
                <c:pt idx="2737">
                  <c:v>743.47098093119155</c:v>
                </c:pt>
                <c:pt idx="2738">
                  <c:v>743.74252529282148</c:v>
                </c:pt>
                <c:pt idx="2739">
                  <c:v>744.01406965445153</c:v>
                </c:pt>
                <c:pt idx="2740">
                  <c:v>744.28561401608147</c:v>
                </c:pt>
                <c:pt idx="2741">
                  <c:v>744.55715837771152</c:v>
                </c:pt>
                <c:pt idx="2742">
                  <c:v>744.82870273934145</c:v>
                </c:pt>
                <c:pt idx="2743">
                  <c:v>745.1002471009715</c:v>
                </c:pt>
                <c:pt idx="2744">
                  <c:v>745.37179146260144</c:v>
                </c:pt>
                <c:pt idx="2745">
                  <c:v>745.64333582423149</c:v>
                </c:pt>
                <c:pt idx="2746">
                  <c:v>745.91488018586153</c:v>
                </c:pt>
                <c:pt idx="2747">
                  <c:v>746.18642454749147</c:v>
                </c:pt>
                <c:pt idx="2748">
                  <c:v>746.45796890912152</c:v>
                </c:pt>
                <c:pt idx="2749">
                  <c:v>746.72951327075145</c:v>
                </c:pt>
                <c:pt idx="2750">
                  <c:v>747.0010576323815</c:v>
                </c:pt>
                <c:pt idx="2751">
                  <c:v>747.27260199401144</c:v>
                </c:pt>
                <c:pt idx="2752">
                  <c:v>747.54414635564149</c:v>
                </c:pt>
                <c:pt idx="2753">
                  <c:v>747.81569071727154</c:v>
                </c:pt>
                <c:pt idx="2754">
                  <c:v>748.08723507890147</c:v>
                </c:pt>
                <c:pt idx="2755">
                  <c:v>748.35877944053152</c:v>
                </c:pt>
                <c:pt idx="2756">
                  <c:v>748.63032380216146</c:v>
                </c:pt>
                <c:pt idx="2757">
                  <c:v>748.90186816379151</c:v>
                </c:pt>
                <c:pt idx="2758">
                  <c:v>749.17341252542144</c:v>
                </c:pt>
                <c:pt idx="2759">
                  <c:v>749.44495688705149</c:v>
                </c:pt>
                <c:pt idx="2760">
                  <c:v>749.71650124868154</c:v>
                </c:pt>
                <c:pt idx="2761">
                  <c:v>749.98804561031147</c:v>
                </c:pt>
                <c:pt idx="2762">
                  <c:v>750.25958997194152</c:v>
                </c:pt>
                <c:pt idx="2763">
                  <c:v>750.53113433357146</c:v>
                </c:pt>
                <c:pt idx="2764">
                  <c:v>750.80267869520151</c:v>
                </c:pt>
                <c:pt idx="2765">
                  <c:v>751.07422305683144</c:v>
                </c:pt>
                <c:pt idx="2766">
                  <c:v>751.34576741846149</c:v>
                </c:pt>
                <c:pt idx="2767">
                  <c:v>751.61731178009154</c:v>
                </c:pt>
                <c:pt idx="2768">
                  <c:v>751.88885614172148</c:v>
                </c:pt>
                <c:pt idx="2769">
                  <c:v>752.16040050335153</c:v>
                </c:pt>
                <c:pt idx="2770">
                  <c:v>752.43194486498146</c:v>
                </c:pt>
                <c:pt idx="2771">
                  <c:v>752.70348922661151</c:v>
                </c:pt>
                <c:pt idx="2772">
                  <c:v>752.97503358824144</c:v>
                </c:pt>
                <c:pt idx="2773">
                  <c:v>753.24657794987149</c:v>
                </c:pt>
                <c:pt idx="2774">
                  <c:v>753.51812231150154</c:v>
                </c:pt>
                <c:pt idx="2775">
                  <c:v>753.78966667313148</c:v>
                </c:pt>
                <c:pt idx="2776">
                  <c:v>754.06121103476153</c:v>
                </c:pt>
                <c:pt idx="2777">
                  <c:v>754.33275539639146</c:v>
                </c:pt>
                <c:pt idx="2778">
                  <c:v>754.60429975802151</c:v>
                </c:pt>
                <c:pt idx="2779">
                  <c:v>754.87584411965145</c:v>
                </c:pt>
                <c:pt idx="2780">
                  <c:v>755.1473884812815</c:v>
                </c:pt>
                <c:pt idx="2781">
                  <c:v>755.41893284291154</c:v>
                </c:pt>
                <c:pt idx="2782">
                  <c:v>755.69047720454148</c:v>
                </c:pt>
                <c:pt idx="2783">
                  <c:v>755.96202156617153</c:v>
                </c:pt>
                <c:pt idx="2784">
                  <c:v>756.23356592780146</c:v>
                </c:pt>
                <c:pt idx="2785">
                  <c:v>756.50511028943151</c:v>
                </c:pt>
                <c:pt idx="2786">
                  <c:v>756.77665465106145</c:v>
                </c:pt>
                <c:pt idx="2787">
                  <c:v>757.0481990126915</c:v>
                </c:pt>
                <c:pt idx="2788">
                  <c:v>757.31974337432155</c:v>
                </c:pt>
                <c:pt idx="2789">
                  <c:v>757.59128773595148</c:v>
                </c:pt>
                <c:pt idx="2790">
                  <c:v>757.86283209758153</c:v>
                </c:pt>
                <c:pt idx="2791">
                  <c:v>758.13437645921147</c:v>
                </c:pt>
                <c:pt idx="2792">
                  <c:v>758.40592082084152</c:v>
                </c:pt>
                <c:pt idx="2793">
                  <c:v>758.67746518247145</c:v>
                </c:pt>
                <c:pt idx="2794">
                  <c:v>758.9490095441015</c:v>
                </c:pt>
                <c:pt idx="2795">
                  <c:v>759.22055390573144</c:v>
                </c:pt>
                <c:pt idx="2796">
                  <c:v>759.49209826736148</c:v>
                </c:pt>
                <c:pt idx="2797">
                  <c:v>759.76364262899153</c:v>
                </c:pt>
                <c:pt idx="2798">
                  <c:v>760.03518699062147</c:v>
                </c:pt>
                <c:pt idx="2799">
                  <c:v>760.30673135225152</c:v>
                </c:pt>
                <c:pt idx="2800">
                  <c:v>760.57827571388145</c:v>
                </c:pt>
                <c:pt idx="2801">
                  <c:v>760.8498200755115</c:v>
                </c:pt>
                <c:pt idx="2802">
                  <c:v>761.12136443714144</c:v>
                </c:pt>
                <c:pt idx="2803">
                  <c:v>761.39290879877149</c:v>
                </c:pt>
                <c:pt idx="2804">
                  <c:v>761.66445316040154</c:v>
                </c:pt>
                <c:pt idx="2805">
                  <c:v>761.93599752203147</c:v>
                </c:pt>
                <c:pt idx="2806">
                  <c:v>762.20754188366152</c:v>
                </c:pt>
                <c:pt idx="2807">
                  <c:v>762.47908624529146</c:v>
                </c:pt>
                <c:pt idx="2808">
                  <c:v>762.7506306069215</c:v>
                </c:pt>
                <c:pt idx="2809">
                  <c:v>763.02217496855144</c:v>
                </c:pt>
                <c:pt idx="2810">
                  <c:v>763.29371933018149</c:v>
                </c:pt>
                <c:pt idx="2811">
                  <c:v>763.56526369181154</c:v>
                </c:pt>
                <c:pt idx="2812">
                  <c:v>763.83680805344147</c:v>
                </c:pt>
                <c:pt idx="2813">
                  <c:v>764.10835241507152</c:v>
                </c:pt>
                <c:pt idx="2814">
                  <c:v>764.37989677670146</c:v>
                </c:pt>
                <c:pt idx="2815">
                  <c:v>764.65144113833151</c:v>
                </c:pt>
                <c:pt idx="2816">
                  <c:v>764.92298549996144</c:v>
                </c:pt>
                <c:pt idx="2817">
                  <c:v>765.19452986159149</c:v>
                </c:pt>
                <c:pt idx="2818">
                  <c:v>765.46607422322154</c:v>
                </c:pt>
                <c:pt idx="2819">
                  <c:v>765.73761858485148</c:v>
                </c:pt>
                <c:pt idx="2820">
                  <c:v>766.00916294648152</c:v>
                </c:pt>
                <c:pt idx="2821">
                  <c:v>766.28070730811146</c:v>
                </c:pt>
                <c:pt idx="2822">
                  <c:v>766.55225166974151</c:v>
                </c:pt>
                <c:pt idx="2823">
                  <c:v>766.82379603137144</c:v>
                </c:pt>
                <c:pt idx="2824">
                  <c:v>767.09534039300149</c:v>
                </c:pt>
                <c:pt idx="2825">
                  <c:v>767.36688475463154</c:v>
                </c:pt>
                <c:pt idx="2826">
                  <c:v>767.63842911626148</c:v>
                </c:pt>
                <c:pt idx="2827">
                  <c:v>767.90997347789153</c:v>
                </c:pt>
                <c:pt idx="2828">
                  <c:v>768.18151783952146</c:v>
                </c:pt>
                <c:pt idx="2829">
                  <c:v>768.45306220115151</c:v>
                </c:pt>
                <c:pt idx="2830">
                  <c:v>768.72460656278145</c:v>
                </c:pt>
                <c:pt idx="2831">
                  <c:v>768.99615092441149</c:v>
                </c:pt>
                <c:pt idx="2832">
                  <c:v>769.26769528604154</c:v>
                </c:pt>
                <c:pt idx="2833">
                  <c:v>769.53923964767148</c:v>
                </c:pt>
                <c:pt idx="2834">
                  <c:v>769.81078400930153</c:v>
                </c:pt>
                <c:pt idx="2835">
                  <c:v>770.08232837093146</c:v>
                </c:pt>
                <c:pt idx="2836">
                  <c:v>770.35387273256151</c:v>
                </c:pt>
                <c:pt idx="2837">
                  <c:v>770.62541709419145</c:v>
                </c:pt>
                <c:pt idx="2838">
                  <c:v>770.8969614558215</c:v>
                </c:pt>
                <c:pt idx="2839">
                  <c:v>771.16850581745155</c:v>
                </c:pt>
                <c:pt idx="2840">
                  <c:v>771.44005017908148</c:v>
                </c:pt>
                <c:pt idx="2841">
                  <c:v>771.71159454071153</c:v>
                </c:pt>
                <c:pt idx="2842">
                  <c:v>771.98313890234147</c:v>
                </c:pt>
                <c:pt idx="2843">
                  <c:v>772.25468326397151</c:v>
                </c:pt>
                <c:pt idx="2844">
                  <c:v>772.52622762560145</c:v>
                </c:pt>
                <c:pt idx="2845">
                  <c:v>772.7977719872315</c:v>
                </c:pt>
                <c:pt idx="2846">
                  <c:v>773.06931634886155</c:v>
                </c:pt>
                <c:pt idx="2847">
                  <c:v>773.34086071049148</c:v>
                </c:pt>
                <c:pt idx="2848">
                  <c:v>773.61240507212153</c:v>
                </c:pt>
                <c:pt idx="2849">
                  <c:v>773.88394943375147</c:v>
                </c:pt>
                <c:pt idx="2850">
                  <c:v>774.15549379538152</c:v>
                </c:pt>
                <c:pt idx="2851">
                  <c:v>774.42703815701145</c:v>
                </c:pt>
                <c:pt idx="2852">
                  <c:v>774.6985825186415</c:v>
                </c:pt>
                <c:pt idx="2853">
                  <c:v>774.97012688027144</c:v>
                </c:pt>
                <c:pt idx="2854">
                  <c:v>775.24167124190149</c:v>
                </c:pt>
                <c:pt idx="2855">
                  <c:v>775.51321560353153</c:v>
                </c:pt>
                <c:pt idx="2856">
                  <c:v>775.78475996516147</c:v>
                </c:pt>
                <c:pt idx="2857">
                  <c:v>776.05630432679152</c:v>
                </c:pt>
                <c:pt idx="2858">
                  <c:v>776.32784868842145</c:v>
                </c:pt>
                <c:pt idx="2859">
                  <c:v>776.5993930500515</c:v>
                </c:pt>
                <c:pt idx="2860">
                  <c:v>776.87093741168144</c:v>
                </c:pt>
                <c:pt idx="2861">
                  <c:v>777.14248177331149</c:v>
                </c:pt>
                <c:pt idx="2862">
                  <c:v>777.41402613494154</c:v>
                </c:pt>
                <c:pt idx="2863">
                  <c:v>777.68557049657147</c:v>
                </c:pt>
                <c:pt idx="2864">
                  <c:v>777.95711485820152</c:v>
                </c:pt>
                <c:pt idx="2865">
                  <c:v>778.22865921983146</c:v>
                </c:pt>
                <c:pt idx="2866">
                  <c:v>778.50020358146151</c:v>
                </c:pt>
                <c:pt idx="2867">
                  <c:v>778.77174794309144</c:v>
                </c:pt>
                <c:pt idx="2868">
                  <c:v>779.04329230472149</c:v>
                </c:pt>
                <c:pt idx="2869">
                  <c:v>779.31483666635154</c:v>
                </c:pt>
                <c:pt idx="2870">
                  <c:v>779.58638102798147</c:v>
                </c:pt>
                <c:pt idx="2871">
                  <c:v>779.85792538961152</c:v>
                </c:pt>
                <c:pt idx="2872">
                  <c:v>780.12946975124146</c:v>
                </c:pt>
                <c:pt idx="2873">
                  <c:v>780.40101411287151</c:v>
                </c:pt>
                <c:pt idx="2874">
                  <c:v>780.67255847450144</c:v>
                </c:pt>
                <c:pt idx="2875">
                  <c:v>780.94410283613149</c:v>
                </c:pt>
                <c:pt idx="2876">
                  <c:v>781.21564719776154</c:v>
                </c:pt>
                <c:pt idx="2877">
                  <c:v>781.48719155939148</c:v>
                </c:pt>
                <c:pt idx="2878">
                  <c:v>781.75873592102153</c:v>
                </c:pt>
                <c:pt idx="2879">
                  <c:v>782.03028028265146</c:v>
                </c:pt>
                <c:pt idx="2880">
                  <c:v>782.30182464428151</c:v>
                </c:pt>
                <c:pt idx="2881">
                  <c:v>782.57336900591145</c:v>
                </c:pt>
                <c:pt idx="2882">
                  <c:v>782.84491336754149</c:v>
                </c:pt>
                <c:pt idx="2883">
                  <c:v>783.11645772917154</c:v>
                </c:pt>
                <c:pt idx="2884">
                  <c:v>783.38800209080148</c:v>
                </c:pt>
                <c:pt idx="2885">
                  <c:v>783.65954645243153</c:v>
                </c:pt>
                <c:pt idx="2886">
                  <c:v>783.93109081406146</c:v>
                </c:pt>
                <c:pt idx="2887">
                  <c:v>784.20263517569151</c:v>
                </c:pt>
                <c:pt idx="2888">
                  <c:v>784.47417953732145</c:v>
                </c:pt>
                <c:pt idx="2889">
                  <c:v>784.7457238989515</c:v>
                </c:pt>
                <c:pt idx="2890">
                  <c:v>785.01726826058155</c:v>
                </c:pt>
                <c:pt idx="2891">
                  <c:v>785.28881262221148</c:v>
                </c:pt>
                <c:pt idx="2892">
                  <c:v>785.56035698384153</c:v>
                </c:pt>
                <c:pt idx="2893">
                  <c:v>785.83190134547146</c:v>
                </c:pt>
                <c:pt idx="2894">
                  <c:v>786.10344570710151</c:v>
                </c:pt>
                <c:pt idx="2895">
                  <c:v>786.37499006873145</c:v>
                </c:pt>
                <c:pt idx="2896">
                  <c:v>786.6465344303615</c:v>
                </c:pt>
                <c:pt idx="2897">
                  <c:v>786.91807879199155</c:v>
                </c:pt>
                <c:pt idx="2898">
                  <c:v>787.18962315362148</c:v>
                </c:pt>
                <c:pt idx="2899">
                  <c:v>787.46116751525153</c:v>
                </c:pt>
                <c:pt idx="2900">
                  <c:v>787.73271187688147</c:v>
                </c:pt>
                <c:pt idx="2901">
                  <c:v>788.00425623851152</c:v>
                </c:pt>
                <c:pt idx="2902">
                  <c:v>788.27580060014145</c:v>
                </c:pt>
                <c:pt idx="2903">
                  <c:v>788.5473449617715</c:v>
                </c:pt>
                <c:pt idx="2904">
                  <c:v>788.81888932340155</c:v>
                </c:pt>
                <c:pt idx="2905">
                  <c:v>789.09043368503148</c:v>
                </c:pt>
                <c:pt idx="2906">
                  <c:v>789.36197804666153</c:v>
                </c:pt>
                <c:pt idx="2907">
                  <c:v>789.63352240829147</c:v>
                </c:pt>
                <c:pt idx="2908">
                  <c:v>789.90506676992152</c:v>
                </c:pt>
                <c:pt idx="2909">
                  <c:v>790.17661113155145</c:v>
                </c:pt>
                <c:pt idx="2910">
                  <c:v>790.4481554931815</c:v>
                </c:pt>
                <c:pt idx="2911">
                  <c:v>790.71969985481144</c:v>
                </c:pt>
                <c:pt idx="2912">
                  <c:v>790.99124421644149</c:v>
                </c:pt>
                <c:pt idx="2913">
                  <c:v>791.26278857807154</c:v>
                </c:pt>
                <c:pt idx="2914">
                  <c:v>791.53433293970147</c:v>
                </c:pt>
                <c:pt idx="2915">
                  <c:v>791.80587730133152</c:v>
                </c:pt>
                <c:pt idx="2916">
                  <c:v>792.07742166296146</c:v>
                </c:pt>
                <c:pt idx="2917">
                  <c:v>792.3489660245915</c:v>
                </c:pt>
                <c:pt idx="2918">
                  <c:v>792.62051038622144</c:v>
                </c:pt>
                <c:pt idx="2919">
                  <c:v>792.89205474785149</c:v>
                </c:pt>
                <c:pt idx="2920">
                  <c:v>793.16359910948154</c:v>
                </c:pt>
                <c:pt idx="2921">
                  <c:v>793.43514347111147</c:v>
                </c:pt>
                <c:pt idx="2922">
                  <c:v>793.70668783274152</c:v>
                </c:pt>
                <c:pt idx="2923">
                  <c:v>793.97823219437146</c:v>
                </c:pt>
                <c:pt idx="2924">
                  <c:v>794.24977655600151</c:v>
                </c:pt>
                <c:pt idx="2925">
                  <c:v>794.52132091763144</c:v>
                </c:pt>
                <c:pt idx="2926">
                  <c:v>794.79286527926149</c:v>
                </c:pt>
                <c:pt idx="2927">
                  <c:v>795.06440964089154</c:v>
                </c:pt>
                <c:pt idx="2928">
                  <c:v>795.33595400252148</c:v>
                </c:pt>
                <c:pt idx="2929">
                  <c:v>795.60749836415152</c:v>
                </c:pt>
                <c:pt idx="2930">
                  <c:v>795.87904272578146</c:v>
                </c:pt>
                <c:pt idx="2931">
                  <c:v>796.15058708741151</c:v>
                </c:pt>
                <c:pt idx="2932">
                  <c:v>796.42213144904144</c:v>
                </c:pt>
                <c:pt idx="2933">
                  <c:v>796.69367581067149</c:v>
                </c:pt>
                <c:pt idx="2934">
                  <c:v>796.96522017230154</c:v>
                </c:pt>
                <c:pt idx="2935">
                  <c:v>797.23676453393148</c:v>
                </c:pt>
                <c:pt idx="2936">
                  <c:v>797.50830889556153</c:v>
                </c:pt>
                <c:pt idx="2937">
                  <c:v>797.77985325719146</c:v>
                </c:pt>
                <c:pt idx="2938">
                  <c:v>798.05139761882151</c:v>
                </c:pt>
                <c:pt idx="2939">
                  <c:v>798.32294198045145</c:v>
                </c:pt>
                <c:pt idx="2940">
                  <c:v>798.5944863420815</c:v>
                </c:pt>
                <c:pt idx="2941">
                  <c:v>798.86603070371154</c:v>
                </c:pt>
                <c:pt idx="2942">
                  <c:v>799.13757506534148</c:v>
                </c:pt>
                <c:pt idx="2943">
                  <c:v>799.40911942697153</c:v>
                </c:pt>
                <c:pt idx="2944">
                  <c:v>799.68066378860146</c:v>
                </c:pt>
                <c:pt idx="2945">
                  <c:v>799.95220815023151</c:v>
                </c:pt>
                <c:pt idx="2946">
                  <c:v>800.22375251186145</c:v>
                </c:pt>
                <c:pt idx="2947">
                  <c:v>800.4952968734915</c:v>
                </c:pt>
                <c:pt idx="2948">
                  <c:v>800.76684123512155</c:v>
                </c:pt>
                <c:pt idx="2949">
                  <c:v>801.03838559675148</c:v>
                </c:pt>
                <c:pt idx="2950">
                  <c:v>801.30992995838153</c:v>
                </c:pt>
                <c:pt idx="2951">
                  <c:v>801.58147432001147</c:v>
                </c:pt>
                <c:pt idx="2952">
                  <c:v>801.85301868164152</c:v>
                </c:pt>
                <c:pt idx="2953">
                  <c:v>802.12456304327145</c:v>
                </c:pt>
                <c:pt idx="2954">
                  <c:v>802.3961074049015</c:v>
                </c:pt>
                <c:pt idx="2955">
                  <c:v>802.66765176653155</c:v>
                </c:pt>
                <c:pt idx="2956">
                  <c:v>802.93919612816148</c:v>
                </c:pt>
                <c:pt idx="2957">
                  <c:v>803.21074048979153</c:v>
                </c:pt>
                <c:pt idx="2958">
                  <c:v>803.48228485142147</c:v>
                </c:pt>
                <c:pt idx="2959">
                  <c:v>803.75382921305152</c:v>
                </c:pt>
                <c:pt idx="2960">
                  <c:v>804.02537357468145</c:v>
                </c:pt>
                <c:pt idx="2961">
                  <c:v>804.2969179363115</c:v>
                </c:pt>
                <c:pt idx="2962">
                  <c:v>804.56846229794144</c:v>
                </c:pt>
                <c:pt idx="2963">
                  <c:v>804.84000665957149</c:v>
                </c:pt>
                <c:pt idx="2964">
                  <c:v>805.11155102120154</c:v>
                </c:pt>
                <c:pt idx="2965">
                  <c:v>805.38309538283147</c:v>
                </c:pt>
                <c:pt idx="2966">
                  <c:v>805.65463974446152</c:v>
                </c:pt>
                <c:pt idx="2967">
                  <c:v>805.92618410609145</c:v>
                </c:pt>
                <c:pt idx="2968">
                  <c:v>806.1977284677215</c:v>
                </c:pt>
                <c:pt idx="2969">
                  <c:v>806.46927282935144</c:v>
                </c:pt>
                <c:pt idx="2970">
                  <c:v>806.74081719098149</c:v>
                </c:pt>
                <c:pt idx="2971">
                  <c:v>807.01236155261154</c:v>
                </c:pt>
                <c:pt idx="2972">
                  <c:v>807.28390591424147</c:v>
                </c:pt>
                <c:pt idx="2973">
                  <c:v>807.55545027587152</c:v>
                </c:pt>
                <c:pt idx="2974">
                  <c:v>807.82699463750146</c:v>
                </c:pt>
                <c:pt idx="2975">
                  <c:v>808.09853899913151</c:v>
                </c:pt>
                <c:pt idx="2976">
                  <c:v>808.37008336076144</c:v>
                </c:pt>
                <c:pt idx="2977">
                  <c:v>808.64162772239149</c:v>
                </c:pt>
                <c:pt idx="2978">
                  <c:v>808.91317208402154</c:v>
                </c:pt>
                <c:pt idx="2979">
                  <c:v>809.18471644565147</c:v>
                </c:pt>
                <c:pt idx="2980">
                  <c:v>809.45626080728152</c:v>
                </c:pt>
                <c:pt idx="2981">
                  <c:v>809.72780516891146</c:v>
                </c:pt>
                <c:pt idx="2982">
                  <c:v>809.99934953054151</c:v>
                </c:pt>
                <c:pt idx="2983">
                  <c:v>810.27089389217144</c:v>
                </c:pt>
                <c:pt idx="2984">
                  <c:v>810.54243825380149</c:v>
                </c:pt>
                <c:pt idx="2985">
                  <c:v>810.81398261543154</c:v>
                </c:pt>
                <c:pt idx="2986">
                  <c:v>811.08552697706148</c:v>
                </c:pt>
                <c:pt idx="2987">
                  <c:v>811.35707133869153</c:v>
                </c:pt>
                <c:pt idx="2988">
                  <c:v>811.62861570032146</c:v>
                </c:pt>
                <c:pt idx="2989">
                  <c:v>811.90016006195151</c:v>
                </c:pt>
                <c:pt idx="2990">
                  <c:v>812.17170442358145</c:v>
                </c:pt>
                <c:pt idx="2991">
                  <c:v>812.44324878521149</c:v>
                </c:pt>
                <c:pt idx="2992">
                  <c:v>812.71479314684154</c:v>
                </c:pt>
                <c:pt idx="2993">
                  <c:v>812.98633750847148</c:v>
                </c:pt>
                <c:pt idx="2994">
                  <c:v>813.25788187010153</c:v>
                </c:pt>
                <c:pt idx="2995">
                  <c:v>813.52942623173146</c:v>
                </c:pt>
                <c:pt idx="2996">
                  <c:v>813.80097059336151</c:v>
                </c:pt>
                <c:pt idx="2997">
                  <c:v>814.07251495499145</c:v>
                </c:pt>
                <c:pt idx="2998">
                  <c:v>814.3440593166215</c:v>
                </c:pt>
                <c:pt idx="2999">
                  <c:v>814.61560367825155</c:v>
                </c:pt>
                <c:pt idx="3000">
                  <c:v>814.88714803988148</c:v>
                </c:pt>
                <c:pt idx="3001">
                  <c:v>815.15869240151153</c:v>
                </c:pt>
                <c:pt idx="3002">
                  <c:v>815.43023676314147</c:v>
                </c:pt>
                <c:pt idx="3003">
                  <c:v>815.70178112477151</c:v>
                </c:pt>
                <c:pt idx="3004">
                  <c:v>815.97332548640145</c:v>
                </c:pt>
                <c:pt idx="3005">
                  <c:v>816.2448698480315</c:v>
                </c:pt>
                <c:pt idx="3006">
                  <c:v>816.51641420966155</c:v>
                </c:pt>
                <c:pt idx="3007">
                  <c:v>816.78795857129148</c:v>
                </c:pt>
                <c:pt idx="3008">
                  <c:v>817.05950293292153</c:v>
                </c:pt>
                <c:pt idx="3009">
                  <c:v>817.33104729455147</c:v>
                </c:pt>
                <c:pt idx="3010">
                  <c:v>817.60259165618152</c:v>
                </c:pt>
                <c:pt idx="3011">
                  <c:v>817.87413601781145</c:v>
                </c:pt>
                <c:pt idx="3012">
                  <c:v>818.1456803794415</c:v>
                </c:pt>
                <c:pt idx="3013">
                  <c:v>818.41722474107155</c:v>
                </c:pt>
                <c:pt idx="3014">
                  <c:v>818.68876910270149</c:v>
                </c:pt>
                <c:pt idx="3015">
                  <c:v>818.96031346433153</c:v>
                </c:pt>
                <c:pt idx="3016">
                  <c:v>819.23185782596147</c:v>
                </c:pt>
                <c:pt idx="3017">
                  <c:v>819.50340218759152</c:v>
                </c:pt>
                <c:pt idx="3018">
                  <c:v>819.77494654922145</c:v>
                </c:pt>
                <c:pt idx="3019">
                  <c:v>820.0464909108515</c:v>
                </c:pt>
                <c:pt idx="3020">
                  <c:v>820.31803527248144</c:v>
                </c:pt>
                <c:pt idx="3021">
                  <c:v>820.58957963411149</c:v>
                </c:pt>
                <c:pt idx="3022">
                  <c:v>820.86112399574154</c:v>
                </c:pt>
                <c:pt idx="3023">
                  <c:v>821.13266835737147</c:v>
                </c:pt>
                <c:pt idx="3024">
                  <c:v>821.40421271900152</c:v>
                </c:pt>
                <c:pt idx="3025">
                  <c:v>821.67575708063146</c:v>
                </c:pt>
                <c:pt idx="3026">
                  <c:v>821.94730144226151</c:v>
                </c:pt>
                <c:pt idx="3027">
                  <c:v>822.21884580389144</c:v>
                </c:pt>
                <c:pt idx="3028">
                  <c:v>822.49039016552149</c:v>
                </c:pt>
                <c:pt idx="3029">
                  <c:v>822.76193452715154</c:v>
                </c:pt>
                <c:pt idx="3030">
                  <c:v>823.03347888878147</c:v>
                </c:pt>
                <c:pt idx="3031">
                  <c:v>823.30502325041152</c:v>
                </c:pt>
                <c:pt idx="3032">
                  <c:v>823.57656761204146</c:v>
                </c:pt>
                <c:pt idx="3033">
                  <c:v>823.84811197367151</c:v>
                </c:pt>
                <c:pt idx="3034">
                  <c:v>824.11965633530144</c:v>
                </c:pt>
                <c:pt idx="3035">
                  <c:v>824.39120069693149</c:v>
                </c:pt>
                <c:pt idx="3036">
                  <c:v>824.66274505856154</c:v>
                </c:pt>
                <c:pt idx="3037">
                  <c:v>824.93428942019148</c:v>
                </c:pt>
                <c:pt idx="3038">
                  <c:v>825.20583378182153</c:v>
                </c:pt>
                <c:pt idx="3039">
                  <c:v>825.47737814345146</c:v>
                </c:pt>
                <c:pt idx="3040">
                  <c:v>825.74892250508151</c:v>
                </c:pt>
                <c:pt idx="3041">
                  <c:v>826.02046686671144</c:v>
                </c:pt>
                <c:pt idx="3042">
                  <c:v>826.29201122834149</c:v>
                </c:pt>
                <c:pt idx="3043">
                  <c:v>826.56355558997154</c:v>
                </c:pt>
                <c:pt idx="3044">
                  <c:v>826.83509995160148</c:v>
                </c:pt>
                <c:pt idx="3045">
                  <c:v>827.10664431323153</c:v>
                </c:pt>
                <c:pt idx="3046">
                  <c:v>827.37818867486146</c:v>
                </c:pt>
                <c:pt idx="3047">
                  <c:v>827.64973303649151</c:v>
                </c:pt>
                <c:pt idx="3048">
                  <c:v>827.92127739812145</c:v>
                </c:pt>
                <c:pt idx="3049">
                  <c:v>828.1928217597515</c:v>
                </c:pt>
                <c:pt idx="3050">
                  <c:v>828.46436612138154</c:v>
                </c:pt>
                <c:pt idx="3051">
                  <c:v>828.73591048301148</c:v>
                </c:pt>
                <c:pt idx="3052">
                  <c:v>829.00745484464153</c:v>
                </c:pt>
                <c:pt idx="3053">
                  <c:v>829.27899920627146</c:v>
                </c:pt>
                <c:pt idx="3054">
                  <c:v>829.55054356790151</c:v>
                </c:pt>
                <c:pt idx="3055">
                  <c:v>829.82208792953145</c:v>
                </c:pt>
                <c:pt idx="3056">
                  <c:v>830.0936322911615</c:v>
                </c:pt>
                <c:pt idx="3057">
                  <c:v>830.36517665279155</c:v>
                </c:pt>
                <c:pt idx="3058">
                  <c:v>830.63672101442148</c:v>
                </c:pt>
                <c:pt idx="3059">
                  <c:v>830.90826537605153</c:v>
                </c:pt>
                <c:pt idx="3060">
                  <c:v>831.17980973768147</c:v>
                </c:pt>
                <c:pt idx="3061">
                  <c:v>831.45135409931152</c:v>
                </c:pt>
                <c:pt idx="3062">
                  <c:v>831.72289846094145</c:v>
                </c:pt>
                <c:pt idx="3063">
                  <c:v>831.9944428225715</c:v>
                </c:pt>
                <c:pt idx="3064">
                  <c:v>832.26598718420155</c:v>
                </c:pt>
                <c:pt idx="3065">
                  <c:v>832.53753154583148</c:v>
                </c:pt>
                <c:pt idx="3066">
                  <c:v>832.80907590746153</c:v>
                </c:pt>
                <c:pt idx="3067">
                  <c:v>833.08062026909147</c:v>
                </c:pt>
                <c:pt idx="3068">
                  <c:v>833.35216463072152</c:v>
                </c:pt>
                <c:pt idx="3069">
                  <c:v>833.62370899235145</c:v>
                </c:pt>
                <c:pt idx="3070">
                  <c:v>833.8952533539815</c:v>
                </c:pt>
                <c:pt idx="3071">
                  <c:v>834.16679771561155</c:v>
                </c:pt>
                <c:pt idx="3072">
                  <c:v>834.43834207724149</c:v>
                </c:pt>
                <c:pt idx="3073">
                  <c:v>834.70988643887154</c:v>
                </c:pt>
                <c:pt idx="3074">
                  <c:v>834.98143080050147</c:v>
                </c:pt>
                <c:pt idx="3075">
                  <c:v>835.25297516213152</c:v>
                </c:pt>
                <c:pt idx="3076">
                  <c:v>835.52451952376146</c:v>
                </c:pt>
                <c:pt idx="3077">
                  <c:v>835.7960638853915</c:v>
                </c:pt>
                <c:pt idx="3078">
                  <c:v>836.06760824702144</c:v>
                </c:pt>
                <c:pt idx="3079">
                  <c:v>836.33915260865149</c:v>
                </c:pt>
                <c:pt idx="3080">
                  <c:v>836.61069697028154</c:v>
                </c:pt>
                <c:pt idx="3081">
                  <c:v>836.88224133191147</c:v>
                </c:pt>
                <c:pt idx="3082">
                  <c:v>837.15378569354152</c:v>
                </c:pt>
                <c:pt idx="3083">
                  <c:v>837.42533005517146</c:v>
                </c:pt>
                <c:pt idx="3084">
                  <c:v>837.69687441680151</c:v>
                </c:pt>
                <c:pt idx="3085">
                  <c:v>837.96841877843144</c:v>
                </c:pt>
                <c:pt idx="3086">
                  <c:v>838.23996314006149</c:v>
                </c:pt>
                <c:pt idx="3087">
                  <c:v>838.51150750169154</c:v>
                </c:pt>
                <c:pt idx="3088">
                  <c:v>838.78305186332148</c:v>
                </c:pt>
                <c:pt idx="3089">
                  <c:v>839.05459622495152</c:v>
                </c:pt>
                <c:pt idx="3090">
                  <c:v>839.32614058658146</c:v>
                </c:pt>
                <c:pt idx="3091">
                  <c:v>839.59768494821151</c:v>
                </c:pt>
                <c:pt idx="3092">
                  <c:v>839.86922930984144</c:v>
                </c:pt>
                <c:pt idx="3093">
                  <c:v>840.14077367147149</c:v>
                </c:pt>
                <c:pt idx="3094">
                  <c:v>840.41231803310154</c:v>
                </c:pt>
                <c:pt idx="3095">
                  <c:v>840.68386239473148</c:v>
                </c:pt>
                <c:pt idx="3096">
                  <c:v>840.95540675636153</c:v>
                </c:pt>
                <c:pt idx="3097">
                  <c:v>841.22695111799146</c:v>
                </c:pt>
                <c:pt idx="3098">
                  <c:v>841.49849547962151</c:v>
                </c:pt>
                <c:pt idx="3099">
                  <c:v>841.77003984125145</c:v>
                </c:pt>
                <c:pt idx="3100">
                  <c:v>842.0415842028815</c:v>
                </c:pt>
                <c:pt idx="3101">
                  <c:v>842.31312856451154</c:v>
                </c:pt>
                <c:pt idx="3102">
                  <c:v>842.58467292614148</c:v>
                </c:pt>
                <c:pt idx="3103">
                  <c:v>842.85621728777153</c:v>
                </c:pt>
                <c:pt idx="3104">
                  <c:v>843.12776164940146</c:v>
                </c:pt>
                <c:pt idx="3105">
                  <c:v>843.39930601103151</c:v>
                </c:pt>
                <c:pt idx="3106">
                  <c:v>843.67085037266145</c:v>
                </c:pt>
                <c:pt idx="3107">
                  <c:v>843.9423947342915</c:v>
                </c:pt>
                <c:pt idx="3108">
                  <c:v>844.21393909592155</c:v>
                </c:pt>
                <c:pt idx="3109">
                  <c:v>844.48548345755148</c:v>
                </c:pt>
                <c:pt idx="3110">
                  <c:v>844.75702781918153</c:v>
                </c:pt>
                <c:pt idx="3111">
                  <c:v>845.02857218081147</c:v>
                </c:pt>
                <c:pt idx="3112">
                  <c:v>845.30011654244151</c:v>
                </c:pt>
                <c:pt idx="3113">
                  <c:v>845.57166090407145</c:v>
                </c:pt>
                <c:pt idx="3114">
                  <c:v>845.8432052657015</c:v>
                </c:pt>
                <c:pt idx="3115">
                  <c:v>846.11474962733155</c:v>
                </c:pt>
                <c:pt idx="3116">
                  <c:v>846.38629398896148</c:v>
                </c:pt>
                <c:pt idx="3117">
                  <c:v>846.65783835059153</c:v>
                </c:pt>
                <c:pt idx="3118">
                  <c:v>846.92938271222147</c:v>
                </c:pt>
                <c:pt idx="3119">
                  <c:v>847.20092707385152</c:v>
                </c:pt>
                <c:pt idx="3120">
                  <c:v>847.47247143548145</c:v>
                </c:pt>
                <c:pt idx="3121">
                  <c:v>847.7440157971115</c:v>
                </c:pt>
                <c:pt idx="3122">
                  <c:v>848.01556015874155</c:v>
                </c:pt>
                <c:pt idx="3123">
                  <c:v>848.28710452037149</c:v>
                </c:pt>
                <c:pt idx="3124">
                  <c:v>848.55864888200153</c:v>
                </c:pt>
                <c:pt idx="3125">
                  <c:v>848.83019324363147</c:v>
                </c:pt>
                <c:pt idx="3126">
                  <c:v>849.10173760526152</c:v>
                </c:pt>
                <c:pt idx="3127">
                  <c:v>849.37328196689145</c:v>
                </c:pt>
                <c:pt idx="3128">
                  <c:v>849.6448263285215</c:v>
                </c:pt>
                <c:pt idx="3129">
                  <c:v>849.91637069015144</c:v>
                </c:pt>
                <c:pt idx="3130">
                  <c:v>850.18791505178149</c:v>
                </c:pt>
                <c:pt idx="3131">
                  <c:v>850.45945941341154</c:v>
                </c:pt>
                <c:pt idx="3132">
                  <c:v>850.73100377504147</c:v>
                </c:pt>
                <c:pt idx="3133">
                  <c:v>851.00254813667152</c:v>
                </c:pt>
                <c:pt idx="3134">
                  <c:v>851.27409249830146</c:v>
                </c:pt>
                <c:pt idx="3135">
                  <c:v>851.54563685993151</c:v>
                </c:pt>
                <c:pt idx="3136">
                  <c:v>851.81718122156144</c:v>
                </c:pt>
                <c:pt idx="3137">
                  <c:v>852.08872558319149</c:v>
                </c:pt>
                <c:pt idx="3138">
                  <c:v>852.36026994482154</c:v>
                </c:pt>
                <c:pt idx="3139">
                  <c:v>852.63181430645147</c:v>
                </c:pt>
                <c:pt idx="3140">
                  <c:v>852.90335866808152</c:v>
                </c:pt>
                <c:pt idx="3141">
                  <c:v>853.17490302971146</c:v>
                </c:pt>
                <c:pt idx="3142">
                  <c:v>853.44644739134151</c:v>
                </c:pt>
                <c:pt idx="3143">
                  <c:v>853.71799175297144</c:v>
                </c:pt>
                <c:pt idx="3144">
                  <c:v>853.98953611460149</c:v>
                </c:pt>
                <c:pt idx="3145">
                  <c:v>854.26108047623154</c:v>
                </c:pt>
                <c:pt idx="3146">
                  <c:v>854.53262483786148</c:v>
                </c:pt>
                <c:pt idx="3147">
                  <c:v>854.80416919949153</c:v>
                </c:pt>
                <c:pt idx="3148">
                  <c:v>855.07571356112146</c:v>
                </c:pt>
                <c:pt idx="3149">
                  <c:v>855.34725792275151</c:v>
                </c:pt>
                <c:pt idx="3150">
                  <c:v>855.61880228438145</c:v>
                </c:pt>
                <c:pt idx="3151">
                  <c:v>855.89034664601149</c:v>
                </c:pt>
                <c:pt idx="3152">
                  <c:v>856.16189100764154</c:v>
                </c:pt>
                <c:pt idx="3153">
                  <c:v>856.43343536927148</c:v>
                </c:pt>
                <c:pt idx="3154">
                  <c:v>856.70497973090153</c:v>
                </c:pt>
                <c:pt idx="3155">
                  <c:v>856.97652409253146</c:v>
                </c:pt>
                <c:pt idx="3156">
                  <c:v>857.24806845416151</c:v>
                </c:pt>
                <c:pt idx="3157">
                  <c:v>857.51961281579145</c:v>
                </c:pt>
                <c:pt idx="3158">
                  <c:v>857.7911571774215</c:v>
                </c:pt>
                <c:pt idx="3159">
                  <c:v>858.06270153905155</c:v>
                </c:pt>
                <c:pt idx="3160">
                  <c:v>858.33424590068148</c:v>
                </c:pt>
                <c:pt idx="3161">
                  <c:v>858.60579026231153</c:v>
                </c:pt>
                <c:pt idx="3162">
                  <c:v>858.87733462394146</c:v>
                </c:pt>
                <c:pt idx="3163">
                  <c:v>859.14887898557151</c:v>
                </c:pt>
                <c:pt idx="3164">
                  <c:v>859.42042334720145</c:v>
                </c:pt>
                <c:pt idx="3165">
                  <c:v>859.6919677088315</c:v>
                </c:pt>
                <c:pt idx="3166">
                  <c:v>859.96351207046155</c:v>
                </c:pt>
                <c:pt idx="3167">
                  <c:v>860.23505643209148</c:v>
                </c:pt>
                <c:pt idx="3168">
                  <c:v>860.50660079372153</c:v>
                </c:pt>
                <c:pt idx="3169">
                  <c:v>860.77814515535147</c:v>
                </c:pt>
                <c:pt idx="3170">
                  <c:v>861.04968951698152</c:v>
                </c:pt>
                <c:pt idx="3171">
                  <c:v>861.32123387861145</c:v>
                </c:pt>
                <c:pt idx="3172">
                  <c:v>861.5927782402415</c:v>
                </c:pt>
                <c:pt idx="3173">
                  <c:v>861.86432260187155</c:v>
                </c:pt>
                <c:pt idx="3174">
                  <c:v>862.13586696350148</c:v>
                </c:pt>
                <c:pt idx="3175">
                  <c:v>862.40741132513153</c:v>
                </c:pt>
                <c:pt idx="3176">
                  <c:v>862.67895568676147</c:v>
                </c:pt>
                <c:pt idx="3177">
                  <c:v>862.95050004839152</c:v>
                </c:pt>
                <c:pt idx="3178">
                  <c:v>863.22204441002145</c:v>
                </c:pt>
                <c:pt idx="3179">
                  <c:v>863.4935887716515</c:v>
                </c:pt>
                <c:pt idx="3180">
                  <c:v>863.76513313328155</c:v>
                </c:pt>
                <c:pt idx="3181">
                  <c:v>864.03667749491149</c:v>
                </c:pt>
                <c:pt idx="3182">
                  <c:v>864.30822185654154</c:v>
                </c:pt>
                <c:pt idx="3183">
                  <c:v>864.57976621817147</c:v>
                </c:pt>
                <c:pt idx="3184">
                  <c:v>864.85131057980152</c:v>
                </c:pt>
                <c:pt idx="3185">
                  <c:v>865.12285494143146</c:v>
                </c:pt>
                <c:pt idx="3186">
                  <c:v>865.3943993030615</c:v>
                </c:pt>
                <c:pt idx="3187">
                  <c:v>865.66594366469144</c:v>
                </c:pt>
                <c:pt idx="3188">
                  <c:v>865.93748802632149</c:v>
                </c:pt>
                <c:pt idx="3189">
                  <c:v>866.20903238795154</c:v>
                </c:pt>
                <c:pt idx="3190">
                  <c:v>866.48057674958147</c:v>
                </c:pt>
                <c:pt idx="3191">
                  <c:v>866.75212111121152</c:v>
                </c:pt>
                <c:pt idx="3192">
                  <c:v>867.02366547284146</c:v>
                </c:pt>
                <c:pt idx="3193">
                  <c:v>867.29520983447151</c:v>
                </c:pt>
                <c:pt idx="3194">
                  <c:v>867.56675419610144</c:v>
                </c:pt>
                <c:pt idx="3195">
                  <c:v>867.83829855773149</c:v>
                </c:pt>
                <c:pt idx="3196">
                  <c:v>868.10984291936154</c:v>
                </c:pt>
                <c:pt idx="3197">
                  <c:v>868.38138728099148</c:v>
                </c:pt>
                <c:pt idx="3198">
                  <c:v>868.65293164262152</c:v>
                </c:pt>
                <c:pt idx="3199">
                  <c:v>868.92447600425146</c:v>
                </c:pt>
                <c:pt idx="3200">
                  <c:v>869.19602036588151</c:v>
                </c:pt>
                <c:pt idx="3201">
                  <c:v>869.46756472751144</c:v>
                </c:pt>
                <c:pt idx="3202">
                  <c:v>869.73910908914149</c:v>
                </c:pt>
                <c:pt idx="3203">
                  <c:v>870.01065345077154</c:v>
                </c:pt>
                <c:pt idx="3204">
                  <c:v>870.28219781240148</c:v>
                </c:pt>
                <c:pt idx="3205">
                  <c:v>870.55374217403153</c:v>
                </c:pt>
                <c:pt idx="3206">
                  <c:v>870.82528653566146</c:v>
                </c:pt>
                <c:pt idx="3207">
                  <c:v>871.09683089729151</c:v>
                </c:pt>
                <c:pt idx="3208">
                  <c:v>871.36837525892145</c:v>
                </c:pt>
                <c:pt idx="3209">
                  <c:v>871.6399196205515</c:v>
                </c:pt>
                <c:pt idx="3210">
                  <c:v>871.91146398218154</c:v>
                </c:pt>
                <c:pt idx="3211">
                  <c:v>872.18300834381148</c:v>
                </c:pt>
                <c:pt idx="3212">
                  <c:v>872.45455270544153</c:v>
                </c:pt>
                <c:pt idx="3213">
                  <c:v>872.72609706707146</c:v>
                </c:pt>
                <c:pt idx="3214">
                  <c:v>872.99764142870151</c:v>
                </c:pt>
                <c:pt idx="3215">
                  <c:v>873.26918579033145</c:v>
                </c:pt>
                <c:pt idx="3216">
                  <c:v>873.5407301519615</c:v>
                </c:pt>
                <c:pt idx="3217">
                  <c:v>873.81227451359155</c:v>
                </c:pt>
                <c:pt idx="3218">
                  <c:v>874.08381887522148</c:v>
                </c:pt>
                <c:pt idx="3219">
                  <c:v>874.35536323685153</c:v>
                </c:pt>
                <c:pt idx="3220">
                  <c:v>874.62690759848147</c:v>
                </c:pt>
                <c:pt idx="3221">
                  <c:v>874.89845196011152</c:v>
                </c:pt>
                <c:pt idx="3222">
                  <c:v>875.16999632174145</c:v>
                </c:pt>
                <c:pt idx="3223">
                  <c:v>875.4415406833715</c:v>
                </c:pt>
                <c:pt idx="3224">
                  <c:v>875.71308504500155</c:v>
                </c:pt>
                <c:pt idx="3225">
                  <c:v>875.98462940663148</c:v>
                </c:pt>
                <c:pt idx="3226">
                  <c:v>876.25617376826153</c:v>
                </c:pt>
                <c:pt idx="3227">
                  <c:v>876.52771812989147</c:v>
                </c:pt>
                <c:pt idx="3228">
                  <c:v>876.79926249152152</c:v>
                </c:pt>
                <c:pt idx="3229">
                  <c:v>877.07080685315145</c:v>
                </c:pt>
                <c:pt idx="3230">
                  <c:v>877.3423512147815</c:v>
                </c:pt>
                <c:pt idx="3231">
                  <c:v>877.61389557641155</c:v>
                </c:pt>
                <c:pt idx="3232">
                  <c:v>877.88543993804149</c:v>
                </c:pt>
                <c:pt idx="3233">
                  <c:v>878.15698429967154</c:v>
                </c:pt>
                <c:pt idx="3234">
                  <c:v>878.42852866130147</c:v>
                </c:pt>
                <c:pt idx="3235">
                  <c:v>878.70007302293152</c:v>
                </c:pt>
                <c:pt idx="3236">
                  <c:v>878.97161738456145</c:v>
                </c:pt>
                <c:pt idx="3237">
                  <c:v>879.2431617461915</c:v>
                </c:pt>
                <c:pt idx="3238">
                  <c:v>879.51470610782144</c:v>
                </c:pt>
                <c:pt idx="3239">
                  <c:v>879.78625046945149</c:v>
                </c:pt>
                <c:pt idx="3240">
                  <c:v>880.05779483108154</c:v>
                </c:pt>
                <c:pt idx="3241">
                  <c:v>880.32933919271147</c:v>
                </c:pt>
                <c:pt idx="3242">
                  <c:v>880.60088355434152</c:v>
                </c:pt>
                <c:pt idx="3243">
                  <c:v>880.87242791597146</c:v>
                </c:pt>
                <c:pt idx="3244">
                  <c:v>881.14397227760151</c:v>
                </c:pt>
                <c:pt idx="3245">
                  <c:v>881.41551663923144</c:v>
                </c:pt>
                <c:pt idx="3246">
                  <c:v>881.68706100086149</c:v>
                </c:pt>
                <c:pt idx="3247">
                  <c:v>881.95860536249154</c:v>
                </c:pt>
                <c:pt idx="3248">
                  <c:v>882.23014972412147</c:v>
                </c:pt>
                <c:pt idx="3249">
                  <c:v>882.50169408575152</c:v>
                </c:pt>
                <c:pt idx="3250">
                  <c:v>882.77323844738146</c:v>
                </c:pt>
                <c:pt idx="3251">
                  <c:v>883.04478280901151</c:v>
                </c:pt>
                <c:pt idx="3252">
                  <c:v>883.31632717064144</c:v>
                </c:pt>
                <c:pt idx="3253">
                  <c:v>883.58787153227149</c:v>
                </c:pt>
                <c:pt idx="3254">
                  <c:v>883.85941589390154</c:v>
                </c:pt>
                <c:pt idx="3255">
                  <c:v>884.13096025553148</c:v>
                </c:pt>
                <c:pt idx="3256">
                  <c:v>884.40250461716153</c:v>
                </c:pt>
                <c:pt idx="3257">
                  <c:v>884.67404897879146</c:v>
                </c:pt>
                <c:pt idx="3258">
                  <c:v>884.94559334042151</c:v>
                </c:pt>
                <c:pt idx="3259">
                  <c:v>885.21713770205145</c:v>
                </c:pt>
                <c:pt idx="3260">
                  <c:v>885.48868206368149</c:v>
                </c:pt>
                <c:pt idx="3261">
                  <c:v>885.76022642531154</c:v>
                </c:pt>
                <c:pt idx="3262">
                  <c:v>886.03177078694148</c:v>
                </c:pt>
                <c:pt idx="3263">
                  <c:v>886.30331514857153</c:v>
                </c:pt>
                <c:pt idx="3264">
                  <c:v>886.57485951020146</c:v>
                </c:pt>
                <c:pt idx="3265">
                  <c:v>886.84640387183151</c:v>
                </c:pt>
                <c:pt idx="3266">
                  <c:v>887.11794823346145</c:v>
                </c:pt>
                <c:pt idx="3267">
                  <c:v>887.3894925950915</c:v>
                </c:pt>
                <c:pt idx="3268">
                  <c:v>887.66103695672155</c:v>
                </c:pt>
                <c:pt idx="3269">
                  <c:v>887.93258131835148</c:v>
                </c:pt>
                <c:pt idx="3270">
                  <c:v>888.20412567998153</c:v>
                </c:pt>
                <c:pt idx="3271">
                  <c:v>888.47567004161147</c:v>
                </c:pt>
                <c:pt idx="3272">
                  <c:v>888.74721440324151</c:v>
                </c:pt>
                <c:pt idx="3273">
                  <c:v>889.01875876487145</c:v>
                </c:pt>
                <c:pt idx="3274">
                  <c:v>889.2903031265015</c:v>
                </c:pt>
                <c:pt idx="3275">
                  <c:v>889.56184748813155</c:v>
                </c:pt>
                <c:pt idx="3276">
                  <c:v>889.83339184976148</c:v>
                </c:pt>
                <c:pt idx="3277">
                  <c:v>890.10493621139153</c:v>
                </c:pt>
                <c:pt idx="3278">
                  <c:v>890.37648057302147</c:v>
                </c:pt>
                <c:pt idx="3279">
                  <c:v>890.64802493465152</c:v>
                </c:pt>
                <c:pt idx="3280">
                  <c:v>890.91956929628145</c:v>
                </c:pt>
                <c:pt idx="3281">
                  <c:v>891.1911136579115</c:v>
                </c:pt>
                <c:pt idx="3282">
                  <c:v>891.46265801954155</c:v>
                </c:pt>
                <c:pt idx="3283">
                  <c:v>891.73420238117149</c:v>
                </c:pt>
                <c:pt idx="3284">
                  <c:v>892.00574674280153</c:v>
                </c:pt>
                <c:pt idx="3285">
                  <c:v>892.27729110443147</c:v>
                </c:pt>
                <c:pt idx="3286">
                  <c:v>892.54883546606152</c:v>
                </c:pt>
                <c:pt idx="3287">
                  <c:v>892.82037982769145</c:v>
                </c:pt>
                <c:pt idx="3288">
                  <c:v>893.0919241893215</c:v>
                </c:pt>
                <c:pt idx="3289">
                  <c:v>893.36346855095155</c:v>
                </c:pt>
                <c:pt idx="3290">
                  <c:v>893.63501291258149</c:v>
                </c:pt>
                <c:pt idx="3291">
                  <c:v>893.90655727421154</c:v>
                </c:pt>
                <c:pt idx="3292">
                  <c:v>894.17810163584147</c:v>
                </c:pt>
                <c:pt idx="3293">
                  <c:v>894.44964599747152</c:v>
                </c:pt>
                <c:pt idx="3294">
                  <c:v>894.72119035910146</c:v>
                </c:pt>
                <c:pt idx="3295">
                  <c:v>894.99273472073151</c:v>
                </c:pt>
                <c:pt idx="3296">
                  <c:v>895.26427908236144</c:v>
                </c:pt>
                <c:pt idx="3297">
                  <c:v>895.53582344399149</c:v>
                </c:pt>
                <c:pt idx="3298">
                  <c:v>895.80736780562154</c:v>
                </c:pt>
                <c:pt idx="3299">
                  <c:v>896.07891216725147</c:v>
                </c:pt>
                <c:pt idx="3300">
                  <c:v>896.35045652888152</c:v>
                </c:pt>
                <c:pt idx="3301">
                  <c:v>896.62200089051146</c:v>
                </c:pt>
                <c:pt idx="3302">
                  <c:v>896.89354525214151</c:v>
                </c:pt>
                <c:pt idx="3303">
                  <c:v>897.16508961377144</c:v>
                </c:pt>
                <c:pt idx="3304">
                  <c:v>897.43663397540149</c:v>
                </c:pt>
                <c:pt idx="3305">
                  <c:v>897.70817833703154</c:v>
                </c:pt>
                <c:pt idx="3306">
                  <c:v>897.97972269866148</c:v>
                </c:pt>
                <c:pt idx="3307">
                  <c:v>898.25126706029153</c:v>
                </c:pt>
                <c:pt idx="3308">
                  <c:v>898.52281142192146</c:v>
                </c:pt>
                <c:pt idx="3309">
                  <c:v>898.79435578355151</c:v>
                </c:pt>
                <c:pt idx="3310">
                  <c:v>899.06590014518144</c:v>
                </c:pt>
                <c:pt idx="3311">
                  <c:v>899.33744450681149</c:v>
                </c:pt>
                <c:pt idx="3312">
                  <c:v>899.60898886844154</c:v>
                </c:pt>
                <c:pt idx="3313">
                  <c:v>899.88053323007148</c:v>
                </c:pt>
                <c:pt idx="3314">
                  <c:v>900.15207759170153</c:v>
                </c:pt>
                <c:pt idx="3315">
                  <c:v>900.42362195333146</c:v>
                </c:pt>
                <c:pt idx="3316">
                  <c:v>900.69516631496151</c:v>
                </c:pt>
                <c:pt idx="3317">
                  <c:v>900.96671067659145</c:v>
                </c:pt>
                <c:pt idx="3318">
                  <c:v>901.2382550382215</c:v>
                </c:pt>
                <c:pt idx="3319">
                  <c:v>901.50979939985154</c:v>
                </c:pt>
                <c:pt idx="3320">
                  <c:v>901.78134376148148</c:v>
                </c:pt>
                <c:pt idx="3321">
                  <c:v>902.05288812311153</c:v>
                </c:pt>
                <c:pt idx="3322">
                  <c:v>902.32443248474146</c:v>
                </c:pt>
                <c:pt idx="3323">
                  <c:v>902.59597684637151</c:v>
                </c:pt>
                <c:pt idx="3324">
                  <c:v>902.86752120800145</c:v>
                </c:pt>
                <c:pt idx="3325">
                  <c:v>903.1390655696315</c:v>
                </c:pt>
                <c:pt idx="3326">
                  <c:v>903.41060993126155</c:v>
                </c:pt>
                <c:pt idx="3327">
                  <c:v>903.68215429289148</c:v>
                </c:pt>
                <c:pt idx="3328">
                  <c:v>903.95369865452153</c:v>
                </c:pt>
                <c:pt idx="3329">
                  <c:v>904.22524301615147</c:v>
                </c:pt>
                <c:pt idx="3330">
                  <c:v>904.49678737778152</c:v>
                </c:pt>
                <c:pt idx="3331">
                  <c:v>904.76833173941145</c:v>
                </c:pt>
                <c:pt idx="3332">
                  <c:v>905.0398761010415</c:v>
                </c:pt>
                <c:pt idx="3333">
                  <c:v>905.31142046267155</c:v>
                </c:pt>
                <c:pt idx="3334">
                  <c:v>905.58296482430148</c:v>
                </c:pt>
                <c:pt idx="3335">
                  <c:v>905.85450918593153</c:v>
                </c:pt>
                <c:pt idx="3336">
                  <c:v>906.12605354756147</c:v>
                </c:pt>
                <c:pt idx="3337">
                  <c:v>906.39759790919152</c:v>
                </c:pt>
                <c:pt idx="3338">
                  <c:v>906.66914227082145</c:v>
                </c:pt>
                <c:pt idx="3339">
                  <c:v>906.9406866324515</c:v>
                </c:pt>
                <c:pt idx="3340">
                  <c:v>907.21223099408155</c:v>
                </c:pt>
                <c:pt idx="3341">
                  <c:v>907.48377535571149</c:v>
                </c:pt>
                <c:pt idx="3342">
                  <c:v>907.75531971734154</c:v>
                </c:pt>
                <c:pt idx="3343">
                  <c:v>908.02686407897147</c:v>
                </c:pt>
                <c:pt idx="3344">
                  <c:v>908.29840844060152</c:v>
                </c:pt>
                <c:pt idx="3345">
                  <c:v>908.56995280223146</c:v>
                </c:pt>
                <c:pt idx="3346">
                  <c:v>908.8414971638615</c:v>
                </c:pt>
                <c:pt idx="3347">
                  <c:v>909.11304152549155</c:v>
                </c:pt>
                <c:pt idx="3348">
                  <c:v>909.38458588712149</c:v>
                </c:pt>
                <c:pt idx="3349">
                  <c:v>909.65613024875154</c:v>
                </c:pt>
                <c:pt idx="3350">
                  <c:v>909.92767461038147</c:v>
                </c:pt>
                <c:pt idx="3351">
                  <c:v>910.19921897201152</c:v>
                </c:pt>
                <c:pt idx="3352">
                  <c:v>910.47076333364146</c:v>
                </c:pt>
                <c:pt idx="3353">
                  <c:v>910.74230769527151</c:v>
                </c:pt>
                <c:pt idx="3354">
                  <c:v>911.01385205690144</c:v>
                </c:pt>
                <c:pt idx="3355">
                  <c:v>911.28539641853149</c:v>
                </c:pt>
                <c:pt idx="3356">
                  <c:v>911.55694078016154</c:v>
                </c:pt>
                <c:pt idx="3357">
                  <c:v>911.82848514179148</c:v>
                </c:pt>
                <c:pt idx="3358">
                  <c:v>912.10002950342152</c:v>
                </c:pt>
                <c:pt idx="3359">
                  <c:v>912.37157386505146</c:v>
                </c:pt>
                <c:pt idx="3360">
                  <c:v>912.64311822668151</c:v>
                </c:pt>
                <c:pt idx="3361">
                  <c:v>912.91466258831144</c:v>
                </c:pt>
                <c:pt idx="3362">
                  <c:v>913.18620694994149</c:v>
                </c:pt>
                <c:pt idx="3363">
                  <c:v>913.45775131157154</c:v>
                </c:pt>
                <c:pt idx="3364">
                  <c:v>913.72929567320148</c:v>
                </c:pt>
                <c:pt idx="3365">
                  <c:v>914.00084003483153</c:v>
                </c:pt>
                <c:pt idx="3366">
                  <c:v>914.27238439646146</c:v>
                </c:pt>
                <c:pt idx="3367">
                  <c:v>914.54392875809151</c:v>
                </c:pt>
                <c:pt idx="3368">
                  <c:v>914.81547311972145</c:v>
                </c:pt>
                <c:pt idx="3369">
                  <c:v>915.0870174813515</c:v>
                </c:pt>
                <c:pt idx="3370">
                  <c:v>915.35856184298154</c:v>
                </c:pt>
                <c:pt idx="3371">
                  <c:v>915.63010620461148</c:v>
                </c:pt>
                <c:pt idx="3372">
                  <c:v>915.90165056624153</c:v>
                </c:pt>
                <c:pt idx="3373">
                  <c:v>916.17319492787146</c:v>
                </c:pt>
                <c:pt idx="3374">
                  <c:v>916.44473928950151</c:v>
                </c:pt>
                <c:pt idx="3375">
                  <c:v>916.71628365113145</c:v>
                </c:pt>
                <c:pt idx="3376">
                  <c:v>916.9878280127615</c:v>
                </c:pt>
                <c:pt idx="3377">
                  <c:v>917.25937237439155</c:v>
                </c:pt>
                <c:pt idx="3378">
                  <c:v>917.53091673602148</c:v>
                </c:pt>
                <c:pt idx="3379">
                  <c:v>917.80246109765153</c:v>
                </c:pt>
                <c:pt idx="3380">
                  <c:v>918.07400545928147</c:v>
                </c:pt>
                <c:pt idx="3381">
                  <c:v>918.34554982091151</c:v>
                </c:pt>
                <c:pt idx="3382">
                  <c:v>918.61709418254145</c:v>
                </c:pt>
                <c:pt idx="3383">
                  <c:v>918.8886385441715</c:v>
                </c:pt>
                <c:pt idx="3384">
                  <c:v>919.16018290580155</c:v>
                </c:pt>
                <c:pt idx="3385">
                  <c:v>919.43172726743148</c:v>
                </c:pt>
                <c:pt idx="3386">
                  <c:v>919.70327162906153</c:v>
                </c:pt>
                <c:pt idx="3387">
                  <c:v>919.97481599069147</c:v>
                </c:pt>
                <c:pt idx="3388">
                  <c:v>920.24636035232152</c:v>
                </c:pt>
                <c:pt idx="3389">
                  <c:v>920.51790471395145</c:v>
                </c:pt>
                <c:pt idx="3390">
                  <c:v>920.7894490755815</c:v>
                </c:pt>
                <c:pt idx="3391">
                  <c:v>921.06099343721155</c:v>
                </c:pt>
                <c:pt idx="3392">
                  <c:v>921.33253779884149</c:v>
                </c:pt>
                <c:pt idx="3393">
                  <c:v>921.60408216047153</c:v>
                </c:pt>
                <c:pt idx="3394">
                  <c:v>921.87562652210147</c:v>
                </c:pt>
                <c:pt idx="3395">
                  <c:v>922.14717088373152</c:v>
                </c:pt>
                <c:pt idx="3396">
                  <c:v>922.41871524536145</c:v>
                </c:pt>
                <c:pt idx="3397">
                  <c:v>922.6902596069915</c:v>
                </c:pt>
                <c:pt idx="3398">
                  <c:v>922.96180396862155</c:v>
                </c:pt>
                <c:pt idx="3399">
                  <c:v>923.23334833025149</c:v>
                </c:pt>
                <c:pt idx="3400">
                  <c:v>923.50489269188154</c:v>
                </c:pt>
                <c:pt idx="3401">
                  <c:v>923.77643705351147</c:v>
                </c:pt>
                <c:pt idx="3402">
                  <c:v>924.04798141514152</c:v>
                </c:pt>
                <c:pt idx="3403">
                  <c:v>924.31952577677146</c:v>
                </c:pt>
                <c:pt idx="3404">
                  <c:v>924.59107013840151</c:v>
                </c:pt>
                <c:pt idx="3405">
                  <c:v>924.86261450003144</c:v>
                </c:pt>
                <c:pt idx="3406">
                  <c:v>925.13415886166149</c:v>
                </c:pt>
                <c:pt idx="3407">
                  <c:v>925.40570322329154</c:v>
                </c:pt>
                <c:pt idx="3408">
                  <c:v>925.67724758492147</c:v>
                </c:pt>
                <c:pt idx="3409">
                  <c:v>925.94879194655152</c:v>
                </c:pt>
                <c:pt idx="3410">
                  <c:v>926.22033630818146</c:v>
                </c:pt>
                <c:pt idx="3411">
                  <c:v>926.49188066981151</c:v>
                </c:pt>
                <c:pt idx="3412">
                  <c:v>926.76342503144144</c:v>
                </c:pt>
                <c:pt idx="3413">
                  <c:v>927.03496939307149</c:v>
                </c:pt>
                <c:pt idx="3414">
                  <c:v>927.30651375470154</c:v>
                </c:pt>
                <c:pt idx="3415">
                  <c:v>927.57805811633148</c:v>
                </c:pt>
                <c:pt idx="3416">
                  <c:v>927.84960247796153</c:v>
                </c:pt>
                <c:pt idx="3417">
                  <c:v>928.12114683959146</c:v>
                </c:pt>
                <c:pt idx="3418">
                  <c:v>928.39269120122151</c:v>
                </c:pt>
                <c:pt idx="3419">
                  <c:v>928.66423556285145</c:v>
                </c:pt>
                <c:pt idx="3420">
                  <c:v>928.93577992448149</c:v>
                </c:pt>
                <c:pt idx="3421">
                  <c:v>929.20732428611154</c:v>
                </c:pt>
                <c:pt idx="3422">
                  <c:v>929.47886864774148</c:v>
                </c:pt>
                <c:pt idx="3423">
                  <c:v>929.75041300937153</c:v>
                </c:pt>
                <c:pt idx="3424">
                  <c:v>930.02195737100146</c:v>
                </c:pt>
                <c:pt idx="3425">
                  <c:v>930.29350173263151</c:v>
                </c:pt>
                <c:pt idx="3426">
                  <c:v>930.56504609426145</c:v>
                </c:pt>
                <c:pt idx="3427">
                  <c:v>930.8365904558915</c:v>
                </c:pt>
                <c:pt idx="3428">
                  <c:v>931.10813481752155</c:v>
                </c:pt>
                <c:pt idx="3429">
                  <c:v>931.37967917915148</c:v>
                </c:pt>
                <c:pt idx="3430">
                  <c:v>931.65122354078153</c:v>
                </c:pt>
                <c:pt idx="3431">
                  <c:v>931.92276790241147</c:v>
                </c:pt>
                <c:pt idx="3432">
                  <c:v>932.19431226404151</c:v>
                </c:pt>
                <c:pt idx="3433">
                  <c:v>932.46585662567145</c:v>
                </c:pt>
                <c:pt idx="3434">
                  <c:v>932.7374009873015</c:v>
                </c:pt>
                <c:pt idx="3435">
                  <c:v>933.00894534893155</c:v>
                </c:pt>
                <c:pt idx="3436">
                  <c:v>933.28048971056148</c:v>
                </c:pt>
                <c:pt idx="3437">
                  <c:v>933.55203407219153</c:v>
                </c:pt>
                <c:pt idx="3438">
                  <c:v>933.82357843382147</c:v>
                </c:pt>
                <c:pt idx="3439">
                  <c:v>934.09512279545152</c:v>
                </c:pt>
                <c:pt idx="3440">
                  <c:v>934.36666715708145</c:v>
                </c:pt>
                <c:pt idx="3441">
                  <c:v>934.6382115187115</c:v>
                </c:pt>
                <c:pt idx="3442">
                  <c:v>934.90975588034155</c:v>
                </c:pt>
                <c:pt idx="3443">
                  <c:v>935.18130024197148</c:v>
                </c:pt>
                <c:pt idx="3444">
                  <c:v>935.45284460360153</c:v>
                </c:pt>
                <c:pt idx="3445">
                  <c:v>935.72438896523147</c:v>
                </c:pt>
                <c:pt idx="3446">
                  <c:v>935.99593332686152</c:v>
                </c:pt>
                <c:pt idx="3447">
                  <c:v>936.26747768849145</c:v>
                </c:pt>
                <c:pt idx="3448">
                  <c:v>936.5390220501215</c:v>
                </c:pt>
                <c:pt idx="3449">
                  <c:v>936.81056641175155</c:v>
                </c:pt>
                <c:pt idx="3450">
                  <c:v>937.08211077338149</c:v>
                </c:pt>
                <c:pt idx="3451">
                  <c:v>937.35365513501154</c:v>
                </c:pt>
                <c:pt idx="3452">
                  <c:v>937.62519949664147</c:v>
                </c:pt>
                <c:pt idx="3453">
                  <c:v>937.89674385827152</c:v>
                </c:pt>
                <c:pt idx="3454">
                  <c:v>938.16828821990146</c:v>
                </c:pt>
                <c:pt idx="3455">
                  <c:v>938.4398325815315</c:v>
                </c:pt>
                <c:pt idx="3456">
                  <c:v>938.71137694316155</c:v>
                </c:pt>
                <c:pt idx="3457">
                  <c:v>938.98292130479149</c:v>
                </c:pt>
                <c:pt idx="3458">
                  <c:v>939.25446566642154</c:v>
                </c:pt>
                <c:pt idx="3459">
                  <c:v>939.52601002805147</c:v>
                </c:pt>
                <c:pt idx="3460">
                  <c:v>939.79755438968152</c:v>
                </c:pt>
                <c:pt idx="3461">
                  <c:v>940.06909875131146</c:v>
                </c:pt>
                <c:pt idx="3462">
                  <c:v>940.34064311294151</c:v>
                </c:pt>
                <c:pt idx="3463">
                  <c:v>940.61218747457144</c:v>
                </c:pt>
                <c:pt idx="3464">
                  <c:v>940.88373183620149</c:v>
                </c:pt>
                <c:pt idx="3465">
                  <c:v>941.15527619783154</c:v>
                </c:pt>
                <c:pt idx="3466">
                  <c:v>941.42682055946148</c:v>
                </c:pt>
                <c:pt idx="3467">
                  <c:v>941.69836492109152</c:v>
                </c:pt>
                <c:pt idx="3468">
                  <c:v>941.96990928272146</c:v>
                </c:pt>
                <c:pt idx="3469">
                  <c:v>942.24145364435151</c:v>
                </c:pt>
                <c:pt idx="3470">
                  <c:v>942.51299800598144</c:v>
                </c:pt>
                <c:pt idx="3471">
                  <c:v>942.78454236761149</c:v>
                </c:pt>
                <c:pt idx="3472">
                  <c:v>943.05608672924154</c:v>
                </c:pt>
                <c:pt idx="3473">
                  <c:v>943.32763109087148</c:v>
                </c:pt>
                <c:pt idx="3474">
                  <c:v>943.59917545250153</c:v>
                </c:pt>
                <c:pt idx="3475">
                  <c:v>943.87071981413146</c:v>
                </c:pt>
                <c:pt idx="3476">
                  <c:v>944.14226417576151</c:v>
                </c:pt>
                <c:pt idx="3477">
                  <c:v>944.41380853739145</c:v>
                </c:pt>
                <c:pt idx="3478">
                  <c:v>944.6853528990215</c:v>
                </c:pt>
                <c:pt idx="3479">
                  <c:v>944.95689726065154</c:v>
                </c:pt>
                <c:pt idx="3480">
                  <c:v>945.22844162228148</c:v>
                </c:pt>
                <c:pt idx="3481">
                  <c:v>945.49998598391153</c:v>
                </c:pt>
                <c:pt idx="3482">
                  <c:v>945.77153034554146</c:v>
                </c:pt>
                <c:pt idx="3483">
                  <c:v>946.04307470717151</c:v>
                </c:pt>
                <c:pt idx="3484">
                  <c:v>946.31461906880145</c:v>
                </c:pt>
                <c:pt idx="3485">
                  <c:v>946.5861634304315</c:v>
                </c:pt>
                <c:pt idx="3486">
                  <c:v>946.85770779206155</c:v>
                </c:pt>
                <c:pt idx="3487">
                  <c:v>947.12925215369148</c:v>
                </c:pt>
                <c:pt idx="3488">
                  <c:v>947.40079651532153</c:v>
                </c:pt>
                <c:pt idx="3489">
                  <c:v>947.67234087695147</c:v>
                </c:pt>
                <c:pt idx="3490">
                  <c:v>947.94388523858152</c:v>
                </c:pt>
                <c:pt idx="3491">
                  <c:v>948.21542960021145</c:v>
                </c:pt>
                <c:pt idx="3492">
                  <c:v>948.4869739618415</c:v>
                </c:pt>
                <c:pt idx="3493">
                  <c:v>948.75851832347155</c:v>
                </c:pt>
                <c:pt idx="3494">
                  <c:v>949.03006268510148</c:v>
                </c:pt>
                <c:pt idx="3495">
                  <c:v>949.30160704673153</c:v>
                </c:pt>
                <c:pt idx="3496">
                  <c:v>949.57315140836147</c:v>
                </c:pt>
                <c:pt idx="3497">
                  <c:v>949.84469576999152</c:v>
                </c:pt>
                <c:pt idx="3498">
                  <c:v>950.11624013162145</c:v>
                </c:pt>
                <c:pt idx="3499">
                  <c:v>950.3877844932515</c:v>
                </c:pt>
                <c:pt idx="3500">
                  <c:v>950.65932885488155</c:v>
                </c:pt>
                <c:pt idx="3501">
                  <c:v>950.93087321651149</c:v>
                </c:pt>
                <c:pt idx="3502">
                  <c:v>951.20241757814154</c:v>
                </c:pt>
                <c:pt idx="3503">
                  <c:v>951.47396193977147</c:v>
                </c:pt>
                <c:pt idx="3504">
                  <c:v>951.74550630140152</c:v>
                </c:pt>
                <c:pt idx="3505">
                  <c:v>952.01705066303145</c:v>
                </c:pt>
                <c:pt idx="3506">
                  <c:v>952.2885950246615</c:v>
                </c:pt>
                <c:pt idx="3507">
                  <c:v>952.56013938629155</c:v>
                </c:pt>
                <c:pt idx="3508">
                  <c:v>952.83168374792149</c:v>
                </c:pt>
                <c:pt idx="3509">
                  <c:v>953.10322810955154</c:v>
                </c:pt>
                <c:pt idx="3510">
                  <c:v>953.37477247118147</c:v>
                </c:pt>
                <c:pt idx="3511">
                  <c:v>953.64631683281152</c:v>
                </c:pt>
                <c:pt idx="3512">
                  <c:v>953.91786119444146</c:v>
                </c:pt>
                <c:pt idx="3513">
                  <c:v>954.18940555607151</c:v>
                </c:pt>
                <c:pt idx="3514">
                  <c:v>954.46094991770144</c:v>
                </c:pt>
                <c:pt idx="3515">
                  <c:v>954.73249427933149</c:v>
                </c:pt>
                <c:pt idx="3516">
                  <c:v>955.00403864096154</c:v>
                </c:pt>
                <c:pt idx="3517">
                  <c:v>955.27558300259147</c:v>
                </c:pt>
                <c:pt idx="3518">
                  <c:v>955.54712736422152</c:v>
                </c:pt>
                <c:pt idx="3519">
                  <c:v>955.81867172585146</c:v>
                </c:pt>
                <c:pt idx="3520">
                  <c:v>956.09021608748151</c:v>
                </c:pt>
                <c:pt idx="3521">
                  <c:v>956.36176044911144</c:v>
                </c:pt>
                <c:pt idx="3522">
                  <c:v>956.63330481074149</c:v>
                </c:pt>
                <c:pt idx="3523">
                  <c:v>956.90484917237154</c:v>
                </c:pt>
                <c:pt idx="3524">
                  <c:v>957.17639353400148</c:v>
                </c:pt>
                <c:pt idx="3525">
                  <c:v>957.44793789563153</c:v>
                </c:pt>
                <c:pt idx="3526">
                  <c:v>957.71948225726146</c:v>
                </c:pt>
                <c:pt idx="3527">
                  <c:v>957.99102661889151</c:v>
                </c:pt>
                <c:pt idx="3528">
                  <c:v>958.26257098052145</c:v>
                </c:pt>
                <c:pt idx="3529">
                  <c:v>958.53411534215149</c:v>
                </c:pt>
                <c:pt idx="3530">
                  <c:v>958.80565970378154</c:v>
                </c:pt>
                <c:pt idx="3531">
                  <c:v>959.07720406541148</c:v>
                </c:pt>
                <c:pt idx="3532">
                  <c:v>959.34874842704153</c:v>
                </c:pt>
                <c:pt idx="3533">
                  <c:v>959.62029278867146</c:v>
                </c:pt>
                <c:pt idx="3534">
                  <c:v>959.89183715030151</c:v>
                </c:pt>
                <c:pt idx="3535">
                  <c:v>960.16338151193145</c:v>
                </c:pt>
                <c:pt idx="3536">
                  <c:v>960.4349258735615</c:v>
                </c:pt>
                <c:pt idx="3537">
                  <c:v>960.70647023519155</c:v>
                </c:pt>
                <c:pt idx="3538">
                  <c:v>960.97801459682148</c:v>
                </c:pt>
                <c:pt idx="3539">
                  <c:v>961.24955895845153</c:v>
                </c:pt>
                <c:pt idx="3540">
                  <c:v>961.52110332008147</c:v>
                </c:pt>
                <c:pt idx="3541">
                  <c:v>961.79264768171151</c:v>
                </c:pt>
                <c:pt idx="3542">
                  <c:v>962.06419204334145</c:v>
                </c:pt>
                <c:pt idx="3543">
                  <c:v>962.3357364049715</c:v>
                </c:pt>
                <c:pt idx="3544">
                  <c:v>962.60728076660155</c:v>
                </c:pt>
                <c:pt idx="3545">
                  <c:v>962.87882512823148</c:v>
                </c:pt>
                <c:pt idx="3546">
                  <c:v>963.15036948986153</c:v>
                </c:pt>
                <c:pt idx="3547">
                  <c:v>963.42191385149147</c:v>
                </c:pt>
                <c:pt idx="3548">
                  <c:v>963.69345821312152</c:v>
                </c:pt>
                <c:pt idx="3549">
                  <c:v>963.96500257475145</c:v>
                </c:pt>
                <c:pt idx="3550">
                  <c:v>964.2365469363815</c:v>
                </c:pt>
                <c:pt idx="3551">
                  <c:v>964.50809129801155</c:v>
                </c:pt>
                <c:pt idx="3552">
                  <c:v>964.77963565964149</c:v>
                </c:pt>
                <c:pt idx="3553">
                  <c:v>965.05118002127153</c:v>
                </c:pt>
                <c:pt idx="3554">
                  <c:v>965.32272438290147</c:v>
                </c:pt>
                <c:pt idx="3555">
                  <c:v>965.59426874453152</c:v>
                </c:pt>
                <c:pt idx="3556">
                  <c:v>965.86581310616145</c:v>
                </c:pt>
                <c:pt idx="3557">
                  <c:v>966.1373574677915</c:v>
                </c:pt>
                <c:pt idx="3558">
                  <c:v>966.40890182942155</c:v>
                </c:pt>
                <c:pt idx="3559">
                  <c:v>966.68044619105149</c:v>
                </c:pt>
                <c:pt idx="3560">
                  <c:v>966.95199055268154</c:v>
                </c:pt>
                <c:pt idx="3561">
                  <c:v>967.22353491431147</c:v>
                </c:pt>
                <c:pt idx="3562">
                  <c:v>967.49507927594152</c:v>
                </c:pt>
                <c:pt idx="3563">
                  <c:v>967.76662363757146</c:v>
                </c:pt>
                <c:pt idx="3564">
                  <c:v>968.03816799920151</c:v>
                </c:pt>
                <c:pt idx="3565">
                  <c:v>968.30971236083155</c:v>
                </c:pt>
                <c:pt idx="3566">
                  <c:v>968.58125672246149</c:v>
                </c:pt>
                <c:pt idx="3567">
                  <c:v>968.85280108409154</c:v>
                </c:pt>
                <c:pt idx="3568">
                  <c:v>969.12434544572147</c:v>
                </c:pt>
                <c:pt idx="3569">
                  <c:v>969.39588980735152</c:v>
                </c:pt>
                <c:pt idx="3570">
                  <c:v>969.66743416898146</c:v>
                </c:pt>
                <c:pt idx="3571">
                  <c:v>969.93897853061151</c:v>
                </c:pt>
                <c:pt idx="3572">
                  <c:v>970.21052289224144</c:v>
                </c:pt>
                <c:pt idx="3573">
                  <c:v>970.48206725387149</c:v>
                </c:pt>
                <c:pt idx="3574">
                  <c:v>970.75361161550154</c:v>
                </c:pt>
                <c:pt idx="3575">
                  <c:v>971.02515597713148</c:v>
                </c:pt>
                <c:pt idx="3576">
                  <c:v>971.29670033876153</c:v>
                </c:pt>
                <c:pt idx="3577">
                  <c:v>971.56824470039146</c:v>
                </c:pt>
                <c:pt idx="3578">
                  <c:v>971.83978906202151</c:v>
                </c:pt>
                <c:pt idx="3579">
                  <c:v>972.11133342365144</c:v>
                </c:pt>
                <c:pt idx="3580">
                  <c:v>972.38287778528149</c:v>
                </c:pt>
                <c:pt idx="3581">
                  <c:v>972.65442214691154</c:v>
                </c:pt>
                <c:pt idx="3582">
                  <c:v>972.92596650854148</c:v>
                </c:pt>
                <c:pt idx="3583">
                  <c:v>973.19751087017153</c:v>
                </c:pt>
                <c:pt idx="3584">
                  <c:v>973.46905523180146</c:v>
                </c:pt>
                <c:pt idx="3585">
                  <c:v>973.74059959343151</c:v>
                </c:pt>
                <c:pt idx="3586">
                  <c:v>974.01214395506145</c:v>
                </c:pt>
                <c:pt idx="3587">
                  <c:v>974.2836883166915</c:v>
                </c:pt>
                <c:pt idx="3588">
                  <c:v>974.55523267832154</c:v>
                </c:pt>
                <c:pt idx="3589">
                  <c:v>974.82677703995148</c:v>
                </c:pt>
                <c:pt idx="3590">
                  <c:v>975.09832140158153</c:v>
                </c:pt>
                <c:pt idx="3591">
                  <c:v>975.36986576321146</c:v>
                </c:pt>
                <c:pt idx="3592">
                  <c:v>975.64141012484151</c:v>
                </c:pt>
                <c:pt idx="3593">
                  <c:v>975.91295448647145</c:v>
                </c:pt>
                <c:pt idx="3594">
                  <c:v>976.1844988481015</c:v>
                </c:pt>
                <c:pt idx="3595">
                  <c:v>976.45604320973155</c:v>
                </c:pt>
                <c:pt idx="3596">
                  <c:v>976.72758757136148</c:v>
                </c:pt>
                <c:pt idx="3597">
                  <c:v>976.99913193299153</c:v>
                </c:pt>
                <c:pt idx="3598">
                  <c:v>977.27067629462147</c:v>
                </c:pt>
                <c:pt idx="3599">
                  <c:v>977.54222065625152</c:v>
                </c:pt>
                <c:pt idx="3600">
                  <c:v>977.81376501788145</c:v>
                </c:pt>
                <c:pt idx="3601">
                  <c:v>978.0853093795115</c:v>
                </c:pt>
                <c:pt idx="3602">
                  <c:v>978.35685374114155</c:v>
                </c:pt>
                <c:pt idx="3603">
                  <c:v>978.62839810277148</c:v>
                </c:pt>
                <c:pt idx="3604">
                  <c:v>978.89994246440153</c:v>
                </c:pt>
                <c:pt idx="3605">
                  <c:v>979.17148682603147</c:v>
                </c:pt>
                <c:pt idx="3606">
                  <c:v>979.44303118766152</c:v>
                </c:pt>
                <c:pt idx="3607">
                  <c:v>979.71457554929145</c:v>
                </c:pt>
                <c:pt idx="3608">
                  <c:v>979.9861199109215</c:v>
                </c:pt>
                <c:pt idx="3609">
                  <c:v>980.25766427255155</c:v>
                </c:pt>
                <c:pt idx="3610">
                  <c:v>980.52920863418149</c:v>
                </c:pt>
                <c:pt idx="3611">
                  <c:v>980.80075299581154</c:v>
                </c:pt>
                <c:pt idx="3612">
                  <c:v>981.07229735744147</c:v>
                </c:pt>
                <c:pt idx="3613">
                  <c:v>981.34384171907152</c:v>
                </c:pt>
                <c:pt idx="3614">
                  <c:v>981.61538608070146</c:v>
                </c:pt>
                <c:pt idx="3615">
                  <c:v>981.8869304423315</c:v>
                </c:pt>
                <c:pt idx="3616">
                  <c:v>982.15847480396155</c:v>
                </c:pt>
                <c:pt idx="3617">
                  <c:v>982.43001916559149</c:v>
                </c:pt>
                <c:pt idx="3618">
                  <c:v>982.70156352722154</c:v>
                </c:pt>
                <c:pt idx="3619">
                  <c:v>982.97310788885147</c:v>
                </c:pt>
                <c:pt idx="3620">
                  <c:v>983.24465225048152</c:v>
                </c:pt>
                <c:pt idx="3621">
                  <c:v>983.51619661211146</c:v>
                </c:pt>
                <c:pt idx="3622">
                  <c:v>983.78774097374151</c:v>
                </c:pt>
                <c:pt idx="3623">
                  <c:v>984.05928533537156</c:v>
                </c:pt>
                <c:pt idx="3624">
                  <c:v>984.33082969700149</c:v>
                </c:pt>
                <c:pt idx="3625">
                  <c:v>984.60237405863154</c:v>
                </c:pt>
                <c:pt idx="3626">
                  <c:v>984.87391842026148</c:v>
                </c:pt>
                <c:pt idx="3627">
                  <c:v>985.14546278189152</c:v>
                </c:pt>
                <c:pt idx="3628">
                  <c:v>985.41700714352146</c:v>
                </c:pt>
                <c:pt idx="3629">
                  <c:v>985.68855150515151</c:v>
                </c:pt>
                <c:pt idx="3630">
                  <c:v>985.96009586678144</c:v>
                </c:pt>
                <c:pt idx="3631">
                  <c:v>986.23164022841149</c:v>
                </c:pt>
                <c:pt idx="3632">
                  <c:v>986.50318459004154</c:v>
                </c:pt>
                <c:pt idx="3633">
                  <c:v>986.77472895167148</c:v>
                </c:pt>
                <c:pt idx="3634">
                  <c:v>987.04627331330153</c:v>
                </c:pt>
                <c:pt idx="3635">
                  <c:v>987.31781767493146</c:v>
                </c:pt>
                <c:pt idx="3636">
                  <c:v>987.58936203656151</c:v>
                </c:pt>
                <c:pt idx="3637">
                  <c:v>987.86090639819145</c:v>
                </c:pt>
                <c:pt idx="3638">
                  <c:v>988.1324507598215</c:v>
                </c:pt>
                <c:pt idx="3639">
                  <c:v>988.40399512145154</c:v>
                </c:pt>
                <c:pt idx="3640">
                  <c:v>988.67553948308148</c:v>
                </c:pt>
                <c:pt idx="3641">
                  <c:v>988.94708384471153</c:v>
                </c:pt>
                <c:pt idx="3642">
                  <c:v>989.21862820634146</c:v>
                </c:pt>
                <c:pt idx="3643">
                  <c:v>989.49017256797151</c:v>
                </c:pt>
                <c:pt idx="3644">
                  <c:v>989.76171692960145</c:v>
                </c:pt>
                <c:pt idx="3645">
                  <c:v>990.0332612912315</c:v>
                </c:pt>
                <c:pt idx="3646">
                  <c:v>990.30480565286155</c:v>
                </c:pt>
                <c:pt idx="3647">
                  <c:v>990.57635001449148</c:v>
                </c:pt>
                <c:pt idx="3648">
                  <c:v>990.84789437612153</c:v>
                </c:pt>
                <c:pt idx="3649">
                  <c:v>991.11943873775147</c:v>
                </c:pt>
                <c:pt idx="3650">
                  <c:v>991.39098309938151</c:v>
                </c:pt>
                <c:pt idx="3651">
                  <c:v>991.66252746101145</c:v>
                </c:pt>
                <c:pt idx="3652">
                  <c:v>991.9340718226415</c:v>
                </c:pt>
                <c:pt idx="3653">
                  <c:v>992.20561618427155</c:v>
                </c:pt>
                <c:pt idx="3654">
                  <c:v>992.47716054590148</c:v>
                </c:pt>
                <c:pt idx="3655">
                  <c:v>992.74870490753153</c:v>
                </c:pt>
                <c:pt idx="3656">
                  <c:v>993.02024926916147</c:v>
                </c:pt>
                <c:pt idx="3657">
                  <c:v>993.29179363079152</c:v>
                </c:pt>
                <c:pt idx="3658">
                  <c:v>993.56333799242145</c:v>
                </c:pt>
                <c:pt idx="3659">
                  <c:v>993.8348823540515</c:v>
                </c:pt>
                <c:pt idx="3660">
                  <c:v>994.10642671568155</c:v>
                </c:pt>
                <c:pt idx="3661">
                  <c:v>994.37797107731149</c:v>
                </c:pt>
                <c:pt idx="3662">
                  <c:v>994.64951543894153</c:v>
                </c:pt>
                <c:pt idx="3663">
                  <c:v>994.92105980057147</c:v>
                </c:pt>
                <c:pt idx="3664">
                  <c:v>995.19260416220152</c:v>
                </c:pt>
                <c:pt idx="3665">
                  <c:v>995.46414852383145</c:v>
                </c:pt>
                <c:pt idx="3666">
                  <c:v>995.7356928854615</c:v>
                </c:pt>
                <c:pt idx="3667">
                  <c:v>996.00723724709155</c:v>
                </c:pt>
                <c:pt idx="3668">
                  <c:v>996.27878160872149</c:v>
                </c:pt>
                <c:pt idx="3669">
                  <c:v>996.55032597035154</c:v>
                </c:pt>
                <c:pt idx="3670">
                  <c:v>996.82187033198147</c:v>
                </c:pt>
                <c:pt idx="3671">
                  <c:v>997.09341469361152</c:v>
                </c:pt>
                <c:pt idx="3672">
                  <c:v>997.36495905524146</c:v>
                </c:pt>
                <c:pt idx="3673">
                  <c:v>997.63650341687151</c:v>
                </c:pt>
                <c:pt idx="3674">
                  <c:v>997.90804777850155</c:v>
                </c:pt>
                <c:pt idx="3675">
                  <c:v>998.17959214013149</c:v>
                </c:pt>
                <c:pt idx="3676">
                  <c:v>998.45113650176154</c:v>
                </c:pt>
                <c:pt idx="3677">
                  <c:v>998.72268086339147</c:v>
                </c:pt>
                <c:pt idx="3678">
                  <c:v>998.99422522502152</c:v>
                </c:pt>
                <c:pt idx="3679">
                  <c:v>999.26576958665146</c:v>
                </c:pt>
                <c:pt idx="3680">
                  <c:v>999.53731394828151</c:v>
                </c:pt>
                <c:pt idx="3681">
                  <c:v>999.80885830991144</c:v>
                </c:pt>
                <c:pt idx="3682">
                  <c:v>1000.0804026715415</c:v>
                </c:pt>
                <c:pt idx="3683">
                  <c:v>1000.3519470331715</c:v>
                </c:pt>
                <c:pt idx="3684">
                  <c:v>1000.6234913948015</c:v>
                </c:pt>
                <c:pt idx="3685">
                  <c:v>1000.8950357564315</c:v>
                </c:pt>
                <c:pt idx="3686">
                  <c:v>1001.1665801180615</c:v>
                </c:pt>
                <c:pt idx="3687">
                  <c:v>1001.4381244796915</c:v>
                </c:pt>
                <c:pt idx="3688">
                  <c:v>1001.7096688413214</c:v>
                </c:pt>
                <c:pt idx="3689">
                  <c:v>1001.9812132029515</c:v>
                </c:pt>
                <c:pt idx="3690">
                  <c:v>1002.2527575645815</c:v>
                </c:pt>
                <c:pt idx="3691">
                  <c:v>1002.5243019262115</c:v>
                </c:pt>
                <c:pt idx="3692">
                  <c:v>1002.7958462878415</c:v>
                </c:pt>
                <c:pt idx="3693">
                  <c:v>1003.0673906494715</c:v>
                </c:pt>
                <c:pt idx="3694">
                  <c:v>1003.3389350111015</c:v>
                </c:pt>
                <c:pt idx="3695">
                  <c:v>1003.6104793727314</c:v>
                </c:pt>
                <c:pt idx="3696">
                  <c:v>1003.8820237343615</c:v>
                </c:pt>
                <c:pt idx="3697">
                  <c:v>1004.1535680959915</c:v>
                </c:pt>
                <c:pt idx="3698">
                  <c:v>1004.4251124576215</c:v>
                </c:pt>
                <c:pt idx="3699">
                  <c:v>1004.6966568192515</c:v>
                </c:pt>
                <c:pt idx="3700">
                  <c:v>1004.9682011808815</c:v>
                </c:pt>
                <c:pt idx="3701">
                  <c:v>1005.2397455425115</c:v>
                </c:pt>
                <c:pt idx="3702">
                  <c:v>1005.5112899041414</c:v>
                </c:pt>
                <c:pt idx="3703">
                  <c:v>1005.7828342657715</c:v>
                </c:pt>
                <c:pt idx="3704">
                  <c:v>1006.0543786274015</c:v>
                </c:pt>
                <c:pt idx="3705">
                  <c:v>1006.3259229890315</c:v>
                </c:pt>
                <c:pt idx="3706">
                  <c:v>1006.5974673506615</c:v>
                </c:pt>
                <c:pt idx="3707">
                  <c:v>1006.8690117122915</c:v>
                </c:pt>
                <c:pt idx="3708">
                  <c:v>1007.1405560739215</c:v>
                </c:pt>
                <c:pt idx="3709">
                  <c:v>1007.4121004355515</c:v>
                </c:pt>
                <c:pt idx="3710">
                  <c:v>1007.6836447971815</c:v>
                </c:pt>
                <c:pt idx="3711">
                  <c:v>1007.9551891588115</c:v>
                </c:pt>
                <c:pt idx="3712">
                  <c:v>1008.2267335204415</c:v>
                </c:pt>
                <c:pt idx="3713">
                  <c:v>1008.4982778820715</c:v>
                </c:pt>
                <c:pt idx="3714">
                  <c:v>1008.7698222437015</c:v>
                </c:pt>
                <c:pt idx="3715">
                  <c:v>1009.0413666053315</c:v>
                </c:pt>
                <c:pt idx="3716">
                  <c:v>1009.3129109669615</c:v>
                </c:pt>
                <c:pt idx="3717">
                  <c:v>1009.5844553285915</c:v>
                </c:pt>
                <c:pt idx="3718">
                  <c:v>1009.8559996902216</c:v>
                </c:pt>
                <c:pt idx="3719">
                  <c:v>1010.1275440518515</c:v>
                </c:pt>
                <c:pt idx="3720">
                  <c:v>1010.3990884134815</c:v>
                </c:pt>
                <c:pt idx="3721">
                  <c:v>1010.6706327751115</c:v>
                </c:pt>
                <c:pt idx="3722">
                  <c:v>1010.9421771367415</c:v>
                </c:pt>
                <c:pt idx="3723">
                  <c:v>1011.2137214983715</c:v>
                </c:pt>
                <c:pt idx="3724">
                  <c:v>1011.4852658600015</c:v>
                </c:pt>
                <c:pt idx="3725">
                  <c:v>1011.7568102216316</c:v>
                </c:pt>
                <c:pt idx="3726">
                  <c:v>1012.0283545832615</c:v>
                </c:pt>
                <c:pt idx="3727">
                  <c:v>1012.2998989448915</c:v>
                </c:pt>
                <c:pt idx="3728">
                  <c:v>1012.5714433065215</c:v>
                </c:pt>
                <c:pt idx="3729">
                  <c:v>1012.8429876681515</c:v>
                </c:pt>
                <c:pt idx="3730">
                  <c:v>1013.1145320297815</c:v>
                </c:pt>
                <c:pt idx="3731">
                  <c:v>1013.3860763914115</c:v>
                </c:pt>
                <c:pt idx="3732">
                  <c:v>1013.6576207530416</c:v>
                </c:pt>
                <c:pt idx="3733">
                  <c:v>1013.9291651146715</c:v>
                </c:pt>
                <c:pt idx="3734">
                  <c:v>1014.2007094763015</c:v>
                </c:pt>
                <c:pt idx="3735">
                  <c:v>1014.4722538379315</c:v>
                </c:pt>
                <c:pt idx="3736">
                  <c:v>1014.7437981995615</c:v>
                </c:pt>
                <c:pt idx="3737">
                  <c:v>1015.0153425611915</c:v>
                </c:pt>
                <c:pt idx="3738">
                  <c:v>1015.2868869228215</c:v>
                </c:pt>
                <c:pt idx="3739">
                  <c:v>1015.5584312844514</c:v>
                </c:pt>
                <c:pt idx="3740">
                  <c:v>1015.8299756460815</c:v>
                </c:pt>
                <c:pt idx="3741">
                  <c:v>1016.1015200077115</c:v>
                </c:pt>
                <c:pt idx="3742">
                  <c:v>1016.3730643693415</c:v>
                </c:pt>
                <c:pt idx="3743">
                  <c:v>1016.6446087309715</c:v>
                </c:pt>
                <c:pt idx="3744">
                  <c:v>1016.9161530926015</c:v>
                </c:pt>
                <c:pt idx="3745">
                  <c:v>1017.1876974542315</c:v>
                </c:pt>
                <c:pt idx="3746">
                  <c:v>1017.4592418158614</c:v>
                </c:pt>
                <c:pt idx="3747">
                  <c:v>1017.7307861774915</c:v>
                </c:pt>
                <c:pt idx="3748">
                  <c:v>1018.0023305391215</c:v>
                </c:pt>
                <c:pt idx="3749">
                  <c:v>1018.2738749007515</c:v>
                </c:pt>
                <c:pt idx="3750">
                  <c:v>1018.5454192623815</c:v>
                </c:pt>
                <c:pt idx="3751">
                  <c:v>1018.8169636240115</c:v>
                </c:pt>
                <c:pt idx="3752">
                  <c:v>1019.0885079856415</c:v>
                </c:pt>
                <c:pt idx="3753">
                  <c:v>1019.3600523472714</c:v>
                </c:pt>
                <c:pt idx="3754">
                  <c:v>1019.6315967089015</c:v>
                </c:pt>
                <c:pt idx="3755">
                  <c:v>1019.9031410705315</c:v>
                </c:pt>
                <c:pt idx="3756">
                  <c:v>1020.1746854321615</c:v>
                </c:pt>
                <c:pt idx="3757">
                  <c:v>1020.4462297937915</c:v>
                </c:pt>
                <c:pt idx="3758">
                  <c:v>1020.7177741554215</c:v>
                </c:pt>
                <c:pt idx="3759">
                  <c:v>1020.9893185170515</c:v>
                </c:pt>
                <c:pt idx="3760">
                  <c:v>1021.2608628786815</c:v>
                </c:pt>
                <c:pt idx="3761">
                  <c:v>1021.5324072403115</c:v>
                </c:pt>
                <c:pt idx="3762">
                  <c:v>1021.8039516019415</c:v>
                </c:pt>
                <c:pt idx="3763">
                  <c:v>1022.0754959635715</c:v>
                </c:pt>
                <c:pt idx="3764">
                  <c:v>1022.3470403252015</c:v>
                </c:pt>
                <c:pt idx="3765">
                  <c:v>1022.6185846868315</c:v>
                </c:pt>
                <c:pt idx="3766">
                  <c:v>1022.8901290484615</c:v>
                </c:pt>
                <c:pt idx="3767">
                  <c:v>1023.1616734100915</c:v>
                </c:pt>
                <c:pt idx="3768">
                  <c:v>1023.4332177717215</c:v>
                </c:pt>
                <c:pt idx="3769">
                  <c:v>1023.7047621333516</c:v>
                </c:pt>
                <c:pt idx="3770">
                  <c:v>1023.9763064949815</c:v>
                </c:pt>
                <c:pt idx="3771">
                  <c:v>1024.2478508566116</c:v>
                </c:pt>
                <c:pt idx="3772">
                  <c:v>1024.5193952182417</c:v>
                </c:pt>
                <c:pt idx="3773">
                  <c:v>1024.7909395798715</c:v>
                </c:pt>
                <c:pt idx="3774">
                  <c:v>1025.0624839415016</c:v>
                </c:pt>
                <c:pt idx="3775">
                  <c:v>1025.3340283031316</c:v>
                </c:pt>
                <c:pt idx="3776">
                  <c:v>1025.6055726647617</c:v>
                </c:pt>
                <c:pt idx="3777">
                  <c:v>1025.8771170263917</c:v>
                </c:pt>
                <c:pt idx="3778">
                  <c:v>1026.1486613880215</c:v>
                </c:pt>
                <c:pt idx="3779">
                  <c:v>1026.4202057496516</c:v>
                </c:pt>
                <c:pt idx="3780">
                  <c:v>1026.6917501112816</c:v>
                </c:pt>
                <c:pt idx="3781">
                  <c:v>1026.9632944729117</c:v>
                </c:pt>
                <c:pt idx="3782">
                  <c:v>1027.2348388345415</c:v>
                </c:pt>
                <c:pt idx="3783">
                  <c:v>1027.5063831961716</c:v>
                </c:pt>
                <c:pt idx="3784">
                  <c:v>1027.7779275578016</c:v>
                </c:pt>
                <c:pt idx="3785">
                  <c:v>1028.0494719194317</c:v>
                </c:pt>
                <c:pt idx="3786">
                  <c:v>1028.3210162810617</c:v>
                </c:pt>
                <c:pt idx="3787">
                  <c:v>1028.5925606426915</c:v>
                </c:pt>
                <c:pt idx="3788">
                  <c:v>1028.8641050043216</c:v>
                </c:pt>
                <c:pt idx="3789">
                  <c:v>1029.1356493659516</c:v>
                </c:pt>
                <c:pt idx="3790">
                  <c:v>1029.4071937275817</c:v>
                </c:pt>
                <c:pt idx="3791">
                  <c:v>1029.6787380892117</c:v>
                </c:pt>
                <c:pt idx="3792">
                  <c:v>1029.9502824508415</c:v>
                </c:pt>
                <c:pt idx="3793">
                  <c:v>1030.2218268124716</c:v>
                </c:pt>
                <c:pt idx="3794">
                  <c:v>1030.4933711741016</c:v>
                </c:pt>
                <c:pt idx="3795">
                  <c:v>1030.7649155357317</c:v>
                </c:pt>
                <c:pt idx="3796">
                  <c:v>1031.0364598973615</c:v>
                </c:pt>
                <c:pt idx="3797">
                  <c:v>1031.3080042589916</c:v>
                </c:pt>
                <c:pt idx="3798">
                  <c:v>1031.5795486206216</c:v>
                </c:pt>
                <c:pt idx="3799">
                  <c:v>1031.8510929822517</c:v>
                </c:pt>
                <c:pt idx="3800">
                  <c:v>1032.1226373438817</c:v>
                </c:pt>
                <c:pt idx="3801">
                  <c:v>1032.3941817055115</c:v>
                </c:pt>
                <c:pt idx="3802">
                  <c:v>1032.6657260671416</c:v>
                </c:pt>
                <c:pt idx="3803">
                  <c:v>1032.9372704287716</c:v>
                </c:pt>
                <c:pt idx="3804">
                  <c:v>1033.2088147904017</c:v>
                </c:pt>
                <c:pt idx="3805">
                  <c:v>1033.4803591520317</c:v>
                </c:pt>
                <c:pt idx="3806">
                  <c:v>1033.7519035136615</c:v>
                </c:pt>
                <c:pt idx="3807">
                  <c:v>1034.0234478752916</c:v>
                </c:pt>
                <c:pt idx="3808">
                  <c:v>1034.2949922369216</c:v>
                </c:pt>
                <c:pt idx="3809">
                  <c:v>1034.5665365985517</c:v>
                </c:pt>
                <c:pt idx="3810">
                  <c:v>1034.8380809601815</c:v>
                </c:pt>
                <c:pt idx="3811">
                  <c:v>1035.1096253218116</c:v>
                </c:pt>
                <c:pt idx="3812">
                  <c:v>1035.3811696834416</c:v>
                </c:pt>
                <c:pt idx="3813">
                  <c:v>1035.6527140450717</c:v>
                </c:pt>
                <c:pt idx="3814">
                  <c:v>1035.9242584067017</c:v>
                </c:pt>
                <c:pt idx="3815">
                  <c:v>1036.1958027683315</c:v>
                </c:pt>
                <c:pt idx="3816">
                  <c:v>1036.4673471299616</c:v>
                </c:pt>
                <c:pt idx="3817">
                  <c:v>1036.7388914915916</c:v>
                </c:pt>
                <c:pt idx="3818">
                  <c:v>1037.0104358532217</c:v>
                </c:pt>
                <c:pt idx="3819">
                  <c:v>1037.2819802148515</c:v>
                </c:pt>
                <c:pt idx="3820">
                  <c:v>1037.5535245764815</c:v>
                </c:pt>
                <c:pt idx="3821">
                  <c:v>1037.8250689381116</c:v>
                </c:pt>
                <c:pt idx="3822">
                  <c:v>1038.0966132997416</c:v>
                </c:pt>
                <c:pt idx="3823">
                  <c:v>1038.3681576613717</c:v>
                </c:pt>
                <c:pt idx="3824">
                  <c:v>1038.6397020230015</c:v>
                </c:pt>
                <c:pt idx="3825">
                  <c:v>1038.9112463846316</c:v>
                </c:pt>
                <c:pt idx="3826">
                  <c:v>1039.1827907462616</c:v>
                </c:pt>
                <c:pt idx="3827">
                  <c:v>1039.4543351078917</c:v>
                </c:pt>
                <c:pt idx="3828">
                  <c:v>1039.7258794695217</c:v>
                </c:pt>
                <c:pt idx="3829">
                  <c:v>1039.9974238311515</c:v>
                </c:pt>
                <c:pt idx="3830">
                  <c:v>1040.2689681927816</c:v>
                </c:pt>
                <c:pt idx="3831">
                  <c:v>1040.5405125544116</c:v>
                </c:pt>
                <c:pt idx="3832">
                  <c:v>1040.8120569160417</c:v>
                </c:pt>
                <c:pt idx="3833">
                  <c:v>1041.0836012776715</c:v>
                </c:pt>
                <c:pt idx="3834">
                  <c:v>1041.3551456393016</c:v>
                </c:pt>
                <c:pt idx="3835">
                  <c:v>1041.6266900009316</c:v>
                </c:pt>
                <c:pt idx="3836">
                  <c:v>1041.8982343625617</c:v>
                </c:pt>
                <c:pt idx="3837">
                  <c:v>1042.1697787241917</c:v>
                </c:pt>
                <c:pt idx="3838">
                  <c:v>1042.4413230858215</c:v>
                </c:pt>
                <c:pt idx="3839">
                  <c:v>1042.7128674474516</c:v>
                </c:pt>
                <c:pt idx="3840">
                  <c:v>1042.9844118090816</c:v>
                </c:pt>
                <c:pt idx="3841">
                  <c:v>1043.2559561707117</c:v>
                </c:pt>
                <c:pt idx="3842">
                  <c:v>1043.5275005323417</c:v>
                </c:pt>
                <c:pt idx="3843">
                  <c:v>1043.7990448939715</c:v>
                </c:pt>
                <c:pt idx="3844">
                  <c:v>1044.0705892556016</c:v>
                </c:pt>
                <c:pt idx="3845">
                  <c:v>1044.3421336172316</c:v>
                </c:pt>
                <c:pt idx="3846">
                  <c:v>1044.6136779788617</c:v>
                </c:pt>
                <c:pt idx="3847">
                  <c:v>1044.8852223404915</c:v>
                </c:pt>
                <c:pt idx="3848">
                  <c:v>1045.1567667021216</c:v>
                </c:pt>
                <c:pt idx="3849">
                  <c:v>1045.4283110637516</c:v>
                </c:pt>
                <c:pt idx="3850">
                  <c:v>1045.6998554253817</c:v>
                </c:pt>
                <c:pt idx="3851">
                  <c:v>1045.9713997870117</c:v>
                </c:pt>
                <c:pt idx="3852">
                  <c:v>1046.2429441486415</c:v>
                </c:pt>
                <c:pt idx="3853">
                  <c:v>1046.5144885102716</c:v>
                </c:pt>
                <c:pt idx="3854">
                  <c:v>1046.7860328719016</c:v>
                </c:pt>
                <c:pt idx="3855">
                  <c:v>1047.0575772335317</c:v>
                </c:pt>
                <c:pt idx="3856">
                  <c:v>1047.3291215951617</c:v>
                </c:pt>
                <c:pt idx="3857">
                  <c:v>1047.6006659567915</c:v>
                </c:pt>
                <c:pt idx="3858">
                  <c:v>1047.8722103184216</c:v>
                </c:pt>
                <c:pt idx="3859">
                  <c:v>1048.1437546800516</c:v>
                </c:pt>
                <c:pt idx="3860">
                  <c:v>1048.4152990416817</c:v>
                </c:pt>
                <c:pt idx="3861">
                  <c:v>1048.6868434033115</c:v>
                </c:pt>
                <c:pt idx="3862">
                  <c:v>1048.9583877649416</c:v>
                </c:pt>
                <c:pt idx="3863">
                  <c:v>1049.2299321265716</c:v>
                </c:pt>
                <c:pt idx="3864">
                  <c:v>1049.5014764882017</c:v>
                </c:pt>
                <c:pt idx="3865">
                  <c:v>1049.7730208498317</c:v>
                </c:pt>
                <c:pt idx="3866">
                  <c:v>1050.0445652114615</c:v>
                </c:pt>
                <c:pt idx="3867">
                  <c:v>1050.3161095730916</c:v>
                </c:pt>
                <c:pt idx="3868">
                  <c:v>1050.5876539347216</c:v>
                </c:pt>
                <c:pt idx="3869">
                  <c:v>1050.8591982963517</c:v>
                </c:pt>
                <c:pt idx="3870">
                  <c:v>1051.1307426579817</c:v>
                </c:pt>
                <c:pt idx="3871">
                  <c:v>1051.4022870196115</c:v>
                </c:pt>
                <c:pt idx="3872">
                  <c:v>1051.6738313812416</c:v>
                </c:pt>
                <c:pt idx="3873">
                  <c:v>1051.9453757428716</c:v>
                </c:pt>
                <c:pt idx="3874">
                  <c:v>1052.2169201045017</c:v>
                </c:pt>
                <c:pt idx="3875">
                  <c:v>1052.4884644661315</c:v>
                </c:pt>
                <c:pt idx="3876">
                  <c:v>1052.7600088277616</c:v>
                </c:pt>
                <c:pt idx="3877">
                  <c:v>1053.0315531893916</c:v>
                </c:pt>
                <c:pt idx="3878">
                  <c:v>1053.3030975510217</c:v>
                </c:pt>
                <c:pt idx="3879">
                  <c:v>1053.5746419126517</c:v>
                </c:pt>
                <c:pt idx="3880">
                  <c:v>1053.8461862742815</c:v>
                </c:pt>
                <c:pt idx="3881">
                  <c:v>1054.1177306359116</c:v>
                </c:pt>
                <c:pt idx="3882">
                  <c:v>1054.3892749975416</c:v>
                </c:pt>
                <c:pt idx="3883">
                  <c:v>1054.6608193591717</c:v>
                </c:pt>
                <c:pt idx="3884">
                  <c:v>1054.9323637208015</c:v>
                </c:pt>
                <c:pt idx="3885">
                  <c:v>1055.2039080824316</c:v>
                </c:pt>
                <c:pt idx="3886">
                  <c:v>1055.4754524440616</c:v>
                </c:pt>
                <c:pt idx="3887">
                  <c:v>1055.7469968056917</c:v>
                </c:pt>
                <c:pt idx="3888">
                  <c:v>1056.0185411673217</c:v>
                </c:pt>
                <c:pt idx="3889">
                  <c:v>1056.2900855289515</c:v>
                </c:pt>
                <c:pt idx="3890">
                  <c:v>1056.5616298905816</c:v>
                </c:pt>
                <c:pt idx="3891">
                  <c:v>1056.8331742522116</c:v>
                </c:pt>
                <c:pt idx="3892">
                  <c:v>1057.1047186138417</c:v>
                </c:pt>
                <c:pt idx="3893">
                  <c:v>1057.3762629754717</c:v>
                </c:pt>
                <c:pt idx="3894">
                  <c:v>1057.6478073371015</c:v>
                </c:pt>
                <c:pt idx="3895">
                  <c:v>1057.9193516987316</c:v>
                </c:pt>
                <c:pt idx="3896">
                  <c:v>1058.1908960603616</c:v>
                </c:pt>
                <c:pt idx="3897">
                  <c:v>1058.4624404219917</c:v>
                </c:pt>
                <c:pt idx="3898">
                  <c:v>1058.7339847836215</c:v>
                </c:pt>
                <c:pt idx="3899">
                  <c:v>1059.0055291452516</c:v>
                </c:pt>
                <c:pt idx="3900">
                  <c:v>1059.2770735068816</c:v>
                </c:pt>
                <c:pt idx="3901">
                  <c:v>1059.5486178685117</c:v>
                </c:pt>
                <c:pt idx="3902">
                  <c:v>1059.8201622301417</c:v>
                </c:pt>
                <c:pt idx="3903">
                  <c:v>1060.0917065917715</c:v>
                </c:pt>
                <c:pt idx="3904">
                  <c:v>1060.3632509534016</c:v>
                </c:pt>
                <c:pt idx="3905">
                  <c:v>1060.6347953150316</c:v>
                </c:pt>
                <c:pt idx="3906">
                  <c:v>1060.9063396766617</c:v>
                </c:pt>
                <c:pt idx="3907">
                  <c:v>1061.1778840382917</c:v>
                </c:pt>
                <c:pt idx="3908">
                  <c:v>1061.4494283999215</c:v>
                </c:pt>
                <c:pt idx="3909">
                  <c:v>1061.7209727615516</c:v>
                </c:pt>
                <c:pt idx="3910">
                  <c:v>1061.9925171231816</c:v>
                </c:pt>
                <c:pt idx="3911">
                  <c:v>1062.2640614848117</c:v>
                </c:pt>
                <c:pt idx="3912">
                  <c:v>1062.5356058464415</c:v>
                </c:pt>
                <c:pt idx="3913">
                  <c:v>1062.8071502080716</c:v>
                </c:pt>
                <c:pt idx="3914">
                  <c:v>1063.0786945697016</c:v>
                </c:pt>
                <c:pt idx="3915">
                  <c:v>1063.3502389313317</c:v>
                </c:pt>
                <c:pt idx="3916">
                  <c:v>1063.6217832929617</c:v>
                </c:pt>
                <c:pt idx="3917">
                  <c:v>1063.8933276545915</c:v>
                </c:pt>
                <c:pt idx="3918">
                  <c:v>1064.1648720162216</c:v>
                </c:pt>
                <c:pt idx="3919">
                  <c:v>1064.4364163778516</c:v>
                </c:pt>
                <c:pt idx="3920">
                  <c:v>1064.7079607394817</c:v>
                </c:pt>
                <c:pt idx="3921">
                  <c:v>1064.9795051011117</c:v>
                </c:pt>
                <c:pt idx="3922">
                  <c:v>1065.2510494627415</c:v>
                </c:pt>
                <c:pt idx="3923">
                  <c:v>1065.5225938243716</c:v>
                </c:pt>
                <c:pt idx="3924">
                  <c:v>1065.7941381860016</c:v>
                </c:pt>
                <c:pt idx="3925">
                  <c:v>1066.0656825476317</c:v>
                </c:pt>
                <c:pt idx="3926">
                  <c:v>1066.3372269092615</c:v>
                </c:pt>
                <c:pt idx="3927">
                  <c:v>1066.6087712708916</c:v>
                </c:pt>
                <c:pt idx="3928">
                  <c:v>1066.8803156325216</c:v>
                </c:pt>
                <c:pt idx="3929">
                  <c:v>1067.1518599941517</c:v>
                </c:pt>
                <c:pt idx="3930">
                  <c:v>1067.4234043557817</c:v>
                </c:pt>
                <c:pt idx="3931">
                  <c:v>1067.6949487174115</c:v>
                </c:pt>
                <c:pt idx="3932">
                  <c:v>1067.9664930790416</c:v>
                </c:pt>
                <c:pt idx="3933">
                  <c:v>1068.2380374406716</c:v>
                </c:pt>
                <c:pt idx="3934">
                  <c:v>1068.5095818023017</c:v>
                </c:pt>
                <c:pt idx="3935">
                  <c:v>1068.7811261639315</c:v>
                </c:pt>
                <c:pt idx="3936">
                  <c:v>1069.0526705255616</c:v>
                </c:pt>
                <c:pt idx="3937">
                  <c:v>1069.3242148871916</c:v>
                </c:pt>
                <c:pt idx="3938">
                  <c:v>1069.5957592488217</c:v>
                </c:pt>
                <c:pt idx="3939">
                  <c:v>1069.8673036104517</c:v>
                </c:pt>
                <c:pt idx="3940">
                  <c:v>1070.1388479720815</c:v>
                </c:pt>
                <c:pt idx="3941">
                  <c:v>1070.4103923337116</c:v>
                </c:pt>
                <c:pt idx="3942">
                  <c:v>1070.6819366953416</c:v>
                </c:pt>
                <c:pt idx="3943">
                  <c:v>1070.9534810569717</c:v>
                </c:pt>
                <c:pt idx="3944">
                  <c:v>1071.2250254186017</c:v>
                </c:pt>
                <c:pt idx="3945">
                  <c:v>1071.4965697802315</c:v>
                </c:pt>
                <c:pt idx="3946">
                  <c:v>1071.7681141418616</c:v>
                </c:pt>
                <c:pt idx="3947">
                  <c:v>1072.0396585034916</c:v>
                </c:pt>
                <c:pt idx="3948">
                  <c:v>1072.3112028651217</c:v>
                </c:pt>
                <c:pt idx="3949">
                  <c:v>1072.5827472267515</c:v>
                </c:pt>
                <c:pt idx="3950">
                  <c:v>1072.8542915883816</c:v>
                </c:pt>
                <c:pt idx="3951">
                  <c:v>1073.1258359500116</c:v>
                </c:pt>
                <c:pt idx="3952">
                  <c:v>1073.3973803116417</c:v>
                </c:pt>
                <c:pt idx="3953">
                  <c:v>1073.6689246732717</c:v>
                </c:pt>
                <c:pt idx="3954">
                  <c:v>1073.9404690349015</c:v>
                </c:pt>
                <c:pt idx="3955">
                  <c:v>1074.2120133965316</c:v>
                </c:pt>
                <c:pt idx="3956">
                  <c:v>1074.4835577581616</c:v>
                </c:pt>
                <c:pt idx="3957">
                  <c:v>1074.7551021197917</c:v>
                </c:pt>
                <c:pt idx="3958">
                  <c:v>1075.0266464814217</c:v>
                </c:pt>
                <c:pt idx="3959">
                  <c:v>1075.2981908430515</c:v>
                </c:pt>
                <c:pt idx="3960">
                  <c:v>1075.5697352046816</c:v>
                </c:pt>
                <c:pt idx="3961">
                  <c:v>1075.8412795663116</c:v>
                </c:pt>
                <c:pt idx="3962">
                  <c:v>1076.1128239279417</c:v>
                </c:pt>
                <c:pt idx="3963">
                  <c:v>1076.3843682895715</c:v>
                </c:pt>
                <c:pt idx="3964">
                  <c:v>1076.6559126512016</c:v>
                </c:pt>
                <c:pt idx="3965">
                  <c:v>1076.9274570128316</c:v>
                </c:pt>
                <c:pt idx="3966">
                  <c:v>1077.1990013744617</c:v>
                </c:pt>
                <c:pt idx="3967">
                  <c:v>1077.4705457360917</c:v>
                </c:pt>
                <c:pt idx="3968">
                  <c:v>1077.7420900977215</c:v>
                </c:pt>
                <c:pt idx="3969">
                  <c:v>1078.0136344593516</c:v>
                </c:pt>
                <c:pt idx="3970">
                  <c:v>1078.2851788209816</c:v>
                </c:pt>
                <c:pt idx="3971">
                  <c:v>1078.5567231826117</c:v>
                </c:pt>
                <c:pt idx="3972">
                  <c:v>1078.8282675442417</c:v>
                </c:pt>
                <c:pt idx="3973">
                  <c:v>1079.0998119058715</c:v>
                </c:pt>
                <c:pt idx="3974">
                  <c:v>1079.3713562675016</c:v>
                </c:pt>
                <c:pt idx="3975">
                  <c:v>1079.6429006291316</c:v>
                </c:pt>
                <c:pt idx="3976">
                  <c:v>1079.9144449907617</c:v>
                </c:pt>
                <c:pt idx="3977">
                  <c:v>1080.1859893523915</c:v>
                </c:pt>
                <c:pt idx="3978">
                  <c:v>1080.4575337140216</c:v>
                </c:pt>
                <c:pt idx="3979">
                  <c:v>1080.7290780756516</c:v>
                </c:pt>
                <c:pt idx="3980">
                  <c:v>1081.0006224372817</c:v>
                </c:pt>
                <c:pt idx="3981">
                  <c:v>1081.2721667989117</c:v>
                </c:pt>
                <c:pt idx="3982">
                  <c:v>1081.5437111605415</c:v>
                </c:pt>
                <c:pt idx="3983">
                  <c:v>1081.8152555221716</c:v>
                </c:pt>
                <c:pt idx="3984">
                  <c:v>1082.0867998838016</c:v>
                </c:pt>
                <c:pt idx="3985">
                  <c:v>1082.3583442454317</c:v>
                </c:pt>
                <c:pt idx="3986">
                  <c:v>1082.6298886070615</c:v>
                </c:pt>
                <c:pt idx="3987">
                  <c:v>1082.9014329686916</c:v>
                </c:pt>
                <c:pt idx="3988">
                  <c:v>1083.1729773303216</c:v>
                </c:pt>
                <c:pt idx="3989">
                  <c:v>1083.4445216919516</c:v>
                </c:pt>
                <c:pt idx="3990">
                  <c:v>1083.7160660535817</c:v>
                </c:pt>
                <c:pt idx="3991">
                  <c:v>1083.9876104152115</c:v>
                </c:pt>
                <c:pt idx="3992">
                  <c:v>1084.2591547768416</c:v>
                </c:pt>
                <c:pt idx="3993">
                  <c:v>1084.5306991384716</c:v>
                </c:pt>
                <c:pt idx="3994">
                  <c:v>1084.8022435001017</c:v>
                </c:pt>
                <c:pt idx="3995">
                  <c:v>1085.0737878617317</c:v>
                </c:pt>
                <c:pt idx="3996">
                  <c:v>1085.3453322233615</c:v>
                </c:pt>
                <c:pt idx="3997">
                  <c:v>1085.6168765849916</c:v>
                </c:pt>
                <c:pt idx="3998">
                  <c:v>1085.8884209466216</c:v>
                </c:pt>
                <c:pt idx="3999">
                  <c:v>1086.1599653082517</c:v>
                </c:pt>
                <c:pt idx="4000">
                  <c:v>1086.4315096698815</c:v>
                </c:pt>
                <c:pt idx="4001">
                  <c:v>1086.7030540315116</c:v>
                </c:pt>
                <c:pt idx="4002">
                  <c:v>1086.9745983931416</c:v>
                </c:pt>
                <c:pt idx="4003">
                  <c:v>1087.2461427547717</c:v>
                </c:pt>
                <c:pt idx="4004">
                  <c:v>1087.5176871164017</c:v>
                </c:pt>
                <c:pt idx="4005">
                  <c:v>1087.7892314780315</c:v>
                </c:pt>
                <c:pt idx="4006">
                  <c:v>1088.0607758396616</c:v>
                </c:pt>
                <c:pt idx="4007">
                  <c:v>1088.3323202012916</c:v>
                </c:pt>
                <c:pt idx="4008">
                  <c:v>1088.6038645629217</c:v>
                </c:pt>
                <c:pt idx="4009">
                  <c:v>1088.8754089245517</c:v>
                </c:pt>
                <c:pt idx="4010">
                  <c:v>1089.1469532861815</c:v>
                </c:pt>
                <c:pt idx="4011">
                  <c:v>1089.4184976478116</c:v>
                </c:pt>
                <c:pt idx="4012">
                  <c:v>1089.6900420094416</c:v>
                </c:pt>
                <c:pt idx="4013">
                  <c:v>1089.9615863710717</c:v>
                </c:pt>
                <c:pt idx="4014">
                  <c:v>1090.2331307327015</c:v>
                </c:pt>
                <c:pt idx="4015">
                  <c:v>1090.5046750943316</c:v>
                </c:pt>
                <c:pt idx="4016">
                  <c:v>1090.7762194559616</c:v>
                </c:pt>
                <c:pt idx="4017">
                  <c:v>1091.0477638175917</c:v>
                </c:pt>
                <c:pt idx="4018">
                  <c:v>1091.3193081792217</c:v>
                </c:pt>
                <c:pt idx="4019">
                  <c:v>1091.5908525408515</c:v>
                </c:pt>
                <c:pt idx="4020">
                  <c:v>1091.8623969024816</c:v>
                </c:pt>
                <c:pt idx="4021">
                  <c:v>1092.1339412641116</c:v>
                </c:pt>
                <c:pt idx="4022">
                  <c:v>1092.4054856257417</c:v>
                </c:pt>
                <c:pt idx="4023">
                  <c:v>1092.6770299873717</c:v>
                </c:pt>
                <c:pt idx="4024">
                  <c:v>1092.9485743490015</c:v>
                </c:pt>
                <c:pt idx="4025">
                  <c:v>1093.2201187106316</c:v>
                </c:pt>
                <c:pt idx="4026">
                  <c:v>1093.4916630722616</c:v>
                </c:pt>
                <c:pt idx="4027">
                  <c:v>1093.7632074338917</c:v>
                </c:pt>
                <c:pt idx="4028">
                  <c:v>1094.0347517955215</c:v>
                </c:pt>
                <c:pt idx="4029">
                  <c:v>1094.3062961571516</c:v>
                </c:pt>
                <c:pt idx="4030">
                  <c:v>1094.5778405187816</c:v>
                </c:pt>
                <c:pt idx="4031">
                  <c:v>1094.8493848804117</c:v>
                </c:pt>
                <c:pt idx="4032">
                  <c:v>1095.1209292420417</c:v>
                </c:pt>
                <c:pt idx="4033">
                  <c:v>1095.3924736036715</c:v>
                </c:pt>
                <c:pt idx="4034">
                  <c:v>1095.6640179653016</c:v>
                </c:pt>
                <c:pt idx="4035">
                  <c:v>1095.9355623269316</c:v>
                </c:pt>
                <c:pt idx="4036">
                  <c:v>1096.2071066885617</c:v>
                </c:pt>
                <c:pt idx="4037">
                  <c:v>1096.4786510501917</c:v>
                </c:pt>
                <c:pt idx="4038">
                  <c:v>1096.7501954118216</c:v>
                </c:pt>
                <c:pt idx="4039">
                  <c:v>1097.0217397734516</c:v>
                </c:pt>
                <c:pt idx="4040">
                  <c:v>1097.2932841350816</c:v>
                </c:pt>
                <c:pt idx="4041">
                  <c:v>1097.5648284967117</c:v>
                </c:pt>
                <c:pt idx="4042">
                  <c:v>1097.8363728583415</c:v>
                </c:pt>
                <c:pt idx="4043">
                  <c:v>1098.1079172199716</c:v>
                </c:pt>
                <c:pt idx="4044">
                  <c:v>1098.3794615816016</c:v>
                </c:pt>
                <c:pt idx="4045">
                  <c:v>1098.6510059432317</c:v>
                </c:pt>
                <c:pt idx="4046">
                  <c:v>1098.9225503048617</c:v>
                </c:pt>
                <c:pt idx="4047">
                  <c:v>1099.1940946664915</c:v>
                </c:pt>
                <c:pt idx="4048">
                  <c:v>1099.4656390281216</c:v>
                </c:pt>
                <c:pt idx="4049">
                  <c:v>1099.7371833897516</c:v>
                </c:pt>
                <c:pt idx="4050">
                  <c:v>1100.0087277513817</c:v>
                </c:pt>
                <c:pt idx="4051">
                  <c:v>1100.2802721130115</c:v>
                </c:pt>
                <c:pt idx="4052">
                  <c:v>1100.5518164746416</c:v>
                </c:pt>
                <c:pt idx="4053">
                  <c:v>1100.8233608362716</c:v>
                </c:pt>
                <c:pt idx="4054">
                  <c:v>1101.0949051979017</c:v>
                </c:pt>
                <c:pt idx="4055">
                  <c:v>1101.3664495595317</c:v>
                </c:pt>
                <c:pt idx="4056">
                  <c:v>1101.6379939211615</c:v>
                </c:pt>
                <c:pt idx="4057">
                  <c:v>1101.9095382827916</c:v>
                </c:pt>
                <c:pt idx="4058">
                  <c:v>1102.1810826444216</c:v>
                </c:pt>
                <c:pt idx="4059">
                  <c:v>1102.4526270060517</c:v>
                </c:pt>
                <c:pt idx="4060">
                  <c:v>1102.7241713676817</c:v>
                </c:pt>
                <c:pt idx="4061">
                  <c:v>1102.9957157293115</c:v>
                </c:pt>
                <c:pt idx="4062">
                  <c:v>1103.2672600909416</c:v>
                </c:pt>
                <c:pt idx="4063">
                  <c:v>1103.5388044525716</c:v>
                </c:pt>
                <c:pt idx="4064">
                  <c:v>1103.8103488142017</c:v>
                </c:pt>
                <c:pt idx="4065">
                  <c:v>1104.0818931758315</c:v>
                </c:pt>
                <c:pt idx="4066">
                  <c:v>1104.3534375374616</c:v>
                </c:pt>
                <c:pt idx="4067">
                  <c:v>1104.6249818990916</c:v>
                </c:pt>
                <c:pt idx="4068">
                  <c:v>1104.8965262607217</c:v>
                </c:pt>
                <c:pt idx="4069">
                  <c:v>1105.1680706223517</c:v>
                </c:pt>
                <c:pt idx="4070">
                  <c:v>1105.4396149839815</c:v>
                </c:pt>
                <c:pt idx="4071">
                  <c:v>1105.7111593456116</c:v>
                </c:pt>
                <c:pt idx="4072">
                  <c:v>1105.9827037072416</c:v>
                </c:pt>
                <c:pt idx="4073">
                  <c:v>1106.2542480688717</c:v>
                </c:pt>
                <c:pt idx="4074">
                  <c:v>1106.5257924305017</c:v>
                </c:pt>
                <c:pt idx="4075">
                  <c:v>1106.7973367921315</c:v>
                </c:pt>
                <c:pt idx="4076">
                  <c:v>1107.0688811537616</c:v>
                </c:pt>
                <c:pt idx="4077">
                  <c:v>1107.3404255153916</c:v>
                </c:pt>
                <c:pt idx="4078">
                  <c:v>1107.6119698770217</c:v>
                </c:pt>
                <c:pt idx="4079">
                  <c:v>1107.8835142386515</c:v>
                </c:pt>
                <c:pt idx="4080">
                  <c:v>1108.1550586002816</c:v>
                </c:pt>
                <c:pt idx="4081">
                  <c:v>1108.4266029619116</c:v>
                </c:pt>
                <c:pt idx="4082">
                  <c:v>1108.6981473235417</c:v>
                </c:pt>
                <c:pt idx="4083">
                  <c:v>1108.9696916851717</c:v>
                </c:pt>
                <c:pt idx="4084">
                  <c:v>1109.2412360468015</c:v>
                </c:pt>
                <c:pt idx="4085">
                  <c:v>1109.5127804084316</c:v>
                </c:pt>
                <c:pt idx="4086">
                  <c:v>1109.7843247700616</c:v>
                </c:pt>
                <c:pt idx="4087">
                  <c:v>1110.0558691316917</c:v>
                </c:pt>
                <c:pt idx="4088">
                  <c:v>1110.3274134933217</c:v>
                </c:pt>
                <c:pt idx="4089">
                  <c:v>1110.5989578549515</c:v>
                </c:pt>
                <c:pt idx="4090">
                  <c:v>1110.8705022165816</c:v>
                </c:pt>
                <c:pt idx="4091">
                  <c:v>1111.1420465782116</c:v>
                </c:pt>
                <c:pt idx="4092">
                  <c:v>1111.4135909398417</c:v>
                </c:pt>
                <c:pt idx="4093">
                  <c:v>1111.6851353014715</c:v>
                </c:pt>
                <c:pt idx="4094">
                  <c:v>1111.9566796631016</c:v>
                </c:pt>
                <c:pt idx="4095">
                  <c:v>1112.2282240247316</c:v>
                </c:pt>
                <c:pt idx="4096">
                  <c:v>1112.4997683863617</c:v>
                </c:pt>
                <c:pt idx="4097">
                  <c:v>1112.7713127479917</c:v>
                </c:pt>
                <c:pt idx="4098">
                  <c:v>1113.0428571096215</c:v>
                </c:pt>
                <c:pt idx="4099">
                  <c:v>1113.3144014712516</c:v>
                </c:pt>
                <c:pt idx="4100">
                  <c:v>1113.5859458328816</c:v>
                </c:pt>
                <c:pt idx="4101">
                  <c:v>1113.8574901945117</c:v>
                </c:pt>
                <c:pt idx="4102">
                  <c:v>1114.1290345561415</c:v>
                </c:pt>
                <c:pt idx="4103">
                  <c:v>1114.4005789177716</c:v>
                </c:pt>
                <c:pt idx="4104">
                  <c:v>1114.6721232794016</c:v>
                </c:pt>
                <c:pt idx="4105">
                  <c:v>1114.9436676410317</c:v>
                </c:pt>
                <c:pt idx="4106">
                  <c:v>1115.2152120026617</c:v>
                </c:pt>
                <c:pt idx="4107">
                  <c:v>1115.4867563642915</c:v>
                </c:pt>
                <c:pt idx="4108">
                  <c:v>1115.7583007259216</c:v>
                </c:pt>
                <c:pt idx="4109">
                  <c:v>1116.0298450875516</c:v>
                </c:pt>
                <c:pt idx="4110">
                  <c:v>1116.3013894491817</c:v>
                </c:pt>
                <c:pt idx="4111">
                  <c:v>1116.5729338108117</c:v>
                </c:pt>
                <c:pt idx="4112">
                  <c:v>1116.8444781724415</c:v>
                </c:pt>
                <c:pt idx="4113">
                  <c:v>1117.1160225340716</c:v>
                </c:pt>
                <c:pt idx="4114">
                  <c:v>1117.3875668957016</c:v>
                </c:pt>
                <c:pt idx="4115">
                  <c:v>1117.6591112573317</c:v>
                </c:pt>
                <c:pt idx="4116">
                  <c:v>1117.9306556189615</c:v>
                </c:pt>
                <c:pt idx="4117">
                  <c:v>1118.2021999805916</c:v>
                </c:pt>
                <c:pt idx="4118">
                  <c:v>1118.4737443422216</c:v>
                </c:pt>
                <c:pt idx="4119">
                  <c:v>1118.7452887038517</c:v>
                </c:pt>
                <c:pt idx="4120">
                  <c:v>1119.0168330654817</c:v>
                </c:pt>
                <c:pt idx="4121">
                  <c:v>1119.2883774271115</c:v>
                </c:pt>
                <c:pt idx="4122">
                  <c:v>1119.5599217887416</c:v>
                </c:pt>
                <c:pt idx="4123">
                  <c:v>1119.8314661503716</c:v>
                </c:pt>
                <c:pt idx="4124">
                  <c:v>1120.1030105120017</c:v>
                </c:pt>
                <c:pt idx="4125">
                  <c:v>1120.3745548736317</c:v>
                </c:pt>
                <c:pt idx="4126">
                  <c:v>1120.6460992352615</c:v>
                </c:pt>
                <c:pt idx="4127">
                  <c:v>1120.9176435968916</c:v>
                </c:pt>
                <c:pt idx="4128">
                  <c:v>1121.1891879585216</c:v>
                </c:pt>
                <c:pt idx="4129">
                  <c:v>1121.4607323201517</c:v>
                </c:pt>
                <c:pt idx="4130">
                  <c:v>1121.7322766817815</c:v>
                </c:pt>
                <c:pt idx="4131">
                  <c:v>1122.0038210434116</c:v>
                </c:pt>
                <c:pt idx="4132">
                  <c:v>1122.2753654050416</c:v>
                </c:pt>
                <c:pt idx="4133">
                  <c:v>1122.5469097666717</c:v>
                </c:pt>
                <c:pt idx="4134">
                  <c:v>1122.8184541283017</c:v>
                </c:pt>
                <c:pt idx="4135">
                  <c:v>1123.0899984899315</c:v>
                </c:pt>
                <c:pt idx="4136">
                  <c:v>1123.3615428515616</c:v>
                </c:pt>
                <c:pt idx="4137">
                  <c:v>1123.6330872131916</c:v>
                </c:pt>
                <c:pt idx="4138">
                  <c:v>1123.9046315748217</c:v>
                </c:pt>
                <c:pt idx="4139">
                  <c:v>1124.1761759364517</c:v>
                </c:pt>
                <c:pt idx="4140">
                  <c:v>1124.4477202980815</c:v>
                </c:pt>
                <c:pt idx="4141">
                  <c:v>1124.7192646597116</c:v>
                </c:pt>
                <c:pt idx="4142">
                  <c:v>1124.9908090213416</c:v>
                </c:pt>
                <c:pt idx="4143">
                  <c:v>1125.2623533829717</c:v>
                </c:pt>
                <c:pt idx="4144">
                  <c:v>1125.5338977446015</c:v>
                </c:pt>
                <c:pt idx="4145">
                  <c:v>1125.8054421062316</c:v>
                </c:pt>
                <c:pt idx="4146">
                  <c:v>1126.0769864678616</c:v>
                </c:pt>
                <c:pt idx="4147">
                  <c:v>1126.3485308294917</c:v>
                </c:pt>
                <c:pt idx="4148">
                  <c:v>1126.6200751911217</c:v>
                </c:pt>
                <c:pt idx="4149">
                  <c:v>1126.8916195527515</c:v>
                </c:pt>
                <c:pt idx="4150">
                  <c:v>1127.1631639143816</c:v>
                </c:pt>
                <c:pt idx="4151">
                  <c:v>1127.4347082760116</c:v>
                </c:pt>
                <c:pt idx="4152">
                  <c:v>1127.7062526376417</c:v>
                </c:pt>
                <c:pt idx="4153">
                  <c:v>1127.9777969992715</c:v>
                </c:pt>
                <c:pt idx="4154">
                  <c:v>1128.2493413609016</c:v>
                </c:pt>
                <c:pt idx="4155">
                  <c:v>1128.5208857225316</c:v>
                </c:pt>
                <c:pt idx="4156">
                  <c:v>1128.7924300841617</c:v>
                </c:pt>
                <c:pt idx="4157">
                  <c:v>1129.0639744457917</c:v>
                </c:pt>
                <c:pt idx="4158">
                  <c:v>1129.3355188074215</c:v>
                </c:pt>
                <c:pt idx="4159">
                  <c:v>1129.6070631690516</c:v>
                </c:pt>
                <c:pt idx="4160">
                  <c:v>1129.8786075306816</c:v>
                </c:pt>
                <c:pt idx="4161">
                  <c:v>1130.1501518923117</c:v>
                </c:pt>
                <c:pt idx="4162">
                  <c:v>1130.4216962539417</c:v>
                </c:pt>
                <c:pt idx="4163">
                  <c:v>1130.6932406155715</c:v>
                </c:pt>
                <c:pt idx="4164">
                  <c:v>1130.9647849772016</c:v>
                </c:pt>
                <c:pt idx="4165">
                  <c:v>1131.2363293388316</c:v>
                </c:pt>
                <c:pt idx="4166">
                  <c:v>1131.5078737004617</c:v>
                </c:pt>
                <c:pt idx="4167">
                  <c:v>1131.7794180620915</c:v>
                </c:pt>
                <c:pt idx="4168">
                  <c:v>1132.0509624237216</c:v>
                </c:pt>
                <c:pt idx="4169">
                  <c:v>1132.3225067853516</c:v>
                </c:pt>
                <c:pt idx="4170">
                  <c:v>1132.5940511469817</c:v>
                </c:pt>
                <c:pt idx="4171">
                  <c:v>1132.8655955086117</c:v>
                </c:pt>
                <c:pt idx="4172">
                  <c:v>1133.1371398702415</c:v>
                </c:pt>
                <c:pt idx="4173">
                  <c:v>1133.4086842318716</c:v>
                </c:pt>
                <c:pt idx="4174">
                  <c:v>1133.6802285935016</c:v>
                </c:pt>
                <c:pt idx="4175">
                  <c:v>1133.9517729551317</c:v>
                </c:pt>
                <c:pt idx="4176">
                  <c:v>1134.2233173167617</c:v>
                </c:pt>
                <c:pt idx="4177">
                  <c:v>1134.4948616783915</c:v>
                </c:pt>
                <c:pt idx="4178">
                  <c:v>1134.7664060400216</c:v>
                </c:pt>
                <c:pt idx="4179">
                  <c:v>1135.0379504016516</c:v>
                </c:pt>
                <c:pt idx="4180">
                  <c:v>1135.3094947632817</c:v>
                </c:pt>
                <c:pt idx="4181">
                  <c:v>1135.5810391249115</c:v>
                </c:pt>
                <c:pt idx="4182">
                  <c:v>1135.8525834865416</c:v>
                </c:pt>
                <c:pt idx="4183">
                  <c:v>1136.1241278481716</c:v>
                </c:pt>
                <c:pt idx="4184">
                  <c:v>1136.3956722098017</c:v>
                </c:pt>
                <c:pt idx="4185">
                  <c:v>1136.6672165714317</c:v>
                </c:pt>
                <c:pt idx="4186">
                  <c:v>1136.9387609330615</c:v>
                </c:pt>
                <c:pt idx="4187">
                  <c:v>1137.2103052946916</c:v>
                </c:pt>
                <c:pt idx="4188">
                  <c:v>1137.4818496563216</c:v>
                </c:pt>
                <c:pt idx="4189">
                  <c:v>1137.7533940179517</c:v>
                </c:pt>
                <c:pt idx="4190">
                  <c:v>1138.0249383795817</c:v>
                </c:pt>
                <c:pt idx="4191">
                  <c:v>1138.2964827412115</c:v>
                </c:pt>
                <c:pt idx="4192">
                  <c:v>1138.5680271028416</c:v>
                </c:pt>
                <c:pt idx="4193">
                  <c:v>1138.8395714644716</c:v>
                </c:pt>
                <c:pt idx="4194">
                  <c:v>1139.1111158261017</c:v>
                </c:pt>
                <c:pt idx="4195">
                  <c:v>1139.3826601877315</c:v>
                </c:pt>
                <c:pt idx="4196">
                  <c:v>1139.6542045493616</c:v>
                </c:pt>
                <c:pt idx="4197">
                  <c:v>1139.9257489109916</c:v>
                </c:pt>
                <c:pt idx="4198">
                  <c:v>1140.1972932726217</c:v>
                </c:pt>
                <c:pt idx="4199">
                  <c:v>1140.4688376342517</c:v>
                </c:pt>
                <c:pt idx="4200">
                  <c:v>1140.7403819958815</c:v>
                </c:pt>
                <c:pt idx="4201">
                  <c:v>1141.0119263575116</c:v>
                </c:pt>
                <c:pt idx="4202">
                  <c:v>1141.2834707191416</c:v>
                </c:pt>
                <c:pt idx="4203">
                  <c:v>1141.5550150807717</c:v>
                </c:pt>
                <c:pt idx="4204">
                  <c:v>1141.8265594424017</c:v>
                </c:pt>
                <c:pt idx="4205">
                  <c:v>1142.0981038040316</c:v>
                </c:pt>
                <c:pt idx="4206">
                  <c:v>1142.3696481656616</c:v>
                </c:pt>
                <c:pt idx="4207">
                  <c:v>1142.6411925272917</c:v>
                </c:pt>
                <c:pt idx="4208">
                  <c:v>1142.9127368889217</c:v>
                </c:pt>
                <c:pt idx="4209">
                  <c:v>1143.1842812505515</c:v>
                </c:pt>
                <c:pt idx="4210">
                  <c:v>1143.4558256121816</c:v>
                </c:pt>
                <c:pt idx="4211">
                  <c:v>1143.7273699738116</c:v>
                </c:pt>
                <c:pt idx="4212">
                  <c:v>1143.9989143354417</c:v>
                </c:pt>
                <c:pt idx="4213">
                  <c:v>1144.2704586970717</c:v>
                </c:pt>
                <c:pt idx="4214">
                  <c:v>1144.5420030587015</c:v>
                </c:pt>
                <c:pt idx="4215">
                  <c:v>1144.8135474203316</c:v>
                </c:pt>
                <c:pt idx="4216">
                  <c:v>1145.0850917819616</c:v>
                </c:pt>
                <c:pt idx="4217">
                  <c:v>1145.3566361435917</c:v>
                </c:pt>
                <c:pt idx="4218">
                  <c:v>1145.6281805052215</c:v>
                </c:pt>
                <c:pt idx="4219">
                  <c:v>1145.8997248668516</c:v>
                </c:pt>
                <c:pt idx="4220">
                  <c:v>1146.1712692284816</c:v>
                </c:pt>
                <c:pt idx="4221">
                  <c:v>1146.4428135901117</c:v>
                </c:pt>
                <c:pt idx="4222">
                  <c:v>1146.7143579517417</c:v>
                </c:pt>
                <c:pt idx="4223">
                  <c:v>1146.9859023133715</c:v>
                </c:pt>
                <c:pt idx="4224">
                  <c:v>1147.2574466750016</c:v>
                </c:pt>
                <c:pt idx="4225">
                  <c:v>1147.5289910366316</c:v>
                </c:pt>
                <c:pt idx="4226">
                  <c:v>1147.8005353982617</c:v>
                </c:pt>
                <c:pt idx="4227">
                  <c:v>1148.0720797598917</c:v>
                </c:pt>
                <c:pt idx="4228">
                  <c:v>1148.3436241215215</c:v>
                </c:pt>
                <c:pt idx="4229">
                  <c:v>1148.6151684831516</c:v>
                </c:pt>
                <c:pt idx="4230">
                  <c:v>1148.8867128447816</c:v>
                </c:pt>
                <c:pt idx="4231">
                  <c:v>1149.1582572064117</c:v>
                </c:pt>
                <c:pt idx="4232">
                  <c:v>1149.4298015680415</c:v>
                </c:pt>
                <c:pt idx="4233">
                  <c:v>1149.7013459296716</c:v>
                </c:pt>
                <c:pt idx="4234">
                  <c:v>1149.9728902913016</c:v>
                </c:pt>
                <c:pt idx="4235">
                  <c:v>1150.2444346529317</c:v>
                </c:pt>
                <c:pt idx="4236">
                  <c:v>1150.5159790145617</c:v>
                </c:pt>
                <c:pt idx="4237">
                  <c:v>1150.7875233761915</c:v>
                </c:pt>
                <c:pt idx="4238">
                  <c:v>1151.0590677378216</c:v>
                </c:pt>
                <c:pt idx="4239">
                  <c:v>1151.3306120994516</c:v>
                </c:pt>
                <c:pt idx="4240">
                  <c:v>1151.6021564610817</c:v>
                </c:pt>
                <c:pt idx="4241">
                  <c:v>1151.8737008227117</c:v>
                </c:pt>
                <c:pt idx="4242">
                  <c:v>1152.1452451843415</c:v>
                </c:pt>
                <c:pt idx="4243">
                  <c:v>1152.4167895459716</c:v>
                </c:pt>
                <c:pt idx="4244">
                  <c:v>1152.6883339076016</c:v>
                </c:pt>
                <c:pt idx="4245">
                  <c:v>1152.9598782692317</c:v>
                </c:pt>
                <c:pt idx="4246">
                  <c:v>1153.2314226308615</c:v>
                </c:pt>
                <c:pt idx="4247">
                  <c:v>1153.5029669924916</c:v>
                </c:pt>
                <c:pt idx="4248">
                  <c:v>1153.7745113541216</c:v>
                </c:pt>
                <c:pt idx="4249">
                  <c:v>1154.0460557157517</c:v>
                </c:pt>
                <c:pt idx="4250">
                  <c:v>1154.3176000773817</c:v>
                </c:pt>
                <c:pt idx="4251">
                  <c:v>1154.5891444390115</c:v>
                </c:pt>
                <c:pt idx="4252">
                  <c:v>1154.8606888006416</c:v>
                </c:pt>
                <c:pt idx="4253">
                  <c:v>1155.1322331622716</c:v>
                </c:pt>
                <c:pt idx="4254">
                  <c:v>1155.4037775239017</c:v>
                </c:pt>
                <c:pt idx="4255">
                  <c:v>1155.6753218855317</c:v>
                </c:pt>
                <c:pt idx="4256">
                  <c:v>1155.9468662471616</c:v>
                </c:pt>
                <c:pt idx="4257">
                  <c:v>1156.2184106087916</c:v>
                </c:pt>
                <c:pt idx="4258">
                  <c:v>1156.4899549704216</c:v>
                </c:pt>
                <c:pt idx="4259">
                  <c:v>1156.7614993320517</c:v>
                </c:pt>
                <c:pt idx="4260">
                  <c:v>1157.0330436936815</c:v>
                </c:pt>
                <c:pt idx="4261">
                  <c:v>1157.3045880553116</c:v>
                </c:pt>
                <c:pt idx="4262">
                  <c:v>1157.5761324169416</c:v>
                </c:pt>
                <c:pt idx="4263">
                  <c:v>1157.8476767785717</c:v>
                </c:pt>
                <c:pt idx="4264">
                  <c:v>1158.1192211402017</c:v>
                </c:pt>
                <c:pt idx="4265">
                  <c:v>1158.3907655018315</c:v>
                </c:pt>
                <c:pt idx="4266">
                  <c:v>1158.6623098634616</c:v>
                </c:pt>
                <c:pt idx="4267">
                  <c:v>1158.9338542250916</c:v>
                </c:pt>
                <c:pt idx="4268">
                  <c:v>1159.2053985867217</c:v>
                </c:pt>
                <c:pt idx="4269">
                  <c:v>1159.4769429483515</c:v>
                </c:pt>
                <c:pt idx="4270">
                  <c:v>1159.7484873099816</c:v>
                </c:pt>
                <c:pt idx="4271">
                  <c:v>1160.0200316716116</c:v>
                </c:pt>
                <c:pt idx="4272">
                  <c:v>1160.2915760332417</c:v>
                </c:pt>
                <c:pt idx="4273">
                  <c:v>1160.5631203948717</c:v>
                </c:pt>
                <c:pt idx="4274">
                  <c:v>1160.8346647565015</c:v>
                </c:pt>
                <c:pt idx="4275">
                  <c:v>1161.1062091181316</c:v>
                </c:pt>
                <c:pt idx="4276">
                  <c:v>1161.3777534797616</c:v>
                </c:pt>
                <c:pt idx="4277">
                  <c:v>1161.6492978413917</c:v>
                </c:pt>
                <c:pt idx="4278">
                  <c:v>1161.9208422030217</c:v>
                </c:pt>
                <c:pt idx="4279">
                  <c:v>1162.1923865646515</c:v>
                </c:pt>
                <c:pt idx="4280">
                  <c:v>1162.4639309262816</c:v>
                </c:pt>
                <c:pt idx="4281">
                  <c:v>1162.7354752879116</c:v>
                </c:pt>
                <c:pt idx="4282">
                  <c:v>1163.0070196495417</c:v>
                </c:pt>
                <c:pt idx="4283">
                  <c:v>1163.2785640111715</c:v>
                </c:pt>
                <c:pt idx="4284">
                  <c:v>1163.5501083728016</c:v>
                </c:pt>
                <c:pt idx="4285">
                  <c:v>1163.8216527344316</c:v>
                </c:pt>
                <c:pt idx="4286">
                  <c:v>1164.0931970960617</c:v>
                </c:pt>
                <c:pt idx="4287">
                  <c:v>1164.3647414576917</c:v>
                </c:pt>
                <c:pt idx="4288">
                  <c:v>1164.6362858193215</c:v>
                </c:pt>
                <c:pt idx="4289">
                  <c:v>1164.9078301809516</c:v>
                </c:pt>
                <c:pt idx="4290">
                  <c:v>1165.1793745425816</c:v>
                </c:pt>
                <c:pt idx="4291">
                  <c:v>1165.4509189042117</c:v>
                </c:pt>
                <c:pt idx="4292">
                  <c:v>1165.7224632658417</c:v>
                </c:pt>
                <c:pt idx="4293">
                  <c:v>1165.9940076274715</c:v>
                </c:pt>
                <c:pt idx="4294">
                  <c:v>1166.2655519891016</c:v>
                </c:pt>
                <c:pt idx="4295">
                  <c:v>1166.5370963507316</c:v>
                </c:pt>
                <c:pt idx="4296">
                  <c:v>1166.8086407123617</c:v>
                </c:pt>
                <c:pt idx="4297">
                  <c:v>1167.0801850739915</c:v>
                </c:pt>
                <c:pt idx="4298">
                  <c:v>1167.3517294356216</c:v>
                </c:pt>
                <c:pt idx="4299">
                  <c:v>1167.6232737972516</c:v>
                </c:pt>
                <c:pt idx="4300">
                  <c:v>1167.8948181588817</c:v>
                </c:pt>
                <c:pt idx="4301">
                  <c:v>1168.1663625205117</c:v>
                </c:pt>
                <c:pt idx="4302">
                  <c:v>1168.4379068821415</c:v>
                </c:pt>
                <c:pt idx="4303">
                  <c:v>1168.7094512437716</c:v>
                </c:pt>
                <c:pt idx="4304">
                  <c:v>1168.9809956054016</c:v>
                </c:pt>
                <c:pt idx="4305">
                  <c:v>1169.2525399670317</c:v>
                </c:pt>
                <c:pt idx="4306">
                  <c:v>1169.5240843286617</c:v>
                </c:pt>
                <c:pt idx="4307">
                  <c:v>1169.7956286902916</c:v>
                </c:pt>
                <c:pt idx="4308">
                  <c:v>1170.0671730519216</c:v>
                </c:pt>
                <c:pt idx="4309">
                  <c:v>1170.3387174135516</c:v>
                </c:pt>
                <c:pt idx="4310">
                  <c:v>1170.6102617751817</c:v>
                </c:pt>
                <c:pt idx="4311">
                  <c:v>1170.8818061368115</c:v>
                </c:pt>
                <c:pt idx="4312">
                  <c:v>1171.1533504984416</c:v>
                </c:pt>
                <c:pt idx="4313">
                  <c:v>1171.4248948600716</c:v>
                </c:pt>
                <c:pt idx="4314">
                  <c:v>1171.6964392217017</c:v>
                </c:pt>
                <c:pt idx="4315">
                  <c:v>1171.9679835833317</c:v>
                </c:pt>
                <c:pt idx="4316">
                  <c:v>1172.2395279449615</c:v>
                </c:pt>
                <c:pt idx="4317">
                  <c:v>1172.5110723065916</c:v>
                </c:pt>
                <c:pt idx="4318">
                  <c:v>1172.7826166682216</c:v>
                </c:pt>
                <c:pt idx="4319">
                  <c:v>1173.0541610298517</c:v>
                </c:pt>
                <c:pt idx="4320">
                  <c:v>1173.3257053914815</c:v>
                </c:pt>
                <c:pt idx="4321">
                  <c:v>1173.5972497531116</c:v>
                </c:pt>
                <c:pt idx="4322">
                  <c:v>1173.8687941147416</c:v>
                </c:pt>
                <c:pt idx="4323">
                  <c:v>1174.1403384763717</c:v>
                </c:pt>
                <c:pt idx="4324">
                  <c:v>1174.4118828380017</c:v>
                </c:pt>
                <c:pt idx="4325">
                  <c:v>1174.6834271996315</c:v>
                </c:pt>
                <c:pt idx="4326">
                  <c:v>1174.9549715612616</c:v>
                </c:pt>
                <c:pt idx="4327">
                  <c:v>1175.2265159228916</c:v>
                </c:pt>
                <c:pt idx="4328">
                  <c:v>1175.4980602845217</c:v>
                </c:pt>
                <c:pt idx="4329">
                  <c:v>1175.7696046461517</c:v>
                </c:pt>
                <c:pt idx="4330">
                  <c:v>1176.0411490077815</c:v>
                </c:pt>
                <c:pt idx="4331">
                  <c:v>1176.3126933694116</c:v>
                </c:pt>
                <c:pt idx="4332">
                  <c:v>1176.5842377310416</c:v>
                </c:pt>
                <c:pt idx="4333">
                  <c:v>1176.8557820926717</c:v>
                </c:pt>
                <c:pt idx="4334">
                  <c:v>1177.1273264543015</c:v>
                </c:pt>
                <c:pt idx="4335">
                  <c:v>1177.3988708159316</c:v>
                </c:pt>
                <c:pt idx="4336">
                  <c:v>1177.6704151775616</c:v>
                </c:pt>
                <c:pt idx="4337">
                  <c:v>1177.9419595391917</c:v>
                </c:pt>
                <c:pt idx="4338">
                  <c:v>1178.2135039008217</c:v>
                </c:pt>
                <c:pt idx="4339">
                  <c:v>1178.4850482624515</c:v>
                </c:pt>
                <c:pt idx="4340">
                  <c:v>1178.7565926240816</c:v>
                </c:pt>
                <c:pt idx="4341">
                  <c:v>1179.0281369857116</c:v>
                </c:pt>
                <c:pt idx="4342">
                  <c:v>1179.2996813473417</c:v>
                </c:pt>
                <c:pt idx="4343">
                  <c:v>1179.5712257089717</c:v>
                </c:pt>
                <c:pt idx="4344">
                  <c:v>1179.8427700706015</c:v>
                </c:pt>
                <c:pt idx="4345">
                  <c:v>1180.1143144322316</c:v>
                </c:pt>
                <c:pt idx="4346">
                  <c:v>1180.3858587938616</c:v>
                </c:pt>
                <c:pt idx="4347">
                  <c:v>1180.6574031554917</c:v>
                </c:pt>
                <c:pt idx="4348">
                  <c:v>1180.9289475171215</c:v>
                </c:pt>
                <c:pt idx="4349">
                  <c:v>1181.2004918787516</c:v>
                </c:pt>
                <c:pt idx="4350">
                  <c:v>1181.4720362403816</c:v>
                </c:pt>
                <c:pt idx="4351">
                  <c:v>1181.7435806020117</c:v>
                </c:pt>
                <c:pt idx="4352">
                  <c:v>1182.0151249636417</c:v>
                </c:pt>
                <c:pt idx="4353">
                  <c:v>1182.2866693252715</c:v>
                </c:pt>
                <c:pt idx="4354">
                  <c:v>1182.5582136869016</c:v>
                </c:pt>
                <c:pt idx="4355">
                  <c:v>1182.8297580485316</c:v>
                </c:pt>
                <c:pt idx="4356">
                  <c:v>1183.1013024101617</c:v>
                </c:pt>
                <c:pt idx="4357">
                  <c:v>1183.3728467717917</c:v>
                </c:pt>
                <c:pt idx="4358">
                  <c:v>1183.6443911334215</c:v>
                </c:pt>
                <c:pt idx="4359">
                  <c:v>1183.9159354950516</c:v>
                </c:pt>
                <c:pt idx="4360">
                  <c:v>1184.1874798566816</c:v>
                </c:pt>
                <c:pt idx="4361">
                  <c:v>1184.4590242183117</c:v>
                </c:pt>
                <c:pt idx="4362">
                  <c:v>1184.7305685799415</c:v>
                </c:pt>
                <c:pt idx="4363">
                  <c:v>1185.0021129415716</c:v>
                </c:pt>
                <c:pt idx="4364">
                  <c:v>1185.2736573032016</c:v>
                </c:pt>
                <c:pt idx="4365">
                  <c:v>1185.5452016648317</c:v>
                </c:pt>
                <c:pt idx="4366">
                  <c:v>1185.8167460264617</c:v>
                </c:pt>
                <c:pt idx="4367">
                  <c:v>1186.0882903880915</c:v>
                </c:pt>
                <c:pt idx="4368">
                  <c:v>1186.3598347497216</c:v>
                </c:pt>
                <c:pt idx="4369">
                  <c:v>1186.6313791113516</c:v>
                </c:pt>
                <c:pt idx="4370">
                  <c:v>1186.9029234729817</c:v>
                </c:pt>
                <c:pt idx="4371">
                  <c:v>1187.1744678346117</c:v>
                </c:pt>
                <c:pt idx="4372">
                  <c:v>1187.4460121962416</c:v>
                </c:pt>
                <c:pt idx="4373">
                  <c:v>1187.7175565578716</c:v>
                </c:pt>
                <c:pt idx="4374">
                  <c:v>1187.9891009195017</c:v>
                </c:pt>
                <c:pt idx="4375">
                  <c:v>1188.2606452811317</c:v>
                </c:pt>
                <c:pt idx="4376">
                  <c:v>1188.5321896427615</c:v>
                </c:pt>
                <c:pt idx="4377">
                  <c:v>1188.8037340043916</c:v>
                </c:pt>
                <c:pt idx="4378">
                  <c:v>1189.0752783660216</c:v>
                </c:pt>
                <c:pt idx="4379">
                  <c:v>1189.3468227276517</c:v>
                </c:pt>
                <c:pt idx="4380">
                  <c:v>1189.6183670892817</c:v>
                </c:pt>
                <c:pt idx="4381">
                  <c:v>1189.8899114509115</c:v>
                </c:pt>
                <c:pt idx="4382">
                  <c:v>1190.1614558125416</c:v>
                </c:pt>
                <c:pt idx="4383">
                  <c:v>1190.4330001741716</c:v>
                </c:pt>
                <c:pt idx="4384">
                  <c:v>1190.7045445358017</c:v>
                </c:pt>
                <c:pt idx="4385">
                  <c:v>1190.9760888974315</c:v>
                </c:pt>
                <c:pt idx="4386">
                  <c:v>1191.2476332590616</c:v>
                </c:pt>
                <c:pt idx="4387">
                  <c:v>1191.5191776206916</c:v>
                </c:pt>
                <c:pt idx="4388">
                  <c:v>1191.7907219823217</c:v>
                </c:pt>
                <c:pt idx="4389">
                  <c:v>1192.0622663439517</c:v>
                </c:pt>
                <c:pt idx="4390">
                  <c:v>1192.3338107055815</c:v>
                </c:pt>
                <c:pt idx="4391">
                  <c:v>1192.6053550672116</c:v>
                </c:pt>
                <c:pt idx="4392">
                  <c:v>1192.8768994288416</c:v>
                </c:pt>
                <c:pt idx="4393">
                  <c:v>1193.1484437904717</c:v>
                </c:pt>
                <c:pt idx="4394">
                  <c:v>1193.4199881521017</c:v>
                </c:pt>
                <c:pt idx="4395">
                  <c:v>1193.6915325137315</c:v>
                </c:pt>
                <c:pt idx="4396">
                  <c:v>1193.9630768753616</c:v>
                </c:pt>
                <c:pt idx="4397">
                  <c:v>1194.2346212369916</c:v>
                </c:pt>
                <c:pt idx="4398">
                  <c:v>1194.5061655986217</c:v>
                </c:pt>
                <c:pt idx="4399">
                  <c:v>1194.7777099602515</c:v>
                </c:pt>
                <c:pt idx="4400">
                  <c:v>1195.0492543218816</c:v>
                </c:pt>
                <c:pt idx="4401">
                  <c:v>1195.3207986835116</c:v>
                </c:pt>
                <c:pt idx="4402">
                  <c:v>1195.5923430451417</c:v>
                </c:pt>
                <c:pt idx="4403">
                  <c:v>1195.8638874067717</c:v>
                </c:pt>
                <c:pt idx="4404">
                  <c:v>1196.1354317684015</c:v>
                </c:pt>
                <c:pt idx="4405">
                  <c:v>1196.4069761300316</c:v>
                </c:pt>
                <c:pt idx="4406">
                  <c:v>1196.6785204916616</c:v>
                </c:pt>
                <c:pt idx="4407">
                  <c:v>1196.9500648532917</c:v>
                </c:pt>
                <c:pt idx="4408">
                  <c:v>1197.2216092149217</c:v>
                </c:pt>
                <c:pt idx="4409">
                  <c:v>1197.4931535765515</c:v>
                </c:pt>
                <c:pt idx="4410">
                  <c:v>1197.7646979381816</c:v>
                </c:pt>
                <c:pt idx="4411">
                  <c:v>1198.0362422998116</c:v>
                </c:pt>
                <c:pt idx="4412">
                  <c:v>1198.3077866614417</c:v>
                </c:pt>
                <c:pt idx="4413">
                  <c:v>1198.5793310230715</c:v>
                </c:pt>
                <c:pt idx="4414">
                  <c:v>1198.8508753847016</c:v>
                </c:pt>
                <c:pt idx="4415">
                  <c:v>1199.1224197463316</c:v>
                </c:pt>
                <c:pt idx="4416">
                  <c:v>1199.3939641079617</c:v>
                </c:pt>
                <c:pt idx="4417">
                  <c:v>1199.6655084695917</c:v>
                </c:pt>
                <c:pt idx="4418">
                  <c:v>1199.9370528312215</c:v>
                </c:pt>
                <c:pt idx="4419">
                  <c:v>1200.2085971928516</c:v>
                </c:pt>
                <c:pt idx="4420">
                  <c:v>1200.4801415544816</c:v>
                </c:pt>
                <c:pt idx="4421">
                  <c:v>1200.7516859161117</c:v>
                </c:pt>
                <c:pt idx="4422">
                  <c:v>1201.0232302777417</c:v>
                </c:pt>
                <c:pt idx="4423">
                  <c:v>1201.2947746393716</c:v>
                </c:pt>
                <c:pt idx="4424">
                  <c:v>1201.5663190010016</c:v>
                </c:pt>
                <c:pt idx="4425">
                  <c:v>1201.8378633626317</c:v>
                </c:pt>
                <c:pt idx="4426">
                  <c:v>1202.1094077242617</c:v>
                </c:pt>
                <c:pt idx="4427">
                  <c:v>1202.3809520858915</c:v>
                </c:pt>
                <c:pt idx="4428">
                  <c:v>1202.6524964475216</c:v>
                </c:pt>
                <c:pt idx="4429">
                  <c:v>1202.9240408091516</c:v>
                </c:pt>
                <c:pt idx="4430">
                  <c:v>1203.1955851707817</c:v>
                </c:pt>
                <c:pt idx="4431">
                  <c:v>1203.4671295324117</c:v>
                </c:pt>
                <c:pt idx="4432">
                  <c:v>1203.7386738940415</c:v>
                </c:pt>
                <c:pt idx="4433">
                  <c:v>1204.0102182556716</c:v>
                </c:pt>
                <c:pt idx="4434">
                  <c:v>1204.2817626173016</c:v>
                </c:pt>
                <c:pt idx="4435">
                  <c:v>1204.5533069789317</c:v>
                </c:pt>
                <c:pt idx="4436">
                  <c:v>1204.8248513405615</c:v>
                </c:pt>
                <c:pt idx="4437">
                  <c:v>1205.0963957021916</c:v>
                </c:pt>
                <c:pt idx="4438">
                  <c:v>1205.3679400638216</c:v>
                </c:pt>
                <c:pt idx="4439">
                  <c:v>1205.6394844254517</c:v>
                </c:pt>
                <c:pt idx="4440">
                  <c:v>1205.9110287870817</c:v>
                </c:pt>
                <c:pt idx="4441">
                  <c:v>1206.1825731487115</c:v>
                </c:pt>
                <c:pt idx="4442">
                  <c:v>1206.4541175103416</c:v>
                </c:pt>
                <c:pt idx="4443">
                  <c:v>1206.7256618719716</c:v>
                </c:pt>
                <c:pt idx="4444">
                  <c:v>1206.9972062336017</c:v>
                </c:pt>
                <c:pt idx="4445">
                  <c:v>1207.2687505952317</c:v>
                </c:pt>
                <c:pt idx="4446">
                  <c:v>1207.5402949568615</c:v>
                </c:pt>
                <c:pt idx="4447">
                  <c:v>1207.8118393184916</c:v>
                </c:pt>
                <c:pt idx="4448">
                  <c:v>1208.0833836801216</c:v>
                </c:pt>
                <c:pt idx="4449">
                  <c:v>1208.3549280417517</c:v>
                </c:pt>
                <c:pt idx="4450">
                  <c:v>1208.6264724033815</c:v>
                </c:pt>
                <c:pt idx="4451">
                  <c:v>1208.8980167650116</c:v>
                </c:pt>
                <c:pt idx="4452">
                  <c:v>1209.1695611266416</c:v>
                </c:pt>
                <c:pt idx="4453">
                  <c:v>1209.4411054882717</c:v>
                </c:pt>
                <c:pt idx="4454">
                  <c:v>1209.7126498499017</c:v>
                </c:pt>
                <c:pt idx="4455">
                  <c:v>1209.9841942115315</c:v>
                </c:pt>
                <c:pt idx="4456">
                  <c:v>1210.2557385731616</c:v>
                </c:pt>
                <c:pt idx="4457">
                  <c:v>1210.5272829347916</c:v>
                </c:pt>
                <c:pt idx="4458">
                  <c:v>1210.7988272964217</c:v>
                </c:pt>
                <c:pt idx="4459">
                  <c:v>1211.0703716580517</c:v>
                </c:pt>
                <c:pt idx="4460">
                  <c:v>1211.3419160196815</c:v>
                </c:pt>
                <c:pt idx="4461">
                  <c:v>1211.6134603813116</c:v>
                </c:pt>
                <c:pt idx="4462">
                  <c:v>1211.8850047429416</c:v>
                </c:pt>
                <c:pt idx="4463">
                  <c:v>1212.1565491045717</c:v>
                </c:pt>
                <c:pt idx="4464">
                  <c:v>1212.4280934662015</c:v>
                </c:pt>
                <c:pt idx="4465">
                  <c:v>1212.6996378278316</c:v>
                </c:pt>
                <c:pt idx="4466">
                  <c:v>1212.9711821894616</c:v>
                </c:pt>
                <c:pt idx="4467">
                  <c:v>1213.2427265510917</c:v>
                </c:pt>
                <c:pt idx="4468">
                  <c:v>1213.5142709127217</c:v>
                </c:pt>
                <c:pt idx="4469">
                  <c:v>1213.7858152743515</c:v>
                </c:pt>
                <c:pt idx="4470">
                  <c:v>1214.0573596359816</c:v>
                </c:pt>
                <c:pt idx="4471">
                  <c:v>1214.3289039976116</c:v>
                </c:pt>
                <c:pt idx="4472">
                  <c:v>1214.6004483592417</c:v>
                </c:pt>
                <c:pt idx="4473">
                  <c:v>1214.8719927208717</c:v>
                </c:pt>
                <c:pt idx="4474">
                  <c:v>1215.1435370825016</c:v>
                </c:pt>
                <c:pt idx="4475">
                  <c:v>1215.4150814441316</c:v>
                </c:pt>
                <c:pt idx="4476">
                  <c:v>1215.6866258057617</c:v>
                </c:pt>
                <c:pt idx="4477">
                  <c:v>1215.9581701673917</c:v>
                </c:pt>
                <c:pt idx="4478">
                  <c:v>1216.2297145290215</c:v>
                </c:pt>
                <c:pt idx="4479">
                  <c:v>1216.5012588906516</c:v>
                </c:pt>
                <c:pt idx="4480">
                  <c:v>1216.7728032522816</c:v>
                </c:pt>
                <c:pt idx="4481">
                  <c:v>1217.0443476139117</c:v>
                </c:pt>
                <c:pt idx="4482">
                  <c:v>1217.3158919755417</c:v>
                </c:pt>
                <c:pt idx="4483">
                  <c:v>1217.5874363371715</c:v>
                </c:pt>
                <c:pt idx="4484">
                  <c:v>1217.8589806988016</c:v>
                </c:pt>
                <c:pt idx="4485">
                  <c:v>1218.1305250604316</c:v>
                </c:pt>
                <c:pt idx="4486">
                  <c:v>1218.4020694220617</c:v>
                </c:pt>
                <c:pt idx="4487">
                  <c:v>1218.6736137836915</c:v>
                </c:pt>
                <c:pt idx="4488">
                  <c:v>1218.9451581453216</c:v>
                </c:pt>
                <c:pt idx="4489">
                  <c:v>1219.2167025069516</c:v>
                </c:pt>
                <c:pt idx="4490">
                  <c:v>1219.4882468685817</c:v>
                </c:pt>
                <c:pt idx="4491">
                  <c:v>1219.7597912302117</c:v>
                </c:pt>
                <c:pt idx="4492">
                  <c:v>1220.0313355918415</c:v>
                </c:pt>
                <c:pt idx="4493">
                  <c:v>1220.3028799534716</c:v>
                </c:pt>
                <c:pt idx="4494">
                  <c:v>1220.5744243151016</c:v>
                </c:pt>
                <c:pt idx="4495">
                  <c:v>1220.8459686767317</c:v>
                </c:pt>
                <c:pt idx="4496">
                  <c:v>1221.1175130383617</c:v>
                </c:pt>
                <c:pt idx="4497">
                  <c:v>1221.3890573999915</c:v>
                </c:pt>
                <c:pt idx="4498">
                  <c:v>1221.6606017616216</c:v>
                </c:pt>
                <c:pt idx="4499">
                  <c:v>1221.9321461232516</c:v>
                </c:pt>
                <c:pt idx="4500">
                  <c:v>1222.2036904848817</c:v>
                </c:pt>
                <c:pt idx="4501">
                  <c:v>1222.4752348465115</c:v>
                </c:pt>
                <c:pt idx="4502">
                  <c:v>1222.7467792081416</c:v>
                </c:pt>
                <c:pt idx="4503">
                  <c:v>1223.0183235697716</c:v>
                </c:pt>
                <c:pt idx="4504">
                  <c:v>1223.2898679314017</c:v>
                </c:pt>
                <c:pt idx="4505">
                  <c:v>1223.5614122930317</c:v>
                </c:pt>
                <c:pt idx="4506">
                  <c:v>1223.8329566546615</c:v>
                </c:pt>
                <c:pt idx="4507">
                  <c:v>1224.1045010162916</c:v>
                </c:pt>
                <c:pt idx="4508">
                  <c:v>1224.3760453779216</c:v>
                </c:pt>
                <c:pt idx="4509">
                  <c:v>1224.6475897395517</c:v>
                </c:pt>
                <c:pt idx="4510">
                  <c:v>1224.9191341011817</c:v>
                </c:pt>
                <c:pt idx="4511">
                  <c:v>1225.1906784628115</c:v>
                </c:pt>
                <c:pt idx="4512">
                  <c:v>1225.4622228244416</c:v>
                </c:pt>
                <c:pt idx="4513">
                  <c:v>1225.7337671860716</c:v>
                </c:pt>
                <c:pt idx="4514">
                  <c:v>1226.0053115477017</c:v>
                </c:pt>
                <c:pt idx="4515">
                  <c:v>1226.2768559093315</c:v>
                </c:pt>
                <c:pt idx="4516">
                  <c:v>1226.5484002709616</c:v>
                </c:pt>
                <c:pt idx="4517">
                  <c:v>1226.8199446325916</c:v>
                </c:pt>
                <c:pt idx="4518">
                  <c:v>1227.0914889942217</c:v>
                </c:pt>
                <c:pt idx="4519">
                  <c:v>1227.3630333558517</c:v>
                </c:pt>
                <c:pt idx="4520">
                  <c:v>1227.6345777174815</c:v>
                </c:pt>
                <c:pt idx="4521">
                  <c:v>1227.9061220791116</c:v>
                </c:pt>
                <c:pt idx="4522">
                  <c:v>1228.1776664407416</c:v>
                </c:pt>
                <c:pt idx="4523">
                  <c:v>1228.4492108023717</c:v>
                </c:pt>
                <c:pt idx="4524">
                  <c:v>1228.7207551640017</c:v>
                </c:pt>
                <c:pt idx="4525">
                  <c:v>1228.9922995256316</c:v>
                </c:pt>
                <c:pt idx="4526">
                  <c:v>1229.2638438872616</c:v>
                </c:pt>
                <c:pt idx="4527">
                  <c:v>1229.5353882488916</c:v>
                </c:pt>
                <c:pt idx="4528">
                  <c:v>1229.8069326105217</c:v>
                </c:pt>
                <c:pt idx="4529">
                  <c:v>1230.0784769721515</c:v>
                </c:pt>
                <c:pt idx="4530">
                  <c:v>1230.3500213337816</c:v>
                </c:pt>
                <c:pt idx="4531">
                  <c:v>1230.6215656954116</c:v>
                </c:pt>
                <c:pt idx="4532">
                  <c:v>1230.8931100570417</c:v>
                </c:pt>
                <c:pt idx="4533">
                  <c:v>1231.1646544186717</c:v>
                </c:pt>
                <c:pt idx="4534">
                  <c:v>1231.4361987803015</c:v>
                </c:pt>
                <c:pt idx="4535">
                  <c:v>1231.7077431419316</c:v>
                </c:pt>
                <c:pt idx="4536">
                  <c:v>1231.9792875035616</c:v>
                </c:pt>
                <c:pt idx="4537">
                  <c:v>1232.2508318651917</c:v>
                </c:pt>
                <c:pt idx="4538">
                  <c:v>1232.5223762268215</c:v>
                </c:pt>
                <c:pt idx="4539">
                  <c:v>1232.7939205884516</c:v>
                </c:pt>
                <c:pt idx="4540">
                  <c:v>1233.0654649500816</c:v>
                </c:pt>
                <c:pt idx="4541">
                  <c:v>1233.3370093117117</c:v>
                </c:pt>
                <c:pt idx="4542">
                  <c:v>1233.6085536733417</c:v>
                </c:pt>
                <c:pt idx="4543">
                  <c:v>1233.8800980349715</c:v>
                </c:pt>
                <c:pt idx="4544">
                  <c:v>1234.1516423966016</c:v>
                </c:pt>
                <c:pt idx="4545">
                  <c:v>1234.4231867582316</c:v>
                </c:pt>
                <c:pt idx="4546">
                  <c:v>1234.6947311198617</c:v>
                </c:pt>
                <c:pt idx="4547">
                  <c:v>1234.9662754814917</c:v>
                </c:pt>
                <c:pt idx="4548">
                  <c:v>1235.2378198431215</c:v>
                </c:pt>
                <c:pt idx="4549">
                  <c:v>1235.5093642047516</c:v>
                </c:pt>
                <c:pt idx="4550">
                  <c:v>1235.7809085663816</c:v>
                </c:pt>
                <c:pt idx="4551">
                  <c:v>1236.0524529280117</c:v>
                </c:pt>
                <c:pt idx="4552">
                  <c:v>1236.3239972896415</c:v>
                </c:pt>
                <c:pt idx="4553">
                  <c:v>1236.5955416512716</c:v>
                </c:pt>
                <c:pt idx="4554">
                  <c:v>1236.8670860129016</c:v>
                </c:pt>
                <c:pt idx="4555">
                  <c:v>1237.1386303745317</c:v>
                </c:pt>
                <c:pt idx="4556">
                  <c:v>1237.4101747361617</c:v>
                </c:pt>
                <c:pt idx="4557">
                  <c:v>1237.6817190977915</c:v>
                </c:pt>
                <c:pt idx="4558">
                  <c:v>1237.9532634594216</c:v>
                </c:pt>
                <c:pt idx="4559">
                  <c:v>1238.2248078210516</c:v>
                </c:pt>
                <c:pt idx="4560">
                  <c:v>1238.4963521826817</c:v>
                </c:pt>
                <c:pt idx="4561">
                  <c:v>1238.7678965443117</c:v>
                </c:pt>
                <c:pt idx="4562">
                  <c:v>1239.0394409059415</c:v>
                </c:pt>
                <c:pt idx="4563">
                  <c:v>1239.3109852675716</c:v>
                </c:pt>
                <c:pt idx="4564">
                  <c:v>1239.5825296292016</c:v>
                </c:pt>
                <c:pt idx="4565">
                  <c:v>1239.8540739908317</c:v>
                </c:pt>
                <c:pt idx="4566">
                  <c:v>1240.1256183524615</c:v>
                </c:pt>
                <c:pt idx="4567">
                  <c:v>1240.3971627140916</c:v>
                </c:pt>
                <c:pt idx="4568">
                  <c:v>1240.6687070757216</c:v>
                </c:pt>
                <c:pt idx="4569">
                  <c:v>1240.9402514373517</c:v>
                </c:pt>
                <c:pt idx="4570">
                  <c:v>1241.2117957989817</c:v>
                </c:pt>
                <c:pt idx="4571">
                  <c:v>1241.4833401606115</c:v>
                </c:pt>
                <c:pt idx="4572">
                  <c:v>1241.7548845222416</c:v>
                </c:pt>
                <c:pt idx="4573">
                  <c:v>1242.0264288838716</c:v>
                </c:pt>
                <c:pt idx="4574">
                  <c:v>1242.2979732455017</c:v>
                </c:pt>
                <c:pt idx="4575">
                  <c:v>1242.5695176071317</c:v>
                </c:pt>
                <c:pt idx="4576">
                  <c:v>1242.8410619687616</c:v>
                </c:pt>
                <c:pt idx="4577">
                  <c:v>1243.1126063303916</c:v>
                </c:pt>
                <c:pt idx="4578">
                  <c:v>1243.3841506920216</c:v>
                </c:pt>
                <c:pt idx="4579">
                  <c:v>1243.6556950536517</c:v>
                </c:pt>
                <c:pt idx="4580">
                  <c:v>1243.9272394152815</c:v>
                </c:pt>
                <c:pt idx="4581">
                  <c:v>1244.1987837769116</c:v>
                </c:pt>
                <c:pt idx="4582">
                  <c:v>1244.4703281385416</c:v>
                </c:pt>
                <c:pt idx="4583">
                  <c:v>1244.7418725001717</c:v>
                </c:pt>
                <c:pt idx="4584">
                  <c:v>1245.0134168618017</c:v>
                </c:pt>
                <c:pt idx="4585">
                  <c:v>1245.2849612234315</c:v>
                </c:pt>
                <c:pt idx="4586">
                  <c:v>1245.5565055850616</c:v>
                </c:pt>
                <c:pt idx="4587">
                  <c:v>1245.8280499466916</c:v>
                </c:pt>
                <c:pt idx="4588">
                  <c:v>1246.0995943083217</c:v>
                </c:pt>
                <c:pt idx="4589">
                  <c:v>1246.3711386699517</c:v>
                </c:pt>
                <c:pt idx="4590">
                  <c:v>1246.6426830315816</c:v>
                </c:pt>
                <c:pt idx="4591">
                  <c:v>1246.9142273932116</c:v>
                </c:pt>
                <c:pt idx="4592">
                  <c:v>1247.1857717548417</c:v>
                </c:pt>
                <c:pt idx="4593">
                  <c:v>1247.4573161164717</c:v>
                </c:pt>
                <c:pt idx="4594">
                  <c:v>1247.7288604781015</c:v>
                </c:pt>
                <c:pt idx="4595">
                  <c:v>1248.0004048397316</c:v>
                </c:pt>
                <c:pt idx="4596">
                  <c:v>1248.2719492013616</c:v>
                </c:pt>
                <c:pt idx="4597">
                  <c:v>1248.5434935629917</c:v>
                </c:pt>
                <c:pt idx="4598">
                  <c:v>1248.8150379246217</c:v>
                </c:pt>
                <c:pt idx="4599">
                  <c:v>1249.0865822862515</c:v>
                </c:pt>
                <c:pt idx="4600">
                  <c:v>1249.3581266478816</c:v>
                </c:pt>
                <c:pt idx="4601">
                  <c:v>1249.6296710095116</c:v>
                </c:pt>
                <c:pt idx="4602">
                  <c:v>1249.9012153711417</c:v>
                </c:pt>
                <c:pt idx="4603">
                  <c:v>1250.1727597327715</c:v>
                </c:pt>
                <c:pt idx="4604">
                  <c:v>1250.4443040944016</c:v>
                </c:pt>
                <c:pt idx="4605">
                  <c:v>1250.7158484560316</c:v>
                </c:pt>
                <c:pt idx="4606">
                  <c:v>1250.9873928176617</c:v>
                </c:pt>
                <c:pt idx="4607">
                  <c:v>1251.2589371792917</c:v>
                </c:pt>
                <c:pt idx="4608">
                  <c:v>1251.5304815409215</c:v>
                </c:pt>
                <c:pt idx="4609">
                  <c:v>1251.8020259025516</c:v>
                </c:pt>
                <c:pt idx="4610">
                  <c:v>1252.0735702641816</c:v>
                </c:pt>
                <c:pt idx="4611">
                  <c:v>1252.3451146258117</c:v>
                </c:pt>
                <c:pt idx="4612">
                  <c:v>1252.6166589874417</c:v>
                </c:pt>
                <c:pt idx="4613">
                  <c:v>1252.8882033490715</c:v>
                </c:pt>
                <c:pt idx="4614">
                  <c:v>1253.1597477107016</c:v>
                </c:pt>
                <c:pt idx="4615">
                  <c:v>1253.4312920723316</c:v>
                </c:pt>
                <c:pt idx="4616">
                  <c:v>1253.7028364339617</c:v>
                </c:pt>
                <c:pt idx="4617">
                  <c:v>1253.9743807955915</c:v>
                </c:pt>
                <c:pt idx="4618">
                  <c:v>1254.2459251572216</c:v>
                </c:pt>
                <c:pt idx="4619">
                  <c:v>1254.5174695188516</c:v>
                </c:pt>
                <c:pt idx="4620">
                  <c:v>1254.7890138804817</c:v>
                </c:pt>
                <c:pt idx="4621">
                  <c:v>1255.0605582421117</c:v>
                </c:pt>
                <c:pt idx="4622">
                  <c:v>1255.3321026037415</c:v>
                </c:pt>
                <c:pt idx="4623">
                  <c:v>1255.6036469653716</c:v>
                </c:pt>
                <c:pt idx="4624">
                  <c:v>1255.8751913270016</c:v>
                </c:pt>
                <c:pt idx="4625">
                  <c:v>1256.1467356886317</c:v>
                </c:pt>
                <c:pt idx="4626">
                  <c:v>1256.4182800502617</c:v>
                </c:pt>
                <c:pt idx="4627">
                  <c:v>1256.6898244118915</c:v>
                </c:pt>
                <c:pt idx="4628">
                  <c:v>1256.9613687735216</c:v>
                </c:pt>
                <c:pt idx="4629">
                  <c:v>1257.2329131351516</c:v>
                </c:pt>
                <c:pt idx="4630">
                  <c:v>1257.5044574967817</c:v>
                </c:pt>
                <c:pt idx="4631">
                  <c:v>1257.7760018584115</c:v>
                </c:pt>
                <c:pt idx="4632">
                  <c:v>1258.0475462200416</c:v>
                </c:pt>
                <c:pt idx="4633">
                  <c:v>1258.3190905816716</c:v>
                </c:pt>
                <c:pt idx="4634">
                  <c:v>1258.5906349433017</c:v>
                </c:pt>
                <c:pt idx="4635">
                  <c:v>1258.8621793049317</c:v>
                </c:pt>
                <c:pt idx="4636">
                  <c:v>1259.1337236665615</c:v>
                </c:pt>
                <c:pt idx="4637">
                  <c:v>1259.4052680281916</c:v>
                </c:pt>
                <c:pt idx="4638">
                  <c:v>1259.6768123898216</c:v>
                </c:pt>
                <c:pt idx="4639">
                  <c:v>1259.9483567514517</c:v>
                </c:pt>
                <c:pt idx="4640">
                  <c:v>1260.2199011130817</c:v>
                </c:pt>
                <c:pt idx="4641">
                  <c:v>1260.4914454747116</c:v>
                </c:pt>
                <c:pt idx="4642">
                  <c:v>1260.7629898363416</c:v>
                </c:pt>
                <c:pt idx="4643">
                  <c:v>1261.0345341979717</c:v>
                </c:pt>
                <c:pt idx="4644">
                  <c:v>1261.3060785596017</c:v>
                </c:pt>
                <c:pt idx="4645">
                  <c:v>1261.5776229212315</c:v>
                </c:pt>
                <c:pt idx="4646">
                  <c:v>1261.8491672828616</c:v>
                </c:pt>
                <c:pt idx="4647">
                  <c:v>1262.1207116444916</c:v>
                </c:pt>
                <c:pt idx="4648">
                  <c:v>1262.3922560061217</c:v>
                </c:pt>
                <c:pt idx="4649">
                  <c:v>1262.6638003677517</c:v>
                </c:pt>
                <c:pt idx="4650">
                  <c:v>1262.9353447293815</c:v>
                </c:pt>
                <c:pt idx="4651">
                  <c:v>1263.2068890910116</c:v>
                </c:pt>
                <c:pt idx="4652">
                  <c:v>1263.4784334526416</c:v>
                </c:pt>
                <c:pt idx="4653">
                  <c:v>1263.7499778142717</c:v>
                </c:pt>
                <c:pt idx="4654">
                  <c:v>1264.0215221759015</c:v>
                </c:pt>
                <c:pt idx="4655">
                  <c:v>1264.2930665375316</c:v>
                </c:pt>
                <c:pt idx="4656">
                  <c:v>1264.5646108991616</c:v>
                </c:pt>
                <c:pt idx="4657">
                  <c:v>1264.8361552607917</c:v>
                </c:pt>
                <c:pt idx="4658">
                  <c:v>1265.1076996224217</c:v>
                </c:pt>
                <c:pt idx="4659">
                  <c:v>1265.3792439840515</c:v>
                </c:pt>
                <c:pt idx="4660">
                  <c:v>1265.6507883456816</c:v>
                </c:pt>
                <c:pt idx="4661">
                  <c:v>1265.9223327073116</c:v>
                </c:pt>
                <c:pt idx="4662">
                  <c:v>1266.1938770689417</c:v>
                </c:pt>
                <c:pt idx="4663">
                  <c:v>1266.4654214305717</c:v>
                </c:pt>
                <c:pt idx="4664">
                  <c:v>1266.7369657922015</c:v>
                </c:pt>
                <c:pt idx="4665">
                  <c:v>1267.0085101538316</c:v>
                </c:pt>
                <c:pt idx="4666">
                  <c:v>1267.2800545154616</c:v>
                </c:pt>
                <c:pt idx="4667">
                  <c:v>1267.5515988770917</c:v>
                </c:pt>
                <c:pt idx="4668">
                  <c:v>1267.8231432387215</c:v>
                </c:pt>
                <c:pt idx="4669">
                  <c:v>1268.0946876003516</c:v>
                </c:pt>
                <c:pt idx="4670">
                  <c:v>1268.3662319619816</c:v>
                </c:pt>
                <c:pt idx="4671">
                  <c:v>1268.6377763236117</c:v>
                </c:pt>
                <c:pt idx="4672">
                  <c:v>1268.9093206852417</c:v>
                </c:pt>
                <c:pt idx="4673">
                  <c:v>1269.1808650468715</c:v>
                </c:pt>
                <c:pt idx="4674">
                  <c:v>1269.4524094085016</c:v>
                </c:pt>
                <c:pt idx="4675">
                  <c:v>1269.7239537701316</c:v>
                </c:pt>
                <c:pt idx="4676">
                  <c:v>1269.9954981317617</c:v>
                </c:pt>
                <c:pt idx="4677">
                  <c:v>1270.2670424933917</c:v>
                </c:pt>
                <c:pt idx="4678">
                  <c:v>1270.5385868550215</c:v>
                </c:pt>
                <c:pt idx="4679">
                  <c:v>1270.8101312166516</c:v>
                </c:pt>
                <c:pt idx="4680">
                  <c:v>1271.0816755782816</c:v>
                </c:pt>
                <c:pt idx="4681">
                  <c:v>1271.3532199399117</c:v>
                </c:pt>
                <c:pt idx="4682">
                  <c:v>1271.6247643015415</c:v>
                </c:pt>
                <c:pt idx="4683">
                  <c:v>1271.8963086631716</c:v>
                </c:pt>
                <c:pt idx="4684">
                  <c:v>1272.1678530248016</c:v>
                </c:pt>
                <c:pt idx="4685">
                  <c:v>1272.4393973864317</c:v>
                </c:pt>
                <c:pt idx="4686">
                  <c:v>1272.7109417480617</c:v>
                </c:pt>
                <c:pt idx="4687">
                  <c:v>1272.9824861096915</c:v>
                </c:pt>
                <c:pt idx="4688">
                  <c:v>1273.2540304713216</c:v>
                </c:pt>
                <c:pt idx="4689">
                  <c:v>1273.5255748329516</c:v>
                </c:pt>
                <c:pt idx="4690">
                  <c:v>1273.7971191945817</c:v>
                </c:pt>
                <c:pt idx="4691">
                  <c:v>1274.0686635562117</c:v>
                </c:pt>
                <c:pt idx="4692">
                  <c:v>1274.3402079178416</c:v>
                </c:pt>
                <c:pt idx="4693">
                  <c:v>1274.6117522794716</c:v>
                </c:pt>
                <c:pt idx="4694">
                  <c:v>1274.8832966411017</c:v>
                </c:pt>
                <c:pt idx="4695">
                  <c:v>1275.1548410027317</c:v>
                </c:pt>
                <c:pt idx="4696">
                  <c:v>1275.4263853643615</c:v>
                </c:pt>
                <c:pt idx="4697">
                  <c:v>1275.6979297259916</c:v>
                </c:pt>
                <c:pt idx="4698">
                  <c:v>1275.9694740876216</c:v>
                </c:pt>
                <c:pt idx="4699">
                  <c:v>1276.2410184492517</c:v>
                </c:pt>
                <c:pt idx="4700">
                  <c:v>1276.5125628108817</c:v>
                </c:pt>
                <c:pt idx="4701">
                  <c:v>1276.7841071725115</c:v>
                </c:pt>
                <c:pt idx="4702">
                  <c:v>1277.0556515341416</c:v>
                </c:pt>
                <c:pt idx="4703">
                  <c:v>1277.3271958957716</c:v>
                </c:pt>
                <c:pt idx="4704">
                  <c:v>1277.5987402574017</c:v>
                </c:pt>
                <c:pt idx="4705">
                  <c:v>1277.8702846190315</c:v>
                </c:pt>
                <c:pt idx="4706">
                  <c:v>1278.1418289806616</c:v>
                </c:pt>
                <c:pt idx="4707">
                  <c:v>1278.4133733422916</c:v>
                </c:pt>
                <c:pt idx="4708">
                  <c:v>1278.6849177039217</c:v>
                </c:pt>
                <c:pt idx="4709">
                  <c:v>1278.9564620655517</c:v>
                </c:pt>
                <c:pt idx="4710">
                  <c:v>1279.2280064271815</c:v>
                </c:pt>
                <c:pt idx="4711">
                  <c:v>1279.4995507888116</c:v>
                </c:pt>
                <c:pt idx="4712">
                  <c:v>1279.7710951504416</c:v>
                </c:pt>
                <c:pt idx="4713">
                  <c:v>1280.0426395120717</c:v>
                </c:pt>
                <c:pt idx="4714">
                  <c:v>1280.3141838737017</c:v>
                </c:pt>
                <c:pt idx="4715">
                  <c:v>1280.5857282353315</c:v>
                </c:pt>
                <c:pt idx="4716">
                  <c:v>1280.8572725969616</c:v>
                </c:pt>
                <c:pt idx="4717">
                  <c:v>1281.1288169585916</c:v>
                </c:pt>
                <c:pt idx="4718">
                  <c:v>1281.4003613202217</c:v>
                </c:pt>
                <c:pt idx="4719">
                  <c:v>1281.6719056818515</c:v>
                </c:pt>
                <c:pt idx="4720">
                  <c:v>1281.9434500434816</c:v>
                </c:pt>
                <c:pt idx="4721">
                  <c:v>1282.2149944051116</c:v>
                </c:pt>
                <c:pt idx="4722">
                  <c:v>1282.4865387667417</c:v>
                </c:pt>
                <c:pt idx="4723">
                  <c:v>1282.7580831283717</c:v>
                </c:pt>
                <c:pt idx="4724">
                  <c:v>1283.0296274900015</c:v>
                </c:pt>
                <c:pt idx="4725">
                  <c:v>1283.3011718516316</c:v>
                </c:pt>
                <c:pt idx="4726">
                  <c:v>1283.5727162132616</c:v>
                </c:pt>
                <c:pt idx="4727">
                  <c:v>1283.8442605748917</c:v>
                </c:pt>
                <c:pt idx="4728">
                  <c:v>1284.1158049365217</c:v>
                </c:pt>
                <c:pt idx="4729">
                  <c:v>1284.3873492981515</c:v>
                </c:pt>
                <c:pt idx="4730">
                  <c:v>1284.6588936597816</c:v>
                </c:pt>
                <c:pt idx="4731">
                  <c:v>1284.9304380214116</c:v>
                </c:pt>
                <c:pt idx="4732">
                  <c:v>1285.2019823830417</c:v>
                </c:pt>
                <c:pt idx="4733">
                  <c:v>1285.4735267446715</c:v>
                </c:pt>
                <c:pt idx="4734">
                  <c:v>1285.7450711063016</c:v>
                </c:pt>
                <c:pt idx="4735">
                  <c:v>1286.0166154679316</c:v>
                </c:pt>
                <c:pt idx="4736">
                  <c:v>1286.2881598295617</c:v>
                </c:pt>
                <c:pt idx="4737">
                  <c:v>1286.5597041911917</c:v>
                </c:pt>
                <c:pt idx="4738">
                  <c:v>1286.8312485528215</c:v>
                </c:pt>
                <c:pt idx="4739">
                  <c:v>1287.1027929144516</c:v>
                </c:pt>
                <c:pt idx="4740">
                  <c:v>1287.3743372760816</c:v>
                </c:pt>
                <c:pt idx="4741">
                  <c:v>1287.6458816377117</c:v>
                </c:pt>
                <c:pt idx="4742">
                  <c:v>1287.9174259993417</c:v>
                </c:pt>
                <c:pt idx="4743">
                  <c:v>1288.1889703609716</c:v>
                </c:pt>
                <c:pt idx="4744">
                  <c:v>1288.4605147226016</c:v>
                </c:pt>
                <c:pt idx="4745">
                  <c:v>1288.7320590842317</c:v>
                </c:pt>
                <c:pt idx="4746">
                  <c:v>1289.0036034458617</c:v>
                </c:pt>
                <c:pt idx="4747">
                  <c:v>1289.2751478074915</c:v>
                </c:pt>
                <c:pt idx="4748">
                  <c:v>1289.5466921691216</c:v>
                </c:pt>
                <c:pt idx="4749">
                  <c:v>1289.8182365307516</c:v>
                </c:pt>
                <c:pt idx="4750">
                  <c:v>1290.0897808923817</c:v>
                </c:pt>
                <c:pt idx="4751">
                  <c:v>1290.3613252540117</c:v>
                </c:pt>
                <c:pt idx="4752">
                  <c:v>1290.6328696156415</c:v>
                </c:pt>
                <c:pt idx="4753">
                  <c:v>1290.9044139772716</c:v>
                </c:pt>
                <c:pt idx="4754">
                  <c:v>1291.1759583389016</c:v>
                </c:pt>
                <c:pt idx="4755">
                  <c:v>1291.4475027005317</c:v>
                </c:pt>
                <c:pt idx="4756">
                  <c:v>1291.7190470621617</c:v>
                </c:pt>
                <c:pt idx="4757">
                  <c:v>1291.9905914237916</c:v>
                </c:pt>
                <c:pt idx="4758">
                  <c:v>1292.2621357854216</c:v>
                </c:pt>
                <c:pt idx="4759">
                  <c:v>1292.5336801470517</c:v>
                </c:pt>
                <c:pt idx="4760">
                  <c:v>1292.8052245086817</c:v>
                </c:pt>
                <c:pt idx="4761">
                  <c:v>1293.0767688703115</c:v>
                </c:pt>
                <c:pt idx="4762">
                  <c:v>1293.3483132319416</c:v>
                </c:pt>
                <c:pt idx="4763">
                  <c:v>1293.6198575935716</c:v>
                </c:pt>
                <c:pt idx="4764">
                  <c:v>1293.8914019552017</c:v>
                </c:pt>
                <c:pt idx="4765">
                  <c:v>1294.1629463168317</c:v>
                </c:pt>
                <c:pt idx="4766">
                  <c:v>1294.4344906784615</c:v>
                </c:pt>
                <c:pt idx="4767">
                  <c:v>1294.7060350400916</c:v>
                </c:pt>
                <c:pt idx="4768">
                  <c:v>1294.9775794017216</c:v>
                </c:pt>
                <c:pt idx="4769">
                  <c:v>1295.2491237633517</c:v>
                </c:pt>
                <c:pt idx="4770">
                  <c:v>1295.5206681249815</c:v>
                </c:pt>
                <c:pt idx="4771">
                  <c:v>1295.7922124866116</c:v>
                </c:pt>
                <c:pt idx="4772">
                  <c:v>1296.0637568482416</c:v>
                </c:pt>
                <c:pt idx="4773">
                  <c:v>1296.3353012098717</c:v>
                </c:pt>
                <c:pt idx="4774">
                  <c:v>1296.6068455715017</c:v>
                </c:pt>
                <c:pt idx="4775">
                  <c:v>1296.8783899331315</c:v>
                </c:pt>
                <c:pt idx="4776">
                  <c:v>1297.1499342947616</c:v>
                </c:pt>
                <c:pt idx="4777">
                  <c:v>1297.4214786563916</c:v>
                </c:pt>
                <c:pt idx="4778">
                  <c:v>1297.6930230180217</c:v>
                </c:pt>
                <c:pt idx="4779">
                  <c:v>1297.9645673796517</c:v>
                </c:pt>
                <c:pt idx="4780">
                  <c:v>1298.2361117412815</c:v>
                </c:pt>
                <c:pt idx="4781">
                  <c:v>1298.5076561029116</c:v>
                </c:pt>
                <c:pt idx="4782">
                  <c:v>1298.7792004645416</c:v>
                </c:pt>
                <c:pt idx="4783">
                  <c:v>1299.0507448261717</c:v>
                </c:pt>
                <c:pt idx="4784">
                  <c:v>1299.3222891878015</c:v>
                </c:pt>
                <c:pt idx="4785">
                  <c:v>1299.5938335494316</c:v>
                </c:pt>
                <c:pt idx="4786">
                  <c:v>1299.8653779110616</c:v>
                </c:pt>
                <c:pt idx="4787">
                  <c:v>1300.1369222726917</c:v>
                </c:pt>
                <c:pt idx="4788">
                  <c:v>1300.4084666343217</c:v>
                </c:pt>
                <c:pt idx="4789">
                  <c:v>1300.6800109959515</c:v>
                </c:pt>
                <c:pt idx="4790">
                  <c:v>1300.9515553575816</c:v>
                </c:pt>
                <c:pt idx="4791">
                  <c:v>1301.2230997192116</c:v>
                </c:pt>
                <c:pt idx="4792">
                  <c:v>1301.4946440808417</c:v>
                </c:pt>
                <c:pt idx="4793">
                  <c:v>1301.7661884424717</c:v>
                </c:pt>
                <c:pt idx="4794">
                  <c:v>1302.0377328041016</c:v>
                </c:pt>
                <c:pt idx="4795">
                  <c:v>1302.3092771657316</c:v>
                </c:pt>
                <c:pt idx="4796">
                  <c:v>1302.5808215273616</c:v>
                </c:pt>
                <c:pt idx="4797">
                  <c:v>1302.8523658889917</c:v>
                </c:pt>
                <c:pt idx="4798">
                  <c:v>1303.1239102506215</c:v>
                </c:pt>
                <c:pt idx="4799">
                  <c:v>1303.3954546122516</c:v>
                </c:pt>
                <c:pt idx="4800">
                  <c:v>1303.6669989738816</c:v>
                </c:pt>
                <c:pt idx="4801">
                  <c:v>1303.9385433355117</c:v>
                </c:pt>
                <c:pt idx="4802">
                  <c:v>1304.2100876971417</c:v>
                </c:pt>
                <c:pt idx="4803">
                  <c:v>1304.4816320587715</c:v>
                </c:pt>
                <c:pt idx="4804">
                  <c:v>1304.7531764204016</c:v>
                </c:pt>
                <c:pt idx="4805">
                  <c:v>1305.0247207820316</c:v>
                </c:pt>
                <c:pt idx="4806">
                  <c:v>1305.2962651436617</c:v>
                </c:pt>
                <c:pt idx="4807">
                  <c:v>1305.5678095052917</c:v>
                </c:pt>
                <c:pt idx="4808">
                  <c:v>1305.8393538669216</c:v>
                </c:pt>
                <c:pt idx="4809">
                  <c:v>1306.1108982285516</c:v>
                </c:pt>
                <c:pt idx="4810">
                  <c:v>1306.3824425901817</c:v>
                </c:pt>
                <c:pt idx="4811">
                  <c:v>1306.6539869518117</c:v>
                </c:pt>
                <c:pt idx="4812">
                  <c:v>1306.9255313134415</c:v>
                </c:pt>
                <c:pt idx="4813">
                  <c:v>1307.1970756750716</c:v>
                </c:pt>
                <c:pt idx="4814">
                  <c:v>1307.4686200367016</c:v>
                </c:pt>
                <c:pt idx="4815">
                  <c:v>1307.7401643983317</c:v>
                </c:pt>
                <c:pt idx="4816">
                  <c:v>1308.0117087599617</c:v>
                </c:pt>
                <c:pt idx="4817">
                  <c:v>1308.2832531215915</c:v>
                </c:pt>
                <c:pt idx="4818">
                  <c:v>1308.5547974832216</c:v>
                </c:pt>
                <c:pt idx="4819">
                  <c:v>1308.8263418448516</c:v>
                </c:pt>
                <c:pt idx="4820">
                  <c:v>1309.0978862064817</c:v>
                </c:pt>
                <c:pt idx="4821">
                  <c:v>1309.3694305681115</c:v>
                </c:pt>
                <c:pt idx="4822">
                  <c:v>1309.6409749297416</c:v>
                </c:pt>
                <c:pt idx="4823">
                  <c:v>1309.9125192913716</c:v>
                </c:pt>
                <c:pt idx="4824">
                  <c:v>1310.1840636530017</c:v>
                </c:pt>
                <c:pt idx="4825">
                  <c:v>1310.4556080146317</c:v>
                </c:pt>
                <c:pt idx="4826">
                  <c:v>1310.7271523762615</c:v>
                </c:pt>
                <c:pt idx="4827">
                  <c:v>1310.9986967378916</c:v>
                </c:pt>
                <c:pt idx="4828">
                  <c:v>1311.2702410995216</c:v>
                </c:pt>
                <c:pt idx="4829">
                  <c:v>1311.5417854611517</c:v>
                </c:pt>
                <c:pt idx="4830">
                  <c:v>1311.8133298227817</c:v>
                </c:pt>
                <c:pt idx="4831">
                  <c:v>1312.0848741844115</c:v>
                </c:pt>
                <c:pt idx="4832">
                  <c:v>1312.3564185460416</c:v>
                </c:pt>
                <c:pt idx="4833">
                  <c:v>1312.6279629076716</c:v>
                </c:pt>
                <c:pt idx="4834">
                  <c:v>1312.8995072693017</c:v>
                </c:pt>
                <c:pt idx="4835">
                  <c:v>1313.1710516309315</c:v>
                </c:pt>
                <c:pt idx="4836">
                  <c:v>1313.4425959925616</c:v>
                </c:pt>
                <c:pt idx="4837">
                  <c:v>1313.7141403541916</c:v>
                </c:pt>
                <c:pt idx="4838">
                  <c:v>1313.9856847158217</c:v>
                </c:pt>
                <c:pt idx="4839">
                  <c:v>1314.2572290774517</c:v>
                </c:pt>
                <c:pt idx="4840">
                  <c:v>1314.5287734390815</c:v>
                </c:pt>
                <c:pt idx="4841">
                  <c:v>1314.8003178007116</c:v>
                </c:pt>
                <c:pt idx="4842">
                  <c:v>1315.0718621623416</c:v>
                </c:pt>
                <c:pt idx="4843">
                  <c:v>1315.3434065239717</c:v>
                </c:pt>
                <c:pt idx="4844">
                  <c:v>1315.6149508856017</c:v>
                </c:pt>
                <c:pt idx="4845">
                  <c:v>1315.8864952472316</c:v>
                </c:pt>
                <c:pt idx="4846">
                  <c:v>1316.1580396088616</c:v>
                </c:pt>
                <c:pt idx="4847">
                  <c:v>1316.4295839704916</c:v>
                </c:pt>
                <c:pt idx="4848">
                  <c:v>1316.7011283321217</c:v>
                </c:pt>
                <c:pt idx="4849">
                  <c:v>1316.9726726937515</c:v>
                </c:pt>
                <c:pt idx="4850">
                  <c:v>1317.2442170553816</c:v>
                </c:pt>
                <c:pt idx="4851">
                  <c:v>1317.5157614170116</c:v>
                </c:pt>
                <c:pt idx="4852">
                  <c:v>1317.7873057786417</c:v>
                </c:pt>
                <c:pt idx="4853">
                  <c:v>1318.0588501402717</c:v>
                </c:pt>
                <c:pt idx="4854">
                  <c:v>1318.3303945019015</c:v>
                </c:pt>
                <c:pt idx="4855">
                  <c:v>1318.6019388635316</c:v>
                </c:pt>
                <c:pt idx="4856">
                  <c:v>1318.8734832251616</c:v>
                </c:pt>
                <c:pt idx="4857">
                  <c:v>1319.1450275867917</c:v>
                </c:pt>
                <c:pt idx="4858">
                  <c:v>1319.4165719484217</c:v>
                </c:pt>
                <c:pt idx="4859">
                  <c:v>1319.6881163100516</c:v>
                </c:pt>
                <c:pt idx="4860">
                  <c:v>1319.9596606716816</c:v>
                </c:pt>
                <c:pt idx="4861">
                  <c:v>1320.2312050333117</c:v>
                </c:pt>
                <c:pt idx="4862">
                  <c:v>1320.5027493949417</c:v>
                </c:pt>
                <c:pt idx="4863">
                  <c:v>1320.7742937565715</c:v>
                </c:pt>
                <c:pt idx="4864">
                  <c:v>1321.0458381182016</c:v>
                </c:pt>
                <c:pt idx="4865">
                  <c:v>1321.3173824798316</c:v>
                </c:pt>
                <c:pt idx="4866">
                  <c:v>1321.5889268414617</c:v>
                </c:pt>
                <c:pt idx="4867">
                  <c:v>1321.8604712030917</c:v>
                </c:pt>
                <c:pt idx="4868">
                  <c:v>1322.1320155647215</c:v>
                </c:pt>
                <c:pt idx="4869">
                  <c:v>1322.4035599263516</c:v>
                </c:pt>
                <c:pt idx="4870">
                  <c:v>1322.6751042879816</c:v>
                </c:pt>
                <c:pt idx="4871">
                  <c:v>1322.9466486496117</c:v>
                </c:pt>
                <c:pt idx="4872">
                  <c:v>1323.2181930112415</c:v>
                </c:pt>
                <c:pt idx="4873">
                  <c:v>1323.4897373728716</c:v>
                </c:pt>
                <c:pt idx="4874">
                  <c:v>1323.7612817345016</c:v>
                </c:pt>
                <c:pt idx="4875">
                  <c:v>1324.0328260961317</c:v>
                </c:pt>
                <c:pt idx="4876">
                  <c:v>1324.3043704577617</c:v>
                </c:pt>
                <c:pt idx="4877">
                  <c:v>1324.5759148193915</c:v>
                </c:pt>
                <c:pt idx="4878">
                  <c:v>1324.8474591810216</c:v>
                </c:pt>
                <c:pt idx="4879">
                  <c:v>1325.1190035426516</c:v>
                </c:pt>
                <c:pt idx="4880">
                  <c:v>1325.3905479042817</c:v>
                </c:pt>
                <c:pt idx="4881">
                  <c:v>1325.6620922659117</c:v>
                </c:pt>
                <c:pt idx="4882">
                  <c:v>1325.9336366275415</c:v>
                </c:pt>
                <c:pt idx="4883">
                  <c:v>1326.2051809891716</c:v>
                </c:pt>
                <c:pt idx="4884">
                  <c:v>1326.4767253508016</c:v>
                </c:pt>
                <c:pt idx="4885">
                  <c:v>1326.7482697124317</c:v>
                </c:pt>
                <c:pt idx="4886">
                  <c:v>1327.0198140740615</c:v>
                </c:pt>
                <c:pt idx="4887">
                  <c:v>1327.2913584356916</c:v>
                </c:pt>
                <c:pt idx="4888">
                  <c:v>1327.5629027973216</c:v>
                </c:pt>
                <c:pt idx="4889">
                  <c:v>1327.8344471589517</c:v>
                </c:pt>
                <c:pt idx="4890">
                  <c:v>1328.1059915205817</c:v>
                </c:pt>
                <c:pt idx="4891">
                  <c:v>1328.3775358822115</c:v>
                </c:pt>
                <c:pt idx="4892">
                  <c:v>1328.6490802438416</c:v>
                </c:pt>
                <c:pt idx="4893">
                  <c:v>1328.9206246054716</c:v>
                </c:pt>
                <c:pt idx="4894">
                  <c:v>1329.1921689671017</c:v>
                </c:pt>
                <c:pt idx="4895">
                  <c:v>1329.4637133287317</c:v>
                </c:pt>
                <c:pt idx="4896">
                  <c:v>1329.7352576903615</c:v>
                </c:pt>
                <c:pt idx="4897">
                  <c:v>1330.0068020519916</c:v>
                </c:pt>
                <c:pt idx="4898">
                  <c:v>1330.2783464136216</c:v>
                </c:pt>
                <c:pt idx="4899">
                  <c:v>1330.5498907752517</c:v>
                </c:pt>
                <c:pt idx="4900">
                  <c:v>1330.8214351368815</c:v>
                </c:pt>
                <c:pt idx="4901">
                  <c:v>1331.0929794985116</c:v>
                </c:pt>
                <c:pt idx="4902">
                  <c:v>1331.3645238601416</c:v>
                </c:pt>
                <c:pt idx="4903">
                  <c:v>1331.6360682217717</c:v>
                </c:pt>
                <c:pt idx="4904">
                  <c:v>1331.9076125834017</c:v>
                </c:pt>
                <c:pt idx="4905">
                  <c:v>1332.1791569450315</c:v>
                </c:pt>
                <c:pt idx="4906">
                  <c:v>1332.4507013066616</c:v>
                </c:pt>
                <c:pt idx="4907">
                  <c:v>1332.7222456682916</c:v>
                </c:pt>
                <c:pt idx="4908">
                  <c:v>1332.9937900299217</c:v>
                </c:pt>
                <c:pt idx="4909">
                  <c:v>1333.2653343915517</c:v>
                </c:pt>
                <c:pt idx="4910">
                  <c:v>1333.5368787531816</c:v>
                </c:pt>
                <c:pt idx="4911">
                  <c:v>1333.8084231148116</c:v>
                </c:pt>
                <c:pt idx="4912">
                  <c:v>1334.0799674764417</c:v>
                </c:pt>
                <c:pt idx="4913">
                  <c:v>1334.3515118380717</c:v>
                </c:pt>
                <c:pt idx="4914">
                  <c:v>1334.6230561997015</c:v>
                </c:pt>
                <c:pt idx="4915">
                  <c:v>1334.8946005613316</c:v>
                </c:pt>
                <c:pt idx="4916">
                  <c:v>1335.1661449229616</c:v>
                </c:pt>
                <c:pt idx="4917">
                  <c:v>1335.4376892845917</c:v>
                </c:pt>
                <c:pt idx="4918">
                  <c:v>1335.7092336462217</c:v>
                </c:pt>
                <c:pt idx="4919">
                  <c:v>1335.9807780078515</c:v>
                </c:pt>
                <c:pt idx="4920">
                  <c:v>1336.2523223694816</c:v>
                </c:pt>
                <c:pt idx="4921">
                  <c:v>1336.5238667311116</c:v>
                </c:pt>
                <c:pt idx="4922">
                  <c:v>1336.7954110927417</c:v>
                </c:pt>
                <c:pt idx="4923">
                  <c:v>1337.0669554543717</c:v>
                </c:pt>
                <c:pt idx="4924">
                  <c:v>1337.3384998160016</c:v>
                </c:pt>
                <c:pt idx="4925">
                  <c:v>1337.6100441776316</c:v>
                </c:pt>
                <c:pt idx="4926">
                  <c:v>1337.8815885392617</c:v>
                </c:pt>
                <c:pt idx="4927">
                  <c:v>1338.1531329008917</c:v>
                </c:pt>
                <c:pt idx="4928">
                  <c:v>1338.4246772625215</c:v>
                </c:pt>
                <c:pt idx="4929">
                  <c:v>1338.6962216241516</c:v>
                </c:pt>
                <c:pt idx="4930">
                  <c:v>1338.9677659857816</c:v>
                </c:pt>
                <c:pt idx="4931">
                  <c:v>1339.2393103474117</c:v>
                </c:pt>
                <c:pt idx="4932">
                  <c:v>1339.5108547090417</c:v>
                </c:pt>
                <c:pt idx="4933">
                  <c:v>1339.7823990706715</c:v>
                </c:pt>
                <c:pt idx="4934">
                  <c:v>1340.0539434323016</c:v>
                </c:pt>
                <c:pt idx="4935">
                  <c:v>1340.3254877939316</c:v>
                </c:pt>
                <c:pt idx="4936">
                  <c:v>1340.5970321555617</c:v>
                </c:pt>
                <c:pt idx="4937">
                  <c:v>1340.8685765171915</c:v>
                </c:pt>
                <c:pt idx="4938">
                  <c:v>1341.1401208788216</c:v>
                </c:pt>
                <c:pt idx="4939">
                  <c:v>1341.4116652404516</c:v>
                </c:pt>
                <c:pt idx="4940">
                  <c:v>1341.6832096020817</c:v>
                </c:pt>
                <c:pt idx="4941">
                  <c:v>1341.9547539637117</c:v>
                </c:pt>
                <c:pt idx="4942">
                  <c:v>1342.2262983253415</c:v>
                </c:pt>
                <c:pt idx="4943">
                  <c:v>1342.4978426869716</c:v>
                </c:pt>
                <c:pt idx="4944">
                  <c:v>1342.7693870486016</c:v>
                </c:pt>
                <c:pt idx="4945">
                  <c:v>1343.0409314102317</c:v>
                </c:pt>
                <c:pt idx="4946">
                  <c:v>1343.3124757718617</c:v>
                </c:pt>
                <c:pt idx="4947">
                  <c:v>1343.5840201334915</c:v>
                </c:pt>
                <c:pt idx="4948">
                  <c:v>1343.8555644951216</c:v>
                </c:pt>
                <c:pt idx="4949">
                  <c:v>1344.1271088567516</c:v>
                </c:pt>
                <c:pt idx="4950">
                  <c:v>1344.3986532183817</c:v>
                </c:pt>
                <c:pt idx="4951">
                  <c:v>1344.6701975800115</c:v>
                </c:pt>
                <c:pt idx="4952">
                  <c:v>1344.9417419416416</c:v>
                </c:pt>
                <c:pt idx="4953">
                  <c:v>1345.2132863032716</c:v>
                </c:pt>
                <c:pt idx="4954">
                  <c:v>1345.4848306649017</c:v>
                </c:pt>
                <c:pt idx="4955">
                  <c:v>1345.7563750265317</c:v>
                </c:pt>
                <c:pt idx="4956">
                  <c:v>1346.0279193881615</c:v>
                </c:pt>
                <c:pt idx="4957">
                  <c:v>1346.2994637497916</c:v>
                </c:pt>
                <c:pt idx="4958">
                  <c:v>1346.5710081114216</c:v>
                </c:pt>
                <c:pt idx="4959">
                  <c:v>1346.8425524730517</c:v>
                </c:pt>
                <c:pt idx="4960">
                  <c:v>1347.1140968346817</c:v>
                </c:pt>
                <c:pt idx="4961">
                  <c:v>1347.3856411963116</c:v>
                </c:pt>
                <c:pt idx="4962">
                  <c:v>1347.6571855579416</c:v>
                </c:pt>
                <c:pt idx="4963">
                  <c:v>1347.9287299195717</c:v>
                </c:pt>
                <c:pt idx="4964">
                  <c:v>1348.2002742812017</c:v>
                </c:pt>
                <c:pt idx="4965">
                  <c:v>1348.4718186428315</c:v>
                </c:pt>
                <c:pt idx="4966">
                  <c:v>1348.7433630044616</c:v>
                </c:pt>
                <c:pt idx="4967">
                  <c:v>1349.0149073660916</c:v>
                </c:pt>
                <c:pt idx="4968">
                  <c:v>1349.2864517277217</c:v>
                </c:pt>
                <c:pt idx="4969">
                  <c:v>1349.5579960893517</c:v>
                </c:pt>
                <c:pt idx="4970">
                  <c:v>1349.8295404509815</c:v>
                </c:pt>
                <c:pt idx="4971">
                  <c:v>1350.1010848126116</c:v>
                </c:pt>
                <c:pt idx="4972">
                  <c:v>1350.3726291742416</c:v>
                </c:pt>
                <c:pt idx="4973">
                  <c:v>1350.6441735358717</c:v>
                </c:pt>
                <c:pt idx="4974">
                  <c:v>1350.9157178975017</c:v>
                </c:pt>
                <c:pt idx="4975">
                  <c:v>1351.1872622591316</c:v>
                </c:pt>
                <c:pt idx="4976">
                  <c:v>1351.4588066207616</c:v>
                </c:pt>
                <c:pt idx="4977">
                  <c:v>1351.7303509823917</c:v>
                </c:pt>
                <c:pt idx="4978">
                  <c:v>1352.0018953440217</c:v>
                </c:pt>
                <c:pt idx="4979">
                  <c:v>1352.2734397056515</c:v>
                </c:pt>
                <c:pt idx="4980">
                  <c:v>1352.5449840672816</c:v>
                </c:pt>
                <c:pt idx="4981">
                  <c:v>1352.8165284289116</c:v>
                </c:pt>
                <c:pt idx="4982">
                  <c:v>1353.0880727905417</c:v>
                </c:pt>
                <c:pt idx="4983">
                  <c:v>1353.3596171521717</c:v>
                </c:pt>
                <c:pt idx="4984">
                  <c:v>1353.6311615138015</c:v>
                </c:pt>
                <c:pt idx="4985">
                  <c:v>1353.9027058754316</c:v>
                </c:pt>
                <c:pt idx="4986">
                  <c:v>1354.1742502370616</c:v>
                </c:pt>
                <c:pt idx="4987">
                  <c:v>1354.4457945986917</c:v>
                </c:pt>
                <c:pt idx="4988">
                  <c:v>1354.7173389603215</c:v>
                </c:pt>
                <c:pt idx="4989">
                  <c:v>1354.9888833219516</c:v>
                </c:pt>
                <c:pt idx="4990">
                  <c:v>1355.2604276835816</c:v>
                </c:pt>
                <c:pt idx="4991">
                  <c:v>1355.5319720452117</c:v>
                </c:pt>
                <c:pt idx="4992">
                  <c:v>1355.8035164068417</c:v>
                </c:pt>
                <c:pt idx="4993">
                  <c:v>1356.0750607684715</c:v>
                </c:pt>
                <c:pt idx="4994">
                  <c:v>1356.3466051301016</c:v>
                </c:pt>
                <c:pt idx="4995">
                  <c:v>1356.6181494917316</c:v>
                </c:pt>
                <c:pt idx="4996">
                  <c:v>1356.8896938533617</c:v>
                </c:pt>
                <c:pt idx="4997">
                  <c:v>1357.1612382149917</c:v>
                </c:pt>
                <c:pt idx="4998">
                  <c:v>1357.4327825766215</c:v>
                </c:pt>
                <c:pt idx="4999">
                  <c:v>1357.7043269382516</c:v>
                </c:pt>
                <c:pt idx="5000">
                  <c:v>1357.9758712998816</c:v>
                </c:pt>
                <c:pt idx="5001">
                  <c:v>1358.2474156615117</c:v>
                </c:pt>
                <c:pt idx="5002">
                  <c:v>1358.5189600231415</c:v>
                </c:pt>
                <c:pt idx="5003">
                  <c:v>1358.7905043847716</c:v>
                </c:pt>
                <c:pt idx="5004">
                  <c:v>1359.0620487464016</c:v>
                </c:pt>
                <c:pt idx="5005">
                  <c:v>1359.3335931080317</c:v>
                </c:pt>
                <c:pt idx="5006">
                  <c:v>1359.6051374696617</c:v>
                </c:pt>
                <c:pt idx="5007">
                  <c:v>1359.8766818312915</c:v>
                </c:pt>
                <c:pt idx="5008">
                  <c:v>1360.1482261929216</c:v>
                </c:pt>
                <c:pt idx="5009">
                  <c:v>1360.4197705545516</c:v>
                </c:pt>
                <c:pt idx="5010">
                  <c:v>1360.6913149161817</c:v>
                </c:pt>
                <c:pt idx="5011">
                  <c:v>1360.9628592778117</c:v>
                </c:pt>
                <c:pt idx="5012">
                  <c:v>1361.2344036394416</c:v>
                </c:pt>
                <c:pt idx="5013">
                  <c:v>1361.5059480010716</c:v>
                </c:pt>
                <c:pt idx="5014">
                  <c:v>1361.7774923627017</c:v>
                </c:pt>
                <c:pt idx="5015">
                  <c:v>1362.0490367243317</c:v>
                </c:pt>
                <c:pt idx="5016">
                  <c:v>1362.3205810859615</c:v>
                </c:pt>
                <c:pt idx="5017">
                  <c:v>1362.5921254475916</c:v>
                </c:pt>
                <c:pt idx="5018">
                  <c:v>1362.8636698092216</c:v>
                </c:pt>
                <c:pt idx="5019">
                  <c:v>1363.1352141708517</c:v>
                </c:pt>
                <c:pt idx="5020">
                  <c:v>1363.4067585324817</c:v>
                </c:pt>
                <c:pt idx="5021">
                  <c:v>1363.6783028941115</c:v>
                </c:pt>
                <c:pt idx="5022">
                  <c:v>1363.9498472557416</c:v>
                </c:pt>
                <c:pt idx="5023">
                  <c:v>1364.2213916173716</c:v>
                </c:pt>
                <c:pt idx="5024">
                  <c:v>1364.4929359790017</c:v>
                </c:pt>
                <c:pt idx="5025">
                  <c:v>1364.7644803406317</c:v>
                </c:pt>
                <c:pt idx="5026">
                  <c:v>1365.0360247022616</c:v>
                </c:pt>
                <c:pt idx="5027">
                  <c:v>1365.3075690638916</c:v>
                </c:pt>
                <c:pt idx="5028">
                  <c:v>1365.5791134255217</c:v>
                </c:pt>
                <c:pt idx="5029">
                  <c:v>1365.8506577871517</c:v>
                </c:pt>
                <c:pt idx="5030">
                  <c:v>1366.1222021487815</c:v>
                </c:pt>
                <c:pt idx="5031">
                  <c:v>1366.3937465104116</c:v>
                </c:pt>
                <c:pt idx="5032">
                  <c:v>1366.6652908720416</c:v>
                </c:pt>
                <c:pt idx="5033">
                  <c:v>1366.9368352336717</c:v>
                </c:pt>
                <c:pt idx="5034">
                  <c:v>1367.2083795953017</c:v>
                </c:pt>
                <c:pt idx="5035">
                  <c:v>1367.4799239569315</c:v>
                </c:pt>
                <c:pt idx="5036">
                  <c:v>1367.7514683185616</c:v>
                </c:pt>
                <c:pt idx="5037">
                  <c:v>1368.0230126801916</c:v>
                </c:pt>
                <c:pt idx="5038">
                  <c:v>1368.2945570418217</c:v>
                </c:pt>
                <c:pt idx="5039">
                  <c:v>1368.5661014034515</c:v>
                </c:pt>
                <c:pt idx="5040">
                  <c:v>1368.8376457650816</c:v>
                </c:pt>
                <c:pt idx="5041">
                  <c:v>1369.1091901267116</c:v>
                </c:pt>
                <c:pt idx="5042">
                  <c:v>1369.3807344883417</c:v>
                </c:pt>
                <c:pt idx="5043">
                  <c:v>1369.6522788499717</c:v>
                </c:pt>
                <c:pt idx="5044">
                  <c:v>1369.9238232116015</c:v>
                </c:pt>
                <c:pt idx="5045">
                  <c:v>1370.1953675732316</c:v>
                </c:pt>
                <c:pt idx="5046">
                  <c:v>1370.4669119348616</c:v>
                </c:pt>
                <c:pt idx="5047">
                  <c:v>1370.7384562964917</c:v>
                </c:pt>
                <c:pt idx="5048">
                  <c:v>1371.0100006581217</c:v>
                </c:pt>
                <c:pt idx="5049">
                  <c:v>1371.2815450197515</c:v>
                </c:pt>
                <c:pt idx="5050">
                  <c:v>1371.5530893813816</c:v>
                </c:pt>
                <c:pt idx="5051">
                  <c:v>1371.8246337430116</c:v>
                </c:pt>
                <c:pt idx="5052">
                  <c:v>1372.0961781046417</c:v>
                </c:pt>
                <c:pt idx="5053">
                  <c:v>1372.3677224662715</c:v>
                </c:pt>
                <c:pt idx="5054">
                  <c:v>1372.6392668279016</c:v>
                </c:pt>
                <c:pt idx="5055">
                  <c:v>1372.9108111895316</c:v>
                </c:pt>
                <c:pt idx="5056">
                  <c:v>1373.1823555511617</c:v>
                </c:pt>
                <c:pt idx="5057">
                  <c:v>1373.4538999127917</c:v>
                </c:pt>
                <c:pt idx="5058">
                  <c:v>1373.7254442744215</c:v>
                </c:pt>
                <c:pt idx="5059">
                  <c:v>1373.9969886360516</c:v>
                </c:pt>
                <c:pt idx="5060">
                  <c:v>1374.2685329976816</c:v>
                </c:pt>
                <c:pt idx="5061">
                  <c:v>1374.5400773593117</c:v>
                </c:pt>
                <c:pt idx="5062">
                  <c:v>1374.8116217209417</c:v>
                </c:pt>
                <c:pt idx="5063">
                  <c:v>1375.0831660825716</c:v>
                </c:pt>
                <c:pt idx="5064">
                  <c:v>1375.3547104442016</c:v>
                </c:pt>
                <c:pt idx="5065">
                  <c:v>1375.6262548058316</c:v>
                </c:pt>
                <c:pt idx="5066">
                  <c:v>1375.8977991674617</c:v>
                </c:pt>
                <c:pt idx="5067">
                  <c:v>1376.1693435290915</c:v>
                </c:pt>
                <c:pt idx="5068">
                  <c:v>1376.4408878907216</c:v>
                </c:pt>
                <c:pt idx="5069">
                  <c:v>1376.7124322523516</c:v>
                </c:pt>
                <c:pt idx="5070">
                  <c:v>1376.9839766139817</c:v>
                </c:pt>
                <c:pt idx="5071">
                  <c:v>1377.2555209756117</c:v>
                </c:pt>
                <c:pt idx="5072">
                  <c:v>1377.5270653372415</c:v>
                </c:pt>
                <c:pt idx="5073">
                  <c:v>1377.7986096988716</c:v>
                </c:pt>
                <c:pt idx="5074">
                  <c:v>1378.0701540605016</c:v>
                </c:pt>
                <c:pt idx="5075">
                  <c:v>1378.3416984221317</c:v>
                </c:pt>
                <c:pt idx="5076">
                  <c:v>1378.6132427837617</c:v>
                </c:pt>
                <c:pt idx="5077">
                  <c:v>1378.8847871453916</c:v>
                </c:pt>
                <c:pt idx="5078">
                  <c:v>1379.1563315070216</c:v>
                </c:pt>
                <c:pt idx="5079">
                  <c:v>1379.4278758686517</c:v>
                </c:pt>
                <c:pt idx="5080">
                  <c:v>1379.6994202302817</c:v>
                </c:pt>
                <c:pt idx="5081">
                  <c:v>1379.9709645919115</c:v>
                </c:pt>
                <c:pt idx="5082">
                  <c:v>1380.2425089535416</c:v>
                </c:pt>
                <c:pt idx="5083">
                  <c:v>1380.5140533151716</c:v>
                </c:pt>
                <c:pt idx="5084">
                  <c:v>1380.7855976768017</c:v>
                </c:pt>
                <c:pt idx="5085">
                  <c:v>1381.0571420384317</c:v>
                </c:pt>
                <c:pt idx="5086">
                  <c:v>1381.3286864000615</c:v>
                </c:pt>
                <c:pt idx="5087">
                  <c:v>1381.6002307616916</c:v>
                </c:pt>
                <c:pt idx="5088">
                  <c:v>1381.8717751233216</c:v>
                </c:pt>
                <c:pt idx="5089">
                  <c:v>1382.1433194849517</c:v>
                </c:pt>
                <c:pt idx="5090">
                  <c:v>1382.4148638465817</c:v>
                </c:pt>
                <c:pt idx="5091">
                  <c:v>1382.6864082082116</c:v>
                </c:pt>
                <c:pt idx="5092">
                  <c:v>1382.9579525698416</c:v>
                </c:pt>
                <c:pt idx="5093">
                  <c:v>1383.2294969314717</c:v>
                </c:pt>
                <c:pt idx="5094">
                  <c:v>1383.5010412931017</c:v>
                </c:pt>
                <c:pt idx="5095">
                  <c:v>1383.7725856547315</c:v>
                </c:pt>
                <c:pt idx="5096">
                  <c:v>1384.0441300163616</c:v>
                </c:pt>
                <c:pt idx="5097">
                  <c:v>1384.3156743779916</c:v>
                </c:pt>
                <c:pt idx="5098">
                  <c:v>1384.5872187396217</c:v>
                </c:pt>
                <c:pt idx="5099">
                  <c:v>1384.8587631012517</c:v>
                </c:pt>
                <c:pt idx="5100">
                  <c:v>1385.1303074628815</c:v>
                </c:pt>
                <c:pt idx="5101">
                  <c:v>1385.4018518245116</c:v>
                </c:pt>
                <c:pt idx="5102">
                  <c:v>1385.6733961861416</c:v>
                </c:pt>
                <c:pt idx="5103">
                  <c:v>1385.9449405477717</c:v>
                </c:pt>
                <c:pt idx="5104">
                  <c:v>1386.2164849094015</c:v>
                </c:pt>
                <c:pt idx="5105">
                  <c:v>1386.4880292710316</c:v>
                </c:pt>
                <c:pt idx="5106">
                  <c:v>1386.7595736326616</c:v>
                </c:pt>
                <c:pt idx="5107">
                  <c:v>1387.0311179942917</c:v>
                </c:pt>
                <c:pt idx="5108">
                  <c:v>1387.3026623559217</c:v>
                </c:pt>
                <c:pt idx="5109">
                  <c:v>1387.5742067175515</c:v>
                </c:pt>
                <c:pt idx="5110">
                  <c:v>1387.8457510791816</c:v>
                </c:pt>
                <c:pt idx="5111">
                  <c:v>1388.1172954408116</c:v>
                </c:pt>
                <c:pt idx="5112">
                  <c:v>1388.3888398024417</c:v>
                </c:pt>
                <c:pt idx="5113">
                  <c:v>1388.6603841640717</c:v>
                </c:pt>
                <c:pt idx="5114">
                  <c:v>1388.9319285257016</c:v>
                </c:pt>
                <c:pt idx="5115">
                  <c:v>1389.2034728873316</c:v>
                </c:pt>
                <c:pt idx="5116">
                  <c:v>1389.4750172489616</c:v>
                </c:pt>
                <c:pt idx="5117">
                  <c:v>1389.7465616105917</c:v>
                </c:pt>
                <c:pt idx="5118">
                  <c:v>1390.0181059722215</c:v>
                </c:pt>
                <c:pt idx="5119">
                  <c:v>1390.2896503338516</c:v>
                </c:pt>
                <c:pt idx="5120">
                  <c:v>1390.5611946954816</c:v>
                </c:pt>
                <c:pt idx="5121">
                  <c:v>1390.8327390571117</c:v>
                </c:pt>
                <c:pt idx="5122">
                  <c:v>1391.1042834187417</c:v>
                </c:pt>
                <c:pt idx="5123">
                  <c:v>1391.3758277803715</c:v>
                </c:pt>
                <c:pt idx="5124">
                  <c:v>1391.6473721420016</c:v>
                </c:pt>
                <c:pt idx="5125">
                  <c:v>1391.9189165036316</c:v>
                </c:pt>
                <c:pt idx="5126">
                  <c:v>1392.1904608652617</c:v>
                </c:pt>
                <c:pt idx="5127">
                  <c:v>1392.4620052268917</c:v>
                </c:pt>
                <c:pt idx="5128">
                  <c:v>1392.7335495885216</c:v>
                </c:pt>
                <c:pt idx="5129">
                  <c:v>1393.0050939501516</c:v>
                </c:pt>
                <c:pt idx="5130">
                  <c:v>1393.2766383117817</c:v>
                </c:pt>
                <c:pt idx="5131">
                  <c:v>1393.5481826734117</c:v>
                </c:pt>
                <c:pt idx="5132">
                  <c:v>1393.8197270350415</c:v>
                </c:pt>
                <c:pt idx="5133">
                  <c:v>1394.0912713966716</c:v>
                </c:pt>
                <c:pt idx="5134">
                  <c:v>1394.3628157583016</c:v>
                </c:pt>
                <c:pt idx="5135">
                  <c:v>1394.6343601199317</c:v>
                </c:pt>
                <c:pt idx="5136">
                  <c:v>1394.9059044815617</c:v>
                </c:pt>
                <c:pt idx="5137">
                  <c:v>1395.1774488431915</c:v>
                </c:pt>
                <c:pt idx="5138">
                  <c:v>1395.4489932048216</c:v>
                </c:pt>
                <c:pt idx="5139">
                  <c:v>1395.7205375664516</c:v>
                </c:pt>
                <c:pt idx="5140">
                  <c:v>1395.9920819280817</c:v>
                </c:pt>
                <c:pt idx="5141">
                  <c:v>1396.2636262897117</c:v>
                </c:pt>
                <c:pt idx="5142">
                  <c:v>1396.5351706513416</c:v>
                </c:pt>
                <c:pt idx="5143">
                  <c:v>1396.8067150129716</c:v>
                </c:pt>
                <c:pt idx="5144">
                  <c:v>1397.0782593746017</c:v>
                </c:pt>
                <c:pt idx="5145">
                  <c:v>1397.3498037362317</c:v>
                </c:pt>
                <c:pt idx="5146">
                  <c:v>1397.6213480978615</c:v>
                </c:pt>
                <c:pt idx="5147">
                  <c:v>1397.8928924594916</c:v>
                </c:pt>
                <c:pt idx="5148">
                  <c:v>1398.1644368211216</c:v>
                </c:pt>
                <c:pt idx="5149">
                  <c:v>1398.4359811827517</c:v>
                </c:pt>
                <c:pt idx="5150">
                  <c:v>1398.7075255443817</c:v>
                </c:pt>
                <c:pt idx="5151">
                  <c:v>1398.9790699060115</c:v>
                </c:pt>
                <c:pt idx="5152">
                  <c:v>1399.2506142676416</c:v>
                </c:pt>
                <c:pt idx="5153">
                  <c:v>1399.5221586292716</c:v>
                </c:pt>
                <c:pt idx="5154">
                  <c:v>1399.7937029909017</c:v>
                </c:pt>
                <c:pt idx="5155">
                  <c:v>1400.0652473525315</c:v>
                </c:pt>
                <c:pt idx="5156">
                  <c:v>1400.3367917141616</c:v>
                </c:pt>
                <c:pt idx="5157">
                  <c:v>1400.6083360757916</c:v>
                </c:pt>
                <c:pt idx="5158">
                  <c:v>1400.8798804374217</c:v>
                </c:pt>
                <c:pt idx="5159">
                  <c:v>1401.1514247990517</c:v>
                </c:pt>
                <c:pt idx="5160">
                  <c:v>1401.4229691606815</c:v>
                </c:pt>
                <c:pt idx="5161">
                  <c:v>1401.6945135223116</c:v>
                </c:pt>
                <c:pt idx="5162">
                  <c:v>1401.9660578839416</c:v>
                </c:pt>
                <c:pt idx="5163">
                  <c:v>1402.2376022455717</c:v>
                </c:pt>
                <c:pt idx="5164">
                  <c:v>1402.5091466072017</c:v>
                </c:pt>
                <c:pt idx="5165">
                  <c:v>1402.7806909688315</c:v>
                </c:pt>
                <c:pt idx="5166">
                  <c:v>1403.0522353304616</c:v>
                </c:pt>
                <c:pt idx="5167">
                  <c:v>1403.3237796920916</c:v>
                </c:pt>
                <c:pt idx="5168">
                  <c:v>1403.5953240537217</c:v>
                </c:pt>
                <c:pt idx="5169">
                  <c:v>1403.8668684153515</c:v>
                </c:pt>
                <c:pt idx="5170">
                  <c:v>1404.1384127769816</c:v>
                </c:pt>
                <c:pt idx="5171">
                  <c:v>1404.4099571386116</c:v>
                </c:pt>
                <c:pt idx="5172">
                  <c:v>1404.6815015002417</c:v>
                </c:pt>
                <c:pt idx="5173">
                  <c:v>1404.9530458618717</c:v>
                </c:pt>
                <c:pt idx="5174">
                  <c:v>1405.2245902235015</c:v>
                </c:pt>
                <c:pt idx="5175">
                  <c:v>1405.4961345851316</c:v>
                </c:pt>
                <c:pt idx="5176">
                  <c:v>1405.7676789467616</c:v>
                </c:pt>
                <c:pt idx="5177">
                  <c:v>1406.0392233083917</c:v>
                </c:pt>
                <c:pt idx="5178">
                  <c:v>1406.3107676700217</c:v>
                </c:pt>
                <c:pt idx="5179">
                  <c:v>1406.5823120316516</c:v>
                </c:pt>
                <c:pt idx="5180">
                  <c:v>1406.8538563932816</c:v>
                </c:pt>
                <c:pt idx="5181">
                  <c:v>1407.1254007549117</c:v>
                </c:pt>
                <c:pt idx="5182">
                  <c:v>1407.3969451165417</c:v>
                </c:pt>
                <c:pt idx="5183">
                  <c:v>1407.6684894781715</c:v>
                </c:pt>
                <c:pt idx="5184">
                  <c:v>1407.9400338398016</c:v>
                </c:pt>
                <c:pt idx="5185">
                  <c:v>1408.2115782014316</c:v>
                </c:pt>
                <c:pt idx="5186">
                  <c:v>1408.4831225630617</c:v>
                </c:pt>
                <c:pt idx="5187">
                  <c:v>1408.7546669246917</c:v>
                </c:pt>
                <c:pt idx="5188">
                  <c:v>1409.0262112863215</c:v>
                </c:pt>
                <c:pt idx="5189">
                  <c:v>1409.2977556479516</c:v>
                </c:pt>
                <c:pt idx="5190">
                  <c:v>1409.5693000095816</c:v>
                </c:pt>
                <c:pt idx="5191">
                  <c:v>1409.8408443712117</c:v>
                </c:pt>
                <c:pt idx="5192">
                  <c:v>1410.1123887328417</c:v>
                </c:pt>
                <c:pt idx="5193">
                  <c:v>1410.3839330944716</c:v>
                </c:pt>
                <c:pt idx="5194">
                  <c:v>1410.6554774561016</c:v>
                </c:pt>
                <c:pt idx="5195">
                  <c:v>1410.9270218177317</c:v>
                </c:pt>
                <c:pt idx="5196">
                  <c:v>1411.1985661793617</c:v>
                </c:pt>
                <c:pt idx="5197">
                  <c:v>1411.4701105409915</c:v>
                </c:pt>
                <c:pt idx="5198">
                  <c:v>1411.7416549026216</c:v>
                </c:pt>
                <c:pt idx="5199">
                  <c:v>1412.0131992642516</c:v>
                </c:pt>
                <c:pt idx="5200">
                  <c:v>1412.2847436258817</c:v>
                </c:pt>
                <c:pt idx="5201">
                  <c:v>1412.5562879875117</c:v>
                </c:pt>
                <c:pt idx="5202">
                  <c:v>1412.8278323491415</c:v>
                </c:pt>
                <c:pt idx="5203">
                  <c:v>1413.0993767107716</c:v>
                </c:pt>
                <c:pt idx="5204">
                  <c:v>1413.3709210724016</c:v>
                </c:pt>
                <c:pt idx="5205">
                  <c:v>1413.6424654340317</c:v>
                </c:pt>
                <c:pt idx="5206">
                  <c:v>1413.9140097956615</c:v>
                </c:pt>
                <c:pt idx="5207">
                  <c:v>1414.1855541572916</c:v>
                </c:pt>
                <c:pt idx="5208">
                  <c:v>1414.4570985189216</c:v>
                </c:pt>
                <c:pt idx="5209">
                  <c:v>1414.7286428805517</c:v>
                </c:pt>
                <c:pt idx="5210">
                  <c:v>1415.0001872421817</c:v>
                </c:pt>
                <c:pt idx="5211">
                  <c:v>1415.2717316038115</c:v>
                </c:pt>
                <c:pt idx="5212">
                  <c:v>1415.5432759654416</c:v>
                </c:pt>
                <c:pt idx="5213">
                  <c:v>1415.8148203270716</c:v>
                </c:pt>
                <c:pt idx="5214">
                  <c:v>1416.0863646887017</c:v>
                </c:pt>
                <c:pt idx="5215">
                  <c:v>1416.3579090503317</c:v>
                </c:pt>
                <c:pt idx="5216">
                  <c:v>1416.6294534119615</c:v>
                </c:pt>
                <c:pt idx="5217">
                  <c:v>1416.9009977735916</c:v>
                </c:pt>
                <c:pt idx="5218">
                  <c:v>1417.1725421352216</c:v>
                </c:pt>
                <c:pt idx="5219">
                  <c:v>1417.4440864968517</c:v>
                </c:pt>
                <c:pt idx="5220">
                  <c:v>1417.7156308584815</c:v>
                </c:pt>
                <c:pt idx="5221">
                  <c:v>1417.9871752201116</c:v>
                </c:pt>
                <c:pt idx="5222">
                  <c:v>1418.2587195817416</c:v>
                </c:pt>
                <c:pt idx="5223">
                  <c:v>1418.5302639433717</c:v>
                </c:pt>
                <c:pt idx="5224">
                  <c:v>1418.8018083050017</c:v>
                </c:pt>
                <c:pt idx="5225">
                  <c:v>1419.0733526666315</c:v>
                </c:pt>
                <c:pt idx="5226">
                  <c:v>1419.3448970282616</c:v>
                </c:pt>
                <c:pt idx="5227">
                  <c:v>1419.6164413898916</c:v>
                </c:pt>
                <c:pt idx="5228">
                  <c:v>1419.8879857515217</c:v>
                </c:pt>
                <c:pt idx="5229">
                  <c:v>1420.1595301131517</c:v>
                </c:pt>
                <c:pt idx="5230">
                  <c:v>1420.4310744747816</c:v>
                </c:pt>
                <c:pt idx="5231">
                  <c:v>1420.7026188364116</c:v>
                </c:pt>
                <c:pt idx="5232">
                  <c:v>1420.9741631980417</c:v>
                </c:pt>
                <c:pt idx="5233">
                  <c:v>1421.2457075596717</c:v>
                </c:pt>
                <c:pt idx="5234">
                  <c:v>1421.5172519213015</c:v>
                </c:pt>
                <c:pt idx="5235">
                  <c:v>1421.7887962829316</c:v>
                </c:pt>
                <c:pt idx="5236">
                  <c:v>1422.0603406445616</c:v>
                </c:pt>
                <c:pt idx="5237">
                  <c:v>1422.3318850061917</c:v>
                </c:pt>
                <c:pt idx="5238">
                  <c:v>1422.6034293678217</c:v>
                </c:pt>
                <c:pt idx="5239">
                  <c:v>1422.8749737294515</c:v>
                </c:pt>
                <c:pt idx="5240">
                  <c:v>1423.1465180910816</c:v>
                </c:pt>
                <c:pt idx="5241">
                  <c:v>1423.4180624527116</c:v>
                </c:pt>
                <c:pt idx="5242">
                  <c:v>1423.6896068143417</c:v>
                </c:pt>
                <c:pt idx="5243">
                  <c:v>1423.9611511759717</c:v>
                </c:pt>
                <c:pt idx="5244">
                  <c:v>1424.2326955376016</c:v>
                </c:pt>
                <c:pt idx="5245">
                  <c:v>1424.5042398992316</c:v>
                </c:pt>
                <c:pt idx="5246">
                  <c:v>1424.7757842608617</c:v>
                </c:pt>
                <c:pt idx="5247">
                  <c:v>1425.0473286224917</c:v>
                </c:pt>
                <c:pt idx="5248">
                  <c:v>1425.3188729841215</c:v>
                </c:pt>
                <c:pt idx="5249">
                  <c:v>1425.5904173457516</c:v>
                </c:pt>
                <c:pt idx="5250">
                  <c:v>1425.8619617073816</c:v>
                </c:pt>
                <c:pt idx="5251">
                  <c:v>1426.1335060690117</c:v>
                </c:pt>
                <c:pt idx="5252">
                  <c:v>1426.4050504306417</c:v>
                </c:pt>
                <c:pt idx="5253">
                  <c:v>1426.6765947922715</c:v>
                </c:pt>
                <c:pt idx="5254">
                  <c:v>1426.9481391539016</c:v>
                </c:pt>
                <c:pt idx="5255">
                  <c:v>1427.2196835155316</c:v>
                </c:pt>
                <c:pt idx="5256">
                  <c:v>1427.4912278771617</c:v>
                </c:pt>
                <c:pt idx="5257">
                  <c:v>1427.7627722387917</c:v>
                </c:pt>
                <c:pt idx="5258">
                  <c:v>1428.0343166004216</c:v>
                </c:pt>
                <c:pt idx="5259">
                  <c:v>1428.3058609620516</c:v>
                </c:pt>
                <c:pt idx="5260">
                  <c:v>1428.5774053236817</c:v>
                </c:pt>
                <c:pt idx="5261">
                  <c:v>1428.8489496853117</c:v>
                </c:pt>
                <c:pt idx="5262">
                  <c:v>1429.1204940469415</c:v>
                </c:pt>
                <c:pt idx="5263">
                  <c:v>1429.3920384085716</c:v>
                </c:pt>
                <c:pt idx="5264">
                  <c:v>1429.6635827702016</c:v>
                </c:pt>
                <c:pt idx="5265">
                  <c:v>1429.9351271318317</c:v>
                </c:pt>
                <c:pt idx="5266">
                  <c:v>1430.2066714934617</c:v>
                </c:pt>
                <c:pt idx="5267">
                  <c:v>1430.4782158550915</c:v>
                </c:pt>
                <c:pt idx="5268">
                  <c:v>1430.7497602167216</c:v>
                </c:pt>
                <c:pt idx="5269">
                  <c:v>1431.0213045783516</c:v>
                </c:pt>
                <c:pt idx="5270">
                  <c:v>1431.2928489399817</c:v>
                </c:pt>
                <c:pt idx="5271">
                  <c:v>1431.5643933016115</c:v>
                </c:pt>
                <c:pt idx="5272">
                  <c:v>1431.8359376632416</c:v>
                </c:pt>
                <c:pt idx="5273">
                  <c:v>1432.1074820248716</c:v>
                </c:pt>
                <c:pt idx="5274">
                  <c:v>1432.3790263865017</c:v>
                </c:pt>
                <c:pt idx="5275">
                  <c:v>1432.6505707481317</c:v>
                </c:pt>
                <c:pt idx="5276">
                  <c:v>1432.9221151097615</c:v>
                </c:pt>
                <c:pt idx="5277">
                  <c:v>1433.1936594713916</c:v>
                </c:pt>
                <c:pt idx="5278">
                  <c:v>1433.4652038330216</c:v>
                </c:pt>
                <c:pt idx="5279">
                  <c:v>1433.7367481946517</c:v>
                </c:pt>
                <c:pt idx="5280">
                  <c:v>1434.0082925562817</c:v>
                </c:pt>
                <c:pt idx="5281">
                  <c:v>1434.2798369179116</c:v>
                </c:pt>
                <c:pt idx="5282">
                  <c:v>1434.5513812795416</c:v>
                </c:pt>
                <c:pt idx="5283">
                  <c:v>1434.8229256411717</c:v>
                </c:pt>
                <c:pt idx="5284">
                  <c:v>1435.0944700028017</c:v>
                </c:pt>
                <c:pt idx="5285">
                  <c:v>1435.3660143644315</c:v>
                </c:pt>
                <c:pt idx="5286">
                  <c:v>1435.6375587260616</c:v>
                </c:pt>
                <c:pt idx="5287">
                  <c:v>1435.9091030876916</c:v>
                </c:pt>
                <c:pt idx="5288">
                  <c:v>1436.1806474493217</c:v>
                </c:pt>
                <c:pt idx="5289">
                  <c:v>1436.4521918109517</c:v>
                </c:pt>
                <c:pt idx="5290">
                  <c:v>1436.7237361725815</c:v>
                </c:pt>
                <c:pt idx="5291">
                  <c:v>1436.9952805342116</c:v>
                </c:pt>
                <c:pt idx="5292">
                  <c:v>1437.2668248958416</c:v>
                </c:pt>
                <c:pt idx="5293">
                  <c:v>1437.5383692574717</c:v>
                </c:pt>
                <c:pt idx="5294">
                  <c:v>1437.8099136191017</c:v>
                </c:pt>
                <c:pt idx="5295">
                  <c:v>1438.0814579807316</c:v>
                </c:pt>
                <c:pt idx="5296">
                  <c:v>1438.3530023423616</c:v>
                </c:pt>
                <c:pt idx="5297">
                  <c:v>1438.6245467039917</c:v>
                </c:pt>
                <c:pt idx="5298">
                  <c:v>1438.8960910656217</c:v>
                </c:pt>
                <c:pt idx="5299">
                  <c:v>1439.1676354272515</c:v>
                </c:pt>
                <c:pt idx="5300">
                  <c:v>1439.4391797888816</c:v>
                </c:pt>
                <c:pt idx="5301">
                  <c:v>1439.7107241505116</c:v>
                </c:pt>
                <c:pt idx="5302">
                  <c:v>1439.9822685121417</c:v>
                </c:pt>
                <c:pt idx="5303">
                  <c:v>1440.2538128737717</c:v>
                </c:pt>
                <c:pt idx="5304">
                  <c:v>1440.5253572354015</c:v>
                </c:pt>
                <c:pt idx="5305">
                  <c:v>1440.7969015970316</c:v>
                </c:pt>
                <c:pt idx="5306">
                  <c:v>1441.0684459586616</c:v>
                </c:pt>
                <c:pt idx="5307">
                  <c:v>1441.3399903202917</c:v>
                </c:pt>
                <c:pt idx="5308">
                  <c:v>1441.6115346819217</c:v>
                </c:pt>
                <c:pt idx="5309">
                  <c:v>1441.8830790435516</c:v>
                </c:pt>
                <c:pt idx="5310">
                  <c:v>1442.1546234051816</c:v>
                </c:pt>
                <c:pt idx="5311">
                  <c:v>1442.4261677668117</c:v>
                </c:pt>
                <c:pt idx="5312">
                  <c:v>1442.6977121284417</c:v>
                </c:pt>
                <c:pt idx="5313">
                  <c:v>1442.9692564900715</c:v>
                </c:pt>
                <c:pt idx="5314">
                  <c:v>1443.2408008517016</c:v>
                </c:pt>
                <c:pt idx="5315">
                  <c:v>1443.5123452133316</c:v>
                </c:pt>
                <c:pt idx="5316">
                  <c:v>1443.7838895749617</c:v>
                </c:pt>
                <c:pt idx="5317">
                  <c:v>1444.0554339365917</c:v>
                </c:pt>
                <c:pt idx="5318">
                  <c:v>1444.3269782982215</c:v>
                </c:pt>
                <c:pt idx="5319">
                  <c:v>1444.5985226598516</c:v>
                </c:pt>
                <c:pt idx="5320">
                  <c:v>1444.8700670214816</c:v>
                </c:pt>
                <c:pt idx="5321">
                  <c:v>1445.1416113831117</c:v>
                </c:pt>
                <c:pt idx="5322">
                  <c:v>1445.4131557447415</c:v>
                </c:pt>
                <c:pt idx="5323">
                  <c:v>1445.6847001063716</c:v>
                </c:pt>
                <c:pt idx="5324">
                  <c:v>1445.9562444680016</c:v>
                </c:pt>
                <c:pt idx="5325">
                  <c:v>1446.2277888296317</c:v>
                </c:pt>
                <c:pt idx="5326">
                  <c:v>1446.4993331912617</c:v>
                </c:pt>
                <c:pt idx="5327">
                  <c:v>1446.7708775528915</c:v>
                </c:pt>
                <c:pt idx="5328">
                  <c:v>1447.0424219145216</c:v>
                </c:pt>
                <c:pt idx="5329">
                  <c:v>1447.3139662761516</c:v>
                </c:pt>
                <c:pt idx="5330">
                  <c:v>1447.5855106377817</c:v>
                </c:pt>
                <c:pt idx="5331">
                  <c:v>1447.8570549994117</c:v>
                </c:pt>
                <c:pt idx="5332">
                  <c:v>1448.1285993610416</c:v>
                </c:pt>
                <c:pt idx="5333">
                  <c:v>1448.4001437226716</c:v>
                </c:pt>
                <c:pt idx="5334">
                  <c:v>1448.6716880843016</c:v>
                </c:pt>
                <c:pt idx="5335">
                  <c:v>1448.9432324459317</c:v>
                </c:pt>
                <c:pt idx="5336">
                  <c:v>1449.2147768075615</c:v>
                </c:pt>
                <c:pt idx="5337">
                  <c:v>1449.4863211691916</c:v>
                </c:pt>
                <c:pt idx="5338">
                  <c:v>1449.7578655308216</c:v>
                </c:pt>
                <c:pt idx="5339">
                  <c:v>1450.0294098924517</c:v>
                </c:pt>
                <c:pt idx="5340">
                  <c:v>1450.3009542540817</c:v>
                </c:pt>
                <c:pt idx="5341">
                  <c:v>1450.5724986157115</c:v>
                </c:pt>
                <c:pt idx="5342">
                  <c:v>1450.8440429773416</c:v>
                </c:pt>
                <c:pt idx="5343">
                  <c:v>1451.1155873389716</c:v>
                </c:pt>
                <c:pt idx="5344">
                  <c:v>1451.3871317006017</c:v>
                </c:pt>
                <c:pt idx="5345">
                  <c:v>1451.6586760622317</c:v>
                </c:pt>
                <c:pt idx="5346">
                  <c:v>1451.9302204238616</c:v>
                </c:pt>
                <c:pt idx="5347">
                  <c:v>1452.2017647854916</c:v>
                </c:pt>
                <c:pt idx="5348">
                  <c:v>1452.4733091471217</c:v>
                </c:pt>
                <c:pt idx="5349">
                  <c:v>1452.7448535087517</c:v>
                </c:pt>
                <c:pt idx="5350">
                  <c:v>1453.0163978703815</c:v>
                </c:pt>
                <c:pt idx="5351">
                  <c:v>1453.2879422320116</c:v>
                </c:pt>
                <c:pt idx="5352">
                  <c:v>1453.5594865936416</c:v>
                </c:pt>
                <c:pt idx="5353">
                  <c:v>1453.8310309552717</c:v>
                </c:pt>
                <c:pt idx="5354">
                  <c:v>1454.1025753169017</c:v>
                </c:pt>
                <c:pt idx="5355">
                  <c:v>1454.3741196785315</c:v>
                </c:pt>
                <c:pt idx="5356">
                  <c:v>1454.6456640401616</c:v>
                </c:pt>
                <c:pt idx="5357">
                  <c:v>1454.9172084017916</c:v>
                </c:pt>
                <c:pt idx="5358">
                  <c:v>1455.1887527634217</c:v>
                </c:pt>
                <c:pt idx="5359">
                  <c:v>1455.4602971250517</c:v>
                </c:pt>
                <c:pt idx="5360">
                  <c:v>1455.7318414866816</c:v>
                </c:pt>
                <c:pt idx="5361">
                  <c:v>1456.0033858483116</c:v>
                </c:pt>
                <c:pt idx="5362">
                  <c:v>1456.2749302099417</c:v>
                </c:pt>
                <c:pt idx="5363">
                  <c:v>1456.5464745715717</c:v>
                </c:pt>
                <c:pt idx="5364">
                  <c:v>1456.8180189332015</c:v>
                </c:pt>
                <c:pt idx="5365">
                  <c:v>1457.0895632948316</c:v>
                </c:pt>
                <c:pt idx="5366">
                  <c:v>1457.3611076564616</c:v>
                </c:pt>
                <c:pt idx="5367">
                  <c:v>1457.6326520180917</c:v>
                </c:pt>
                <c:pt idx="5368">
                  <c:v>1457.9041963797217</c:v>
                </c:pt>
                <c:pt idx="5369">
                  <c:v>1458.1757407413515</c:v>
                </c:pt>
                <c:pt idx="5370">
                  <c:v>1458.4472851029816</c:v>
                </c:pt>
                <c:pt idx="5371">
                  <c:v>1458.7188294646116</c:v>
                </c:pt>
                <c:pt idx="5372">
                  <c:v>1458.9903738262417</c:v>
                </c:pt>
                <c:pt idx="5373">
                  <c:v>1459.2619181878715</c:v>
                </c:pt>
                <c:pt idx="5374">
                  <c:v>1459.5334625495016</c:v>
                </c:pt>
                <c:pt idx="5375">
                  <c:v>1459.8050069111316</c:v>
                </c:pt>
                <c:pt idx="5376">
                  <c:v>1460.0765512727617</c:v>
                </c:pt>
                <c:pt idx="5377">
                  <c:v>1460.3480956343917</c:v>
                </c:pt>
                <c:pt idx="5378">
                  <c:v>1460.6196399960215</c:v>
                </c:pt>
                <c:pt idx="5379">
                  <c:v>1460.8911843576516</c:v>
                </c:pt>
                <c:pt idx="5380">
                  <c:v>1461.1627287192816</c:v>
                </c:pt>
                <c:pt idx="5381">
                  <c:v>1461.4342730809117</c:v>
                </c:pt>
                <c:pt idx="5382">
                  <c:v>1461.7058174425417</c:v>
                </c:pt>
                <c:pt idx="5383">
                  <c:v>1461.9773618041716</c:v>
                </c:pt>
                <c:pt idx="5384">
                  <c:v>1462.2489061658016</c:v>
                </c:pt>
                <c:pt idx="5385">
                  <c:v>1462.5204505274316</c:v>
                </c:pt>
                <c:pt idx="5386">
                  <c:v>1462.7919948890617</c:v>
                </c:pt>
                <c:pt idx="5387">
                  <c:v>1463.0635392506915</c:v>
                </c:pt>
                <c:pt idx="5388">
                  <c:v>1463.3350836123216</c:v>
                </c:pt>
                <c:pt idx="5389">
                  <c:v>1463.6066279739516</c:v>
                </c:pt>
                <c:pt idx="5390">
                  <c:v>1463.8781723355817</c:v>
                </c:pt>
                <c:pt idx="5391">
                  <c:v>1464.1497166972117</c:v>
                </c:pt>
                <c:pt idx="5392">
                  <c:v>1464.4212610588415</c:v>
                </c:pt>
                <c:pt idx="5393">
                  <c:v>1464.6928054204716</c:v>
                </c:pt>
                <c:pt idx="5394">
                  <c:v>1464.9643497821016</c:v>
                </c:pt>
                <c:pt idx="5395">
                  <c:v>1465.2358941437317</c:v>
                </c:pt>
                <c:pt idx="5396">
                  <c:v>1465.5074385053617</c:v>
                </c:pt>
                <c:pt idx="5397">
                  <c:v>1465.7789828669916</c:v>
                </c:pt>
                <c:pt idx="5398">
                  <c:v>1466.0505272286216</c:v>
                </c:pt>
                <c:pt idx="5399">
                  <c:v>1466.3220715902517</c:v>
                </c:pt>
                <c:pt idx="5400">
                  <c:v>1466.5936159518817</c:v>
                </c:pt>
                <c:pt idx="5401">
                  <c:v>1466.8651603135115</c:v>
                </c:pt>
                <c:pt idx="5402">
                  <c:v>1467.1367046751416</c:v>
                </c:pt>
                <c:pt idx="5403">
                  <c:v>1467.4082490367716</c:v>
                </c:pt>
                <c:pt idx="5404">
                  <c:v>1467.6797933984017</c:v>
                </c:pt>
                <c:pt idx="5405">
                  <c:v>1467.9513377600317</c:v>
                </c:pt>
                <c:pt idx="5406">
                  <c:v>1468.2228821216615</c:v>
                </c:pt>
                <c:pt idx="5407">
                  <c:v>1468.4944264832916</c:v>
                </c:pt>
                <c:pt idx="5408">
                  <c:v>1468.7659708449216</c:v>
                </c:pt>
                <c:pt idx="5409">
                  <c:v>1469.0375152065517</c:v>
                </c:pt>
                <c:pt idx="5410">
                  <c:v>1469.3090595681817</c:v>
                </c:pt>
                <c:pt idx="5411">
                  <c:v>1469.5806039298116</c:v>
                </c:pt>
                <c:pt idx="5412">
                  <c:v>1469.8521482914416</c:v>
                </c:pt>
                <c:pt idx="5413">
                  <c:v>1470.1236926530717</c:v>
                </c:pt>
                <c:pt idx="5414">
                  <c:v>1470.3952370147017</c:v>
                </c:pt>
                <c:pt idx="5415">
                  <c:v>1470.6667813763315</c:v>
                </c:pt>
                <c:pt idx="5416">
                  <c:v>1470.9383257379616</c:v>
                </c:pt>
                <c:pt idx="5417">
                  <c:v>1471.2098700995916</c:v>
                </c:pt>
                <c:pt idx="5418">
                  <c:v>1471.4814144612217</c:v>
                </c:pt>
                <c:pt idx="5419">
                  <c:v>1471.7529588228517</c:v>
                </c:pt>
                <c:pt idx="5420">
                  <c:v>1472.0245031844815</c:v>
                </c:pt>
                <c:pt idx="5421">
                  <c:v>1472.2960475461116</c:v>
                </c:pt>
                <c:pt idx="5422">
                  <c:v>1472.5675919077416</c:v>
                </c:pt>
                <c:pt idx="5423">
                  <c:v>1472.8391362693717</c:v>
                </c:pt>
                <c:pt idx="5424">
                  <c:v>1473.1106806310015</c:v>
                </c:pt>
                <c:pt idx="5425">
                  <c:v>1473.3822249926316</c:v>
                </c:pt>
                <c:pt idx="5426">
                  <c:v>1473.6537693542616</c:v>
                </c:pt>
                <c:pt idx="5427">
                  <c:v>1473.9253137158917</c:v>
                </c:pt>
                <c:pt idx="5428">
                  <c:v>1474.1968580775217</c:v>
                </c:pt>
                <c:pt idx="5429">
                  <c:v>1474.4684024391515</c:v>
                </c:pt>
                <c:pt idx="5430">
                  <c:v>1474.7399468007816</c:v>
                </c:pt>
                <c:pt idx="5431">
                  <c:v>1475.0114911624116</c:v>
                </c:pt>
                <c:pt idx="5432">
                  <c:v>1475.2830355240417</c:v>
                </c:pt>
                <c:pt idx="5433">
                  <c:v>1475.5545798856717</c:v>
                </c:pt>
                <c:pt idx="5434">
                  <c:v>1475.8261242473015</c:v>
                </c:pt>
                <c:pt idx="5435">
                  <c:v>1476.0976686089316</c:v>
                </c:pt>
                <c:pt idx="5436">
                  <c:v>1476.3692129705616</c:v>
                </c:pt>
                <c:pt idx="5437">
                  <c:v>1476.6407573321917</c:v>
                </c:pt>
                <c:pt idx="5438">
                  <c:v>1476.9123016938215</c:v>
                </c:pt>
                <c:pt idx="5439">
                  <c:v>1477.1838460554516</c:v>
                </c:pt>
                <c:pt idx="5440">
                  <c:v>1477.4553904170816</c:v>
                </c:pt>
                <c:pt idx="5441">
                  <c:v>1477.7269347787117</c:v>
                </c:pt>
                <c:pt idx="5442">
                  <c:v>1477.9984791403417</c:v>
                </c:pt>
                <c:pt idx="5443">
                  <c:v>1478.2700235019715</c:v>
                </c:pt>
                <c:pt idx="5444">
                  <c:v>1478.5415678636016</c:v>
                </c:pt>
                <c:pt idx="5445">
                  <c:v>1478.8131122252316</c:v>
                </c:pt>
                <c:pt idx="5446">
                  <c:v>1479.0846565868617</c:v>
                </c:pt>
                <c:pt idx="5447">
                  <c:v>1479.3562009484917</c:v>
                </c:pt>
                <c:pt idx="5448">
                  <c:v>1479.6277453101216</c:v>
                </c:pt>
                <c:pt idx="5449">
                  <c:v>1479.8992896717516</c:v>
                </c:pt>
                <c:pt idx="5450">
                  <c:v>1480.1708340333817</c:v>
                </c:pt>
                <c:pt idx="5451">
                  <c:v>1480.4423783950117</c:v>
                </c:pt>
                <c:pt idx="5452">
                  <c:v>1480.7139227566415</c:v>
                </c:pt>
                <c:pt idx="5453">
                  <c:v>1480.9854671182716</c:v>
                </c:pt>
                <c:pt idx="5454">
                  <c:v>1481.2570114799016</c:v>
                </c:pt>
                <c:pt idx="5455">
                  <c:v>1481.5285558415317</c:v>
                </c:pt>
                <c:pt idx="5456">
                  <c:v>1481.8001002031617</c:v>
                </c:pt>
                <c:pt idx="5457">
                  <c:v>1482.0716445647915</c:v>
                </c:pt>
                <c:pt idx="5458">
                  <c:v>1482.3431889264216</c:v>
                </c:pt>
                <c:pt idx="5459">
                  <c:v>1482.6147332880516</c:v>
                </c:pt>
                <c:pt idx="5460">
                  <c:v>1482.8862776496817</c:v>
                </c:pt>
                <c:pt idx="5461">
                  <c:v>1483.1578220113117</c:v>
                </c:pt>
                <c:pt idx="5462">
                  <c:v>1483.4293663729416</c:v>
                </c:pt>
                <c:pt idx="5463">
                  <c:v>1483.7009107345716</c:v>
                </c:pt>
                <c:pt idx="5464">
                  <c:v>1483.9724550962017</c:v>
                </c:pt>
                <c:pt idx="5465">
                  <c:v>1484.2439994578317</c:v>
                </c:pt>
                <c:pt idx="5466">
                  <c:v>1484.5155438194615</c:v>
                </c:pt>
                <c:pt idx="5467">
                  <c:v>1484.7870881810916</c:v>
                </c:pt>
                <c:pt idx="5468">
                  <c:v>1485.0586325427216</c:v>
                </c:pt>
                <c:pt idx="5469">
                  <c:v>1485.3301769043517</c:v>
                </c:pt>
                <c:pt idx="5470">
                  <c:v>1485.6017212659817</c:v>
                </c:pt>
                <c:pt idx="5471">
                  <c:v>1485.8732656276115</c:v>
                </c:pt>
                <c:pt idx="5472">
                  <c:v>1486.1448099892416</c:v>
                </c:pt>
                <c:pt idx="5473">
                  <c:v>1486.4163543508716</c:v>
                </c:pt>
                <c:pt idx="5474">
                  <c:v>1486.6878987125017</c:v>
                </c:pt>
                <c:pt idx="5475">
                  <c:v>1486.9594430741317</c:v>
                </c:pt>
                <c:pt idx="5476">
                  <c:v>1487.2309874357616</c:v>
                </c:pt>
                <c:pt idx="5477">
                  <c:v>1487.5025317973916</c:v>
                </c:pt>
                <c:pt idx="5478">
                  <c:v>1487.7740761590217</c:v>
                </c:pt>
                <c:pt idx="5479">
                  <c:v>1488.0456205206517</c:v>
                </c:pt>
                <c:pt idx="5480">
                  <c:v>1488.3171648822815</c:v>
                </c:pt>
                <c:pt idx="5481">
                  <c:v>1488.5887092439116</c:v>
                </c:pt>
                <c:pt idx="5482">
                  <c:v>1488.8602536055416</c:v>
                </c:pt>
                <c:pt idx="5483">
                  <c:v>1489.1317979671717</c:v>
                </c:pt>
                <c:pt idx="5484">
                  <c:v>1489.4033423288017</c:v>
                </c:pt>
                <c:pt idx="5485">
                  <c:v>1489.6748866904315</c:v>
                </c:pt>
                <c:pt idx="5486">
                  <c:v>1489.9464310520616</c:v>
                </c:pt>
                <c:pt idx="5487">
                  <c:v>1490.2179754136916</c:v>
                </c:pt>
                <c:pt idx="5488">
                  <c:v>1490.4895197753217</c:v>
                </c:pt>
                <c:pt idx="5489">
                  <c:v>1490.7610641369515</c:v>
                </c:pt>
                <c:pt idx="5490">
                  <c:v>1491.0326084985816</c:v>
                </c:pt>
                <c:pt idx="5491">
                  <c:v>1491.3041528602116</c:v>
                </c:pt>
                <c:pt idx="5492">
                  <c:v>1491.5756972218417</c:v>
                </c:pt>
                <c:pt idx="5493">
                  <c:v>1491.8472415834717</c:v>
                </c:pt>
                <c:pt idx="5494">
                  <c:v>1492.1187859451015</c:v>
                </c:pt>
                <c:pt idx="5495">
                  <c:v>1492.3903303067316</c:v>
                </c:pt>
                <c:pt idx="5496">
                  <c:v>1492.6618746683616</c:v>
                </c:pt>
                <c:pt idx="5497">
                  <c:v>1492.9334190299917</c:v>
                </c:pt>
                <c:pt idx="5498">
                  <c:v>1493.2049633916217</c:v>
                </c:pt>
                <c:pt idx="5499">
                  <c:v>1493.4765077532516</c:v>
                </c:pt>
                <c:pt idx="5500">
                  <c:v>1493.7480521148816</c:v>
                </c:pt>
                <c:pt idx="5501">
                  <c:v>1494.0195964765117</c:v>
                </c:pt>
                <c:pt idx="5502">
                  <c:v>1494.2911408381417</c:v>
                </c:pt>
                <c:pt idx="5503">
                  <c:v>1494.5626851997715</c:v>
                </c:pt>
                <c:pt idx="5504">
                  <c:v>1494.8342295614016</c:v>
                </c:pt>
                <c:pt idx="5505">
                  <c:v>1495.1057739230316</c:v>
                </c:pt>
                <c:pt idx="5506">
                  <c:v>1495.3773182846617</c:v>
                </c:pt>
                <c:pt idx="5507">
                  <c:v>1495.6488626462917</c:v>
                </c:pt>
                <c:pt idx="5508">
                  <c:v>1495.9204070079215</c:v>
                </c:pt>
                <c:pt idx="5509">
                  <c:v>1496.1919513695516</c:v>
                </c:pt>
                <c:pt idx="5510">
                  <c:v>1496.4634957311816</c:v>
                </c:pt>
                <c:pt idx="5511">
                  <c:v>1496.7350400928117</c:v>
                </c:pt>
                <c:pt idx="5512">
                  <c:v>1497.0065844544417</c:v>
                </c:pt>
                <c:pt idx="5513">
                  <c:v>1497.2781288160716</c:v>
                </c:pt>
                <c:pt idx="5514">
                  <c:v>1497.5496731777016</c:v>
                </c:pt>
                <c:pt idx="5515">
                  <c:v>1497.8212175393317</c:v>
                </c:pt>
                <c:pt idx="5516">
                  <c:v>1498.0927619009617</c:v>
                </c:pt>
                <c:pt idx="5517">
                  <c:v>1498.3643062625915</c:v>
                </c:pt>
                <c:pt idx="5518">
                  <c:v>1498.6358506242216</c:v>
                </c:pt>
                <c:pt idx="5519">
                  <c:v>1498.9073949858516</c:v>
                </c:pt>
                <c:pt idx="5520">
                  <c:v>1499.1789393474817</c:v>
                </c:pt>
                <c:pt idx="5521">
                  <c:v>1499.4504837091117</c:v>
                </c:pt>
                <c:pt idx="5522">
                  <c:v>1499.7220280707415</c:v>
                </c:pt>
                <c:pt idx="5523">
                  <c:v>1499.9935724323716</c:v>
                </c:pt>
                <c:pt idx="5524">
                  <c:v>1500.2651167940016</c:v>
                </c:pt>
                <c:pt idx="5525">
                  <c:v>1500.5366611556317</c:v>
                </c:pt>
                <c:pt idx="5526">
                  <c:v>1500.8082055172617</c:v>
                </c:pt>
                <c:pt idx="5527">
                  <c:v>1501.0797498788916</c:v>
                </c:pt>
                <c:pt idx="5528">
                  <c:v>1501.3512942405216</c:v>
                </c:pt>
                <c:pt idx="5529">
                  <c:v>1501.6228386021517</c:v>
                </c:pt>
                <c:pt idx="5530">
                  <c:v>1501.8943829637817</c:v>
                </c:pt>
                <c:pt idx="5531">
                  <c:v>1502.1659273254115</c:v>
                </c:pt>
                <c:pt idx="5532">
                  <c:v>1502.4374716870416</c:v>
                </c:pt>
                <c:pt idx="5533">
                  <c:v>1502.7090160486716</c:v>
                </c:pt>
                <c:pt idx="5534">
                  <c:v>1502.9805604103017</c:v>
                </c:pt>
                <c:pt idx="5535">
                  <c:v>1503.2521047719317</c:v>
                </c:pt>
                <c:pt idx="5536">
                  <c:v>1503.5236491335615</c:v>
                </c:pt>
                <c:pt idx="5537">
                  <c:v>1503.7951934951916</c:v>
                </c:pt>
                <c:pt idx="5538">
                  <c:v>1504.0667378568216</c:v>
                </c:pt>
                <c:pt idx="5539">
                  <c:v>1504.3382822184517</c:v>
                </c:pt>
                <c:pt idx="5540">
                  <c:v>1504.6098265800815</c:v>
                </c:pt>
                <c:pt idx="5541">
                  <c:v>1504.8813709417116</c:v>
                </c:pt>
                <c:pt idx="5542">
                  <c:v>1505.1529153033416</c:v>
                </c:pt>
                <c:pt idx="5543">
                  <c:v>1505.4244596649717</c:v>
                </c:pt>
                <c:pt idx="5544">
                  <c:v>1505.6960040266017</c:v>
                </c:pt>
                <c:pt idx="5545">
                  <c:v>1505.9675483882315</c:v>
                </c:pt>
                <c:pt idx="5546">
                  <c:v>1506.2390927498616</c:v>
                </c:pt>
                <c:pt idx="5547">
                  <c:v>1506.5106371114916</c:v>
                </c:pt>
                <c:pt idx="5548">
                  <c:v>1506.7821814731217</c:v>
                </c:pt>
                <c:pt idx="5549">
                  <c:v>1507.0537258347517</c:v>
                </c:pt>
                <c:pt idx="5550">
                  <c:v>1507.3252701963816</c:v>
                </c:pt>
                <c:pt idx="5551">
                  <c:v>1507.5968145580116</c:v>
                </c:pt>
                <c:pt idx="5552">
                  <c:v>1507.8683589196417</c:v>
                </c:pt>
                <c:pt idx="5553">
                  <c:v>1508.1399032812717</c:v>
                </c:pt>
                <c:pt idx="5554">
                  <c:v>1508.4114476429015</c:v>
                </c:pt>
                <c:pt idx="5555">
                  <c:v>1508.6829920045316</c:v>
                </c:pt>
                <c:pt idx="5556">
                  <c:v>1508.9545363661616</c:v>
                </c:pt>
                <c:pt idx="5557">
                  <c:v>1509.2260807277917</c:v>
                </c:pt>
                <c:pt idx="5558">
                  <c:v>1509.4976250894217</c:v>
                </c:pt>
                <c:pt idx="5559">
                  <c:v>1509.7691694510515</c:v>
                </c:pt>
                <c:pt idx="5560">
                  <c:v>1510.0407138126816</c:v>
                </c:pt>
                <c:pt idx="5561">
                  <c:v>1510.3122581743116</c:v>
                </c:pt>
                <c:pt idx="5562">
                  <c:v>1510.5838025359417</c:v>
                </c:pt>
                <c:pt idx="5563">
                  <c:v>1510.8553468975717</c:v>
                </c:pt>
                <c:pt idx="5564">
                  <c:v>1511.1268912592016</c:v>
                </c:pt>
                <c:pt idx="5565">
                  <c:v>1511.3984356208316</c:v>
                </c:pt>
                <c:pt idx="5566">
                  <c:v>1511.6699799824617</c:v>
                </c:pt>
                <c:pt idx="5567">
                  <c:v>1511.9415243440917</c:v>
                </c:pt>
                <c:pt idx="5568">
                  <c:v>1512.2130687057215</c:v>
                </c:pt>
                <c:pt idx="5569">
                  <c:v>1512.4846130673516</c:v>
                </c:pt>
                <c:pt idx="5570">
                  <c:v>1512.7561574289816</c:v>
                </c:pt>
                <c:pt idx="5571">
                  <c:v>1513.0277017906117</c:v>
                </c:pt>
                <c:pt idx="5572">
                  <c:v>1513.2992461522417</c:v>
                </c:pt>
                <c:pt idx="5573">
                  <c:v>1513.5707905138715</c:v>
                </c:pt>
                <c:pt idx="5574">
                  <c:v>1513.8423348755016</c:v>
                </c:pt>
                <c:pt idx="5575">
                  <c:v>1514.1138792371316</c:v>
                </c:pt>
                <c:pt idx="5576">
                  <c:v>1514.3854235987617</c:v>
                </c:pt>
                <c:pt idx="5577">
                  <c:v>1514.6569679603917</c:v>
                </c:pt>
                <c:pt idx="5578">
                  <c:v>1514.9285123220216</c:v>
                </c:pt>
                <c:pt idx="5579">
                  <c:v>1515.2000566836516</c:v>
                </c:pt>
                <c:pt idx="5580">
                  <c:v>1515.4716010452817</c:v>
                </c:pt>
                <c:pt idx="5581">
                  <c:v>1515.7431454069117</c:v>
                </c:pt>
                <c:pt idx="5582">
                  <c:v>1516.0146897685415</c:v>
                </c:pt>
                <c:pt idx="5583">
                  <c:v>1516.2862341301716</c:v>
                </c:pt>
                <c:pt idx="5584">
                  <c:v>1516.5577784918016</c:v>
                </c:pt>
                <c:pt idx="5585">
                  <c:v>1516.8293228534317</c:v>
                </c:pt>
                <c:pt idx="5586">
                  <c:v>1517.1008672150617</c:v>
                </c:pt>
                <c:pt idx="5587">
                  <c:v>1517.3724115766915</c:v>
                </c:pt>
                <c:pt idx="5588">
                  <c:v>1517.6439559383216</c:v>
                </c:pt>
                <c:pt idx="5589">
                  <c:v>1517.9155002999516</c:v>
                </c:pt>
                <c:pt idx="5590">
                  <c:v>1518.1870446615817</c:v>
                </c:pt>
                <c:pt idx="5591">
                  <c:v>1518.4585890232115</c:v>
                </c:pt>
                <c:pt idx="5592">
                  <c:v>1518.7301333848416</c:v>
                </c:pt>
                <c:pt idx="5593">
                  <c:v>1519.0016777464716</c:v>
                </c:pt>
                <c:pt idx="5594">
                  <c:v>1519.2732221081017</c:v>
                </c:pt>
                <c:pt idx="5595">
                  <c:v>1519.5447664697317</c:v>
                </c:pt>
                <c:pt idx="5596">
                  <c:v>1519.8163108313615</c:v>
                </c:pt>
                <c:pt idx="5597">
                  <c:v>1520.0878551929916</c:v>
                </c:pt>
                <c:pt idx="5598">
                  <c:v>1520.3593995546216</c:v>
                </c:pt>
                <c:pt idx="5599">
                  <c:v>1520.6309439162517</c:v>
                </c:pt>
                <c:pt idx="5600">
                  <c:v>1520.9024882778817</c:v>
                </c:pt>
                <c:pt idx="5601">
                  <c:v>1521.1740326395116</c:v>
                </c:pt>
                <c:pt idx="5602">
                  <c:v>1521.4455770011416</c:v>
                </c:pt>
                <c:pt idx="5603">
                  <c:v>1521.7171213627716</c:v>
                </c:pt>
                <c:pt idx="5604">
                  <c:v>1521.9886657244017</c:v>
                </c:pt>
                <c:pt idx="5605">
                  <c:v>1522.2602100860315</c:v>
                </c:pt>
                <c:pt idx="5606">
                  <c:v>1522.5317544476616</c:v>
                </c:pt>
                <c:pt idx="5607">
                  <c:v>1522.8032988092916</c:v>
                </c:pt>
                <c:pt idx="5608">
                  <c:v>1523.0748431709217</c:v>
                </c:pt>
                <c:pt idx="5609">
                  <c:v>1523.3463875325517</c:v>
                </c:pt>
                <c:pt idx="5610">
                  <c:v>1523.6179318941815</c:v>
                </c:pt>
                <c:pt idx="5611">
                  <c:v>1523.8894762558116</c:v>
                </c:pt>
                <c:pt idx="5612">
                  <c:v>1524.1610206174416</c:v>
                </c:pt>
                <c:pt idx="5613">
                  <c:v>1524.4325649790717</c:v>
                </c:pt>
                <c:pt idx="5614">
                  <c:v>1524.7041093407017</c:v>
                </c:pt>
                <c:pt idx="5615">
                  <c:v>1524.9756537023316</c:v>
                </c:pt>
                <c:pt idx="5616">
                  <c:v>1525.2471980639616</c:v>
                </c:pt>
                <c:pt idx="5617">
                  <c:v>1525.5187424255917</c:v>
                </c:pt>
                <c:pt idx="5618">
                  <c:v>1525.7902867872217</c:v>
                </c:pt>
                <c:pt idx="5619">
                  <c:v>1526.0618311488515</c:v>
                </c:pt>
                <c:pt idx="5620">
                  <c:v>1526.3333755104816</c:v>
                </c:pt>
                <c:pt idx="5621">
                  <c:v>1526.6049198721116</c:v>
                </c:pt>
                <c:pt idx="5622">
                  <c:v>1526.8764642337417</c:v>
                </c:pt>
                <c:pt idx="5623">
                  <c:v>1527.1480085953717</c:v>
                </c:pt>
                <c:pt idx="5624">
                  <c:v>1527.4195529570015</c:v>
                </c:pt>
                <c:pt idx="5625">
                  <c:v>1527.6910973186316</c:v>
                </c:pt>
                <c:pt idx="5626">
                  <c:v>1527.9626416802616</c:v>
                </c:pt>
                <c:pt idx="5627">
                  <c:v>1528.2341860418917</c:v>
                </c:pt>
                <c:pt idx="5628">
                  <c:v>1528.5057304035217</c:v>
                </c:pt>
                <c:pt idx="5629">
                  <c:v>1528.7772747651516</c:v>
                </c:pt>
                <c:pt idx="5630">
                  <c:v>1529.0488191267816</c:v>
                </c:pt>
                <c:pt idx="5631">
                  <c:v>1529.3203634884117</c:v>
                </c:pt>
                <c:pt idx="5632">
                  <c:v>1529.5919078500417</c:v>
                </c:pt>
                <c:pt idx="5633">
                  <c:v>1529.8634522116715</c:v>
                </c:pt>
                <c:pt idx="5634">
                  <c:v>1530.1349965733016</c:v>
                </c:pt>
                <c:pt idx="5635">
                  <c:v>1530.4065409349316</c:v>
                </c:pt>
                <c:pt idx="5636">
                  <c:v>1530.6780852965617</c:v>
                </c:pt>
                <c:pt idx="5637">
                  <c:v>1530.9496296581917</c:v>
                </c:pt>
                <c:pt idx="5638">
                  <c:v>1531.2211740198215</c:v>
                </c:pt>
                <c:pt idx="5639">
                  <c:v>1531.4927183814516</c:v>
                </c:pt>
                <c:pt idx="5640">
                  <c:v>1531.7642627430816</c:v>
                </c:pt>
                <c:pt idx="5641">
                  <c:v>1532.0358071047117</c:v>
                </c:pt>
                <c:pt idx="5642">
                  <c:v>1532.3073514663417</c:v>
                </c:pt>
                <c:pt idx="5643">
                  <c:v>1532.5788958279716</c:v>
                </c:pt>
                <c:pt idx="5644">
                  <c:v>1532.8504401896016</c:v>
                </c:pt>
                <c:pt idx="5645">
                  <c:v>1533.1219845512317</c:v>
                </c:pt>
                <c:pt idx="5646">
                  <c:v>1533.3935289128617</c:v>
                </c:pt>
                <c:pt idx="5647">
                  <c:v>1533.6650732744915</c:v>
                </c:pt>
                <c:pt idx="5648">
                  <c:v>1533.9366176361216</c:v>
                </c:pt>
                <c:pt idx="5649">
                  <c:v>1534.2081619977516</c:v>
                </c:pt>
                <c:pt idx="5650">
                  <c:v>1534.4797063593817</c:v>
                </c:pt>
                <c:pt idx="5651">
                  <c:v>1534.7512507210117</c:v>
                </c:pt>
                <c:pt idx="5652">
                  <c:v>1535.0227950826416</c:v>
                </c:pt>
                <c:pt idx="5653">
                  <c:v>1535.2943394442716</c:v>
                </c:pt>
                <c:pt idx="5654">
                  <c:v>1535.5658838059016</c:v>
                </c:pt>
                <c:pt idx="5655">
                  <c:v>1535.8374281675317</c:v>
                </c:pt>
                <c:pt idx="5656">
                  <c:v>1536.1089725291615</c:v>
                </c:pt>
                <c:pt idx="5657">
                  <c:v>1536.3805168907916</c:v>
                </c:pt>
                <c:pt idx="5658">
                  <c:v>1536.6520612524216</c:v>
                </c:pt>
                <c:pt idx="5659">
                  <c:v>1536.9236056140517</c:v>
                </c:pt>
                <c:pt idx="5660">
                  <c:v>1537.1951499756817</c:v>
                </c:pt>
                <c:pt idx="5661">
                  <c:v>1537.4666943373115</c:v>
                </c:pt>
                <c:pt idx="5662">
                  <c:v>1537.7382386989416</c:v>
                </c:pt>
                <c:pt idx="5663">
                  <c:v>1538.0097830605716</c:v>
                </c:pt>
                <c:pt idx="5664">
                  <c:v>1538.2813274222017</c:v>
                </c:pt>
                <c:pt idx="5665">
                  <c:v>1538.5528717838317</c:v>
                </c:pt>
                <c:pt idx="5666">
                  <c:v>1538.8244161454616</c:v>
                </c:pt>
                <c:pt idx="5667">
                  <c:v>1539.0959605070916</c:v>
                </c:pt>
                <c:pt idx="5668">
                  <c:v>1539.3675048687217</c:v>
                </c:pt>
                <c:pt idx="5669">
                  <c:v>1539.6390492303517</c:v>
                </c:pt>
                <c:pt idx="5670">
                  <c:v>1539.9105935919815</c:v>
                </c:pt>
                <c:pt idx="5671">
                  <c:v>1540.1821379536116</c:v>
                </c:pt>
                <c:pt idx="5672">
                  <c:v>1540.4536823152416</c:v>
                </c:pt>
                <c:pt idx="5673">
                  <c:v>1540.7252266768717</c:v>
                </c:pt>
                <c:pt idx="5674">
                  <c:v>1540.9967710385017</c:v>
                </c:pt>
                <c:pt idx="5675">
                  <c:v>1541.2683154001315</c:v>
                </c:pt>
                <c:pt idx="5676">
                  <c:v>1541.5398597617616</c:v>
                </c:pt>
                <c:pt idx="5677">
                  <c:v>1541.8114041233916</c:v>
                </c:pt>
                <c:pt idx="5678">
                  <c:v>1542.0829484850217</c:v>
                </c:pt>
                <c:pt idx="5679">
                  <c:v>1542.3544928466517</c:v>
                </c:pt>
                <c:pt idx="5680">
                  <c:v>1542.6260372082816</c:v>
                </c:pt>
                <c:pt idx="5681">
                  <c:v>1542.8975815699116</c:v>
                </c:pt>
                <c:pt idx="5682">
                  <c:v>1543.1691259315417</c:v>
                </c:pt>
                <c:pt idx="5683">
                  <c:v>1543.4406702931717</c:v>
                </c:pt>
                <c:pt idx="5684">
                  <c:v>1543.7122146548015</c:v>
                </c:pt>
                <c:pt idx="5685">
                  <c:v>1543.9837590164316</c:v>
                </c:pt>
                <c:pt idx="5686">
                  <c:v>1544.2553033780616</c:v>
                </c:pt>
                <c:pt idx="5687">
                  <c:v>1544.5268477396917</c:v>
                </c:pt>
                <c:pt idx="5688">
                  <c:v>1544.7983921013217</c:v>
                </c:pt>
                <c:pt idx="5689">
                  <c:v>1545.0699364629515</c:v>
                </c:pt>
                <c:pt idx="5690">
                  <c:v>1545.3414808245816</c:v>
                </c:pt>
                <c:pt idx="5691">
                  <c:v>1545.6130251862116</c:v>
                </c:pt>
                <c:pt idx="5692">
                  <c:v>1545.8845695478417</c:v>
                </c:pt>
                <c:pt idx="5693">
                  <c:v>1546.1561139094717</c:v>
                </c:pt>
                <c:pt idx="5694">
                  <c:v>1546.4276582711016</c:v>
                </c:pt>
                <c:pt idx="5695">
                  <c:v>1546.6992026327316</c:v>
                </c:pt>
                <c:pt idx="5696">
                  <c:v>1546.9707469943617</c:v>
                </c:pt>
                <c:pt idx="5697">
                  <c:v>1547.2422913559917</c:v>
                </c:pt>
                <c:pt idx="5698">
                  <c:v>1547.5138357176215</c:v>
                </c:pt>
                <c:pt idx="5699">
                  <c:v>1547.7853800792516</c:v>
                </c:pt>
                <c:pt idx="5700">
                  <c:v>1548.0569244408816</c:v>
                </c:pt>
                <c:pt idx="5701">
                  <c:v>1548.3284688025117</c:v>
                </c:pt>
                <c:pt idx="5702">
                  <c:v>1548.6000131641417</c:v>
                </c:pt>
                <c:pt idx="5703">
                  <c:v>1548.8715575257715</c:v>
                </c:pt>
                <c:pt idx="5704">
                  <c:v>1549.1431018874016</c:v>
                </c:pt>
                <c:pt idx="5705">
                  <c:v>1549.4146462490316</c:v>
                </c:pt>
                <c:pt idx="5706">
                  <c:v>1549.6861906106617</c:v>
                </c:pt>
                <c:pt idx="5707">
                  <c:v>1549.9577349722915</c:v>
                </c:pt>
                <c:pt idx="5708">
                  <c:v>1550.2292793339216</c:v>
                </c:pt>
                <c:pt idx="5709">
                  <c:v>1550.5008236955516</c:v>
                </c:pt>
                <c:pt idx="5710">
                  <c:v>1550.7723680571817</c:v>
                </c:pt>
                <c:pt idx="5711">
                  <c:v>1551.0439124188117</c:v>
                </c:pt>
                <c:pt idx="5712">
                  <c:v>1551.3154567804415</c:v>
                </c:pt>
                <c:pt idx="5713">
                  <c:v>1551.5870011420716</c:v>
                </c:pt>
                <c:pt idx="5714">
                  <c:v>1551.8585455037016</c:v>
                </c:pt>
                <c:pt idx="5715">
                  <c:v>1552.1300898653317</c:v>
                </c:pt>
                <c:pt idx="5716">
                  <c:v>1552.4016342269617</c:v>
                </c:pt>
                <c:pt idx="5717">
                  <c:v>1552.6731785885916</c:v>
                </c:pt>
                <c:pt idx="5718">
                  <c:v>1552.9447229502216</c:v>
                </c:pt>
                <c:pt idx="5719">
                  <c:v>1553.2162673118517</c:v>
                </c:pt>
                <c:pt idx="5720">
                  <c:v>1553.4878116734817</c:v>
                </c:pt>
                <c:pt idx="5721">
                  <c:v>1553.7593560351115</c:v>
                </c:pt>
                <c:pt idx="5722">
                  <c:v>1554.0309003967416</c:v>
                </c:pt>
                <c:pt idx="5723">
                  <c:v>1554.3024447583716</c:v>
                </c:pt>
                <c:pt idx="5724">
                  <c:v>1554.5739891200017</c:v>
                </c:pt>
                <c:pt idx="5725">
                  <c:v>1554.8455334816317</c:v>
                </c:pt>
                <c:pt idx="5726">
                  <c:v>1555.1170778432615</c:v>
                </c:pt>
                <c:pt idx="5727">
                  <c:v>1555.3886222048916</c:v>
                </c:pt>
                <c:pt idx="5728">
                  <c:v>1555.6601665665216</c:v>
                </c:pt>
                <c:pt idx="5729">
                  <c:v>1555.9317109281517</c:v>
                </c:pt>
                <c:pt idx="5730">
                  <c:v>1556.2032552897817</c:v>
                </c:pt>
                <c:pt idx="5731">
                  <c:v>1556.4747996514116</c:v>
                </c:pt>
                <c:pt idx="5732">
                  <c:v>1556.7463440130416</c:v>
                </c:pt>
                <c:pt idx="5733">
                  <c:v>1557.0178883746717</c:v>
                </c:pt>
                <c:pt idx="5734">
                  <c:v>1557.2894327363017</c:v>
                </c:pt>
                <c:pt idx="5735">
                  <c:v>1557.5609770979315</c:v>
                </c:pt>
                <c:pt idx="5736">
                  <c:v>1557.8325214595616</c:v>
                </c:pt>
                <c:pt idx="5737">
                  <c:v>1558.1040658211916</c:v>
                </c:pt>
                <c:pt idx="5738">
                  <c:v>1558.3756101828217</c:v>
                </c:pt>
                <c:pt idx="5739">
                  <c:v>1558.6471545444517</c:v>
                </c:pt>
                <c:pt idx="5740">
                  <c:v>1558.9186989060815</c:v>
                </c:pt>
                <c:pt idx="5741">
                  <c:v>1559.1902432677116</c:v>
                </c:pt>
                <c:pt idx="5742">
                  <c:v>1559.4617876293416</c:v>
                </c:pt>
                <c:pt idx="5743">
                  <c:v>1559.7333319909717</c:v>
                </c:pt>
                <c:pt idx="5744">
                  <c:v>1560.0048763526017</c:v>
                </c:pt>
                <c:pt idx="5745">
                  <c:v>1560.2764207142316</c:v>
                </c:pt>
                <c:pt idx="5746">
                  <c:v>1560.5479650758616</c:v>
                </c:pt>
                <c:pt idx="5747">
                  <c:v>1560.8195094374917</c:v>
                </c:pt>
                <c:pt idx="5748">
                  <c:v>1561.0910537991217</c:v>
                </c:pt>
                <c:pt idx="5749">
                  <c:v>1561.3625981607515</c:v>
                </c:pt>
                <c:pt idx="5750">
                  <c:v>1561.6341425223816</c:v>
                </c:pt>
                <c:pt idx="5751">
                  <c:v>1561.9056868840116</c:v>
                </c:pt>
                <c:pt idx="5752">
                  <c:v>1562.1772312456417</c:v>
                </c:pt>
                <c:pt idx="5753">
                  <c:v>1562.4487756072717</c:v>
                </c:pt>
                <c:pt idx="5754">
                  <c:v>1562.7203199689015</c:v>
                </c:pt>
                <c:pt idx="5755">
                  <c:v>1562.9918643305316</c:v>
                </c:pt>
                <c:pt idx="5756">
                  <c:v>1563.2634086921616</c:v>
                </c:pt>
                <c:pt idx="5757">
                  <c:v>1563.5349530537917</c:v>
                </c:pt>
                <c:pt idx="5758">
                  <c:v>1563.8064974154215</c:v>
                </c:pt>
                <c:pt idx="5759">
                  <c:v>1564.0780417770516</c:v>
                </c:pt>
                <c:pt idx="5760">
                  <c:v>1564.3495861386816</c:v>
                </c:pt>
                <c:pt idx="5761">
                  <c:v>1564.6211305003117</c:v>
                </c:pt>
                <c:pt idx="5762">
                  <c:v>1564.8926748619417</c:v>
                </c:pt>
                <c:pt idx="5763">
                  <c:v>1565.1642192235715</c:v>
                </c:pt>
                <c:pt idx="5764">
                  <c:v>1565.4357635852016</c:v>
                </c:pt>
                <c:pt idx="5765">
                  <c:v>1565.7073079468316</c:v>
                </c:pt>
                <c:pt idx="5766">
                  <c:v>1565.9788523084617</c:v>
                </c:pt>
                <c:pt idx="5767">
                  <c:v>1566.2503966700917</c:v>
                </c:pt>
                <c:pt idx="5768">
                  <c:v>1566.5219410317216</c:v>
                </c:pt>
                <c:pt idx="5769">
                  <c:v>1566.7934853933516</c:v>
                </c:pt>
                <c:pt idx="5770">
                  <c:v>1567.0650297549817</c:v>
                </c:pt>
                <c:pt idx="5771">
                  <c:v>1567.3365741166117</c:v>
                </c:pt>
                <c:pt idx="5772">
                  <c:v>1567.6081184782415</c:v>
                </c:pt>
                <c:pt idx="5773">
                  <c:v>1567.8796628398716</c:v>
                </c:pt>
                <c:pt idx="5774">
                  <c:v>1568.1512072015016</c:v>
                </c:pt>
                <c:pt idx="5775">
                  <c:v>1568.4227515631317</c:v>
                </c:pt>
                <c:pt idx="5776">
                  <c:v>1568.6942959247617</c:v>
                </c:pt>
                <c:pt idx="5777">
                  <c:v>1568.9658402863915</c:v>
                </c:pt>
                <c:pt idx="5778">
                  <c:v>1569.2373846480216</c:v>
                </c:pt>
                <c:pt idx="5779">
                  <c:v>1569.5089290096516</c:v>
                </c:pt>
                <c:pt idx="5780">
                  <c:v>1569.7804733712817</c:v>
                </c:pt>
                <c:pt idx="5781">
                  <c:v>1570.0520177329117</c:v>
                </c:pt>
                <c:pt idx="5782">
                  <c:v>1570.3235620945416</c:v>
                </c:pt>
                <c:pt idx="5783">
                  <c:v>1570.5951064561716</c:v>
                </c:pt>
                <c:pt idx="5784">
                  <c:v>1570.8666508178017</c:v>
                </c:pt>
                <c:pt idx="5785">
                  <c:v>1571.1381951794317</c:v>
                </c:pt>
                <c:pt idx="5786">
                  <c:v>1571.4097395410615</c:v>
                </c:pt>
                <c:pt idx="5787">
                  <c:v>1571.6812839026916</c:v>
                </c:pt>
                <c:pt idx="5788">
                  <c:v>1571.9528282643216</c:v>
                </c:pt>
                <c:pt idx="5789">
                  <c:v>1572.2243726259517</c:v>
                </c:pt>
                <c:pt idx="5790">
                  <c:v>1572.4959169875817</c:v>
                </c:pt>
                <c:pt idx="5791">
                  <c:v>1572.7674613492115</c:v>
                </c:pt>
                <c:pt idx="5792">
                  <c:v>1573.0390057108416</c:v>
                </c:pt>
                <c:pt idx="5793">
                  <c:v>1573.3105500724716</c:v>
                </c:pt>
                <c:pt idx="5794">
                  <c:v>1573.5820944341017</c:v>
                </c:pt>
                <c:pt idx="5795">
                  <c:v>1573.8536387957317</c:v>
                </c:pt>
                <c:pt idx="5796">
                  <c:v>1574.1251831573616</c:v>
                </c:pt>
                <c:pt idx="5797">
                  <c:v>1574.3967275189916</c:v>
                </c:pt>
                <c:pt idx="5798">
                  <c:v>1574.6682718806217</c:v>
                </c:pt>
                <c:pt idx="5799">
                  <c:v>1574.9398162422517</c:v>
                </c:pt>
                <c:pt idx="5800">
                  <c:v>1575.2113606038815</c:v>
                </c:pt>
                <c:pt idx="5801">
                  <c:v>1575.4829049655116</c:v>
                </c:pt>
                <c:pt idx="5802">
                  <c:v>1575.7544493271416</c:v>
                </c:pt>
                <c:pt idx="5803">
                  <c:v>1576.0259936887717</c:v>
                </c:pt>
                <c:pt idx="5804">
                  <c:v>1576.2975380504017</c:v>
                </c:pt>
                <c:pt idx="5805">
                  <c:v>1576.5690824120315</c:v>
                </c:pt>
                <c:pt idx="5806">
                  <c:v>1576.8406267736616</c:v>
                </c:pt>
                <c:pt idx="5807">
                  <c:v>1577.1121711352916</c:v>
                </c:pt>
                <c:pt idx="5808">
                  <c:v>1577.3837154969217</c:v>
                </c:pt>
                <c:pt idx="5809">
                  <c:v>1577.6552598585517</c:v>
                </c:pt>
                <c:pt idx="5810">
                  <c:v>1577.9268042201816</c:v>
                </c:pt>
                <c:pt idx="5811">
                  <c:v>1578.1983485818116</c:v>
                </c:pt>
                <c:pt idx="5812">
                  <c:v>1578.4698929434417</c:v>
                </c:pt>
                <c:pt idx="5813">
                  <c:v>1578.7414373050717</c:v>
                </c:pt>
                <c:pt idx="5814">
                  <c:v>1579.0129816667015</c:v>
                </c:pt>
                <c:pt idx="5815">
                  <c:v>1579.2845260283316</c:v>
                </c:pt>
                <c:pt idx="5816">
                  <c:v>1579.5560703899616</c:v>
                </c:pt>
                <c:pt idx="5817">
                  <c:v>1579.8276147515917</c:v>
                </c:pt>
                <c:pt idx="5818">
                  <c:v>1580.0991591132217</c:v>
                </c:pt>
                <c:pt idx="5819">
                  <c:v>1580.3707034748516</c:v>
                </c:pt>
                <c:pt idx="5820">
                  <c:v>1580.6422478364816</c:v>
                </c:pt>
                <c:pt idx="5821">
                  <c:v>1580.9137921981117</c:v>
                </c:pt>
                <c:pt idx="5822">
                  <c:v>1581.1853365597417</c:v>
                </c:pt>
                <c:pt idx="5823">
                  <c:v>1581.4568809213715</c:v>
                </c:pt>
                <c:pt idx="5824">
                  <c:v>1581.7284252830016</c:v>
                </c:pt>
                <c:pt idx="5825">
                  <c:v>1581.9999696446316</c:v>
                </c:pt>
                <c:pt idx="5826">
                  <c:v>1582.2715140062617</c:v>
                </c:pt>
                <c:pt idx="5827">
                  <c:v>1582.5430583678917</c:v>
                </c:pt>
                <c:pt idx="5828">
                  <c:v>1582.8146027295215</c:v>
                </c:pt>
                <c:pt idx="5829">
                  <c:v>1583.0861470911516</c:v>
                </c:pt>
                <c:pt idx="5830">
                  <c:v>1583.3576914527816</c:v>
                </c:pt>
                <c:pt idx="5831">
                  <c:v>1583.6292358144117</c:v>
                </c:pt>
                <c:pt idx="5832">
                  <c:v>1583.9007801760417</c:v>
                </c:pt>
                <c:pt idx="5833">
                  <c:v>1584.1723245376716</c:v>
                </c:pt>
                <c:pt idx="5834">
                  <c:v>1584.4438688993016</c:v>
                </c:pt>
                <c:pt idx="5835">
                  <c:v>1584.7154132609317</c:v>
                </c:pt>
                <c:pt idx="5836">
                  <c:v>1584.9869576225617</c:v>
                </c:pt>
                <c:pt idx="5837">
                  <c:v>1585.2585019841915</c:v>
                </c:pt>
                <c:pt idx="5838">
                  <c:v>1585.5300463458216</c:v>
                </c:pt>
                <c:pt idx="5839">
                  <c:v>1585.8015907074516</c:v>
                </c:pt>
                <c:pt idx="5840">
                  <c:v>1586.0731350690817</c:v>
                </c:pt>
                <c:pt idx="5841">
                  <c:v>1586.3446794307117</c:v>
                </c:pt>
                <c:pt idx="5842">
                  <c:v>1586.6162237923415</c:v>
                </c:pt>
                <c:pt idx="5843">
                  <c:v>1586.8877681539716</c:v>
                </c:pt>
                <c:pt idx="5844">
                  <c:v>1587.1593125156016</c:v>
                </c:pt>
                <c:pt idx="5845">
                  <c:v>1587.4308568772317</c:v>
                </c:pt>
                <c:pt idx="5846">
                  <c:v>1587.7024012388617</c:v>
                </c:pt>
                <c:pt idx="5847">
                  <c:v>1587.9739456004916</c:v>
                </c:pt>
                <c:pt idx="5848">
                  <c:v>1588.2454899621216</c:v>
                </c:pt>
                <c:pt idx="5849">
                  <c:v>1588.5170343237517</c:v>
                </c:pt>
                <c:pt idx="5850">
                  <c:v>1588.7885786853817</c:v>
                </c:pt>
                <c:pt idx="5851">
                  <c:v>1589.0601230470115</c:v>
                </c:pt>
                <c:pt idx="5852">
                  <c:v>1589.3316674086416</c:v>
                </c:pt>
                <c:pt idx="5853">
                  <c:v>1589.6032117702716</c:v>
                </c:pt>
                <c:pt idx="5854">
                  <c:v>1589.8747561319017</c:v>
                </c:pt>
                <c:pt idx="5855">
                  <c:v>1590.1463004935317</c:v>
                </c:pt>
                <c:pt idx="5856">
                  <c:v>1590.4178448551615</c:v>
                </c:pt>
                <c:pt idx="5857">
                  <c:v>1590.6893892167916</c:v>
                </c:pt>
                <c:pt idx="5858">
                  <c:v>1590.9609335784216</c:v>
                </c:pt>
                <c:pt idx="5859">
                  <c:v>1591.2324779400517</c:v>
                </c:pt>
                <c:pt idx="5860">
                  <c:v>1591.5040223016817</c:v>
                </c:pt>
                <c:pt idx="5861">
                  <c:v>1591.7755666633116</c:v>
                </c:pt>
                <c:pt idx="5862">
                  <c:v>1592.0471110249416</c:v>
                </c:pt>
                <c:pt idx="5863">
                  <c:v>1592.3186553865717</c:v>
                </c:pt>
                <c:pt idx="5864">
                  <c:v>1592.5901997482017</c:v>
                </c:pt>
                <c:pt idx="5865">
                  <c:v>1592.8617441098315</c:v>
                </c:pt>
                <c:pt idx="5866">
                  <c:v>1593.1332884714616</c:v>
                </c:pt>
                <c:pt idx="5867">
                  <c:v>1593.4048328330916</c:v>
                </c:pt>
                <c:pt idx="5868">
                  <c:v>1593.6763771947217</c:v>
                </c:pt>
                <c:pt idx="5869">
                  <c:v>1593.9479215563517</c:v>
                </c:pt>
                <c:pt idx="5870">
                  <c:v>1594.2194659179816</c:v>
                </c:pt>
                <c:pt idx="5871">
                  <c:v>1594.4910102796116</c:v>
                </c:pt>
                <c:pt idx="5872">
                  <c:v>1594.7625546412416</c:v>
                </c:pt>
                <c:pt idx="5873">
                  <c:v>1595.0340990028717</c:v>
                </c:pt>
                <c:pt idx="5874">
                  <c:v>1595.3056433645015</c:v>
                </c:pt>
                <c:pt idx="5875">
                  <c:v>1595.5771877261316</c:v>
                </c:pt>
                <c:pt idx="5876">
                  <c:v>1595.8487320877616</c:v>
                </c:pt>
                <c:pt idx="5877">
                  <c:v>1596.1202764493917</c:v>
                </c:pt>
                <c:pt idx="5878">
                  <c:v>1596.3918208110217</c:v>
                </c:pt>
                <c:pt idx="5879">
                  <c:v>1596.6633651726515</c:v>
                </c:pt>
                <c:pt idx="5880">
                  <c:v>1596.9349095342816</c:v>
                </c:pt>
                <c:pt idx="5881">
                  <c:v>1597.2064538959116</c:v>
                </c:pt>
                <c:pt idx="5882">
                  <c:v>1597.4779982575417</c:v>
                </c:pt>
                <c:pt idx="5883">
                  <c:v>1597.7495426191717</c:v>
                </c:pt>
                <c:pt idx="5884">
                  <c:v>1598.0210869808016</c:v>
                </c:pt>
                <c:pt idx="5885">
                  <c:v>1598.2926313424316</c:v>
                </c:pt>
                <c:pt idx="5886">
                  <c:v>1598.5641757040617</c:v>
                </c:pt>
                <c:pt idx="5887">
                  <c:v>1598.8357200656917</c:v>
                </c:pt>
                <c:pt idx="5888">
                  <c:v>1599.1072644273215</c:v>
                </c:pt>
                <c:pt idx="5889">
                  <c:v>1599.3788087889516</c:v>
                </c:pt>
                <c:pt idx="5890">
                  <c:v>1599.6503531505816</c:v>
                </c:pt>
                <c:pt idx="5891">
                  <c:v>1599.9218975122117</c:v>
                </c:pt>
                <c:pt idx="5892">
                  <c:v>1600.1934418738417</c:v>
                </c:pt>
                <c:pt idx="5893">
                  <c:v>1600.4649862354715</c:v>
                </c:pt>
                <c:pt idx="5894">
                  <c:v>1600.7365305971016</c:v>
                </c:pt>
                <c:pt idx="5895">
                  <c:v>1601.0080749587316</c:v>
                </c:pt>
                <c:pt idx="5896">
                  <c:v>1601.2796193203617</c:v>
                </c:pt>
                <c:pt idx="5897">
                  <c:v>1601.5511636819917</c:v>
                </c:pt>
                <c:pt idx="5898">
                  <c:v>1601.8227080436216</c:v>
                </c:pt>
                <c:pt idx="5899">
                  <c:v>1602.0942524052516</c:v>
                </c:pt>
                <c:pt idx="5900">
                  <c:v>1602.3657967668817</c:v>
                </c:pt>
                <c:pt idx="5901">
                  <c:v>1602.6373411285117</c:v>
                </c:pt>
                <c:pt idx="5902">
                  <c:v>1602.9088854901415</c:v>
                </c:pt>
                <c:pt idx="5903">
                  <c:v>1603.1804298517716</c:v>
                </c:pt>
                <c:pt idx="5904">
                  <c:v>1603.4519742134016</c:v>
                </c:pt>
                <c:pt idx="5905">
                  <c:v>1603.7235185750317</c:v>
                </c:pt>
                <c:pt idx="5906">
                  <c:v>1603.9950629366617</c:v>
                </c:pt>
                <c:pt idx="5907">
                  <c:v>1604.2666072982915</c:v>
                </c:pt>
                <c:pt idx="5908">
                  <c:v>1604.5381516599216</c:v>
                </c:pt>
                <c:pt idx="5909">
                  <c:v>1604.8096960215516</c:v>
                </c:pt>
                <c:pt idx="5910">
                  <c:v>1605.0812403831817</c:v>
                </c:pt>
                <c:pt idx="5911">
                  <c:v>1605.3527847448117</c:v>
                </c:pt>
                <c:pt idx="5912">
                  <c:v>1605.6243291064416</c:v>
                </c:pt>
                <c:pt idx="5913">
                  <c:v>1605.8958734680716</c:v>
                </c:pt>
                <c:pt idx="5914">
                  <c:v>1606.1674178297017</c:v>
                </c:pt>
                <c:pt idx="5915">
                  <c:v>1606.4389621913317</c:v>
                </c:pt>
                <c:pt idx="5916">
                  <c:v>1606.7105065529615</c:v>
                </c:pt>
                <c:pt idx="5917">
                  <c:v>1606.9820509145916</c:v>
                </c:pt>
                <c:pt idx="5918">
                  <c:v>1607.2535952762216</c:v>
                </c:pt>
                <c:pt idx="5919">
                  <c:v>1607.5251396378517</c:v>
                </c:pt>
                <c:pt idx="5920">
                  <c:v>1607.7966839994817</c:v>
                </c:pt>
                <c:pt idx="5921">
                  <c:v>1608.0682283611116</c:v>
                </c:pt>
                <c:pt idx="5922">
                  <c:v>1608.3397727227416</c:v>
                </c:pt>
                <c:pt idx="5923">
                  <c:v>1608.6113170843716</c:v>
                </c:pt>
                <c:pt idx="5924">
                  <c:v>1608.8828614460017</c:v>
                </c:pt>
                <c:pt idx="5925">
                  <c:v>1609.1544058076315</c:v>
                </c:pt>
                <c:pt idx="5926">
                  <c:v>1609.4259501692616</c:v>
                </c:pt>
                <c:pt idx="5927">
                  <c:v>1609.6974945308916</c:v>
                </c:pt>
                <c:pt idx="5928">
                  <c:v>1609.9690388925217</c:v>
                </c:pt>
                <c:pt idx="5929">
                  <c:v>1610.2405832541517</c:v>
                </c:pt>
                <c:pt idx="5930">
                  <c:v>1610.5121276157815</c:v>
                </c:pt>
                <c:pt idx="5931">
                  <c:v>1610.7836719774116</c:v>
                </c:pt>
                <c:pt idx="5932">
                  <c:v>1611.0552163390416</c:v>
                </c:pt>
                <c:pt idx="5933">
                  <c:v>1611.3267607006717</c:v>
                </c:pt>
                <c:pt idx="5934">
                  <c:v>1611.5983050623017</c:v>
                </c:pt>
                <c:pt idx="5935">
                  <c:v>1611.8698494239316</c:v>
                </c:pt>
                <c:pt idx="5936">
                  <c:v>1612.1413937855616</c:v>
                </c:pt>
                <c:pt idx="5937">
                  <c:v>1612.4129381471917</c:v>
                </c:pt>
                <c:pt idx="5938">
                  <c:v>1612.6844825088217</c:v>
                </c:pt>
                <c:pt idx="5939">
                  <c:v>1612.9560268704515</c:v>
                </c:pt>
                <c:pt idx="5940">
                  <c:v>1613.2275712320816</c:v>
                </c:pt>
                <c:pt idx="5941">
                  <c:v>1613.4991155937116</c:v>
                </c:pt>
                <c:pt idx="5942">
                  <c:v>1613.7706599553417</c:v>
                </c:pt>
                <c:pt idx="5943">
                  <c:v>1614.0422043169717</c:v>
                </c:pt>
                <c:pt idx="5944">
                  <c:v>1614.3137486786015</c:v>
                </c:pt>
                <c:pt idx="5945">
                  <c:v>1614.5852930402316</c:v>
                </c:pt>
                <c:pt idx="5946">
                  <c:v>1614.8568374018616</c:v>
                </c:pt>
                <c:pt idx="5947">
                  <c:v>1615.1283817634917</c:v>
                </c:pt>
                <c:pt idx="5948">
                  <c:v>1615.3999261251217</c:v>
                </c:pt>
                <c:pt idx="5949">
                  <c:v>1615.6714704867516</c:v>
                </c:pt>
                <c:pt idx="5950">
                  <c:v>1615.9430148483816</c:v>
                </c:pt>
                <c:pt idx="5951">
                  <c:v>1616.2145592100117</c:v>
                </c:pt>
                <c:pt idx="5952">
                  <c:v>1616.4861035716417</c:v>
                </c:pt>
                <c:pt idx="5953">
                  <c:v>1616.7576479332715</c:v>
                </c:pt>
                <c:pt idx="5954">
                  <c:v>1617.0291922949016</c:v>
                </c:pt>
                <c:pt idx="5955">
                  <c:v>1617.3007366565316</c:v>
                </c:pt>
                <c:pt idx="5956">
                  <c:v>1617.5722810181617</c:v>
                </c:pt>
                <c:pt idx="5957">
                  <c:v>1617.8438253797917</c:v>
                </c:pt>
                <c:pt idx="5958">
                  <c:v>1618.1153697414215</c:v>
                </c:pt>
                <c:pt idx="5959">
                  <c:v>1618.3869141030516</c:v>
                </c:pt>
                <c:pt idx="5960">
                  <c:v>1618.6584584646816</c:v>
                </c:pt>
                <c:pt idx="5961">
                  <c:v>1618.9300028263117</c:v>
                </c:pt>
                <c:pt idx="5962">
                  <c:v>1619.2015471879417</c:v>
                </c:pt>
                <c:pt idx="5963">
                  <c:v>1619.4730915495716</c:v>
                </c:pt>
                <c:pt idx="5964">
                  <c:v>1619.7446359112016</c:v>
                </c:pt>
                <c:pt idx="5965">
                  <c:v>1620.0161802728317</c:v>
                </c:pt>
                <c:pt idx="5966">
                  <c:v>1620.2877246344617</c:v>
                </c:pt>
                <c:pt idx="5967">
                  <c:v>1620.5592689960915</c:v>
                </c:pt>
                <c:pt idx="5968">
                  <c:v>1620.8308133577216</c:v>
                </c:pt>
                <c:pt idx="5969">
                  <c:v>1621.1023577193516</c:v>
                </c:pt>
                <c:pt idx="5970">
                  <c:v>1621.3739020809817</c:v>
                </c:pt>
                <c:pt idx="5971">
                  <c:v>1621.6454464426117</c:v>
                </c:pt>
                <c:pt idx="5972">
                  <c:v>1621.9169908042415</c:v>
                </c:pt>
                <c:pt idx="5973">
                  <c:v>1622.1885351658716</c:v>
                </c:pt>
                <c:pt idx="5974">
                  <c:v>1622.4600795275016</c:v>
                </c:pt>
                <c:pt idx="5975">
                  <c:v>1622.7316238891317</c:v>
                </c:pt>
                <c:pt idx="5976">
                  <c:v>1623.0031682507617</c:v>
                </c:pt>
                <c:pt idx="5977">
                  <c:v>1623.2747126123916</c:v>
                </c:pt>
                <c:pt idx="5978">
                  <c:v>1623.5462569740216</c:v>
                </c:pt>
                <c:pt idx="5979">
                  <c:v>1623.8178013356517</c:v>
                </c:pt>
                <c:pt idx="5980">
                  <c:v>1624.0893456972817</c:v>
                </c:pt>
                <c:pt idx="5981">
                  <c:v>1624.3608900589115</c:v>
                </c:pt>
                <c:pt idx="5982">
                  <c:v>1624.6324344205416</c:v>
                </c:pt>
                <c:pt idx="5983">
                  <c:v>1624.9039787821716</c:v>
                </c:pt>
                <c:pt idx="5984">
                  <c:v>1625.1755231438017</c:v>
                </c:pt>
                <c:pt idx="5985">
                  <c:v>1625.4470675054317</c:v>
                </c:pt>
                <c:pt idx="5986">
                  <c:v>1625.7186118670616</c:v>
                </c:pt>
                <c:pt idx="5987">
                  <c:v>1625.9901562286916</c:v>
                </c:pt>
                <c:pt idx="5988">
                  <c:v>1626.2617005903217</c:v>
                </c:pt>
                <c:pt idx="5989">
                  <c:v>1626.5332449519517</c:v>
                </c:pt>
                <c:pt idx="5990">
                  <c:v>1626.8047893135815</c:v>
                </c:pt>
                <c:pt idx="5991">
                  <c:v>1627.0763336752116</c:v>
                </c:pt>
                <c:pt idx="5992">
                  <c:v>1627.3478780368416</c:v>
                </c:pt>
                <c:pt idx="5993">
                  <c:v>1627.6194223984717</c:v>
                </c:pt>
                <c:pt idx="5994">
                  <c:v>1627.8909667601017</c:v>
                </c:pt>
                <c:pt idx="5995">
                  <c:v>1628.1625111217315</c:v>
                </c:pt>
                <c:pt idx="5996">
                  <c:v>1628.4340554833616</c:v>
                </c:pt>
                <c:pt idx="5997">
                  <c:v>1628.7055998449916</c:v>
                </c:pt>
                <c:pt idx="5998">
                  <c:v>1628.9771442066217</c:v>
                </c:pt>
                <c:pt idx="5999">
                  <c:v>1629.2486885682517</c:v>
                </c:pt>
                <c:pt idx="6000">
                  <c:v>1629.5202329298816</c:v>
                </c:pt>
                <c:pt idx="6001">
                  <c:v>1629.7917772915116</c:v>
                </c:pt>
                <c:pt idx="6002">
                  <c:v>1630.0633216531417</c:v>
                </c:pt>
                <c:pt idx="6003">
                  <c:v>1630.3348660147717</c:v>
                </c:pt>
                <c:pt idx="6004">
                  <c:v>1630.6064103764015</c:v>
                </c:pt>
                <c:pt idx="6005">
                  <c:v>1630.8779547380316</c:v>
                </c:pt>
                <c:pt idx="6006">
                  <c:v>1631.1494990996616</c:v>
                </c:pt>
                <c:pt idx="6007">
                  <c:v>1631.4210434612917</c:v>
                </c:pt>
                <c:pt idx="6008">
                  <c:v>1631.6925878229217</c:v>
                </c:pt>
                <c:pt idx="6009">
                  <c:v>1631.9641321845515</c:v>
                </c:pt>
                <c:pt idx="6010">
                  <c:v>1632.2356765461816</c:v>
                </c:pt>
                <c:pt idx="6011">
                  <c:v>1632.5072209078116</c:v>
                </c:pt>
                <c:pt idx="6012">
                  <c:v>1632.7787652694417</c:v>
                </c:pt>
                <c:pt idx="6013">
                  <c:v>1633.0503096310717</c:v>
                </c:pt>
                <c:pt idx="6014">
                  <c:v>1633.3218539927016</c:v>
                </c:pt>
                <c:pt idx="6015">
                  <c:v>1633.5933983543316</c:v>
                </c:pt>
                <c:pt idx="6016">
                  <c:v>1633.8649427159617</c:v>
                </c:pt>
                <c:pt idx="6017">
                  <c:v>1634.1364870775917</c:v>
                </c:pt>
                <c:pt idx="6018">
                  <c:v>1634.4080314392215</c:v>
                </c:pt>
                <c:pt idx="6019">
                  <c:v>1634.6795758008516</c:v>
                </c:pt>
                <c:pt idx="6020">
                  <c:v>1634.9511201624816</c:v>
                </c:pt>
                <c:pt idx="6021">
                  <c:v>1635.2226645241117</c:v>
                </c:pt>
                <c:pt idx="6022">
                  <c:v>1635.4942088857417</c:v>
                </c:pt>
                <c:pt idx="6023">
                  <c:v>1635.7657532473715</c:v>
                </c:pt>
                <c:pt idx="6024">
                  <c:v>1636.0372976090016</c:v>
                </c:pt>
                <c:pt idx="6025">
                  <c:v>1636.3088419706316</c:v>
                </c:pt>
                <c:pt idx="6026">
                  <c:v>1636.5803863322617</c:v>
                </c:pt>
                <c:pt idx="6027">
                  <c:v>1636.8519306938917</c:v>
                </c:pt>
                <c:pt idx="6028">
                  <c:v>1637.1234750555216</c:v>
                </c:pt>
                <c:pt idx="6029">
                  <c:v>1637.3950194171516</c:v>
                </c:pt>
                <c:pt idx="6030">
                  <c:v>1637.6665637787817</c:v>
                </c:pt>
                <c:pt idx="6031">
                  <c:v>1637.9381081404117</c:v>
                </c:pt>
                <c:pt idx="6032">
                  <c:v>1638.2096525020415</c:v>
                </c:pt>
                <c:pt idx="6033">
                  <c:v>1638.4811968636716</c:v>
                </c:pt>
                <c:pt idx="6034">
                  <c:v>1638.7527412253016</c:v>
                </c:pt>
                <c:pt idx="6035">
                  <c:v>1639.0242855869317</c:v>
                </c:pt>
                <c:pt idx="6036">
                  <c:v>1639.2958299485617</c:v>
                </c:pt>
                <c:pt idx="6037">
                  <c:v>1639.5673743101916</c:v>
                </c:pt>
                <c:pt idx="6038">
                  <c:v>1639.8389186718216</c:v>
                </c:pt>
                <c:pt idx="6039">
                  <c:v>1640.1104630334517</c:v>
                </c:pt>
                <c:pt idx="6040">
                  <c:v>1640.3820073950817</c:v>
                </c:pt>
                <c:pt idx="6041">
                  <c:v>1640.6535517567115</c:v>
                </c:pt>
                <c:pt idx="6042">
                  <c:v>1640.9250961183416</c:v>
                </c:pt>
                <c:pt idx="6043">
                  <c:v>1641.1966404799716</c:v>
                </c:pt>
                <c:pt idx="6044">
                  <c:v>1641.4681848416017</c:v>
                </c:pt>
                <c:pt idx="6045">
                  <c:v>1641.7397292032317</c:v>
                </c:pt>
                <c:pt idx="6046">
                  <c:v>1642.0112735648615</c:v>
                </c:pt>
                <c:pt idx="6047">
                  <c:v>1642.2828179264916</c:v>
                </c:pt>
                <c:pt idx="6048">
                  <c:v>1642.5543622881216</c:v>
                </c:pt>
                <c:pt idx="6049">
                  <c:v>1642.8259066497517</c:v>
                </c:pt>
                <c:pt idx="6050">
                  <c:v>1643.0974510113817</c:v>
                </c:pt>
                <c:pt idx="6051">
                  <c:v>1643.3689953730116</c:v>
                </c:pt>
                <c:pt idx="6052">
                  <c:v>1643.6405397346416</c:v>
                </c:pt>
                <c:pt idx="6053">
                  <c:v>1643.9120840962717</c:v>
                </c:pt>
                <c:pt idx="6054">
                  <c:v>1644.1836284579017</c:v>
                </c:pt>
                <c:pt idx="6055">
                  <c:v>1644.4551728195315</c:v>
                </c:pt>
                <c:pt idx="6056">
                  <c:v>1644.7267171811616</c:v>
                </c:pt>
                <c:pt idx="6057">
                  <c:v>1644.9982615427916</c:v>
                </c:pt>
                <c:pt idx="6058">
                  <c:v>1645.2698059044217</c:v>
                </c:pt>
                <c:pt idx="6059">
                  <c:v>1645.5413502660517</c:v>
                </c:pt>
                <c:pt idx="6060">
                  <c:v>1645.8128946276815</c:v>
                </c:pt>
                <c:pt idx="6061">
                  <c:v>1646.0844389893116</c:v>
                </c:pt>
                <c:pt idx="6062">
                  <c:v>1646.3559833509416</c:v>
                </c:pt>
                <c:pt idx="6063">
                  <c:v>1646.6275277125717</c:v>
                </c:pt>
                <c:pt idx="6064">
                  <c:v>1646.8990720742017</c:v>
                </c:pt>
                <c:pt idx="6065">
                  <c:v>1647.1706164358316</c:v>
                </c:pt>
                <c:pt idx="6066">
                  <c:v>1647.4421607974616</c:v>
                </c:pt>
                <c:pt idx="6067">
                  <c:v>1647.7137051590917</c:v>
                </c:pt>
                <c:pt idx="6068">
                  <c:v>1647.9852495207217</c:v>
                </c:pt>
                <c:pt idx="6069">
                  <c:v>1648.2567938823515</c:v>
                </c:pt>
                <c:pt idx="6070">
                  <c:v>1648.5283382439816</c:v>
                </c:pt>
                <c:pt idx="6071">
                  <c:v>1648.7998826056116</c:v>
                </c:pt>
                <c:pt idx="6072">
                  <c:v>1649.0714269672417</c:v>
                </c:pt>
                <c:pt idx="6073">
                  <c:v>1649.3429713288717</c:v>
                </c:pt>
                <c:pt idx="6074">
                  <c:v>1649.6145156905015</c:v>
                </c:pt>
                <c:pt idx="6075">
                  <c:v>1649.8860600521316</c:v>
                </c:pt>
                <c:pt idx="6076">
                  <c:v>1650.1576044137616</c:v>
                </c:pt>
                <c:pt idx="6077">
                  <c:v>1650.4291487753917</c:v>
                </c:pt>
                <c:pt idx="6078">
                  <c:v>1650.7006931370217</c:v>
                </c:pt>
                <c:pt idx="6079">
                  <c:v>1650.9722374986516</c:v>
                </c:pt>
                <c:pt idx="6080">
                  <c:v>1651.2437818602816</c:v>
                </c:pt>
                <c:pt idx="6081">
                  <c:v>1651.5153262219117</c:v>
                </c:pt>
                <c:pt idx="6082">
                  <c:v>1651.7868705835417</c:v>
                </c:pt>
                <c:pt idx="6083">
                  <c:v>1652.0584149451715</c:v>
                </c:pt>
                <c:pt idx="6084">
                  <c:v>1652.3299593068016</c:v>
                </c:pt>
                <c:pt idx="6085">
                  <c:v>1652.6015036684316</c:v>
                </c:pt>
                <c:pt idx="6086">
                  <c:v>1652.8730480300617</c:v>
                </c:pt>
                <c:pt idx="6087">
                  <c:v>1653.1445923916917</c:v>
                </c:pt>
                <c:pt idx="6088">
                  <c:v>1653.4161367533216</c:v>
                </c:pt>
                <c:pt idx="6089">
                  <c:v>1653.6876811149516</c:v>
                </c:pt>
                <c:pt idx="6090">
                  <c:v>1653.9592254765817</c:v>
                </c:pt>
                <c:pt idx="6091">
                  <c:v>1654.2307698382117</c:v>
                </c:pt>
                <c:pt idx="6092">
                  <c:v>1654.5023141998415</c:v>
                </c:pt>
                <c:pt idx="6093">
                  <c:v>1654.7738585614716</c:v>
                </c:pt>
                <c:pt idx="6094">
                  <c:v>1655.0454029231016</c:v>
                </c:pt>
                <c:pt idx="6095">
                  <c:v>1655.3169472847317</c:v>
                </c:pt>
                <c:pt idx="6096">
                  <c:v>1655.5884916463617</c:v>
                </c:pt>
                <c:pt idx="6097">
                  <c:v>1655.8600360079915</c:v>
                </c:pt>
                <c:pt idx="6098">
                  <c:v>1656.1315803696216</c:v>
                </c:pt>
                <c:pt idx="6099">
                  <c:v>1656.4031247312516</c:v>
                </c:pt>
                <c:pt idx="6100">
                  <c:v>1656.6746690928817</c:v>
                </c:pt>
                <c:pt idx="6101">
                  <c:v>1656.9462134545117</c:v>
                </c:pt>
                <c:pt idx="6102">
                  <c:v>1657.2177578161416</c:v>
                </c:pt>
                <c:pt idx="6103">
                  <c:v>1657.4893021777716</c:v>
                </c:pt>
                <c:pt idx="6104">
                  <c:v>1657.7608465394017</c:v>
                </c:pt>
                <c:pt idx="6105">
                  <c:v>1658.0323909010317</c:v>
                </c:pt>
                <c:pt idx="6106">
                  <c:v>1658.3039352626615</c:v>
                </c:pt>
                <c:pt idx="6107">
                  <c:v>1658.5754796242916</c:v>
                </c:pt>
                <c:pt idx="6108">
                  <c:v>1658.8470239859216</c:v>
                </c:pt>
                <c:pt idx="6109">
                  <c:v>1659.1185683475517</c:v>
                </c:pt>
                <c:pt idx="6110">
                  <c:v>1659.3901127091817</c:v>
                </c:pt>
                <c:pt idx="6111">
                  <c:v>1659.6616570708115</c:v>
                </c:pt>
                <c:pt idx="6112">
                  <c:v>1659.9332014324416</c:v>
                </c:pt>
                <c:pt idx="6113">
                  <c:v>1660.2047457940716</c:v>
                </c:pt>
                <c:pt idx="6114">
                  <c:v>1660.4762901557017</c:v>
                </c:pt>
                <c:pt idx="6115">
                  <c:v>1660.7478345173317</c:v>
                </c:pt>
                <c:pt idx="6116">
                  <c:v>1661.0193788789616</c:v>
                </c:pt>
                <c:pt idx="6117">
                  <c:v>1661.2909232405916</c:v>
                </c:pt>
                <c:pt idx="6118">
                  <c:v>1661.5624676022217</c:v>
                </c:pt>
                <c:pt idx="6119">
                  <c:v>1661.8340119638517</c:v>
                </c:pt>
                <c:pt idx="6120">
                  <c:v>1662.1055563254815</c:v>
                </c:pt>
                <c:pt idx="6121">
                  <c:v>1662.3771006871116</c:v>
                </c:pt>
                <c:pt idx="6122">
                  <c:v>1662.6486450487416</c:v>
                </c:pt>
                <c:pt idx="6123">
                  <c:v>1662.9201894103717</c:v>
                </c:pt>
                <c:pt idx="6124">
                  <c:v>1663.1917337720017</c:v>
                </c:pt>
                <c:pt idx="6125">
                  <c:v>1663.4632781336315</c:v>
                </c:pt>
                <c:pt idx="6126">
                  <c:v>1663.7348224952616</c:v>
                </c:pt>
                <c:pt idx="6127">
                  <c:v>1664.0063668568916</c:v>
                </c:pt>
                <c:pt idx="6128">
                  <c:v>1664.2779112185217</c:v>
                </c:pt>
                <c:pt idx="6129">
                  <c:v>1664.5494555801517</c:v>
                </c:pt>
                <c:pt idx="6130">
                  <c:v>1664.8209999417816</c:v>
                </c:pt>
                <c:pt idx="6131">
                  <c:v>1665.0925443034116</c:v>
                </c:pt>
                <c:pt idx="6132">
                  <c:v>1665.3640886650417</c:v>
                </c:pt>
                <c:pt idx="6133">
                  <c:v>1665.6356330266717</c:v>
                </c:pt>
                <c:pt idx="6134">
                  <c:v>1665.9071773883015</c:v>
                </c:pt>
                <c:pt idx="6135">
                  <c:v>1666.1787217499316</c:v>
                </c:pt>
                <c:pt idx="6136">
                  <c:v>1666.4502661115616</c:v>
                </c:pt>
                <c:pt idx="6137">
                  <c:v>1666.7218104731917</c:v>
                </c:pt>
                <c:pt idx="6138">
                  <c:v>1666.9933548348217</c:v>
                </c:pt>
                <c:pt idx="6139">
                  <c:v>1667.2648991964516</c:v>
                </c:pt>
                <c:pt idx="6140">
                  <c:v>1667.5364435580816</c:v>
                </c:pt>
                <c:pt idx="6141">
                  <c:v>1667.8079879197116</c:v>
                </c:pt>
                <c:pt idx="6142">
                  <c:v>1668.0795322813417</c:v>
                </c:pt>
                <c:pt idx="6143">
                  <c:v>1668.3510766429717</c:v>
                </c:pt>
                <c:pt idx="6144">
                  <c:v>1668.6226210046016</c:v>
                </c:pt>
                <c:pt idx="6145">
                  <c:v>1668.8941653662316</c:v>
                </c:pt>
                <c:pt idx="6146">
                  <c:v>1669.1657097278617</c:v>
                </c:pt>
                <c:pt idx="6147">
                  <c:v>1669.4372540894917</c:v>
                </c:pt>
                <c:pt idx="6148">
                  <c:v>1669.7087984511215</c:v>
                </c:pt>
                <c:pt idx="6149">
                  <c:v>1669.9803428127516</c:v>
                </c:pt>
                <c:pt idx="6150">
                  <c:v>1670.2518871743816</c:v>
                </c:pt>
                <c:pt idx="6151">
                  <c:v>1670.5234315360117</c:v>
                </c:pt>
                <c:pt idx="6152">
                  <c:v>1670.7949758976417</c:v>
                </c:pt>
                <c:pt idx="6153">
                  <c:v>1671.0665202592716</c:v>
                </c:pt>
                <c:pt idx="6154">
                  <c:v>1671.3380646209016</c:v>
                </c:pt>
                <c:pt idx="6155">
                  <c:v>1671.6096089825317</c:v>
                </c:pt>
                <c:pt idx="6156">
                  <c:v>1671.8811533441617</c:v>
                </c:pt>
                <c:pt idx="6157">
                  <c:v>1672.1526977057915</c:v>
                </c:pt>
                <c:pt idx="6158">
                  <c:v>1672.4242420674216</c:v>
                </c:pt>
                <c:pt idx="6159">
                  <c:v>1672.6957864290516</c:v>
                </c:pt>
                <c:pt idx="6160">
                  <c:v>1672.9673307906817</c:v>
                </c:pt>
                <c:pt idx="6161">
                  <c:v>1673.2388751523117</c:v>
                </c:pt>
                <c:pt idx="6162">
                  <c:v>1673.5104195139415</c:v>
                </c:pt>
                <c:pt idx="6163">
                  <c:v>1673.7819638755716</c:v>
                </c:pt>
                <c:pt idx="6164">
                  <c:v>1674.0535082372016</c:v>
                </c:pt>
                <c:pt idx="6165">
                  <c:v>1674.3250525988317</c:v>
                </c:pt>
                <c:pt idx="6166">
                  <c:v>1674.5965969604617</c:v>
                </c:pt>
                <c:pt idx="6167">
                  <c:v>1674.8681413220916</c:v>
                </c:pt>
                <c:pt idx="6168">
                  <c:v>1675.1396856837216</c:v>
                </c:pt>
                <c:pt idx="6169">
                  <c:v>1675.4112300453517</c:v>
                </c:pt>
                <c:pt idx="6170">
                  <c:v>1675.6827744069817</c:v>
                </c:pt>
                <c:pt idx="6171">
                  <c:v>1675.9543187686115</c:v>
                </c:pt>
                <c:pt idx="6172">
                  <c:v>1676.2258631302416</c:v>
                </c:pt>
                <c:pt idx="6173">
                  <c:v>1676.4974074918716</c:v>
                </c:pt>
                <c:pt idx="6174">
                  <c:v>1676.7689518535017</c:v>
                </c:pt>
                <c:pt idx="6175">
                  <c:v>1677.0404962151317</c:v>
                </c:pt>
                <c:pt idx="6176">
                  <c:v>1677.3120405767615</c:v>
                </c:pt>
                <c:pt idx="6177">
                  <c:v>1677.5835849383916</c:v>
                </c:pt>
                <c:pt idx="6178">
                  <c:v>1677.8551293000216</c:v>
                </c:pt>
                <c:pt idx="6179">
                  <c:v>1678.1266736616517</c:v>
                </c:pt>
                <c:pt idx="6180">
                  <c:v>1678.3982180232817</c:v>
                </c:pt>
                <c:pt idx="6181">
                  <c:v>1678.6697623849116</c:v>
                </c:pt>
                <c:pt idx="6182">
                  <c:v>1678.9413067465416</c:v>
                </c:pt>
                <c:pt idx="6183">
                  <c:v>1679.2128511081717</c:v>
                </c:pt>
                <c:pt idx="6184">
                  <c:v>1679.4843954698017</c:v>
                </c:pt>
                <c:pt idx="6185">
                  <c:v>1679.7559398314315</c:v>
                </c:pt>
                <c:pt idx="6186">
                  <c:v>1680.0274841930616</c:v>
                </c:pt>
                <c:pt idx="6187">
                  <c:v>1680.2990285546916</c:v>
                </c:pt>
                <c:pt idx="6188">
                  <c:v>1680.5705729163217</c:v>
                </c:pt>
                <c:pt idx="6189">
                  <c:v>1680.8421172779517</c:v>
                </c:pt>
                <c:pt idx="6190">
                  <c:v>1681.1136616395816</c:v>
                </c:pt>
                <c:pt idx="6191">
                  <c:v>1681.3852060012116</c:v>
                </c:pt>
                <c:pt idx="6192">
                  <c:v>1681.6567503628416</c:v>
                </c:pt>
                <c:pt idx="6193">
                  <c:v>1681.9282947244717</c:v>
                </c:pt>
                <c:pt idx="6194">
                  <c:v>1682.1998390861017</c:v>
                </c:pt>
                <c:pt idx="6195">
                  <c:v>1682.4713834477316</c:v>
                </c:pt>
                <c:pt idx="6196">
                  <c:v>1682.7429278093616</c:v>
                </c:pt>
                <c:pt idx="6197">
                  <c:v>1683.0144721709917</c:v>
                </c:pt>
                <c:pt idx="6198">
                  <c:v>1683.2860165326217</c:v>
                </c:pt>
                <c:pt idx="6199">
                  <c:v>1683.5575608942515</c:v>
                </c:pt>
                <c:pt idx="6200">
                  <c:v>1683.8291052558816</c:v>
                </c:pt>
                <c:pt idx="6201">
                  <c:v>1684.1006496175116</c:v>
                </c:pt>
                <c:pt idx="6202">
                  <c:v>1684.3721939791417</c:v>
                </c:pt>
                <c:pt idx="6203">
                  <c:v>1684.6437383407717</c:v>
                </c:pt>
                <c:pt idx="6204">
                  <c:v>1684.9152827024016</c:v>
                </c:pt>
                <c:pt idx="6205">
                  <c:v>1685.1868270640316</c:v>
                </c:pt>
                <c:pt idx="6206">
                  <c:v>1685.4583714256617</c:v>
                </c:pt>
                <c:pt idx="6207">
                  <c:v>1685.7299157872917</c:v>
                </c:pt>
                <c:pt idx="6208">
                  <c:v>1686.0014601489215</c:v>
                </c:pt>
                <c:pt idx="6209">
                  <c:v>1686.2730045105516</c:v>
                </c:pt>
                <c:pt idx="6210">
                  <c:v>1686.5445488721816</c:v>
                </c:pt>
                <c:pt idx="6211">
                  <c:v>1686.8160932338117</c:v>
                </c:pt>
                <c:pt idx="6212">
                  <c:v>1687.0876375954417</c:v>
                </c:pt>
                <c:pt idx="6213">
                  <c:v>1687.3591819570715</c:v>
                </c:pt>
                <c:pt idx="6214">
                  <c:v>1687.6307263187016</c:v>
                </c:pt>
                <c:pt idx="6215">
                  <c:v>1687.9022706803316</c:v>
                </c:pt>
                <c:pt idx="6216">
                  <c:v>1688.1738150419617</c:v>
                </c:pt>
                <c:pt idx="6217">
                  <c:v>1688.4453594035917</c:v>
                </c:pt>
                <c:pt idx="6218">
                  <c:v>1688.7169037652216</c:v>
                </c:pt>
                <c:pt idx="6219">
                  <c:v>1688.9884481268516</c:v>
                </c:pt>
                <c:pt idx="6220">
                  <c:v>1689.2599924884817</c:v>
                </c:pt>
                <c:pt idx="6221">
                  <c:v>1689.5315368501117</c:v>
                </c:pt>
                <c:pt idx="6222">
                  <c:v>1689.8030812117415</c:v>
                </c:pt>
                <c:pt idx="6223">
                  <c:v>1690.0746255733716</c:v>
                </c:pt>
                <c:pt idx="6224">
                  <c:v>1690.3461699350016</c:v>
                </c:pt>
                <c:pt idx="6225">
                  <c:v>1690.6177142966317</c:v>
                </c:pt>
                <c:pt idx="6226">
                  <c:v>1690.8892586582617</c:v>
                </c:pt>
                <c:pt idx="6227">
                  <c:v>1691.1608030198915</c:v>
                </c:pt>
                <c:pt idx="6228">
                  <c:v>1691.4323473815216</c:v>
                </c:pt>
                <c:pt idx="6229">
                  <c:v>1691.7038917431516</c:v>
                </c:pt>
                <c:pt idx="6230">
                  <c:v>1691.9754361047817</c:v>
                </c:pt>
                <c:pt idx="6231">
                  <c:v>1692.2469804664117</c:v>
                </c:pt>
                <c:pt idx="6232">
                  <c:v>1692.5185248280416</c:v>
                </c:pt>
                <c:pt idx="6233">
                  <c:v>1692.7900691896716</c:v>
                </c:pt>
                <c:pt idx="6234">
                  <c:v>1693.0616135513017</c:v>
                </c:pt>
                <c:pt idx="6235">
                  <c:v>1693.3331579129317</c:v>
                </c:pt>
                <c:pt idx="6236">
                  <c:v>1693.6047022745615</c:v>
                </c:pt>
                <c:pt idx="6237">
                  <c:v>1693.8762466361916</c:v>
                </c:pt>
                <c:pt idx="6238">
                  <c:v>1694.1477909978216</c:v>
                </c:pt>
                <c:pt idx="6239">
                  <c:v>1694.4193353594517</c:v>
                </c:pt>
                <c:pt idx="6240">
                  <c:v>1694.6908797210817</c:v>
                </c:pt>
                <c:pt idx="6241">
                  <c:v>1694.9624240827115</c:v>
                </c:pt>
                <c:pt idx="6242">
                  <c:v>1695.2339684443416</c:v>
                </c:pt>
                <c:pt idx="6243">
                  <c:v>1695.5055128059716</c:v>
                </c:pt>
                <c:pt idx="6244">
                  <c:v>1695.7770571676017</c:v>
                </c:pt>
                <c:pt idx="6245">
                  <c:v>1696.0486015292317</c:v>
                </c:pt>
                <c:pt idx="6246">
                  <c:v>1696.3201458908616</c:v>
                </c:pt>
                <c:pt idx="6247">
                  <c:v>1696.5916902524916</c:v>
                </c:pt>
                <c:pt idx="6248">
                  <c:v>1696.8632346141217</c:v>
                </c:pt>
                <c:pt idx="6249">
                  <c:v>1697.1347789757517</c:v>
                </c:pt>
                <c:pt idx="6250">
                  <c:v>1697.4063233373815</c:v>
                </c:pt>
                <c:pt idx="6251">
                  <c:v>1697.6778676990116</c:v>
                </c:pt>
                <c:pt idx="6252">
                  <c:v>1697.9494120606416</c:v>
                </c:pt>
                <c:pt idx="6253">
                  <c:v>1698.2209564222717</c:v>
                </c:pt>
                <c:pt idx="6254">
                  <c:v>1698.4925007839017</c:v>
                </c:pt>
                <c:pt idx="6255">
                  <c:v>1698.7640451455316</c:v>
                </c:pt>
                <c:pt idx="6256">
                  <c:v>1699.0355895071616</c:v>
                </c:pt>
                <c:pt idx="6257">
                  <c:v>1699.3071338687917</c:v>
                </c:pt>
                <c:pt idx="6258">
                  <c:v>1699.5786782304217</c:v>
                </c:pt>
                <c:pt idx="6259">
                  <c:v>1699.8502225920515</c:v>
                </c:pt>
                <c:pt idx="6260">
                  <c:v>1700.1217669536816</c:v>
                </c:pt>
                <c:pt idx="6261">
                  <c:v>1700.3933113153116</c:v>
                </c:pt>
                <c:pt idx="6262">
                  <c:v>1700.6648556769417</c:v>
                </c:pt>
                <c:pt idx="6263">
                  <c:v>1700.9364000385717</c:v>
                </c:pt>
                <c:pt idx="6264">
                  <c:v>1701.2079444002015</c:v>
                </c:pt>
                <c:pt idx="6265">
                  <c:v>1701.4794887618316</c:v>
                </c:pt>
                <c:pt idx="6266">
                  <c:v>1701.7510331234616</c:v>
                </c:pt>
                <c:pt idx="6267">
                  <c:v>1702.0225774850917</c:v>
                </c:pt>
                <c:pt idx="6268">
                  <c:v>1702.2941218467217</c:v>
                </c:pt>
                <c:pt idx="6269">
                  <c:v>1702.5656662083516</c:v>
                </c:pt>
                <c:pt idx="6270">
                  <c:v>1702.8372105699816</c:v>
                </c:pt>
                <c:pt idx="6271">
                  <c:v>1703.1087549316117</c:v>
                </c:pt>
                <c:pt idx="6272">
                  <c:v>1703.3802992932417</c:v>
                </c:pt>
                <c:pt idx="6273">
                  <c:v>1703.6518436548715</c:v>
                </c:pt>
                <c:pt idx="6274">
                  <c:v>1703.9233880165016</c:v>
                </c:pt>
                <c:pt idx="6275">
                  <c:v>1704.1949323781316</c:v>
                </c:pt>
                <c:pt idx="6276">
                  <c:v>1704.4664767397617</c:v>
                </c:pt>
                <c:pt idx="6277">
                  <c:v>1704.7380211013917</c:v>
                </c:pt>
                <c:pt idx="6278">
                  <c:v>1705.0095654630215</c:v>
                </c:pt>
                <c:pt idx="6279">
                  <c:v>1705.2811098246516</c:v>
                </c:pt>
                <c:pt idx="6280">
                  <c:v>1705.5526541862816</c:v>
                </c:pt>
                <c:pt idx="6281">
                  <c:v>1705.8241985479117</c:v>
                </c:pt>
                <c:pt idx="6282">
                  <c:v>1706.0957429095417</c:v>
                </c:pt>
                <c:pt idx="6283">
                  <c:v>1706.3672872711716</c:v>
                </c:pt>
                <c:pt idx="6284">
                  <c:v>1706.6388316328016</c:v>
                </c:pt>
                <c:pt idx="6285">
                  <c:v>1706.9103759944317</c:v>
                </c:pt>
                <c:pt idx="6286">
                  <c:v>1707.1819203560617</c:v>
                </c:pt>
                <c:pt idx="6287">
                  <c:v>1707.4534647176915</c:v>
                </c:pt>
                <c:pt idx="6288">
                  <c:v>1707.7250090793216</c:v>
                </c:pt>
                <c:pt idx="6289">
                  <c:v>1707.9965534409516</c:v>
                </c:pt>
                <c:pt idx="6290">
                  <c:v>1708.2680978025817</c:v>
                </c:pt>
                <c:pt idx="6291">
                  <c:v>1708.5396421642117</c:v>
                </c:pt>
                <c:pt idx="6292">
                  <c:v>1708.8111865258415</c:v>
                </c:pt>
                <c:pt idx="6293">
                  <c:v>1709.0827308874716</c:v>
                </c:pt>
                <c:pt idx="6294">
                  <c:v>1709.3542752491016</c:v>
                </c:pt>
                <c:pt idx="6295">
                  <c:v>1709.6258196107317</c:v>
                </c:pt>
                <c:pt idx="6296">
                  <c:v>1709.8973639723617</c:v>
                </c:pt>
                <c:pt idx="6297">
                  <c:v>1710.1689083339916</c:v>
                </c:pt>
                <c:pt idx="6298">
                  <c:v>1710.4404526956216</c:v>
                </c:pt>
                <c:pt idx="6299">
                  <c:v>1710.7119970572517</c:v>
                </c:pt>
                <c:pt idx="6300">
                  <c:v>1710.9835414188817</c:v>
                </c:pt>
                <c:pt idx="6301">
                  <c:v>1711.2550857805115</c:v>
                </c:pt>
                <c:pt idx="6302">
                  <c:v>1711.5266301421416</c:v>
                </c:pt>
                <c:pt idx="6303">
                  <c:v>1711.7981745037716</c:v>
                </c:pt>
                <c:pt idx="6304">
                  <c:v>1712.0697188654017</c:v>
                </c:pt>
                <c:pt idx="6305">
                  <c:v>1712.3412632270317</c:v>
                </c:pt>
                <c:pt idx="6306">
                  <c:v>1712.6128075886616</c:v>
                </c:pt>
                <c:pt idx="6307">
                  <c:v>1712.8843519502916</c:v>
                </c:pt>
                <c:pt idx="6308">
                  <c:v>1713.1558963119217</c:v>
                </c:pt>
                <c:pt idx="6309">
                  <c:v>1713.4274406735517</c:v>
                </c:pt>
                <c:pt idx="6310">
                  <c:v>1713.6989850351815</c:v>
                </c:pt>
                <c:pt idx="6311">
                  <c:v>1713.9705293968116</c:v>
                </c:pt>
                <c:pt idx="6312">
                  <c:v>1714.2420737584416</c:v>
                </c:pt>
                <c:pt idx="6313">
                  <c:v>1714.5136181200717</c:v>
                </c:pt>
                <c:pt idx="6314">
                  <c:v>1714.7851624817017</c:v>
                </c:pt>
                <c:pt idx="6315">
                  <c:v>1715.0567068433315</c:v>
                </c:pt>
                <c:pt idx="6316">
                  <c:v>1715.3282512049616</c:v>
                </c:pt>
                <c:pt idx="6317">
                  <c:v>1715.5997955665916</c:v>
                </c:pt>
                <c:pt idx="6318">
                  <c:v>1715.8713399282217</c:v>
                </c:pt>
                <c:pt idx="6319">
                  <c:v>1716.1428842898517</c:v>
                </c:pt>
                <c:pt idx="6320">
                  <c:v>1716.4144286514816</c:v>
                </c:pt>
                <c:pt idx="6321">
                  <c:v>1716.6859730131116</c:v>
                </c:pt>
                <c:pt idx="6322">
                  <c:v>1716.9575173747417</c:v>
                </c:pt>
                <c:pt idx="6323">
                  <c:v>1717.2290617363717</c:v>
                </c:pt>
                <c:pt idx="6324">
                  <c:v>1717.5006060980015</c:v>
                </c:pt>
                <c:pt idx="6325">
                  <c:v>1717.7721504596316</c:v>
                </c:pt>
                <c:pt idx="6326">
                  <c:v>1718.0436948212616</c:v>
                </c:pt>
                <c:pt idx="6327">
                  <c:v>1718.3152391828917</c:v>
                </c:pt>
                <c:pt idx="6328">
                  <c:v>1718.5867835445217</c:v>
                </c:pt>
                <c:pt idx="6329">
                  <c:v>1718.8583279061515</c:v>
                </c:pt>
                <c:pt idx="6330">
                  <c:v>1719.1298722677816</c:v>
                </c:pt>
                <c:pt idx="6331">
                  <c:v>1719.4014166294116</c:v>
                </c:pt>
                <c:pt idx="6332">
                  <c:v>1719.6729609910417</c:v>
                </c:pt>
                <c:pt idx="6333">
                  <c:v>1719.9445053526717</c:v>
                </c:pt>
                <c:pt idx="6334">
                  <c:v>1720.2160497143016</c:v>
                </c:pt>
                <c:pt idx="6335">
                  <c:v>1720.4875940759316</c:v>
                </c:pt>
                <c:pt idx="6336">
                  <c:v>1720.7591384375617</c:v>
                </c:pt>
                <c:pt idx="6337">
                  <c:v>1721.0306827991917</c:v>
                </c:pt>
                <c:pt idx="6338">
                  <c:v>1721.3022271608215</c:v>
                </c:pt>
                <c:pt idx="6339">
                  <c:v>1721.5737715224516</c:v>
                </c:pt>
                <c:pt idx="6340">
                  <c:v>1721.8453158840816</c:v>
                </c:pt>
                <c:pt idx="6341">
                  <c:v>1722.1168602457117</c:v>
                </c:pt>
                <c:pt idx="6342">
                  <c:v>1722.3884046073417</c:v>
                </c:pt>
                <c:pt idx="6343">
                  <c:v>1722.6599489689715</c:v>
                </c:pt>
                <c:pt idx="6344">
                  <c:v>1722.9314933306016</c:v>
                </c:pt>
                <c:pt idx="6345">
                  <c:v>1723.2030376922316</c:v>
                </c:pt>
                <c:pt idx="6346">
                  <c:v>1723.4745820538617</c:v>
                </c:pt>
                <c:pt idx="6347">
                  <c:v>1723.7461264154917</c:v>
                </c:pt>
                <c:pt idx="6348">
                  <c:v>1724.0176707771216</c:v>
                </c:pt>
                <c:pt idx="6349">
                  <c:v>1724.2892151387516</c:v>
                </c:pt>
                <c:pt idx="6350">
                  <c:v>1724.5607595003817</c:v>
                </c:pt>
                <c:pt idx="6351">
                  <c:v>1724.8323038620117</c:v>
                </c:pt>
                <c:pt idx="6352">
                  <c:v>1725.1038482236415</c:v>
                </c:pt>
                <c:pt idx="6353">
                  <c:v>1725.3753925852716</c:v>
                </c:pt>
                <c:pt idx="6354">
                  <c:v>1725.6469369469016</c:v>
                </c:pt>
                <c:pt idx="6355">
                  <c:v>1725.9184813085317</c:v>
                </c:pt>
                <c:pt idx="6356">
                  <c:v>1726.1900256701617</c:v>
                </c:pt>
                <c:pt idx="6357">
                  <c:v>1726.4615700317916</c:v>
                </c:pt>
                <c:pt idx="6358">
                  <c:v>1726.7331143934216</c:v>
                </c:pt>
                <c:pt idx="6359">
                  <c:v>1727.0046587550517</c:v>
                </c:pt>
                <c:pt idx="6360">
                  <c:v>1727.2762031166817</c:v>
                </c:pt>
                <c:pt idx="6361">
                  <c:v>1727.5477474783117</c:v>
                </c:pt>
                <c:pt idx="6362">
                  <c:v>1727.8192918399416</c:v>
                </c:pt>
                <c:pt idx="6363">
                  <c:v>1728.0908362015716</c:v>
                </c:pt>
                <c:pt idx="6364">
                  <c:v>1728.3623805632017</c:v>
                </c:pt>
                <c:pt idx="6365">
                  <c:v>1728.6339249248317</c:v>
                </c:pt>
                <c:pt idx="6366">
                  <c:v>1728.9054692864615</c:v>
                </c:pt>
                <c:pt idx="6367">
                  <c:v>1729.1770136480916</c:v>
                </c:pt>
                <c:pt idx="6368">
                  <c:v>1729.4485580097216</c:v>
                </c:pt>
                <c:pt idx="6369">
                  <c:v>1729.7201023713517</c:v>
                </c:pt>
                <c:pt idx="6370">
                  <c:v>1729.9916467329817</c:v>
                </c:pt>
                <c:pt idx="6371">
                  <c:v>1730.2631910946116</c:v>
                </c:pt>
                <c:pt idx="6372">
                  <c:v>1730.5347354562416</c:v>
                </c:pt>
                <c:pt idx="6373">
                  <c:v>1730.8062798178717</c:v>
                </c:pt>
                <c:pt idx="6374">
                  <c:v>1731.0778241795017</c:v>
                </c:pt>
                <c:pt idx="6375">
                  <c:v>1731.3493685411315</c:v>
                </c:pt>
                <c:pt idx="6376">
                  <c:v>1731.6209129027616</c:v>
                </c:pt>
                <c:pt idx="6377">
                  <c:v>1731.8924572643916</c:v>
                </c:pt>
                <c:pt idx="6378">
                  <c:v>1732.1640016260217</c:v>
                </c:pt>
                <c:pt idx="6379">
                  <c:v>1732.4355459876517</c:v>
                </c:pt>
                <c:pt idx="6380">
                  <c:v>1732.7070903492815</c:v>
                </c:pt>
                <c:pt idx="6381">
                  <c:v>1732.9786347109116</c:v>
                </c:pt>
                <c:pt idx="6382">
                  <c:v>1733.2501790725416</c:v>
                </c:pt>
                <c:pt idx="6383">
                  <c:v>1733.5217234341717</c:v>
                </c:pt>
                <c:pt idx="6384">
                  <c:v>1733.7932677958017</c:v>
                </c:pt>
                <c:pt idx="6385">
                  <c:v>1734.0648121574316</c:v>
                </c:pt>
                <c:pt idx="6386">
                  <c:v>1734.3363565190616</c:v>
                </c:pt>
                <c:pt idx="6387">
                  <c:v>1734.6079008806917</c:v>
                </c:pt>
                <c:pt idx="6388">
                  <c:v>1734.8794452423217</c:v>
                </c:pt>
                <c:pt idx="6389">
                  <c:v>1735.1509896039515</c:v>
                </c:pt>
                <c:pt idx="6390">
                  <c:v>1735.4225339655816</c:v>
                </c:pt>
                <c:pt idx="6391">
                  <c:v>1735.6940783272116</c:v>
                </c:pt>
                <c:pt idx="6392">
                  <c:v>1735.9656226888417</c:v>
                </c:pt>
                <c:pt idx="6393">
                  <c:v>1736.2371670504717</c:v>
                </c:pt>
                <c:pt idx="6394">
                  <c:v>1736.5087114121015</c:v>
                </c:pt>
                <c:pt idx="6395">
                  <c:v>1736.7802557737316</c:v>
                </c:pt>
                <c:pt idx="6396">
                  <c:v>1737.0518001353616</c:v>
                </c:pt>
                <c:pt idx="6397">
                  <c:v>1737.3233444969917</c:v>
                </c:pt>
                <c:pt idx="6398">
                  <c:v>1737.5948888586217</c:v>
                </c:pt>
                <c:pt idx="6399">
                  <c:v>1737.8664332202516</c:v>
                </c:pt>
                <c:pt idx="6400">
                  <c:v>1738.1379775818816</c:v>
                </c:pt>
                <c:pt idx="6401">
                  <c:v>1738.4095219435117</c:v>
                </c:pt>
                <c:pt idx="6402">
                  <c:v>1738.6810663051417</c:v>
                </c:pt>
                <c:pt idx="6403">
                  <c:v>1738.9526106667715</c:v>
                </c:pt>
                <c:pt idx="6404">
                  <c:v>1739.2241550284016</c:v>
                </c:pt>
                <c:pt idx="6405">
                  <c:v>1739.4956993900316</c:v>
                </c:pt>
                <c:pt idx="6406">
                  <c:v>1739.7672437516617</c:v>
                </c:pt>
                <c:pt idx="6407">
                  <c:v>1740.0387881132917</c:v>
                </c:pt>
                <c:pt idx="6408">
                  <c:v>1740.3103324749216</c:v>
                </c:pt>
                <c:pt idx="6409">
                  <c:v>1740.5818768365516</c:v>
                </c:pt>
                <c:pt idx="6410">
                  <c:v>1740.8534211981816</c:v>
                </c:pt>
                <c:pt idx="6411">
                  <c:v>1741.1249655598117</c:v>
                </c:pt>
                <c:pt idx="6412">
                  <c:v>1741.3965099214417</c:v>
                </c:pt>
                <c:pt idx="6413">
                  <c:v>1741.6680542830716</c:v>
                </c:pt>
                <c:pt idx="6414">
                  <c:v>1741.9395986447016</c:v>
                </c:pt>
                <c:pt idx="6415">
                  <c:v>1742.2111430063317</c:v>
                </c:pt>
                <c:pt idx="6416">
                  <c:v>1742.4826873679617</c:v>
                </c:pt>
                <c:pt idx="6417">
                  <c:v>1742.7542317295915</c:v>
                </c:pt>
                <c:pt idx="6418">
                  <c:v>1743.0257760912216</c:v>
                </c:pt>
                <c:pt idx="6419">
                  <c:v>1743.2973204528516</c:v>
                </c:pt>
                <c:pt idx="6420">
                  <c:v>1743.5688648144817</c:v>
                </c:pt>
                <c:pt idx="6421">
                  <c:v>1743.8404091761117</c:v>
                </c:pt>
                <c:pt idx="6422">
                  <c:v>1744.1119535377416</c:v>
                </c:pt>
                <c:pt idx="6423">
                  <c:v>1744.3834978993716</c:v>
                </c:pt>
                <c:pt idx="6424">
                  <c:v>1744.6550422610017</c:v>
                </c:pt>
                <c:pt idx="6425">
                  <c:v>1744.9265866226317</c:v>
                </c:pt>
                <c:pt idx="6426">
                  <c:v>1745.1981309842615</c:v>
                </c:pt>
                <c:pt idx="6427">
                  <c:v>1745.4696753458916</c:v>
                </c:pt>
                <c:pt idx="6428">
                  <c:v>1745.7412197075216</c:v>
                </c:pt>
                <c:pt idx="6429">
                  <c:v>1746.0127640691517</c:v>
                </c:pt>
                <c:pt idx="6430">
                  <c:v>1746.2843084307817</c:v>
                </c:pt>
                <c:pt idx="6431">
                  <c:v>1746.5558527924115</c:v>
                </c:pt>
                <c:pt idx="6432">
                  <c:v>1746.8273971540416</c:v>
                </c:pt>
                <c:pt idx="6433">
                  <c:v>1747.0989415156716</c:v>
                </c:pt>
                <c:pt idx="6434">
                  <c:v>1747.3704858773017</c:v>
                </c:pt>
                <c:pt idx="6435">
                  <c:v>1747.6420302389317</c:v>
                </c:pt>
                <c:pt idx="6436">
                  <c:v>1747.9135746005616</c:v>
                </c:pt>
                <c:pt idx="6437">
                  <c:v>1748.1851189621916</c:v>
                </c:pt>
                <c:pt idx="6438">
                  <c:v>1748.4566633238217</c:v>
                </c:pt>
                <c:pt idx="6439">
                  <c:v>1748.7282076854517</c:v>
                </c:pt>
                <c:pt idx="6440">
                  <c:v>1748.9997520470815</c:v>
                </c:pt>
                <c:pt idx="6441">
                  <c:v>1749.2712964087116</c:v>
                </c:pt>
                <c:pt idx="6442">
                  <c:v>1749.5428407703416</c:v>
                </c:pt>
                <c:pt idx="6443">
                  <c:v>1749.8143851319717</c:v>
                </c:pt>
                <c:pt idx="6444">
                  <c:v>1750.0859294936017</c:v>
                </c:pt>
                <c:pt idx="6445">
                  <c:v>1750.3574738552315</c:v>
                </c:pt>
                <c:pt idx="6446">
                  <c:v>1750.6290182168616</c:v>
                </c:pt>
                <c:pt idx="6447">
                  <c:v>1750.9005625784916</c:v>
                </c:pt>
                <c:pt idx="6448">
                  <c:v>1751.1721069401217</c:v>
                </c:pt>
                <c:pt idx="6449">
                  <c:v>1751.4436513017517</c:v>
                </c:pt>
                <c:pt idx="6450">
                  <c:v>1751.7151956633816</c:v>
                </c:pt>
                <c:pt idx="6451">
                  <c:v>1751.9867400250116</c:v>
                </c:pt>
                <c:pt idx="6452">
                  <c:v>1752.2582843866417</c:v>
                </c:pt>
                <c:pt idx="6453">
                  <c:v>1752.5298287482717</c:v>
                </c:pt>
                <c:pt idx="6454">
                  <c:v>1752.8013731099015</c:v>
                </c:pt>
                <c:pt idx="6455">
                  <c:v>1753.0729174715316</c:v>
                </c:pt>
                <c:pt idx="6456">
                  <c:v>1753.3444618331616</c:v>
                </c:pt>
                <c:pt idx="6457">
                  <c:v>1753.6160061947917</c:v>
                </c:pt>
                <c:pt idx="6458">
                  <c:v>1753.8875505564217</c:v>
                </c:pt>
                <c:pt idx="6459">
                  <c:v>1754.1590949180516</c:v>
                </c:pt>
                <c:pt idx="6460">
                  <c:v>1754.4306392796816</c:v>
                </c:pt>
                <c:pt idx="6461">
                  <c:v>1754.7021836413116</c:v>
                </c:pt>
                <c:pt idx="6462">
                  <c:v>1754.9737280029417</c:v>
                </c:pt>
                <c:pt idx="6463">
                  <c:v>1755.2452723645717</c:v>
                </c:pt>
                <c:pt idx="6464">
                  <c:v>1755.5168167262016</c:v>
                </c:pt>
                <c:pt idx="6465">
                  <c:v>1755.7883610878316</c:v>
                </c:pt>
                <c:pt idx="6466">
                  <c:v>1756.0599054494617</c:v>
                </c:pt>
                <c:pt idx="6467">
                  <c:v>1756.3314498110917</c:v>
                </c:pt>
                <c:pt idx="6468">
                  <c:v>1756.6029941727215</c:v>
                </c:pt>
                <c:pt idx="6469">
                  <c:v>1756.8745385343516</c:v>
                </c:pt>
                <c:pt idx="6470">
                  <c:v>1757.1460828959816</c:v>
                </c:pt>
                <c:pt idx="6471">
                  <c:v>1757.4176272576117</c:v>
                </c:pt>
                <c:pt idx="6472">
                  <c:v>1757.6891716192417</c:v>
                </c:pt>
                <c:pt idx="6473">
                  <c:v>1757.9607159808716</c:v>
                </c:pt>
                <c:pt idx="6474">
                  <c:v>1758.2322603425016</c:v>
                </c:pt>
                <c:pt idx="6475">
                  <c:v>1758.5038047041317</c:v>
                </c:pt>
                <c:pt idx="6476">
                  <c:v>1758.7753490657617</c:v>
                </c:pt>
                <c:pt idx="6477">
                  <c:v>1759.0468934273915</c:v>
                </c:pt>
                <c:pt idx="6478">
                  <c:v>1759.3184377890216</c:v>
                </c:pt>
                <c:pt idx="6479">
                  <c:v>1759.5899821506516</c:v>
                </c:pt>
                <c:pt idx="6480">
                  <c:v>1759.8615265122817</c:v>
                </c:pt>
                <c:pt idx="6481">
                  <c:v>1760.1330708739117</c:v>
                </c:pt>
                <c:pt idx="6482">
                  <c:v>1760.4046152355415</c:v>
                </c:pt>
                <c:pt idx="6483">
                  <c:v>1760.6761595971716</c:v>
                </c:pt>
                <c:pt idx="6484">
                  <c:v>1760.9477039588016</c:v>
                </c:pt>
                <c:pt idx="6485">
                  <c:v>1761.2192483204317</c:v>
                </c:pt>
                <c:pt idx="6486">
                  <c:v>1761.4907926820617</c:v>
                </c:pt>
                <c:pt idx="6487">
                  <c:v>1761.7623370436916</c:v>
                </c:pt>
                <c:pt idx="6488">
                  <c:v>1762.0338814053216</c:v>
                </c:pt>
                <c:pt idx="6489">
                  <c:v>1762.3054257669517</c:v>
                </c:pt>
                <c:pt idx="6490">
                  <c:v>1762.5769701285817</c:v>
                </c:pt>
                <c:pt idx="6491">
                  <c:v>1762.8485144902115</c:v>
                </c:pt>
                <c:pt idx="6492">
                  <c:v>1763.1200588518416</c:v>
                </c:pt>
                <c:pt idx="6493">
                  <c:v>1763.3916032134716</c:v>
                </c:pt>
                <c:pt idx="6494">
                  <c:v>1763.6631475751017</c:v>
                </c:pt>
                <c:pt idx="6495">
                  <c:v>1763.9346919367317</c:v>
                </c:pt>
                <c:pt idx="6496">
                  <c:v>1764.2062362983615</c:v>
                </c:pt>
                <c:pt idx="6497">
                  <c:v>1764.4777806599916</c:v>
                </c:pt>
                <c:pt idx="6498">
                  <c:v>1764.7493250216216</c:v>
                </c:pt>
                <c:pt idx="6499">
                  <c:v>1765.0208693832517</c:v>
                </c:pt>
                <c:pt idx="6500">
                  <c:v>1765.2924137448817</c:v>
                </c:pt>
                <c:pt idx="6501">
                  <c:v>1765.5639581065116</c:v>
                </c:pt>
                <c:pt idx="6502">
                  <c:v>1765.8355024681416</c:v>
                </c:pt>
                <c:pt idx="6503">
                  <c:v>1766.1070468297717</c:v>
                </c:pt>
                <c:pt idx="6504">
                  <c:v>1766.3785911914017</c:v>
                </c:pt>
                <c:pt idx="6505">
                  <c:v>1766.6501355530315</c:v>
                </c:pt>
                <c:pt idx="6506">
                  <c:v>1766.9216799146616</c:v>
                </c:pt>
                <c:pt idx="6507">
                  <c:v>1767.1932242762916</c:v>
                </c:pt>
                <c:pt idx="6508">
                  <c:v>1767.4647686379217</c:v>
                </c:pt>
                <c:pt idx="6509">
                  <c:v>1767.7363129995517</c:v>
                </c:pt>
                <c:pt idx="6510">
                  <c:v>1768.0078573611816</c:v>
                </c:pt>
                <c:pt idx="6511">
                  <c:v>1768.2794017228116</c:v>
                </c:pt>
                <c:pt idx="6512">
                  <c:v>1768.5509460844416</c:v>
                </c:pt>
                <c:pt idx="6513">
                  <c:v>1768.8224904460717</c:v>
                </c:pt>
                <c:pt idx="6514">
                  <c:v>1769.0940348077017</c:v>
                </c:pt>
                <c:pt idx="6515">
                  <c:v>1769.3655791693316</c:v>
                </c:pt>
                <c:pt idx="6516">
                  <c:v>1769.6371235309616</c:v>
                </c:pt>
                <c:pt idx="6517">
                  <c:v>1769.9086678925917</c:v>
                </c:pt>
                <c:pt idx="6518">
                  <c:v>1770.1802122542217</c:v>
                </c:pt>
                <c:pt idx="6519">
                  <c:v>1770.4517566158515</c:v>
                </c:pt>
                <c:pt idx="6520">
                  <c:v>1770.7233009774816</c:v>
                </c:pt>
                <c:pt idx="6521">
                  <c:v>1770.9948453391116</c:v>
                </c:pt>
                <c:pt idx="6522">
                  <c:v>1771.2663897007417</c:v>
                </c:pt>
                <c:pt idx="6523">
                  <c:v>1771.5379340623717</c:v>
                </c:pt>
                <c:pt idx="6524">
                  <c:v>1771.8094784240016</c:v>
                </c:pt>
                <c:pt idx="6525">
                  <c:v>1772.0810227856316</c:v>
                </c:pt>
                <c:pt idx="6526">
                  <c:v>1772.3525671472617</c:v>
                </c:pt>
                <c:pt idx="6527">
                  <c:v>1772.6241115088917</c:v>
                </c:pt>
                <c:pt idx="6528">
                  <c:v>1772.8956558705218</c:v>
                </c:pt>
                <c:pt idx="6529">
                  <c:v>1773.1672002321516</c:v>
                </c:pt>
                <c:pt idx="6530">
                  <c:v>1773.4387445937816</c:v>
                </c:pt>
                <c:pt idx="6531">
                  <c:v>1773.7102889554117</c:v>
                </c:pt>
                <c:pt idx="6532">
                  <c:v>1773.9818333170417</c:v>
                </c:pt>
                <c:pt idx="6533">
                  <c:v>1774.2533776786715</c:v>
                </c:pt>
                <c:pt idx="6534">
                  <c:v>1774.5249220403016</c:v>
                </c:pt>
                <c:pt idx="6535">
                  <c:v>1774.7964664019316</c:v>
                </c:pt>
                <c:pt idx="6536">
                  <c:v>1775.0680107635617</c:v>
                </c:pt>
                <c:pt idx="6537">
                  <c:v>1775.3395551251917</c:v>
                </c:pt>
                <c:pt idx="6538">
                  <c:v>1775.6110994868216</c:v>
                </c:pt>
                <c:pt idx="6539">
                  <c:v>1775.8826438484516</c:v>
                </c:pt>
                <c:pt idx="6540">
                  <c:v>1776.1541882100817</c:v>
                </c:pt>
                <c:pt idx="6541">
                  <c:v>1776.4257325717117</c:v>
                </c:pt>
                <c:pt idx="6542">
                  <c:v>1776.6972769333415</c:v>
                </c:pt>
                <c:pt idx="6543">
                  <c:v>1776.9688212949716</c:v>
                </c:pt>
                <c:pt idx="6544">
                  <c:v>1777.2403656566016</c:v>
                </c:pt>
                <c:pt idx="6545">
                  <c:v>1777.5119100182317</c:v>
                </c:pt>
                <c:pt idx="6546">
                  <c:v>1777.7834543798617</c:v>
                </c:pt>
                <c:pt idx="6547">
                  <c:v>1778.0549987414915</c:v>
                </c:pt>
                <c:pt idx="6548">
                  <c:v>1778.3265431031216</c:v>
                </c:pt>
                <c:pt idx="6549">
                  <c:v>1778.5980874647516</c:v>
                </c:pt>
                <c:pt idx="6550">
                  <c:v>1778.8696318263817</c:v>
                </c:pt>
                <c:pt idx="6551">
                  <c:v>1779.1411761880117</c:v>
                </c:pt>
                <c:pt idx="6552">
                  <c:v>1779.4127205496416</c:v>
                </c:pt>
                <c:pt idx="6553">
                  <c:v>1779.6842649112716</c:v>
                </c:pt>
                <c:pt idx="6554">
                  <c:v>1779.9558092729017</c:v>
                </c:pt>
                <c:pt idx="6555">
                  <c:v>1780.2273536345317</c:v>
                </c:pt>
                <c:pt idx="6556">
                  <c:v>1780.4988979961615</c:v>
                </c:pt>
                <c:pt idx="6557">
                  <c:v>1780.7704423577916</c:v>
                </c:pt>
                <c:pt idx="6558">
                  <c:v>1781.0419867194216</c:v>
                </c:pt>
                <c:pt idx="6559">
                  <c:v>1781.3135310810517</c:v>
                </c:pt>
                <c:pt idx="6560">
                  <c:v>1781.5850754426817</c:v>
                </c:pt>
                <c:pt idx="6561">
                  <c:v>1781.8566198043115</c:v>
                </c:pt>
                <c:pt idx="6562">
                  <c:v>1782.1281641659416</c:v>
                </c:pt>
                <c:pt idx="6563">
                  <c:v>1782.3997085275716</c:v>
                </c:pt>
                <c:pt idx="6564">
                  <c:v>1782.6712528892017</c:v>
                </c:pt>
                <c:pt idx="6565">
                  <c:v>1782.9427972508317</c:v>
                </c:pt>
                <c:pt idx="6566">
                  <c:v>1783.2143416124616</c:v>
                </c:pt>
                <c:pt idx="6567">
                  <c:v>1783.4858859740916</c:v>
                </c:pt>
                <c:pt idx="6568">
                  <c:v>1783.7574303357217</c:v>
                </c:pt>
                <c:pt idx="6569">
                  <c:v>1784.0289746973517</c:v>
                </c:pt>
                <c:pt idx="6570">
                  <c:v>1784.3005190589815</c:v>
                </c:pt>
                <c:pt idx="6571">
                  <c:v>1784.5720634206116</c:v>
                </c:pt>
                <c:pt idx="6572">
                  <c:v>1784.8436077822416</c:v>
                </c:pt>
                <c:pt idx="6573">
                  <c:v>1785.1151521438717</c:v>
                </c:pt>
                <c:pt idx="6574">
                  <c:v>1785.3866965055017</c:v>
                </c:pt>
                <c:pt idx="6575">
                  <c:v>1785.6582408671316</c:v>
                </c:pt>
                <c:pt idx="6576">
                  <c:v>1785.9297852287616</c:v>
                </c:pt>
                <c:pt idx="6577">
                  <c:v>1786.2013295903917</c:v>
                </c:pt>
                <c:pt idx="6578">
                  <c:v>1786.4728739520217</c:v>
                </c:pt>
                <c:pt idx="6579">
                  <c:v>1786.7444183136517</c:v>
                </c:pt>
                <c:pt idx="6580">
                  <c:v>1787.0159626752816</c:v>
                </c:pt>
                <c:pt idx="6581">
                  <c:v>1787.2875070369116</c:v>
                </c:pt>
                <c:pt idx="6582">
                  <c:v>1787.5590513985417</c:v>
                </c:pt>
                <c:pt idx="6583">
                  <c:v>1787.8305957601717</c:v>
                </c:pt>
                <c:pt idx="6584">
                  <c:v>1788.1021401218015</c:v>
                </c:pt>
                <c:pt idx="6585">
                  <c:v>1788.3736844834316</c:v>
                </c:pt>
                <c:pt idx="6586">
                  <c:v>1788.6452288450616</c:v>
                </c:pt>
                <c:pt idx="6587">
                  <c:v>1788.9167732066917</c:v>
                </c:pt>
                <c:pt idx="6588">
                  <c:v>1789.1883175683217</c:v>
                </c:pt>
                <c:pt idx="6589">
                  <c:v>1789.4598619299516</c:v>
                </c:pt>
                <c:pt idx="6590">
                  <c:v>1789.7314062915816</c:v>
                </c:pt>
                <c:pt idx="6591">
                  <c:v>1790.0029506532117</c:v>
                </c:pt>
                <c:pt idx="6592">
                  <c:v>1790.2744950148417</c:v>
                </c:pt>
                <c:pt idx="6593">
                  <c:v>1790.5460393764715</c:v>
                </c:pt>
                <c:pt idx="6594">
                  <c:v>1790.8175837381016</c:v>
                </c:pt>
                <c:pt idx="6595">
                  <c:v>1791.0891280997316</c:v>
                </c:pt>
                <c:pt idx="6596">
                  <c:v>1791.3606724613617</c:v>
                </c:pt>
                <c:pt idx="6597">
                  <c:v>1791.6322168229917</c:v>
                </c:pt>
                <c:pt idx="6598">
                  <c:v>1791.9037611846215</c:v>
                </c:pt>
                <c:pt idx="6599">
                  <c:v>1792.1753055462516</c:v>
                </c:pt>
                <c:pt idx="6600">
                  <c:v>1792.4468499078816</c:v>
                </c:pt>
                <c:pt idx="6601">
                  <c:v>1792.7183942695117</c:v>
                </c:pt>
                <c:pt idx="6602">
                  <c:v>1792.9899386311417</c:v>
                </c:pt>
                <c:pt idx="6603">
                  <c:v>1793.2614829927716</c:v>
                </c:pt>
                <c:pt idx="6604">
                  <c:v>1793.5330273544016</c:v>
                </c:pt>
                <c:pt idx="6605">
                  <c:v>1793.8045717160317</c:v>
                </c:pt>
                <c:pt idx="6606">
                  <c:v>1794.0761160776617</c:v>
                </c:pt>
                <c:pt idx="6607">
                  <c:v>1794.3476604392915</c:v>
                </c:pt>
                <c:pt idx="6608">
                  <c:v>1794.6192048009216</c:v>
                </c:pt>
                <c:pt idx="6609">
                  <c:v>1794.8907491625516</c:v>
                </c:pt>
                <c:pt idx="6610">
                  <c:v>1795.1622935241817</c:v>
                </c:pt>
                <c:pt idx="6611">
                  <c:v>1795.4338378858117</c:v>
                </c:pt>
                <c:pt idx="6612">
                  <c:v>1795.7053822474415</c:v>
                </c:pt>
                <c:pt idx="6613">
                  <c:v>1795.9769266090716</c:v>
                </c:pt>
                <c:pt idx="6614">
                  <c:v>1796.2484709707016</c:v>
                </c:pt>
                <c:pt idx="6615">
                  <c:v>1796.5200153323317</c:v>
                </c:pt>
                <c:pt idx="6616">
                  <c:v>1796.7915596939617</c:v>
                </c:pt>
                <c:pt idx="6617">
                  <c:v>1797.0631040555916</c:v>
                </c:pt>
                <c:pt idx="6618">
                  <c:v>1797.3346484172216</c:v>
                </c:pt>
                <c:pt idx="6619">
                  <c:v>1797.6061927788517</c:v>
                </c:pt>
                <c:pt idx="6620">
                  <c:v>1797.8777371404817</c:v>
                </c:pt>
                <c:pt idx="6621">
                  <c:v>1798.1492815021115</c:v>
                </c:pt>
                <c:pt idx="6622">
                  <c:v>1798.4208258637416</c:v>
                </c:pt>
                <c:pt idx="6623">
                  <c:v>1798.6923702253716</c:v>
                </c:pt>
                <c:pt idx="6624">
                  <c:v>1798.9639145870017</c:v>
                </c:pt>
                <c:pt idx="6625">
                  <c:v>1799.2354589486317</c:v>
                </c:pt>
                <c:pt idx="6626">
                  <c:v>1799.5070033102616</c:v>
                </c:pt>
                <c:pt idx="6627">
                  <c:v>1799.7785476718916</c:v>
                </c:pt>
                <c:pt idx="6628">
                  <c:v>1800.0500920335217</c:v>
                </c:pt>
                <c:pt idx="6629">
                  <c:v>1800.3216363951517</c:v>
                </c:pt>
                <c:pt idx="6630">
                  <c:v>1800.5931807567817</c:v>
                </c:pt>
                <c:pt idx="6631">
                  <c:v>1800.8647251184116</c:v>
                </c:pt>
                <c:pt idx="6632">
                  <c:v>1801.1362694800416</c:v>
                </c:pt>
                <c:pt idx="6633">
                  <c:v>1801.4078138416717</c:v>
                </c:pt>
                <c:pt idx="6634">
                  <c:v>1801.6793582033017</c:v>
                </c:pt>
                <c:pt idx="6635">
                  <c:v>1801.9509025649315</c:v>
                </c:pt>
                <c:pt idx="6636">
                  <c:v>1802.2224469265616</c:v>
                </c:pt>
                <c:pt idx="6637">
                  <c:v>1802.4939912881916</c:v>
                </c:pt>
                <c:pt idx="6638">
                  <c:v>1802.7655356498217</c:v>
                </c:pt>
                <c:pt idx="6639">
                  <c:v>1803.0370800114517</c:v>
                </c:pt>
                <c:pt idx="6640">
                  <c:v>1803.3086243730816</c:v>
                </c:pt>
                <c:pt idx="6641">
                  <c:v>1803.5801687347116</c:v>
                </c:pt>
                <c:pt idx="6642">
                  <c:v>1803.8517130963417</c:v>
                </c:pt>
                <c:pt idx="6643">
                  <c:v>1804.1232574579717</c:v>
                </c:pt>
                <c:pt idx="6644">
                  <c:v>1804.3948018196015</c:v>
                </c:pt>
                <c:pt idx="6645">
                  <c:v>1804.6663461812316</c:v>
                </c:pt>
                <c:pt idx="6646">
                  <c:v>1804.9378905428616</c:v>
                </c:pt>
                <c:pt idx="6647">
                  <c:v>1805.2094349044917</c:v>
                </c:pt>
                <c:pt idx="6648">
                  <c:v>1805.4809792661217</c:v>
                </c:pt>
                <c:pt idx="6649">
                  <c:v>1805.7525236277515</c:v>
                </c:pt>
                <c:pt idx="6650">
                  <c:v>1806.0240679893816</c:v>
                </c:pt>
                <c:pt idx="6651">
                  <c:v>1806.2956123510116</c:v>
                </c:pt>
                <c:pt idx="6652">
                  <c:v>1806.5671567126417</c:v>
                </c:pt>
                <c:pt idx="6653">
                  <c:v>1806.8387010742717</c:v>
                </c:pt>
                <c:pt idx="6654">
                  <c:v>1807.1102454359016</c:v>
                </c:pt>
                <c:pt idx="6655">
                  <c:v>1807.3817897975316</c:v>
                </c:pt>
                <c:pt idx="6656">
                  <c:v>1807.6533341591617</c:v>
                </c:pt>
                <c:pt idx="6657">
                  <c:v>1807.9248785207917</c:v>
                </c:pt>
                <c:pt idx="6658">
                  <c:v>1808.1964228824215</c:v>
                </c:pt>
                <c:pt idx="6659">
                  <c:v>1808.4679672440516</c:v>
                </c:pt>
                <c:pt idx="6660">
                  <c:v>1808.7395116056816</c:v>
                </c:pt>
                <c:pt idx="6661">
                  <c:v>1809.0110559673117</c:v>
                </c:pt>
                <c:pt idx="6662">
                  <c:v>1809.2826003289417</c:v>
                </c:pt>
                <c:pt idx="6663">
                  <c:v>1809.5541446905715</c:v>
                </c:pt>
                <c:pt idx="6664">
                  <c:v>1809.8256890522016</c:v>
                </c:pt>
                <c:pt idx="6665">
                  <c:v>1810.0972334138316</c:v>
                </c:pt>
                <c:pt idx="6666">
                  <c:v>1810.3687777754617</c:v>
                </c:pt>
                <c:pt idx="6667">
                  <c:v>1810.6403221370917</c:v>
                </c:pt>
                <c:pt idx="6668">
                  <c:v>1810.9118664987216</c:v>
                </c:pt>
                <c:pt idx="6669">
                  <c:v>1811.1834108603516</c:v>
                </c:pt>
                <c:pt idx="6670">
                  <c:v>1811.4549552219817</c:v>
                </c:pt>
                <c:pt idx="6671">
                  <c:v>1811.7264995836117</c:v>
                </c:pt>
                <c:pt idx="6672">
                  <c:v>1811.9980439452415</c:v>
                </c:pt>
                <c:pt idx="6673">
                  <c:v>1812.2695883068716</c:v>
                </c:pt>
                <c:pt idx="6674">
                  <c:v>1812.5411326685016</c:v>
                </c:pt>
                <c:pt idx="6675">
                  <c:v>1812.8126770301317</c:v>
                </c:pt>
                <c:pt idx="6676">
                  <c:v>1813.0842213917617</c:v>
                </c:pt>
                <c:pt idx="6677">
                  <c:v>1813.3557657533916</c:v>
                </c:pt>
                <c:pt idx="6678">
                  <c:v>1813.6273101150216</c:v>
                </c:pt>
                <c:pt idx="6679">
                  <c:v>1813.8988544766516</c:v>
                </c:pt>
                <c:pt idx="6680">
                  <c:v>1814.1703988382817</c:v>
                </c:pt>
                <c:pt idx="6681">
                  <c:v>1814.4419431999117</c:v>
                </c:pt>
                <c:pt idx="6682">
                  <c:v>1814.7134875615416</c:v>
                </c:pt>
                <c:pt idx="6683">
                  <c:v>1814.9850319231716</c:v>
                </c:pt>
                <c:pt idx="6684">
                  <c:v>1815.2565762848017</c:v>
                </c:pt>
                <c:pt idx="6685">
                  <c:v>1815.5281206464317</c:v>
                </c:pt>
                <c:pt idx="6686">
                  <c:v>1815.7996650080615</c:v>
                </c:pt>
                <c:pt idx="6687">
                  <c:v>1816.0712093696916</c:v>
                </c:pt>
                <c:pt idx="6688">
                  <c:v>1816.3427537313216</c:v>
                </c:pt>
                <c:pt idx="6689">
                  <c:v>1816.6142980929517</c:v>
                </c:pt>
                <c:pt idx="6690">
                  <c:v>1816.8858424545817</c:v>
                </c:pt>
                <c:pt idx="6691">
                  <c:v>1817.1573868162116</c:v>
                </c:pt>
                <c:pt idx="6692">
                  <c:v>1817.4289311778416</c:v>
                </c:pt>
                <c:pt idx="6693">
                  <c:v>1817.7004755394717</c:v>
                </c:pt>
                <c:pt idx="6694">
                  <c:v>1817.9720199011017</c:v>
                </c:pt>
                <c:pt idx="6695">
                  <c:v>1818.2435642627318</c:v>
                </c:pt>
                <c:pt idx="6696">
                  <c:v>1818.5151086243616</c:v>
                </c:pt>
                <c:pt idx="6697">
                  <c:v>1818.7866529859916</c:v>
                </c:pt>
                <c:pt idx="6698">
                  <c:v>1819.0581973476217</c:v>
                </c:pt>
                <c:pt idx="6699">
                  <c:v>1819.3297417092517</c:v>
                </c:pt>
                <c:pt idx="6700">
                  <c:v>1819.6012860708815</c:v>
                </c:pt>
                <c:pt idx="6701">
                  <c:v>1819.8728304325116</c:v>
                </c:pt>
                <c:pt idx="6702">
                  <c:v>1820.1443747941416</c:v>
                </c:pt>
                <c:pt idx="6703">
                  <c:v>1820.4159191557717</c:v>
                </c:pt>
                <c:pt idx="6704">
                  <c:v>1820.6874635174017</c:v>
                </c:pt>
                <c:pt idx="6705">
                  <c:v>1820.9590078790316</c:v>
                </c:pt>
                <c:pt idx="6706">
                  <c:v>1821.2305522406616</c:v>
                </c:pt>
                <c:pt idx="6707">
                  <c:v>1821.5020966022917</c:v>
                </c:pt>
                <c:pt idx="6708">
                  <c:v>1821.7736409639217</c:v>
                </c:pt>
                <c:pt idx="6709">
                  <c:v>1822.0451853255515</c:v>
                </c:pt>
                <c:pt idx="6710">
                  <c:v>1822.3167296871816</c:v>
                </c:pt>
                <c:pt idx="6711">
                  <c:v>1822.5882740488116</c:v>
                </c:pt>
                <c:pt idx="6712">
                  <c:v>1822.8598184104417</c:v>
                </c:pt>
                <c:pt idx="6713">
                  <c:v>1823.1313627720717</c:v>
                </c:pt>
                <c:pt idx="6714">
                  <c:v>1823.4029071337015</c:v>
                </c:pt>
                <c:pt idx="6715">
                  <c:v>1823.6744514953316</c:v>
                </c:pt>
                <c:pt idx="6716">
                  <c:v>1823.9459958569616</c:v>
                </c:pt>
                <c:pt idx="6717">
                  <c:v>1824.2175402185917</c:v>
                </c:pt>
                <c:pt idx="6718">
                  <c:v>1824.4890845802217</c:v>
                </c:pt>
                <c:pt idx="6719">
                  <c:v>1824.7606289418516</c:v>
                </c:pt>
                <c:pt idx="6720">
                  <c:v>1825.0321733034816</c:v>
                </c:pt>
                <c:pt idx="6721">
                  <c:v>1825.3037176651117</c:v>
                </c:pt>
                <c:pt idx="6722">
                  <c:v>1825.5752620267417</c:v>
                </c:pt>
                <c:pt idx="6723">
                  <c:v>1825.8468063883715</c:v>
                </c:pt>
                <c:pt idx="6724">
                  <c:v>1826.1183507500016</c:v>
                </c:pt>
                <c:pt idx="6725">
                  <c:v>1826.3898951116316</c:v>
                </c:pt>
                <c:pt idx="6726">
                  <c:v>1826.6614394732617</c:v>
                </c:pt>
                <c:pt idx="6727">
                  <c:v>1826.9329838348917</c:v>
                </c:pt>
                <c:pt idx="6728">
                  <c:v>1827.2045281965216</c:v>
                </c:pt>
                <c:pt idx="6729">
                  <c:v>1827.4760725581516</c:v>
                </c:pt>
                <c:pt idx="6730">
                  <c:v>1827.7476169197816</c:v>
                </c:pt>
                <c:pt idx="6731">
                  <c:v>1828.0191612814117</c:v>
                </c:pt>
                <c:pt idx="6732">
                  <c:v>1828.2907056430417</c:v>
                </c:pt>
                <c:pt idx="6733">
                  <c:v>1828.5622500046716</c:v>
                </c:pt>
                <c:pt idx="6734">
                  <c:v>1828.8337943663016</c:v>
                </c:pt>
                <c:pt idx="6735">
                  <c:v>1829.1053387279317</c:v>
                </c:pt>
                <c:pt idx="6736">
                  <c:v>1829.3768830895617</c:v>
                </c:pt>
                <c:pt idx="6737">
                  <c:v>1829.6484274511915</c:v>
                </c:pt>
                <c:pt idx="6738">
                  <c:v>1829.9199718128216</c:v>
                </c:pt>
                <c:pt idx="6739">
                  <c:v>1830.1915161744516</c:v>
                </c:pt>
                <c:pt idx="6740">
                  <c:v>1830.4630605360817</c:v>
                </c:pt>
                <c:pt idx="6741">
                  <c:v>1830.7346048977117</c:v>
                </c:pt>
                <c:pt idx="6742">
                  <c:v>1831.0061492593416</c:v>
                </c:pt>
                <c:pt idx="6743">
                  <c:v>1831.2776936209716</c:v>
                </c:pt>
                <c:pt idx="6744">
                  <c:v>1831.5492379826017</c:v>
                </c:pt>
                <c:pt idx="6745">
                  <c:v>1831.8207823442317</c:v>
                </c:pt>
                <c:pt idx="6746">
                  <c:v>1832.0923267058618</c:v>
                </c:pt>
                <c:pt idx="6747">
                  <c:v>1832.3638710674916</c:v>
                </c:pt>
                <c:pt idx="6748">
                  <c:v>1832.6354154291216</c:v>
                </c:pt>
                <c:pt idx="6749">
                  <c:v>1832.9069597907517</c:v>
                </c:pt>
                <c:pt idx="6750">
                  <c:v>1833.1785041523817</c:v>
                </c:pt>
                <c:pt idx="6751">
                  <c:v>1833.4500485140115</c:v>
                </c:pt>
                <c:pt idx="6752">
                  <c:v>1833.7215928756416</c:v>
                </c:pt>
                <c:pt idx="6753">
                  <c:v>1833.9931372372716</c:v>
                </c:pt>
                <c:pt idx="6754">
                  <c:v>1834.2646815989017</c:v>
                </c:pt>
                <c:pt idx="6755">
                  <c:v>1834.5362259605317</c:v>
                </c:pt>
                <c:pt idx="6756">
                  <c:v>1834.8077703221616</c:v>
                </c:pt>
                <c:pt idx="6757">
                  <c:v>1835.0793146837916</c:v>
                </c:pt>
                <c:pt idx="6758">
                  <c:v>1835.3508590454217</c:v>
                </c:pt>
                <c:pt idx="6759">
                  <c:v>1835.6224034070517</c:v>
                </c:pt>
                <c:pt idx="6760">
                  <c:v>1835.8939477686815</c:v>
                </c:pt>
                <c:pt idx="6761">
                  <c:v>1836.1654921303116</c:v>
                </c:pt>
                <c:pt idx="6762">
                  <c:v>1836.4370364919416</c:v>
                </c:pt>
                <c:pt idx="6763">
                  <c:v>1836.7085808535717</c:v>
                </c:pt>
                <c:pt idx="6764">
                  <c:v>1836.9801252152017</c:v>
                </c:pt>
                <c:pt idx="6765">
                  <c:v>1837.2516695768315</c:v>
                </c:pt>
                <c:pt idx="6766">
                  <c:v>1837.5232139384616</c:v>
                </c:pt>
                <c:pt idx="6767">
                  <c:v>1837.7947583000916</c:v>
                </c:pt>
                <c:pt idx="6768">
                  <c:v>1838.0663026617217</c:v>
                </c:pt>
                <c:pt idx="6769">
                  <c:v>1838.3378470233517</c:v>
                </c:pt>
                <c:pt idx="6770">
                  <c:v>1838.6093913849816</c:v>
                </c:pt>
                <c:pt idx="6771">
                  <c:v>1838.8809357466116</c:v>
                </c:pt>
                <c:pt idx="6772">
                  <c:v>1839.1524801082417</c:v>
                </c:pt>
                <c:pt idx="6773">
                  <c:v>1839.4240244698717</c:v>
                </c:pt>
                <c:pt idx="6774">
                  <c:v>1839.6955688315015</c:v>
                </c:pt>
                <c:pt idx="6775">
                  <c:v>1839.9671131931316</c:v>
                </c:pt>
                <c:pt idx="6776">
                  <c:v>1840.2386575547616</c:v>
                </c:pt>
                <c:pt idx="6777">
                  <c:v>1840.5102019163917</c:v>
                </c:pt>
                <c:pt idx="6778">
                  <c:v>1840.7817462780217</c:v>
                </c:pt>
                <c:pt idx="6779">
                  <c:v>1841.0532906396516</c:v>
                </c:pt>
                <c:pt idx="6780">
                  <c:v>1841.3248350012816</c:v>
                </c:pt>
                <c:pt idx="6781">
                  <c:v>1841.5963793629116</c:v>
                </c:pt>
                <c:pt idx="6782">
                  <c:v>1841.8679237245417</c:v>
                </c:pt>
                <c:pt idx="6783">
                  <c:v>1842.1394680861717</c:v>
                </c:pt>
                <c:pt idx="6784">
                  <c:v>1842.4110124478016</c:v>
                </c:pt>
                <c:pt idx="6785">
                  <c:v>1842.6825568094316</c:v>
                </c:pt>
                <c:pt idx="6786">
                  <c:v>1842.9541011710617</c:v>
                </c:pt>
                <c:pt idx="6787">
                  <c:v>1843.2256455326917</c:v>
                </c:pt>
                <c:pt idx="6788">
                  <c:v>1843.4971898943215</c:v>
                </c:pt>
                <c:pt idx="6789">
                  <c:v>1843.7687342559516</c:v>
                </c:pt>
                <c:pt idx="6790">
                  <c:v>1844.0402786175816</c:v>
                </c:pt>
                <c:pt idx="6791">
                  <c:v>1844.3118229792117</c:v>
                </c:pt>
                <c:pt idx="6792">
                  <c:v>1844.5833673408417</c:v>
                </c:pt>
                <c:pt idx="6793">
                  <c:v>1844.8549117024716</c:v>
                </c:pt>
                <c:pt idx="6794">
                  <c:v>1845.1264560641016</c:v>
                </c:pt>
                <c:pt idx="6795">
                  <c:v>1845.3980004257317</c:v>
                </c:pt>
                <c:pt idx="6796">
                  <c:v>1845.6695447873617</c:v>
                </c:pt>
                <c:pt idx="6797">
                  <c:v>1845.9410891489918</c:v>
                </c:pt>
                <c:pt idx="6798">
                  <c:v>1846.2126335106216</c:v>
                </c:pt>
                <c:pt idx="6799">
                  <c:v>1846.4841778722516</c:v>
                </c:pt>
                <c:pt idx="6800">
                  <c:v>1846.7557222338817</c:v>
                </c:pt>
                <c:pt idx="6801">
                  <c:v>1847.0272665955117</c:v>
                </c:pt>
                <c:pt idx="6802">
                  <c:v>1847.2988109571415</c:v>
                </c:pt>
                <c:pt idx="6803">
                  <c:v>1847.5703553187716</c:v>
                </c:pt>
                <c:pt idx="6804">
                  <c:v>1847.8418996804016</c:v>
                </c:pt>
                <c:pt idx="6805">
                  <c:v>1848.1134440420317</c:v>
                </c:pt>
                <c:pt idx="6806">
                  <c:v>1848.3849884036617</c:v>
                </c:pt>
                <c:pt idx="6807">
                  <c:v>1848.6565327652916</c:v>
                </c:pt>
                <c:pt idx="6808">
                  <c:v>1848.9280771269216</c:v>
                </c:pt>
                <c:pt idx="6809">
                  <c:v>1849.1996214885517</c:v>
                </c:pt>
                <c:pt idx="6810">
                  <c:v>1849.4711658501817</c:v>
                </c:pt>
                <c:pt idx="6811">
                  <c:v>1849.7427102118115</c:v>
                </c:pt>
                <c:pt idx="6812">
                  <c:v>1850.0142545734416</c:v>
                </c:pt>
                <c:pt idx="6813">
                  <c:v>1850.2857989350716</c:v>
                </c:pt>
                <c:pt idx="6814">
                  <c:v>1850.5573432967017</c:v>
                </c:pt>
                <c:pt idx="6815">
                  <c:v>1850.8288876583317</c:v>
                </c:pt>
                <c:pt idx="6816">
                  <c:v>1851.1004320199615</c:v>
                </c:pt>
                <c:pt idx="6817">
                  <c:v>1851.3719763815916</c:v>
                </c:pt>
                <c:pt idx="6818">
                  <c:v>1851.6435207432216</c:v>
                </c:pt>
                <c:pt idx="6819">
                  <c:v>1851.9150651048517</c:v>
                </c:pt>
                <c:pt idx="6820">
                  <c:v>1852.1866094664817</c:v>
                </c:pt>
                <c:pt idx="6821">
                  <c:v>1852.4581538281116</c:v>
                </c:pt>
                <c:pt idx="6822">
                  <c:v>1852.7296981897416</c:v>
                </c:pt>
                <c:pt idx="6823">
                  <c:v>1853.0012425513717</c:v>
                </c:pt>
                <c:pt idx="6824">
                  <c:v>1853.2727869130017</c:v>
                </c:pt>
                <c:pt idx="6825">
                  <c:v>1853.5443312746315</c:v>
                </c:pt>
                <c:pt idx="6826">
                  <c:v>1853.8158756362616</c:v>
                </c:pt>
                <c:pt idx="6827">
                  <c:v>1854.0874199978916</c:v>
                </c:pt>
                <c:pt idx="6828">
                  <c:v>1854.3589643595217</c:v>
                </c:pt>
                <c:pt idx="6829">
                  <c:v>1854.6305087211517</c:v>
                </c:pt>
                <c:pt idx="6830">
                  <c:v>1854.9020530827815</c:v>
                </c:pt>
                <c:pt idx="6831">
                  <c:v>1855.1735974444116</c:v>
                </c:pt>
                <c:pt idx="6832">
                  <c:v>1855.4451418060416</c:v>
                </c:pt>
                <c:pt idx="6833">
                  <c:v>1855.7166861676717</c:v>
                </c:pt>
                <c:pt idx="6834">
                  <c:v>1855.9882305293017</c:v>
                </c:pt>
                <c:pt idx="6835">
                  <c:v>1856.2597748909316</c:v>
                </c:pt>
                <c:pt idx="6836">
                  <c:v>1856.5313192525616</c:v>
                </c:pt>
                <c:pt idx="6837">
                  <c:v>1856.8028636141917</c:v>
                </c:pt>
                <c:pt idx="6838">
                  <c:v>1857.0744079758217</c:v>
                </c:pt>
                <c:pt idx="6839">
                  <c:v>1857.3459523374515</c:v>
                </c:pt>
                <c:pt idx="6840">
                  <c:v>1857.6174966990816</c:v>
                </c:pt>
                <c:pt idx="6841">
                  <c:v>1857.8890410607116</c:v>
                </c:pt>
                <c:pt idx="6842">
                  <c:v>1858.1605854223417</c:v>
                </c:pt>
                <c:pt idx="6843">
                  <c:v>1858.4321297839717</c:v>
                </c:pt>
                <c:pt idx="6844">
                  <c:v>1858.7036741456016</c:v>
                </c:pt>
                <c:pt idx="6845">
                  <c:v>1858.9752185072316</c:v>
                </c:pt>
                <c:pt idx="6846">
                  <c:v>1859.2467628688617</c:v>
                </c:pt>
                <c:pt idx="6847">
                  <c:v>1859.5183072304917</c:v>
                </c:pt>
                <c:pt idx="6848">
                  <c:v>1859.7898515921217</c:v>
                </c:pt>
                <c:pt idx="6849">
                  <c:v>1860.0613959537516</c:v>
                </c:pt>
                <c:pt idx="6850">
                  <c:v>1860.3329403153816</c:v>
                </c:pt>
                <c:pt idx="6851">
                  <c:v>1860.6044846770117</c:v>
                </c:pt>
                <c:pt idx="6852">
                  <c:v>1860.8760290386417</c:v>
                </c:pt>
                <c:pt idx="6853">
                  <c:v>1861.1475734002715</c:v>
                </c:pt>
                <c:pt idx="6854">
                  <c:v>1861.4191177619016</c:v>
                </c:pt>
                <c:pt idx="6855">
                  <c:v>1861.6906621235316</c:v>
                </c:pt>
                <c:pt idx="6856">
                  <c:v>1861.9622064851617</c:v>
                </c:pt>
                <c:pt idx="6857">
                  <c:v>1862.2337508467917</c:v>
                </c:pt>
                <c:pt idx="6858">
                  <c:v>1862.5052952084216</c:v>
                </c:pt>
                <c:pt idx="6859">
                  <c:v>1862.7768395700516</c:v>
                </c:pt>
                <c:pt idx="6860">
                  <c:v>1863.0483839316817</c:v>
                </c:pt>
                <c:pt idx="6861">
                  <c:v>1863.3199282933117</c:v>
                </c:pt>
                <c:pt idx="6862">
                  <c:v>1863.5914726549418</c:v>
                </c:pt>
                <c:pt idx="6863">
                  <c:v>1863.8630170165716</c:v>
                </c:pt>
                <c:pt idx="6864">
                  <c:v>1864.1345613782016</c:v>
                </c:pt>
                <c:pt idx="6865">
                  <c:v>1864.4061057398317</c:v>
                </c:pt>
                <c:pt idx="6866">
                  <c:v>1864.6776501014617</c:v>
                </c:pt>
                <c:pt idx="6867">
                  <c:v>1864.9491944630915</c:v>
                </c:pt>
                <c:pt idx="6868">
                  <c:v>1865.2207388247216</c:v>
                </c:pt>
                <c:pt idx="6869">
                  <c:v>1865.4922831863516</c:v>
                </c:pt>
                <c:pt idx="6870">
                  <c:v>1865.7638275479817</c:v>
                </c:pt>
                <c:pt idx="6871">
                  <c:v>1866.0353719096117</c:v>
                </c:pt>
                <c:pt idx="6872">
                  <c:v>1866.3069162712416</c:v>
                </c:pt>
                <c:pt idx="6873">
                  <c:v>1866.5784606328716</c:v>
                </c:pt>
                <c:pt idx="6874">
                  <c:v>1866.8500049945017</c:v>
                </c:pt>
                <c:pt idx="6875">
                  <c:v>1867.1215493561317</c:v>
                </c:pt>
                <c:pt idx="6876">
                  <c:v>1867.3930937177615</c:v>
                </c:pt>
                <c:pt idx="6877">
                  <c:v>1867.6646380793916</c:v>
                </c:pt>
                <c:pt idx="6878">
                  <c:v>1867.9361824410216</c:v>
                </c:pt>
                <c:pt idx="6879">
                  <c:v>1868.2077268026517</c:v>
                </c:pt>
                <c:pt idx="6880">
                  <c:v>1868.4792711642817</c:v>
                </c:pt>
                <c:pt idx="6881">
                  <c:v>1868.7508155259115</c:v>
                </c:pt>
                <c:pt idx="6882">
                  <c:v>1869.0223598875416</c:v>
                </c:pt>
                <c:pt idx="6883">
                  <c:v>1869.2939042491716</c:v>
                </c:pt>
                <c:pt idx="6884">
                  <c:v>1869.5654486108017</c:v>
                </c:pt>
                <c:pt idx="6885">
                  <c:v>1869.8369929724317</c:v>
                </c:pt>
                <c:pt idx="6886">
                  <c:v>1870.1085373340616</c:v>
                </c:pt>
                <c:pt idx="6887">
                  <c:v>1870.3800816956916</c:v>
                </c:pt>
                <c:pt idx="6888">
                  <c:v>1870.6516260573217</c:v>
                </c:pt>
                <c:pt idx="6889">
                  <c:v>1870.9231704189517</c:v>
                </c:pt>
                <c:pt idx="6890">
                  <c:v>1871.1947147805815</c:v>
                </c:pt>
                <c:pt idx="6891">
                  <c:v>1871.4662591422116</c:v>
                </c:pt>
                <c:pt idx="6892">
                  <c:v>1871.7378035038416</c:v>
                </c:pt>
                <c:pt idx="6893">
                  <c:v>1872.0093478654717</c:v>
                </c:pt>
                <c:pt idx="6894">
                  <c:v>1872.2808922271017</c:v>
                </c:pt>
                <c:pt idx="6895">
                  <c:v>1872.5524365887316</c:v>
                </c:pt>
                <c:pt idx="6896">
                  <c:v>1872.8239809503616</c:v>
                </c:pt>
                <c:pt idx="6897">
                  <c:v>1873.0955253119917</c:v>
                </c:pt>
                <c:pt idx="6898">
                  <c:v>1873.3670696736217</c:v>
                </c:pt>
                <c:pt idx="6899">
                  <c:v>1873.6386140352517</c:v>
                </c:pt>
                <c:pt idx="6900">
                  <c:v>1873.9101583968816</c:v>
                </c:pt>
                <c:pt idx="6901">
                  <c:v>1874.1817027585116</c:v>
                </c:pt>
                <c:pt idx="6902">
                  <c:v>1874.4532471201417</c:v>
                </c:pt>
                <c:pt idx="6903">
                  <c:v>1874.7247914817717</c:v>
                </c:pt>
                <c:pt idx="6904">
                  <c:v>1874.9963358434015</c:v>
                </c:pt>
                <c:pt idx="6905">
                  <c:v>1875.2678802050316</c:v>
                </c:pt>
                <c:pt idx="6906">
                  <c:v>1875.5394245666616</c:v>
                </c:pt>
                <c:pt idx="6907">
                  <c:v>1875.8109689282917</c:v>
                </c:pt>
                <c:pt idx="6908">
                  <c:v>1876.0825132899217</c:v>
                </c:pt>
                <c:pt idx="6909">
                  <c:v>1876.3540576515516</c:v>
                </c:pt>
                <c:pt idx="6910">
                  <c:v>1876.6256020131816</c:v>
                </c:pt>
                <c:pt idx="6911">
                  <c:v>1876.8971463748117</c:v>
                </c:pt>
                <c:pt idx="6912">
                  <c:v>1877.1686907364417</c:v>
                </c:pt>
                <c:pt idx="6913">
                  <c:v>1877.4402350980718</c:v>
                </c:pt>
                <c:pt idx="6914">
                  <c:v>1877.7117794597016</c:v>
                </c:pt>
                <c:pt idx="6915">
                  <c:v>1877.9833238213316</c:v>
                </c:pt>
                <c:pt idx="6916">
                  <c:v>1878.2548681829617</c:v>
                </c:pt>
                <c:pt idx="6917">
                  <c:v>1878.5264125445917</c:v>
                </c:pt>
                <c:pt idx="6918">
                  <c:v>1878.7979569062215</c:v>
                </c:pt>
                <c:pt idx="6919">
                  <c:v>1879.0695012678516</c:v>
                </c:pt>
                <c:pt idx="6920">
                  <c:v>1879.3410456294816</c:v>
                </c:pt>
                <c:pt idx="6921">
                  <c:v>1879.6125899911117</c:v>
                </c:pt>
                <c:pt idx="6922">
                  <c:v>1879.8841343527417</c:v>
                </c:pt>
                <c:pt idx="6923">
                  <c:v>1880.1556787143716</c:v>
                </c:pt>
                <c:pt idx="6924">
                  <c:v>1880.4272230760016</c:v>
                </c:pt>
                <c:pt idx="6925">
                  <c:v>1880.6987674376317</c:v>
                </c:pt>
                <c:pt idx="6926">
                  <c:v>1880.9703117992617</c:v>
                </c:pt>
                <c:pt idx="6927">
                  <c:v>1881.2418561608915</c:v>
                </c:pt>
                <c:pt idx="6928">
                  <c:v>1881.5134005225216</c:v>
                </c:pt>
                <c:pt idx="6929">
                  <c:v>1881.7849448841516</c:v>
                </c:pt>
                <c:pt idx="6930">
                  <c:v>1882.0564892457817</c:v>
                </c:pt>
                <c:pt idx="6931">
                  <c:v>1882.3280336074117</c:v>
                </c:pt>
                <c:pt idx="6932">
                  <c:v>1882.5995779690415</c:v>
                </c:pt>
                <c:pt idx="6933">
                  <c:v>1882.8711223306716</c:v>
                </c:pt>
                <c:pt idx="6934">
                  <c:v>1883.1426666923016</c:v>
                </c:pt>
                <c:pt idx="6935">
                  <c:v>1883.4142110539317</c:v>
                </c:pt>
                <c:pt idx="6936">
                  <c:v>1883.6857554155617</c:v>
                </c:pt>
                <c:pt idx="6937">
                  <c:v>1883.9572997771916</c:v>
                </c:pt>
                <c:pt idx="6938">
                  <c:v>1884.2288441388216</c:v>
                </c:pt>
                <c:pt idx="6939">
                  <c:v>1884.5003885004517</c:v>
                </c:pt>
                <c:pt idx="6940">
                  <c:v>1884.7719328620817</c:v>
                </c:pt>
                <c:pt idx="6941">
                  <c:v>1885.0434772237115</c:v>
                </c:pt>
                <c:pt idx="6942">
                  <c:v>1885.3150215853416</c:v>
                </c:pt>
                <c:pt idx="6943">
                  <c:v>1885.5865659469716</c:v>
                </c:pt>
                <c:pt idx="6944">
                  <c:v>1885.8581103086017</c:v>
                </c:pt>
                <c:pt idx="6945">
                  <c:v>1886.1296546702317</c:v>
                </c:pt>
                <c:pt idx="6946">
                  <c:v>1886.4011990318616</c:v>
                </c:pt>
                <c:pt idx="6947">
                  <c:v>1886.6727433934916</c:v>
                </c:pt>
                <c:pt idx="6948">
                  <c:v>1886.9442877551216</c:v>
                </c:pt>
                <c:pt idx="6949">
                  <c:v>1887.2158321167517</c:v>
                </c:pt>
                <c:pt idx="6950">
                  <c:v>1887.4873764783817</c:v>
                </c:pt>
                <c:pt idx="6951">
                  <c:v>1887.7589208400116</c:v>
                </c:pt>
                <c:pt idx="6952">
                  <c:v>1888.0304652016416</c:v>
                </c:pt>
                <c:pt idx="6953">
                  <c:v>1888.3020095632717</c:v>
                </c:pt>
                <c:pt idx="6954">
                  <c:v>1888.5735539249017</c:v>
                </c:pt>
                <c:pt idx="6955">
                  <c:v>1888.8450982865315</c:v>
                </c:pt>
                <c:pt idx="6956">
                  <c:v>1889.1166426481616</c:v>
                </c:pt>
                <c:pt idx="6957">
                  <c:v>1889.3881870097916</c:v>
                </c:pt>
                <c:pt idx="6958">
                  <c:v>1889.6597313714217</c:v>
                </c:pt>
                <c:pt idx="6959">
                  <c:v>1889.9312757330517</c:v>
                </c:pt>
                <c:pt idx="6960">
                  <c:v>1890.2028200946816</c:v>
                </c:pt>
                <c:pt idx="6961">
                  <c:v>1890.4743644563116</c:v>
                </c:pt>
                <c:pt idx="6962">
                  <c:v>1890.7459088179417</c:v>
                </c:pt>
                <c:pt idx="6963">
                  <c:v>1891.0174531795717</c:v>
                </c:pt>
                <c:pt idx="6964">
                  <c:v>1891.2889975412018</c:v>
                </c:pt>
                <c:pt idx="6965">
                  <c:v>1891.5605419028316</c:v>
                </c:pt>
                <c:pt idx="6966">
                  <c:v>1891.8320862644616</c:v>
                </c:pt>
                <c:pt idx="6967">
                  <c:v>1892.1036306260917</c:v>
                </c:pt>
                <c:pt idx="6968">
                  <c:v>1892.3751749877217</c:v>
                </c:pt>
                <c:pt idx="6969">
                  <c:v>1892.6467193493515</c:v>
                </c:pt>
                <c:pt idx="6970">
                  <c:v>1892.9182637109816</c:v>
                </c:pt>
                <c:pt idx="6971">
                  <c:v>1893.1898080726116</c:v>
                </c:pt>
                <c:pt idx="6972">
                  <c:v>1893.4613524342417</c:v>
                </c:pt>
                <c:pt idx="6973">
                  <c:v>1893.7328967958717</c:v>
                </c:pt>
                <c:pt idx="6974">
                  <c:v>1894.0044411575016</c:v>
                </c:pt>
                <c:pt idx="6975">
                  <c:v>1894.2759855191316</c:v>
                </c:pt>
                <c:pt idx="6976">
                  <c:v>1894.5475298807617</c:v>
                </c:pt>
                <c:pt idx="6977">
                  <c:v>1894.8190742423917</c:v>
                </c:pt>
                <c:pt idx="6978">
                  <c:v>1895.0906186040215</c:v>
                </c:pt>
                <c:pt idx="6979">
                  <c:v>1895.3621629656516</c:v>
                </c:pt>
                <c:pt idx="6980">
                  <c:v>1895.6337073272816</c:v>
                </c:pt>
                <c:pt idx="6981">
                  <c:v>1895.9052516889117</c:v>
                </c:pt>
                <c:pt idx="6982">
                  <c:v>1896.1767960505417</c:v>
                </c:pt>
                <c:pt idx="6983">
                  <c:v>1896.4483404121715</c:v>
                </c:pt>
                <c:pt idx="6984">
                  <c:v>1896.7198847738016</c:v>
                </c:pt>
                <c:pt idx="6985">
                  <c:v>1896.9914291354316</c:v>
                </c:pt>
                <c:pt idx="6986">
                  <c:v>1897.2629734970617</c:v>
                </c:pt>
                <c:pt idx="6987">
                  <c:v>1897.5345178586917</c:v>
                </c:pt>
                <c:pt idx="6988">
                  <c:v>1897.8060622203216</c:v>
                </c:pt>
                <c:pt idx="6989">
                  <c:v>1898.0776065819516</c:v>
                </c:pt>
                <c:pt idx="6990">
                  <c:v>1898.3491509435817</c:v>
                </c:pt>
                <c:pt idx="6991">
                  <c:v>1898.6206953052117</c:v>
                </c:pt>
                <c:pt idx="6992">
                  <c:v>1898.8922396668415</c:v>
                </c:pt>
                <c:pt idx="6993">
                  <c:v>1899.1637840284716</c:v>
                </c:pt>
                <c:pt idx="6994">
                  <c:v>1899.4353283901016</c:v>
                </c:pt>
                <c:pt idx="6995">
                  <c:v>1899.7068727517317</c:v>
                </c:pt>
                <c:pt idx="6996">
                  <c:v>1899.9784171133617</c:v>
                </c:pt>
                <c:pt idx="6997">
                  <c:v>1900.2499614749916</c:v>
                </c:pt>
                <c:pt idx="6998">
                  <c:v>1900.5215058366216</c:v>
                </c:pt>
                <c:pt idx="6999">
                  <c:v>1900.7930501982516</c:v>
                </c:pt>
                <c:pt idx="7000">
                  <c:v>1901.0645945598817</c:v>
                </c:pt>
                <c:pt idx="7001">
                  <c:v>1901.3361389215117</c:v>
                </c:pt>
                <c:pt idx="7002">
                  <c:v>1901.6076832831416</c:v>
                </c:pt>
                <c:pt idx="7003">
                  <c:v>1901.8792276447716</c:v>
                </c:pt>
                <c:pt idx="7004">
                  <c:v>1902.1507720064017</c:v>
                </c:pt>
                <c:pt idx="7005">
                  <c:v>1902.4223163680317</c:v>
                </c:pt>
                <c:pt idx="7006">
                  <c:v>1902.6938607296615</c:v>
                </c:pt>
                <c:pt idx="7007">
                  <c:v>1902.9654050912916</c:v>
                </c:pt>
                <c:pt idx="7008">
                  <c:v>1903.2369494529216</c:v>
                </c:pt>
                <c:pt idx="7009">
                  <c:v>1903.5084938145517</c:v>
                </c:pt>
                <c:pt idx="7010">
                  <c:v>1903.7800381761817</c:v>
                </c:pt>
                <c:pt idx="7011">
                  <c:v>1904.0515825378116</c:v>
                </c:pt>
                <c:pt idx="7012">
                  <c:v>1904.3231268994416</c:v>
                </c:pt>
                <c:pt idx="7013">
                  <c:v>1904.5946712610717</c:v>
                </c:pt>
                <c:pt idx="7014">
                  <c:v>1904.8662156227017</c:v>
                </c:pt>
                <c:pt idx="7015">
                  <c:v>1905.1377599843318</c:v>
                </c:pt>
                <c:pt idx="7016">
                  <c:v>1905.4093043459616</c:v>
                </c:pt>
                <c:pt idx="7017">
                  <c:v>1905.6808487075916</c:v>
                </c:pt>
                <c:pt idx="7018">
                  <c:v>1905.9523930692217</c:v>
                </c:pt>
                <c:pt idx="7019">
                  <c:v>1906.2239374308517</c:v>
                </c:pt>
                <c:pt idx="7020">
                  <c:v>1906.4954817924815</c:v>
                </c:pt>
                <c:pt idx="7021">
                  <c:v>1906.7670261541116</c:v>
                </c:pt>
                <c:pt idx="7022">
                  <c:v>1907.0385705157416</c:v>
                </c:pt>
                <c:pt idx="7023">
                  <c:v>1907.3101148773717</c:v>
                </c:pt>
                <c:pt idx="7024">
                  <c:v>1907.5816592390017</c:v>
                </c:pt>
                <c:pt idx="7025">
                  <c:v>1907.8532036006316</c:v>
                </c:pt>
                <c:pt idx="7026">
                  <c:v>1908.1247479622616</c:v>
                </c:pt>
                <c:pt idx="7027">
                  <c:v>1908.3962923238917</c:v>
                </c:pt>
                <c:pt idx="7028">
                  <c:v>1908.6678366855217</c:v>
                </c:pt>
                <c:pt idx="7029">
                  <c:v>1908.9393810471515</c:v>
                </c:pt>
                <c:pt idx="7030">
                  <c:v>1909.2109254087816</c:v>
                </c:pt>
                <c:pt idx="7031">
                  <c:v>1909.4824697704116</c:v>
                </c:pt>
                <c:pt idx="7032">
                  <c:v>1909.7540141320417</c:v>
                </c:pt>
                <c:pt idx="7033">
                  <c:v>1910.0255584936717</c:v>
                </c:pt>
                <c:pt idx="7034">
                  <c:v>1910.2971028553015</c:v>
                </c:pt>
                <c:pt idx="7035">
                  <c:v>1910.5686472169316</c:v>
                </c:pt>
                <c:pt idx="7036">
                  <c:v>1910.8401915785616</c:v>
                </c:pt>
                <c:pt idx="7037">
                  <c:v>1911.1117359401917</c:v>
                </c:pt>
                <c:pt idx="7038">
                  <c:v>1911.3832803018217</c:v>
                </c:pt>
                <c:pt idx="7039">
                  <c:v>1911.6548246634516</c:v>
                </c:pt>
                <c:pt idx="7040">
                  <c:v>1911.9263690250816</c:v>
                </c:pt>
                <c:pt idx="7041">
                  <c:v>1912.1979133867117</c:v>
                </c:pt>
                <c:pt idx="7042">
                  <c:v>1912.4694577483417</c:v>
                </c:pt>
                <c:pt idx="7043">
                  <c:v>1912.7410021099715</c:v>
                </c:pt>
                <c:pt idx="7044">
                  <c:v>1913.0125464716016</c:v>
                </c:pt>
                <c:pt idx="7045">
                  <c:v>1913.2840908332316</c:v>
                </c:pt>
                <c:pt idx="7046">
                  <c:v>1913.5556351948617</c:v>
                </c:pt>
                <c:pt idx="7047">
                  <c:v>1913.8271795564917</c:v>
                </c:pt>
                <c:pt idx="7048">
                  <c:v>1914.0987239181216</c:v>
                </c:pt>
                <c:pt idx="7049">
                  <c:v>1914.3702682797516</c:v>
                </c:pt>
                <c:pt idx="7050">
                  <c:v>1914.6418126413816</c:v>
                </c:pt>
                <c:pt idx="7051">
                  <c:v>1914.9133570030117</c:v>
                </c:pt>
                <c:pt idx="7052">
                  <c:v>1915.1849013646417</c:v>
                </c:pt>
                <c:pt idx="7053">
                  <c:v>1915.4564457262716</c:v>
                </c:pt>
                <c:pt idx="7054">
                  <c:v>1915.7279900879016</c:v>
                </c:pt>
                <c:pt idx="7055">
                  <c:v>1915.9995344495317</c:v>
                </c:pt>
                <c:pt idx="7056">
                  <c:v>1916.2710788111617</c:v>
                </c:pt>
                <c:pt idx="7057">
                  <c:v>1916.5426231727915</c:v>
                </c:pt>
                <c:pt idx="7058">
                  <c:v>1916.8141675344216</c:v>
                </c:pt>
                <c:pt idx="7059">
                  <c:v>1917.0857118960516</c:v>
                </c:pt>
                <c:pt idx="7060">
                  <c:v>1917.3572562576817</c:v>
                </c:pt>
                <c:pt idx="7061">
                  <c:v>1917.6288006193117</c:v>
                </c:pt>
                <c:pt idx="7062">
                  <c:v>1917.9003449809416</c:v>
                </c:pt>
                <c:pt idx="7063">
                  <c:v>1918.1718893425716</c:v>
                </c:pt>
                <c:pt idx="7064">
                  <c:v>1918.4434337042017</c:v>
                </c:pt>
                <c:pt idx="7065">
                  <c:v>1918.7149780658317</c:v>
                </c:pt>
                <c:pt idx="7066">
                  <c:v>1918.9865224274618</c:v>
                </c:pt>
                <c:pt idx="7067">
                  <c:v>1919.2580667890916</c:v>
                </c:pt>
                <c:pt idx="7068">
                  <c:v>1919.5296111507216</c:v>
                </c:pt>
                <c:pt idx="7069">
                  <c:v>1919.8011555123517</c:v>
                </c:pt>
                <c:pt idx="7070">
                  <c:v>1920.0726998739817</c:v>
                </c:pt>
                <c:pt idx="7071">
                  <c:v>1920.3442442356115</c:v>
                </c:pt>
                <c:pt idx="7072">
                  <c:v>1920.6157885972416</c:v>
                </c:pt>
                <c:pt idx="7073">
                  <c:v>1920.8873329588716</c:v>
                </c:pt>
                <c:pt idx="7074">
                  <c:v>1921.1588773205017</c:v>
                </c:pt>
                <c:pt idx="7075">
                  <c:v>1921.4304216821317</c:v>
                </c:pt>
                <c:pt idx="7076">
                  <c:v>1921.7019660437616</c:v>
                </c:pt>
                <c:pt idx="7077">
                  <c:v>1921.9735104053916</c:v>
                </c:pt>
                <c:pt idx="7078">
                  <c:v>1922.2450547670217</c:v>
                </c:pt>
                <c:pt idx="7079">
                  <c:v>1922.5165991286517</c:v>
                </c:pt>
                <c:pt idx="7080">
                  <c:v>1922.7881434902818</c:v>
                </c:pt>
                <c:pt idx="7081">
                  <c:v>1923.0596878519116</c:v>
                </c:pt>
                <c:pt idx="7082">
                  <c:v>1923.3312322135416</c:v>
                </c:pt>
                <c:pt idx="7083">
                  <c:v>1923.6027765751717</c:v>
                </c:pt>
                <c:pt idx="7084">
                  <c:v>1923.8743209368017</c:v>
                </c:pt>
                <c:pt idx="7085">
                  <c:v>1924.1458652984315</c:v>
                </c:pt>
                <c:pt idx="7086">
                  <c:v>1924.4174096600616</c:v>
                </c:pt>
                <c:pt idx="7087">
                  <c:v>1924.6889540216916</c:v>
                </c:pt>
                <c:pt idx="7088">
                  <c:v>1924.9604983833217</c:v>
                </c:pt>
                <c:pt idx="7089">
                  <c:v>1925.2320427449517</c:v>
                </c:pt>
                <c:pt idx="7090">
                  <c:v>1925.5035871065816</c:v>
                </c:pt>
                <c:pt idx="7091">
                  <c:v>1925.7751314682116</c:v>
                </c:pt>
                <c:pt idx="7092">
                  <c:v>1926.0466758298417</c:v>
                </c:pt>
                <c:pt idx="7093">
                  <c:v>1926.3182201914717</c:v>
                </c:pt>
                <c:pt idx="7094">
                  <c:v>1926.5897645531015</c:v>
                </c:pt>
                <c:pt idx="7095">
                  <c:v>1926.8613089147316</c:v>
                </c:pt>
                <c:pt idx="7096">
                  <c:v>1927.1328532763616</c:v>
                </c:pt>
                <c:pt idx="7097">
                  <c:v>1927.4043976379917</c:v>
                </c:pt>
                <c:pt idx="7098">
                  <c:v>1927.6759419996217</c:v>
                </c:pt>
                <c:pt idx="7099">
                  <c:v>1927.9474863612515</c:v>
                </c:pt>
                <c:pt idx="7100">
                  <c:v>1928.2190307228816</c:v>
                </c:pt>
                <c:pt idx="7101">
                  <c:v>1928.4905750845116</c:v>
                </c:pt>
                <c:pt idx="7102">
                  <c:v>1928.7621194461417</c:v>
                </c:pt>
                <c:pt idx="7103">
                  <c:v>1929.0336638077717</c:v>
                </c:pt>
                <c:pt idx="7104">
                  <c:v>1929.3052081694016</c:v>
                </c:pt>
                <c:pt idx="7105">
                  <c:v>1929.5767525310316</c:v>
                </c:pt>
                <c:pt idx="7106">
                  <c:v>1929.8482968926617</c:v>
                </c:pt>
                <c:pt idx="7107">
                  <c:v>1930.1198412542917</c:v>
                </c:pt>
                <c:pt idx="7108">
                  <c:v>1930.3913856159215</c:v>
                </c:pt>
                <c:pt idx="7109">
                  <c:v>1930.6629299775516</c:v>
                </c:pt>
                <c:pt idx="7110">
                  <c:v>1930.9344743391816</c:v>
                </c:pt>
                <c:pt idx="7111">
                  <c:v>1931.2060187008117</c:v>
                </c:pt>
                <c:pt idx="7112">
                  <c:v>1931.4775630624417</c:v>
                </c:pt>
                <c:pt idx="7113">
                  <c:v>1931.7491074240716</c:v>
                </c:pt>
                <c:pt idx="7114">
                  <c:v>1932.0206517857016</c:v>
                </c:pt>
                <c:pt idx="7115">
                  <c:v>1932.2921961473317</c:v>
                </c:pt>
                <c:pt idx="7116">
                  <c:v>1932.5637405089617</c:v>
                </c:pt>
                <c:pt idx="7117">
                  <c:v>1932.8352848705917</c:v>
                </c:pt>
                <c:pt idx="7118">
                  <c:v>1933.1068292322216</c:v>
                </c:pt>
                <c:pt idx="7119">
                  <c:v>1933.3783735938516</c:v>
                </c:pt>
                <c:pt idx="7120">
                  <c:v>1933.6499179554817</c:v>
                </c:pt>
                <c:pt idx="7121">
                  <c:v>1933.9214623171117</c:v>
                </c:pt>
                <c:pt idx="7122">
                  <c:v>1934.1930066787415</c:v>
                </c:pt>
                <c:pt idx="7123">
                  <c:v>1934.4645510403716</c:v>
                </c:pt>
                <c:pt idx="7124">
                  <c:v>1934.7360954020016</c:v>
                </c:pt>
                <c:pt idx="7125">
                  <c:v>1935.0076397636317</c:v>
                </c:pt>
                <c:pt idx="7126">
                  <c:v>1935.2791841252617</c:v>
                </c:pt>
                <c:pt idx="7127">
                  <c:v>1935.5507284868916</c:v>
                </c:pt>
                <c:pt idx="7128">
                  <c:v>1935.8222728485216</c:v>
                </c:pt>
                <c:pt idx="7129">
                  <c:v>1936.0938172101517</c:v>
                </c:pt>
                <c:pt idx="7130">
                  <c:v>1936.3653615717817</c:v>
                </c:pt>
                <c:pt idx="7131">
                  <c:v>1936.6369059334118</c:v>
                </c:pt>
                <c:pt idx="7132">
                  <c:v>1936.9084502950416</c:v>
                </c:pt>
                <c:pt idx="7133">
                  <c:v>1937.1799946566716</c:v>
                </c:pt>
                <c:pt idx="7134">
                  <c:v>1937.4515390183017</c:v>
                </c:pt>
                <c:pt idx="7135">
                  <c:v>1937.7230833799317</c:v>
                </c:pt>
                <c:pt idx="7136">
                  <c:v>1937.9946277415615</c:v>
                </c:pt>
                <c:pt idx="7137">
                  <c:v>1938.2661721031916</c:v>
                </c:pt>
                <c:pt idx="7138">
                  <c:v>1938.5377164648216</c:v>
                </c:pt>
                <c:pt idx="7139">
                  <c:v>1938.8092608264517</c:v>
                </c:pt>
                <c:pt idx="7140">
                  <c:v>1939.0808051880817</c:v>
                </c:pt>
                <c:pt idx="7141">
                  <c:v>1939.3523495497116</c:v>
                </c:pt>
                <c:pt idx="7142">
                  <c:v>1939.6238939113416</c:v>
                </c:pt>
                <c:pt idx="7143">
                  <c:v>1939.8954382729717</c:v>
                </c:pt>
                <c:pt idx="7144">
                  <c:v>1940.1669826346017</c:v>
                </c:pt>
                <c:pt idx="7145">
                  <c:v>1940.4385269962315</c:v>
                </c:pt>
                <c:pt idx="7146">
                  <c:v>1940.7100713578616</c:v>
                </c:pt>
                <c:pt idx="7147">
                  <c:v>1940.9816157194916</c:v>
                </c:pt>
                <c:pt idx="7148">
                  <c:v>1941.2531600811217</c:v>
                </c:pt>
                <c:pt idx="7149">
                  <c:v>1941.5247044427517</c:v>
                </c:pt>
                <c:pt idx="7150">
                  <c:v>1941.7962488043815</c:v>
                </c:pt>
                <c:pt idx="7151">
                  <c:v>1942.0677931660116</c:v>
                </c:pt>
                <c:pt idx="7152">
                  <c:v>1942.3393375276416</c:v>
                </c:pt>
                <c:pt idx="7153">
                  <c:v>1942.6108818892717</c:v>
                </c:pt>
                <c:pt idx="7154">
                  <c:v>1942.8824262509017</c:v>
                </c:pt>
                <c:pt idx="7155">
                  <c:v>1943.1539706125316</c:v>
                </c:pt>
                <c:pt idx="7156">
                  <c:v>1943.4255149741616</c:v>
                </c:pt>
                <c:pt idx="7157">
                  <c:v>1943.6970593357917</c:v>
                </c:pt>
                <c:pt idx="7158">
                  <c:v>1943.9686036974217</c:v>
                </c:pt>
                <c:pt idx="7159">
                  <c:v>1944.2401480590515</c:v>
                </c:pt>
                <c:pt idx="7160">
                  <c:v>1944.5116924206816</c:v>
                </c:pt>
                <c:pt idx="7161">
                  <c:v>1944.7832367823116</c:v>
                </c:pt>
                <c:pt idx="7162">
                  <c:v>1945.0547811439417</c:v>
                </c:pt>
                <c:pt idx="7163">
                  <c:v>1945.3263255055717</c:v>
                </c:pt>
                <c:pt idx="7164">
                  <c:v>1945.5978698672016</c:v>
                </c:pt>
                <c:pt idx="7165">
                  <c:v>1945.8694142288316</c:v>
                </c:pt>
                <c:pt idx="7166">
                  <c:v>1946.1409585904617</c:v>
                </c:pt>
                <c:pt idx="7167">
                  <c:v>1946.4125029520917</c:v>
                </c:pt>
                <c:pt idx="7168">
                  <c:v>1946.6840473137217</c:v>
                </c:pt>
                <c:pt idx="7169">
                  <c:v>1946.9555916753516</c:v>
                </c:pt>
                <c:pt idx="7170">
                  <c:v>1947.2271360369816</c:v>
                </c:pt>
                <c:pt idx="7171">
                  <c:v>1947.4986803986117</c:v>
                </c:pt>
                <c:pt idx="7172">
                  <c:v>1947.7702247602417</c:v>
                </c:pt>
                <c:pt idx="7173">
                  <c:v>1948.0417691218715</c:v>
                </c:pt>
                <c:pt idx="7174">
                  <c:v>1948.3133134835016</c:v>
                </c:pt>
                <c:pt idx="7175">
                  <c:v>1948.5848578451316</c:v>
                </c:pt>
                <c:pt idx="7176">
                  <c:v>1948.8564022067617</c:v>
                </c:pt>
                <c:pt idx="7177">
                  <c:v>1949.1279465683917</c:v>
                </c:pt>
                <c:pt idx="7178">
                  <c:v>1949.3994909300216</c:v>
                </c:pt>
                <c:pt idx="7179">
                  <c:v>1949.6710352916516</c:v>
                </c:pt>
                <c:pt idx="7180">
                  <c:v>1949.9425796532817</c:v>
                </c:pt>
                <c:pt idx="7181">
                  <c:v>1950.2141240149117</c:v>
                </c:pt>
                <c:pt idx="7182">
                  <c:v>1950.4856683765418</c:v>
                </c:pt>
                <c:pt idx="7183">
                  <c:v>1950.7572127381716</c:v>
                </c:pt>
                <c:pt idx="7184">
                  <c:v>1951.0287570998016</c:v>
                </c:pt>
                <c:pt idx="7185">
                  <c:v>1951.3003014614317</c:v>
                </c:pt>
                <c:pt idx="7186">
                  <c:v>1951.5718458230617</c:v>
                </c:pt>
                <c:pt idx="7187">
                  <c:v>1951.8433901846915</c:v>
                </c:pt>
                <c:pt idx="7188">
                  <c:v>1952.1149345463216</c:v>
                </c:pt>
                <c:pt idx="7189">
                  <c:v>1952.3864789079516</c:v>
                </c:pt>
                <c:pt idx="7190">
                  <c:v>1952.6580232695817</c:v>
                </c:pt>
                <c:pt idx="7191">
                  <c:v>1952.9295676312117</c:v>
                </c:pt>
                <c:pt idx="7192">
                  <c:v>1953.2011119928416</c:v>
                </c:pt>
                <c:pt idx="7193">
                  <c:v>1953.4726563544716</c:v>
                </c:pt>
                <c:pt idx="7194">
                  <c:v>1953.7442007161017</c:v>
                </c:pt>
                <c:pt idx="7195">
                  <c:v>1954.0157450777317</c:v>
                </c:pt>
                <c:pt idx="7196">
                  <c:v>1954.2872894393615</c:v>
                </c:pt>
                <c:pt idx="7197">
                  <c:v>1954.5588338009916</c:v>
                </c:pt>
                <c:pt idx="7198">
                  <c:v>1954.8303781626216</c:v>
                </c:pt>
                <c:pt idx="7199">
                  <c:v>1955.1019225242517</c:v>
                </c:pt>
                <c:pt idx="7200">
                  <c:v>1955.3734668858817</c:v>
                </c:pt>
                <c:pt idx="7201">
                  <c:v>1955.6450112475115</c:v>
                </c:pt>
                <c:pt idx="7202">
                  <c:v>1955.9165556091416</c:v>
                </c:pt>
                <c:pt idx="7203">
                  <c:v>1956.1880999707716</c:v>
                </c:pt>
                <c:pt idx="7204">
                  <c:v>1956.4596443324017</c:v>
                </c:pt>
                <c:pt idx="7205">
                  <c:v>1956.7311886940317</c:v>
                </c:pt>
                <c:pt idx="7206">
                  <c:v>1957.0027330556616</c:v>
                </c:pt>
                <c:pt idx="7207">
                  <c:v>1957.2742774172916</c:v>
                </c:pt>
                <c:pt idx="7208">
                  <c:v>1957.5458217789217</c:v>
                </c:pt>
                <c:pt idx="7209">
                  <c:v>1957.8173661405517</c:v>
                </c:pt>
                <c:pt idx="7210">
                  <c:v>1958.0889105021815</c:v>
                </c:pt>
                <c:pt idx="7211">
                  <c:v>1958.3604548638116</c:v>
                </c:pt>
                <c:pt idx="7212">
                  <c:v>1958.6319992254416</c:v>
                </c:pt>
                <c:pt idx="7213">
                  <c:v>1958.9035435870717</c:v>
                </c:pt>
                <c:pt idx="7214">
                  <c:v>1959.1750879487017</c:v>
                </c:pt>
                <c:pt idx="7215">
                  <c:v>1959.4466323103316</c:v>
                </c:pt>
                <c:pt idx="7216">
                  <c:v>1959.7181766719616</c:v>
                </c:pt>
                <c:pt idx="7217">
                  <c:v>1959.9897210335916</c:v>
                </c:pt>
                <c:pt idx="7218">
                  <c:v>1960.2612653952217</c:v>
                </c:pt>
                <c:pt idx="7219">
                  <c:v>1960.5328097568517</c:v>
                </c:pt>
                <c:pt idx="7220">
                  <c:v>1960.8043541184816</c:v>
                </c:pt>
                <c:pt idx="7221">
                  <c:v>1961.0758984801116</c:v>
                </c:pt>
                <c:pt idx="7222">
                  <c:v>1961.3474428417417</c:v>
                </c:pt>
                <c:pt idx="7223">
                  <c:v>1961.6189872033717</c:v>
                </c:pt>
                <c:pt idx="7224">
                  <c:v>1961.8905315650015</c:v>
                </c:pt>
                <c:pt idx="7225">
                  <c:v>1962.1620759266316</c:v>
                </c:pt>
                <c:pt idx="7226">
                  <c:v>1962.4336202882616</c:v>
                </c:pt>
                <c:pt idx="7227">
                  <c:v>1962.7051646498917</c:v>
                </c:pt>
                <c:pt idx="7228">
                  <c:v>1962.9767090115217</c:v>
                </c:pt>
                <c:pt idx="7229">
                  <c:v>1963.2482533731516</c:v>
                </c:pt>
                <c:pt idx="7230">
                  <c:v>1963.5197977347816</c:v>
                </c:pt>
                <c:pt idx="7231">
                  <c:v>1963.7913420964117</c:v>
                </c:pt>
                <c:pt idx="7232">
                  <c:v>1964.0628864580417</c:v>
                </c:pt>
                <c:pt idx="7233">
                  <c:v>1964.3344308196718</c:v>
                </c:pt>
                <c:pt idx="7234">
                  <c:v>1964.6059751813016</c:v>
                </c:pt>
                <c:pt idx="7235">
                  <c:v>1964.8775195429316</c:v>
                </c:pt>
                <c:pt idx="7236">
                  <c:v>1965.1490639045617</c:v>
                </c:pt>
                <c:pt idx="7237">
                  <c:v>1965.4206082661917</c:v>
                </c:pt>
                <c:pt idx="7238">
                  <c:v>1965.6921526278215</c:v>
                </c:pt>
                <c:pt idx="7239">
                  <c:v>1965.9636969894516</c:v>
                </c:pt>
                <c:pt idx="7240">
                  <c:v>1966.2352413510816</c:v>
                </c:pt>
                <c:pt idx="7241">
                  <c:v>1966.5067857127117</c:v>
                </c:pt>
                <c:pt idx="7242">
                  <c:v>1966.7783300743417</c:v>
                </c:pt>
                <c:pt idx="7243">
                  <c:v>1967.0498744359716</c:v>
                </c:pt>
                <c:pt idx="7244">
                  <c:v>1967.3214187976016</c:v>
                </c:pt>
                <c:pt idx="7245">
                  <c:v>1967.5929631592317</c:v>
                </c:pt>
                <c:pt idx="7246">
                  <c:v>1967.8645075208617</c:v>
                </c:pt>
                <c:pt idx="7247">
                  <c:v>1968.1360518824918</c:v>
                </c:pt>
                <c:pt idx="7248">
                  <c:v>1968.4075962441216</c:v>
                </c:pt>
                <c:pt idx="7249">
                  <c:v>1968.6791406057516</c:v>
                </c:pt>
                <c:pt idx="7250">
                  <c:v>1968.9506849673817</c:v>
                </c:pt>
                <c:pt idx="7251">
                  <c:v>1969.2222293290117</c:v>
                </c:pt>
                <c:pt idx="7252">
                  <c:v>1969.4937736906415</c:v>
                </c:pt>
                <c:pt idx="7253">
                  <c:v>1969.7653180522716</c:v>
                </c:pt>
                <c:pt idx="7254">
                  <c:v>1970.0368624139016</c:v>
                </c:pt>
                <c:pt idx="7255">
                  <c:v>1970.3084067755317</c:v>
                </c:pt>
                <c:pt idx="7256">
                  <c:v>1970.5799511371617</c:v>
                </c:pt>
                <c:pt idx="7257">
                  <c:v>1970.8514954987916</c:v>
                </c:pt>
                <c:pt idx="7258">
                  <c:v>1971.1230398604216</c:v>
                </c:pt>
                <c:pt idx="7259">
                  <c:v>1971.3945842220517</c:v>
                </c:pt>
                <c:pt idx="7260">
                  <c:v>1971.6661285836817</c:v>
                </c:pt>
                <c:pt idx="7261">
                  <c:v>1971.9376729453115</c:v>
                </c:pt>
                <c:pt idx="7262">
                  <c:v>1972.2092173069416</c:v>
                </c:pt>
                <c:pt idx="7263">
                  <c:v>1972.4807616685716</c:v>
                </c:pt>
                <c:pt idx="7264">
                  <c:v>1972.7523060302017</c:v>
                </c:pt>
                <c:pt idx="7265">
                  <c:v>1973.0238503918317</c:v>
                </c:pt>
                <c:pt idx="7266">
                  <c:v>1973.2953947534616</c:v>
                </c:pt>
                <c:pt idx="7267">
                  <c:v>1973.5669391150916</c:v>
                </c:pt>
                <c:pt idx="7268">
                  <c:v>1973.8384834767216</c:v>
                </c:pt>
                <c:pt idx="7269">
                  <c:v>1974.1100278383517</c:v>
                </c:pt>
                <c:pt idx="7270">
                  <c:v>1974.3815721999817</c:v>
                </c:pt>
                <c:pt idx="7271">
                  <c:v>1974.6531165616116</c:v>
                </c:pt>
                <c:pt idx="7272">
                  <c:v>1974.9246609232416</c:v>
                </c:pt>
                <c:pt idx="7273">
                  <c:v>1975.1962052848717</c:v>
                </c:pt>
                <c:pt idx="7274">
                  <c:v>1975.4677496465017</c:v>
                </c:pt>
                <c:pt idx="7275">
                  <c:v>1975.7392940081315</c:v>
                </c:pt>
                <c:pt idx="7276">
                  <c:v>1976.0108383697616</c:v>
                </c:pt>
                <c:pt idx="7277">
                  <c:v>1976.2823827313916</c:v>
                </c:pt>
                <c:pt idx="7278">
                  <c:v>1976.5539270930217</c:v>
                </c:pt>
                <c:pt idx="7279">
                  <c:v>1976.8254714546517</c:v>
                </c:pt>
                <c:pt idx="7280">
                  <c:v>1977.0970158162816</c:v>
                </c:pt>
                <c:pt idx="7281">
                  <c:v>1977.3685601779116</c:v>
                </c:pt>
                <c:pt idx="7282">
                  <c:v>1977.6401045395417</c:v>
                </c:pt>
                <c:pt idx="7283">
                  <c:v>1977.9116489011717</c:v>
                </c:pt>
                <c:pt idx="7284">
                  <c:v>1978.1831932628018</c:v>
                </c:pt>
                <c:pt idx="7285">
                  <c:v>1978.4547376244316</c:v>
                </c:pt>
                <c:pt idx="7286">
                  <c:v>1978.7262819860616</c:v>
                </c:pt>
                <c:pt idx="7287">
                  <c:v>1978.9978263476917</c:v>
                </c:pt>
                <c:pt idx="7288">
                  <c:v>1979.2693707093217</c:v>
                </c:pt>
                <c:pt idx="7289">
                  <c:v>1979.5409150709515</c:v>
                </c:pt>
                <c:pt idx="7290">
                  <c:v>1979.8124594325816</c:v>
                </c:pt>
                <c:pt idx="7291">
                  <c:v>1980.0840037942116</c:v>
                </c:pt>
                <c:pt idx="7292">
                  <c:v>1980.3555481558417</c:v>
                </c:pt>
                <c:pt idx="7293">
                  <c:v>1980.6270925174717</c:v>
                </c:pt>
                <c:pt idx="7294">
                  <c:v>1980.8986368791016</c:v>
                </c:pt>
                <c:pt idx="7295">
                  <c:v>1981.1701812407316</c:v>
                </c:pt>
                <c:pt idx="7296">
                  <c:v>1981.4417256023617</c:v>
                </c:pt>
                <c:pt idx="7297">
                  <c:v>1981.7132699639917</c:v>
                </c:pt>
                <c:pt idx="7298">
                  <c:v>1981.9848143256218</c:v>
                </c:pt>
                <c:pt idx="7299">
                  <c:v>1982.2563586872516</c:v>
                </c:pt>
                <c:pt idx="7300">
                  <c:v>1982.5279030488816</c:v>
                </c:pt>
                <c:pt idx="7301">
                  <c:v>1982.7994474105117</c:v>
                </c:pt>
                <c:pt idx="7302">
                  <c:v>1983.0709917721417</c:v>
                </c:pt>
                <c:pt idx="7303">
                  <c:v>1983.3425361337715</c:v>
                </c:pt>
                <c:pt idx="7304">
                  <c:v>1983.6140804954016</c:v>
                </c:pt>
                <c:pt idx="7305">
                  <c:v>1983.8856248570316</c:v>
                </c:pt>
                <c:pt idx="7306">
                  <c:v>1984.1571692186617</c:v>
                </c:pt>
                <c:pt idx="7307">
                  <c:v>1984.4287135802917</c:v>
                </c:pt>
                <c:pt idx="7308">
                  <c:v>1984.7002579419216</c:v>
                </c:pt>
                <c:pt idx="7309">
                  <c:v>1984.9718023035516</c:v>
                </c:pt>
                <c:pt idx="7310">
                  <c:v>1985.2433466651817</c:v>
                </c:pt>
                <c:pt idx="7311">
                  <c:v>1985.5148910268117</c:v>
                </c:pt>
                <c:pt idx="7312">
                  <c:v>1985.7864353884415</c:v>
                </c:pt>
                <c:pt idx="7313">
                  <c:v>1986.0579797500716</c:v>
                </c:pt>
                <c:pt idx="7314">
                  <c:v>1986.3295241117016</c:v>
                </c:pt>
                <c:pt idx="7315">
                  <c:v>1986.6010684733317</c:v>
                </c:pt>
                <c:pt idx="7316">
                  <c:v>1986.8726128349617</c:v>
                </c:pt>
                <c:pt idx="7317">
                  <c:v>1987.1441571965916</c:v>
                </c:pt>
                <c:pt idx="7318">
                  <c:v>1987.4157015582216</c:v>
                </c:pt>
                <c:pt idx="7319">
                  <c:v>1987.6872459198516</c:v>
                </c:pt>
                <c:pt idx="7320">
                  <c:v>1987.9587902814817</c:v>
                </c:pt>
                <c:pt idx="7321">
                  <c:v>1988.2303346431117</c:v>
                </c:pt>
                <c:pt idx="7322">
                  <c:v>1988.5018790047416</c:v>
                </c:pt>
                <c:pt idx="7323">
                  <c:v>1988.7734233663716</c:v>
                </c:pt>
                <c:pt idx="7324">
                  <c:v>1989.0449677280017</c:v>
                </c:pt>
                <c:pt idx="7325">
                  <c:v>1989.3165120896317</c:v>
                </c:pt>
                <c:pt idx="7326">
                  <c:v>1989.5880564512615</c:v>
                </c:pt>
                <c:pt idx="7327">
                  <c:v>1989.8596008128916</c:v>
                </c:pt>
                <c:pt idx="7328">
                  <c:v>1990.1311451745216</c:v>
                </c:pt>
                <c:pt idx="7329">
                  <c:v>1990.4026895361517</c:v>
                </c:pt>
                <c:pt idx="7330">
                  <c:v>1990.6742338977817</c:v>
                </c:pt>
                <c:pt idx="7331">
                  <c:v>1990.9457782594116</c:v>
                </c:pt>
                <c:pt idx="7332">
                  <c:v>1991.2173226210416</c:v>
                </c:pt>
                <c:pt idx="7333">
                  <c:v>1991.4888669826717</c:v>
                </c:pt>
                <c:pt idx="7334">
                  <c:v>1991.7604113443017</c:v>
                </c:pt>
                <c:pt idx="7335">
                  <c:v>1992.0319557059318</c:v>
                </c:pt>
                <c:pt idx="7336">
                  <c:v>1992.3035000675616</c:v>
                </c:pt>
                <c:pt idx="7337">
                  <c:v>1992.5750444291916</c:v>
                </c:pt>
                <c:pt idx="7338">
                  <c:v>1992.8465887908217</c:v>
                </c:pt>
                <c:pt idx="7339">
                  <c:v>1993.1181331524517</c:v>
                </c:pt>
                <c:pt idx="7340">
                  <c:v>1993.3896775140815</c:v>
                </c:pt>
                <c:pt idx="7341">
                  <c:v>1993.6612218757116</c:v>
                </c:pt>
                <c:pt idx="7342">
                  <c:v>1993.9327662373416</c:v>
                </c:pt>
                <c:pt idx="7343">
                  <c:v>1994.2043105989717</c:v>
                </c:pt>
                <c:pt idx="7344">
                  <c:v>1994.4758549606017</c:v>
                </c:pt>
                <c:pt idx="7345">
                  <c:v>1994.7473993222316</c:v>
                </c:pt>
                <c:pt idx="7346">
                  <c:v>1995.0189436838616</c:v>
                </c:pt>
                <c:pt idx="7347">
                  <c:v>1995.2904880454917</c:v>
                </c:pt>
                <c:pt idx="7348">
                  <c:v>1995.5620324071217</c:v>
                </c:pt>
                <c:pt idx="7349">
                  <c:v>1995.8335767687518</c:v>
                </c:pt>
                <c:pt idx="7350">
                  <c:v>1996.1051211303816</c:v>
                </c:pt>
                <c:pt idx="7351">
                  <c:v>1996.3766654920116</c:v>
                </c:pt>
                <c:pt idx="7352">
                  <c:v>1996.6482098536417</c:v>
                </c:pt>
                <c:pt idx="7353">
                  <c:v>1996.9197542152717</c:v>
                </c:pt>
                <c:pt idx="7354">
                  <c:v>1997.1912985769015</c:v>
                </c:pt>
                <c:pt idx="7355">
                  <c:v>1997.4628429385316</c:v>
                </c:pt>
                <c:pt idx="7356">
                  <c:v>1997.7343873001616</c:v>
                </c:pt>
                <c:pt idx="7357">
                  <c:v>1998.0059316617917</c:v>
                </c:pt>
                <c:pt idx="7358">
                  <c:v>1998.2774760234217</c:v>
                </c:pt>
                <c:pt idx="7359">
                  <c:v>1998.5490203850516</c:v>
                </c:pt>
                <c:pt idx="7360">
                  <c:v>1998.8205647466816</c:v>
                </c:pt>
                <c:pt idx="7361">
                  <c:v>1999.0921091083117</c:v>
                </c:pt>
                <c:pt idx="7362">
                  <c:v>1999.3636534699417</c:v>
                </c:pt>
                <c:pt idx="7363">
                  <c:v>1999.6351978315715</c:v>
                </c:pt>
                <c:pt idx="7364">
                  <c:v>1999.9067421932016</c:v>
                </c:pt>
                <c:pt idx="7365">
                  <c:v>2000.1782865548316</c:v>
                </c:pt>
                <c:pt idx="7366">
                  <c:v>2000.4498309164617</c:v>
                </c:pt>
                <c:pt idx="7367">
                  <c:v>2000.7213752780917</c:v>
                </c:pt>
                <c:pt idx="7368">
                  <c:v>2000.9929196397215</c:v>
                </c:pt>
                <c:pt idx="7369">
                  <c:v>2001.2644640013516</c:v>
                </c:pt>
                <c:pt idx="7370">
                  <c:v>2001.5360083629816</c:v>
                </c:pt>
                <c:pt idx="7371">
                  <c:v>2001.8075527246117</c:v>
                </c:pt>
                <c:pt idx="7372">
                  <c:v>2002.0790970862417</c:v>
                </c:pt>
                <c:pt idx="7373">
                  <c:v>2002.3506414478716</c:v>
                </c:pt>
                <c:pt idx="7374">
                  <c:v>2002.6221858095016</c:v>
                </c:pt>
                <c:pt idx="7375">
                  <c:v>2002.8937301711317</c:v>
                </c:pt>
                <c:pt idx="7376">
                  <c:v>2003.1652745327617</c:v>
                </c:pt>
                <c:pt idx="7377">
                  <c:v>2003.4368188943915</c:v>
                </c:pt>
                <c:pt idx="7378">
                  <c:v>2003.7083632560216</c:v>
                </c:pt>
                <c:pt idx="7379">
                  <c:v>2003.9799076176516</c:v>
                </c:pt>
                <c:pt idx="7380">
                  <c:v>2004.2514519792817</c:v>
                </c:pt>
                <c:pt idx="7381">
                  <c:v>2004.5229963409117</c:v>
                </c:pt>
                <c:pt idx="7382">
                  <c:v>2004.7945407025416</c:v>
                </c:pt>
                <c:pt idx="7383">
                  <c:v>2005.0660850641716</c:v>
                </c:pt>
                <c:pt idx="7384">
                  <c:v>2005.3376294258017</c:v>
                </c:pt>
                <c:pt idx="7385">
                  <c:v>2005.6091737874317</c:v>
                </c:pt>
                <c:pt idx="7386">
                  <c:v>2005.8807181490617</c:v>
                </c:pt>
                <c:pt idx="7387">
                  <c:v>2006.1522625106916</c:v>
                </c:pt>
                <c:pt idx="7388">
                  <c:v>2006.4238068723216</c:v>
                </c:pt>
                <c:pt idx="7389">
                  <c:v>2006.6953512339517</c:v>
                </c:pt>
                <c:pt idx="7390">
                  <c:v>2006.9668955955817</c:v>
                </c:pt>
                <c:pt idx="7391">
                  <c:v>2007.2384399572115</c:v>
                </c:pt>
                <c:pt idx="7392">
                  <c:v>2007.5099843188416</c:v>
                </c:pt>
                <c:pt idx="7393">
                  <c:v>2007.7815286804716</c:v>
                </c:pt>
                <c:pt idx="7394">
                  <c:v>2008.0530730421017</c:v>
                </c:pt>
                <c:pt idx="7395">
                  <c:v>2008.3246174037317</c:v>
                </c:pt>
                <c:pt idx="7396">
                  <c:v>2008.5961617653616</c:v>
                </c:pt>
                <c:pt idx="7397">
                  <c:v>2008.8677061269916</c:v>
                </c:pt>
                <c:pt idx="7398">
                  <c:v>2009.1392504886217</c:v>
                </c:pt>
                <c:pt idx="7399">
                  <c:v>2009.4107948502517</c:v>
                </c:pt>
                <c:pt idx="7400">
                  <c:v>2009.6823392118818</c:v>
                </c:pt>
                <c:pt idx="7401">
                  <c:v>2009.9538835735116</c:v>
                </c:pt>
                <c:pt idx="7402">
                  <c:v>2010.2254279351416</c:v>
                </c:pt>
                <c:pt idx="7403">
                  <c:v>2010.4969722967717</c:v>
                </c:pt>
                <c:pt idx="7404">
                  <c:v>2010.7685166584017</c:v>
                </c:pt>
                <c:pt idx="7405">
                  <c:v>2011.0400610200315</c:v>
                </c:pt>
                <c:pt idx="7406">
                  <c:v>2011.3116053816616</c:v>
                </c:pt>
                <c:pt idx="7407">
                  <c:v>2011.5831497432916</c:v>
                </c:pt>
                <c:pt idx="7408">
                  <c:v>2011.8546941049217</c:v>
                </c:pt>
                <c:pt idx="7409">
                  <c:v>2012.1262384665517</c:v>
                </c:pt>
                <c:pt idx="7410">
                  <c:v>2012.3977828281816</c:v>
                </c:pt>
                <c:pt idx="7411">
                  <c:v>2012.6693271898116</c:v>
                </c:pt>
                <c:pt idx="7412">
                  <c:v>2012.9408715514417</c:v>
                </c:pt>
                <c:pt idx="7413">
                  <c:v>2013.2124159130717</c:v>
                </c:pt>
                <c:pt idx="7414">
                  <c:v>2013.4839602747018</c:v>
                </c:pt>
                <c:pt idx="7415">
                  <c:v>2013.7555046363316</c:v>
                </c:pt>
                <c:pt idx="7416">
                  <c:v>2014.0270489979616</c:v>
                </c:pt>
                <c:pt idx="7417">
                  <c:v>2014.2985933595917</c:v>
                </c:pt>
                <c:pt idx="7418">
                  <c:v>2014.5701377212217</c:v>
                </c:pt>
                <c:pt idx="7419">
                  <c:v>2014.8416820828515</c:v>
                </c:pt>
                <c:pt idx="7420">
                  <c:v>2015.1132264444816</c:v>
                </c:pt>
                <c:pt idx="7421">
                  <c:v>2015.3847708061116</c:v>
                </c:pt>
                <c:pt idx="7422">
                  <c:v>2015.6563151677417</c:v>
                </c:pt>
                <c:pt idx="7423">
                  <c:v>2015.9278595293717</c:v>
                </c:pt>
                <c:pt idx="7424">
                  <c:v>2016.1994038910016</c:v>
                </c:pt>
                <c:pt idx="7425">
                  <c:v>2016.4709482526316</c:v>
                </c:pt>
                <c:pt idx="7426">
                  <c:v>2016.7424926142617</c:v>
                </c:pt>
                <c:pt idx="7427">
                  <c:v>2017.0140369758917</c:v>
                </c:pt>
                <c:pt idx="7428">
                  <c:v>2017.2855813375215</c:v>
                </c:pt>
                <c:pt idx="7429">
                  <c:v>2017.5571256991516</c:v>
                </c:pt>
                <c:pt idx="7430">
                  <c:v>2017.8286700607816</c:v>
                </c:pt>
                <c:pt idx="7431">
                  <c:v>2018.1002144224117</c:v>
                </c:pt>
                <c:pt idx="7432">
                  <c:v>2018.3717587840417</c:v>
                </c:pt>
                <c:pt idx="7433">
                  <c:v>2018.6433031456716</c:v>
                </c:pt>
                <c:pt idx="7434">
                  <c:v>2018.9148475073016</c:v>
                </c:pt>
                <c:pt idx="7435">
                  <c:v>2019.1863918689317</c:v>
                </c:pt>
                <c:pt idx="7436">
                  <c:v>2019.4579362305617</c:v>
                </c:pt>
                <c:pt idx="7437">
                  <c:v>2019.7294805921917</c:v>
                </c:pt>
                <c:pt idx="7438">
                  <c:v>2020.0010249538216</c:v>
                </c:pt>
                <c:pt idx="7439">
                  <c:v>2020.2725693154516</c:v>
                </c:pt>
                <c:pt idx="7440">
                  <c:v>2020.5441136770817</c:v>
                </c:pt>
                <c:pt idx="7441">
                  <c:v>2020.8156580387117</c:v>
                </c:pt>
                <c:pt idx="7442">
                  <c:v>2021.0872024003415</c:v>
                </c:pt>
                <c:pt idx="7443">
                  <c:v>2021.3587467619716</c:v>
                </c:pt>
                <c:pt idx="7444">
                  <c:v>2021.6302911236016</c:v>
                </c:pt>
                <c:pt idx="7445">
                  <c:v>2021.9018354852317</c:v>
                </c:pt>
                <c:pt idx="7446">
                  <c:v>2022.1733798468617</c:v>
                </c:pt>
                <c:pt idx="7447">
                  <c:v>2022.4449242084916</c:v>
                </c:pt>
                <c:pt idx="7448">
                  <c:v>2022.7164685701216</c:v>
                </c:pt>
                <c:pt idx="7449">
                  <c:v>2022.9880129317517</c:v>
                </c:pt>
                <c:pt idx="7450">
                  <c:v>2023.2595572933817</c:v>
                </c:pt>
                <c:pt idx="7451">
                  <c:v>2023.5311016550118</c:v>
                </c:pt>
                <c:pt idx="7452">
                  <c:v>2023.8026460166416</c:v>
                </c:pt>
                <c:pt idx="7453">
                  <c:v>2024.0741903782716</c:v>
                </c:pt>
                <c:pt idx="7454">
                  <c:v>2024.3457347399017</c:v>
                </c:pt>
                <c:pt idx="7455">
                  <c:v>2024.6172791015317</c:v>
                </c:pt>
                <c:pt idx="7456">
                  <c:v>2024.8888234631615</c:v>
                </c:pt>
                <c:pt idx="7457">
                  <c:v>2025.1603678247916</c:v>
                </c:pt>
                <c:pt idx="7458">
                  <c:v>2025.4319121864216</c:v>
                </c:pt>
                <c:pt idx="7459">
                  <c:v>2025.7034565480517</c:v>
                </c:pt>
                <c:pt idx="7460">
                  <c:v>2025.9750009096817</c:v>
                </c:pt>
                <c:pt idx="7461">
                  <c:v>2026.2465452713116</c:v>
                </c:pt>
                <c:pt idx="7462">
                  <c:v>2026.5180896329416</c:v>
                </c:pt>
                <c:pt idx="7463">
                  <c:v>2026.7896339945717</c:v>
                </c:pt>
                <c:pt idx="7464">
                  <c:v>2027.0611783562017</c:v>
                </c:pt>
                <c:pt idx="7465">
                  <c:v>2027.3327227178318</c:v>
                </c:pt>
                <c:pt idx="7466">
                  <c:v>2027.6042670794616</c:v>
                </c:pt>
                <c:pt idx="7467">
                  <c:v>2027.8758114410916</c:v>
                </c:pt>
                <c:pt idx="7468">
                  <c:v>2028.1473558027217</c:v>
                </c:pt>
                <c:pt idx="7469">
                  <c:v>2028.4189001643517</c:v>
                </c:pt>
                <c:pt idx="7470">
                  <c:v>2028.6904445259815</c:v>
                </c:pt>
                <c:pt idx="7471">
                  <c:v>2028.9619888876116</c:v>
                </c:pt>
                <c:pt idx="7472">
                  <c:v>2029.2335332492416</c:v>
                </c:pt>
                <c:pt idx="7473">
                  <c:v>2029.5050776108717</c:v>
                </c:pt>
                <c:pt idx="7474">
                  <c:v>2029.7766219725017</c:v>
                </c:pt>
                <c:pt idx="7475">
                  <c:v>2030.0481663341316</c:v>
                </c:pt>
                <c:pt idx="7476">
                  <c:v>2030.3197106957616</c:v>
                </c:pt>
                <c:pt idx="7477">
                  <c:v>2030.5912550573917</c:v>
                </c:pt>
                <c:pt idx="7478">
                  <c:v>2030.8627994190217</c:v>
                </c:pt>
                <c:pt idx="7479">
                  <c:v>2031.1343437806515</c:v>
                </c:pt>
                <c:pt idx="7480">
                  <c:v>2031.4058881422816</c:v>
                </c:pt>
                <c:pt idx="7481">
                  <c:v>2031.6774325039116</c:v>
                </c:pt>
                <c:pt idx="7482">
                  <c:v>2031.9489768655417</c:v>
                </c:pt>
                <c:pt idx="7483">
                  <c:v>2032.2205212271717</c:v>
                </c:pt>
                <c:pt idx="7484">
                  <c:v>2032.4920655888016</c:v>
                </c:pt>
                <c:pt idx="7485">
                  <c:v>2032.7636099504316</c:v>
                </c:pt>
                <c:pt idx="7486">
                  <c:v>2033.0351543120616</c:v>
                </c:pt>
                <c:pt idx="7487">
                  <c:v>2033.3066986736917</c:v>
                </c:pt>
                <c:pt idx="7488">
                  <c:v>2033.5782430353217</c:v>
                </c:pt>
                <c:pt idx="7489">
                  <c:v>2033.8497873969516</c:v>
                </c:pt>
                <c:pt idx="7490">
                  <c:v>2034.1213317585816</c:v>
                </c:pt>
                <c:pt idx="7491">
                  <c:v>2034.3928761202117</c:v>
                </c:pt>
                <c:pt idx="7492">
                  <c:v>2034.6644204818417</c:v>
                </c:pt>
                <c:pt idx="7493">
                  <c:v>2034.9359648434715</c:v>
                </c:pt>
                <c:pt idx="7494">
                  <c:v>2035.2075092051016</c:v>
                </c:pt>
                <c:pt idx="7495">
                  <c:v>2035.4790535667316</c:v>
                </c:pt>
                <c:pt idx="7496">
                  <c:v>2035.7505979283617</c:v>
                </c:pt>
                <c:pt idx="7497">
                  <c:v>2036.0221422899917</c:v>
                </c:pt>
                <c:pt idx="7498">
                  <c:v>2036.2936866516216</c:v>
                </c:pt>
                <c:pt idx="7499">
                  <c:v>2036.5652310132516</c:v>
                </c:pt>
                <c:pt idx="7500">
                  <c:v>2036.8367753748817</c:v>
                </c:pt>
                <c:pt idx="7501">
                  <c:v>2037.1083197365117</c:v>
                </c:pt>
                <c:pt idx="7502">
                  <c:v>2037.3798640981418</c:v>
                </c:pt>
                <c:pt idx="7503">
                  <c:v>2037.6514084597716</c:v>
                </c:pt>
                <c:pt idx="7504">
                  <c:v>2037.9229528214016</c:v>
                </c:pt>
                <c:pt idx="7505">
                  <c:v>2038.1944971830317</c:v>
                </c:pt>
                <c:pt idx="7506">
                  <c:v>2038.4660415446617</c:v>
                </c:pt>
                <c:pt idx="7507">
                  <c:v>2038.7375859062915</c:v>
                </c:pt>
                <c:pt idx="7508">
                  <c:v>2039.0091302679216</c:v>
                </c:pt>
                <c:pt idx="7509">
                  <c:v>2039.2806746295516</c:v>
                </c:pt>
                <c:pt idx="7510">
                  <c:v>2039.5522189911817</c:v>
                </c:pt>
                <c:pt idx="7511">
                  <c:v>2039.8237633528117</c:v>
                </c:pt>
                <c:pt idx="7512">
                  <c:v>2040.0953077144416</c:v>
                </c:pt>
                <c:pt idx="7513">
                  <c:v>2040.3668520760716</c:v>
                </c:pt>
                <c:pt idx="7514">
                  <c:v>2040.6383964377017</c:v>
                </c:pt>
                <c:pt idx="7515">
                  <c:v>2040.9099407993317</c:v>
                </c:pt>
                <c:pt idx="7516">
                  <c:v>2041.1814851609618</c:v>
                </c:pt>
                <c:pt idx="7517">
                  <c:v>2041.4530295225916</c:v>
                </c:pt>
                <c:pt idx="7518">
                  <c:v>2041.7245738842216</c:v>
                </c:pt>
                <c:pt idx="7519">
                  <c:v>2041.9961182458517</c:v>
                </c:pt>
                <c:pt idx="7520">
                  <c:v>2042.2676626074817</c:v>
                </c:pt>
                <c:pt idx="7521">
                  <c:v>2042.5392069691115</c:v>
                </c:pt>
                <c:pt idx="7522">
                  <c:v>2042.8107513307416</c:v>
                </c:pt>
                <c:pt idx="7523">
                  <c:v>2043.0822956923716</c:v>
                </c:pt>
                <c:pt idx="7524">
                  <c:v>2043.3538400540017</c:v>
                </c:pt>
                <c:pt idx="7525">
                  <c:v>2043.6253844156317</c:v>
                </c:pt>
                <c:pt idx="7526">
                  <c:v>2043.8969287772616</c:v>
                </c:pt>
                <c:pt idx="7527">
                  <c:v>2044.1684731388916</c:v>
                </c:pt>
                <c:pt idx="7528">
                  <c:v>2044.4400175005217</c:v>
                </c:pt>
                <c:pt idx="7529">
                  <c:v>2044.7115618621517</c:v>
                </c:pt>
                <c:pt idx="7530">
                  <c:v>2044.9831062237815</c:v>
                </c:pt>
                <c:pt idx="7531">
                  <c:v>2045.2546505854116</c:v>
                </c:pt>
                <c:pt idx="7532">
                  <c:v>2045.5261949470416</c:v>
                </c:pt>
                <c:pt idx="7533">
                  <c:v>2045.7977393086717</c:v>
                </c:pt>
                <c:pt idx="7534">
                  <c:v>2046.0692836703017</c:v>
                </c:pt>
                <c:pt idx="7535">
                  <c:v>2046.3408280319316</c:v>
                </c:pt>
                <c:pt idx="7536">
                  <c:v>2046.6123723935616</c:v>
                </c:pt>
                <c:pt idx="7537">
                  <c:v>2046.8839167551916</c:v>
                </c:pt>
                <c:pt idx="7538">
                  <c:v>2047.1554611168217</c:v>
                </c:pt>
                <c:pt idx="7539">
                  <c:v>2047.4270054784517</c:v>
                </c:pt>
                <c:pt idx="7540">
                  <c:v>2047.6985498400816</c:v>
                </c:pt>
                <c:pt idx="7541">
                  <c:v>2047.9700942017116</c:v>
                </c:pt>
                <c:pt idx="7542">
                  <c:v>2048.2416385633414</c:v>
                </c:pt>
                <c:pt idx="7543">
                  <c:v>2048.5131829249717</c:v>
                </c:pt>
                <c:pt idx="7544">
                  <c:v>2048.7847272866015</c:v>
                </c:pt>
                <c:pt idx="7545">
                  <c:v>2049.0562716482318</c:v>
                </c:pt>
                <c:pt idx="7546">
                  <c:v>2049.3278160098616</c:v>
                </c:pt>
                <c:pt idx="7547">
                  <c:v>2049.5993603714915</c:v>
                </c:pt>
                <c:pt idx="7548">
                  <c:v>2049.8709047331217</c:v>
                </c:pt>
                <c:pt idx="7549">
                  <c:v>2050.1424490947516</c:v>
                </c:pt>
                <c:pt idx="7550">
                  <c:v>2050.4139934563818</c:v>
                </c:pt>
                <c:pt idx="7551">
                  <c:v>2050.6855378180117</c:v>
                </c:pt>
                <c:pt idx="7552">
                  <c:v>2050.9570821796415</c:v>
                </c:pt>
                <c:pt idx="7553">
                  <c:v>2051.2286265412718</c:v>
                </c:pt>
                <c:pt idx="7554">
                  <c:v>2051.5001709029016</c:v>
                </c:pt>
                <c:pt idx="7555">
                  <c:v>2051.7717152645318</c:v>
                </c:pt>
                <c:pt idx="7556">
                  <c:v>2052.0432596261617</c:v>
                </c:pt>
                <c:pt idx="7557">
                  <c:v>2052.3148039877915</c:v>
                </c:pt>
                <c:pt idx="7558">
                  <c:v>2052.5863483494218</c:v>
                </c:pt>
                <c:pt idx="7559">
                  <c:v>2052.8578927110516</c:v>
                </c:pt>
                <c:pt idx="7560">
                  <c:v>2053.1294370726819</c:v>
                </c:pt>
                <c:pt idx="7561">
                  <c:v>2053.4009814343117</c:v>
                </c:pt>
                <c:pt idx="7562">
                  <c:v>2053.6725257959415</c:v>
                </c:pt>
                <c:pt idx="7563">
                  <c:v>2053.9440701575718</c:v>
                </c:pt>
                <c:pt idx="7564">
                  <c:v>2054.2156145192016</c:v>
                </c:pt>
                <c:pt idx="7565">
                  <c:v>2054.4871588808314</c:v>
                </c:pt>
                <c:pt idx="7566">
                  <c:v>2054.7587032424617</c:v>
                </c:pt>
                <c:pt idx="7567">
                  <c:v>2055.0302476040915</c:v>
                </c:pt>
                <c:pt idx="7568">
                  <c:v>2055.3017919657218</c:v>
                </c:pt>
                <c:pt idx="7569">
                  <c:v>2055.5733363273516</c:v>
                </c:pt>
                <c:pt idx="7570">
                  <c:v>2055.8448806889814</c:v>
                </c:pt>
                <c:pt idx="7571">
                  <c:v>2056.1164250506117</c:v>
                </c:pt>
                <c:pt idx="7572">
                  <c:v>2056.3879694122415</c:v>
                </c:pt>
                <c:pt idx="7573">
                  <c:v>2056.6595137738718</c:v>
                </c:pt>
                <c:pt idx="7574">
                  <c:v>2056.9310581355016</c:v>
                </c:pt>
                <c:pt idx="7575">
                  <c:v>2057.2026024971315</c:v>
                </c:pt>
                <c:pt idx="7576">
                  <c:v>2057.4741468587617</c:v>
                </c:pt>
                <c:pt idx="7577">
                  <c:v>2057.7456912203916</c:v>
                </c:pt>
                <c:pt idx="7578">
                  <c:v>2058.0172355820218</c:v>
                </c:pt>
                <c:pt idx="7579">
                  <c:v>2058.2887799436517</c:v>
                </c:pt>
                <c:pt idx="7580">
                  <c:v>2058.5603243052815</c:v>
                </c:pt>
                <c:pt idx="7581">
                  <c:v>2058.8318686669118</c:v>
                </c:pt>
                <c:pt idx="7582">
                  <c:v>2059.1034130285416</c:v>
                </c:pt>
                <c:pt idx="7583">
                  <c:v>2059.3749573901719</c:v>
                </c:pt>
                <c:pt idx="7584">
                  <c:v>2059.6465017518017</c:v>
                </c:pt>
                <c:pt idx="7585">
                  <c:v>2059.9180461134315</c:v>
                </c:pt>
                <c:pt idx="7586">
                  <c:v>2060.1895904750618</c:v>
                </c:pt>
                <c:pt idx="7587">
                  <c:v>2060.4611348366916</c:v>
                </c:pt>
                <c:pt idx="7588">
                  <c:v>2060.7326791983214</c:v>
                </c:pt>
                <c:pt idx="7589">
                  <c:v>2061.0042235599517</c:v>
                </c:pt>
                <c:pt idx="7590">
                  <c:v>2061.2757679215815</c:v>
                </c:pt>
                <c:pt idx="7591">
                  <c:v>2061.5473122832118</c:v>
                </c:pt>
                <c:pt idx="7592">
                  <c:v>2061.8188566448416</c:v>
                </c:pt>
                <c:pt idx="7593">
                  <c:v>2062.0904010064714</c:v>
                </c:pt>
                <c:pt idx="7594">
                  <c:v>2062.3619453681017</c:v>
                </c:pt>
                <c:pt idx="7595">
                  <c:v>2062.6334897297315</c:v>
                </c:pt>
                <c:pt idx="7596">
                  <c:v>2062.9050340913618</c:v>
                </c:pt>
                <c:pt idx="7597">
                  <c:v>2063.1765784529916</c:v>
                </c:pt>
                <c:pt idx="7598">
                  <c:v>2063.4481228146215</c:v>
                </c:pt>
                <c:pt idx="7599">
                  <c:v>2063.7196671762517</c:v>
                </c:pt>
                <c:pt idx="7600">
                  <c:v>2063.9912115378816</c:v>
                </c:pt>
                <c:pt idx="7601">
                  <c:v>2064.2627558995118</c:v>
                </c:pt>
                <c:pt idx="7602">
                  <c:v>2064.5343002611417</c:v>
                </c:pt>
                <c:pt idx="7603">
                  <c:v>2064.8058446227715</c:v>
                </c:pt>
                <c:pt idx="7604">
                  <c:v>2065.0773889844018</c:v>
                </c:pt>
                <c:pt idx="7605">
                  <c:v>2065.3489333460316</c:v>
                </c:pt>
                <c:pt idx="7606">
                  <c:v>2065.6204777076618</c:v>
                </c:pt>
                <c:pt idx="7607">
                  <c:v>2065.8920220692917</c:v>
                </c:pt>
                <c:pt idx="7608">
                  <c:v>2066.1635664309215</c:v>
                </c:pt>
                <c:pt idx="7609">
                  <c:v>2066.4351107925518</c:v>
                </c:pt>
                <c:pt idx="7610">
                  <c:v>2066.7066551541816</c:v>
                </c:pt>
                <c:pt idx="7611">
                  <c:v>2066.9781995158119</c:v>
                </c:pt>
                <c:pt idx="7612">
                  <c:v>2067.2497438774417</c:v>
                </c:pt>
                <c:pt idx="7613">
                  <c:v>2067.5212882390715</c:v>
                </c:pt>
                <c:pt idx="7614">
                  <c:v>2067.7928326007018</c:v>
                </c:pt>
                <c:pt idx="7615">
                  <c:v>2068.0643769623316</c:v>
                </c:pt>
                <c:pt idx="7616">
                  <c:v>2068.3359213239614</c:v>
                </c:pt>
                <c:pt idx="7617">
                  <c:v>2068.6074656855917</c:v>
                </c:pt>
                <c:pt idx="7618">
                  <c:v>2068.8790100472215</c:v>
                </c:pt>
                <c:pt idx="7619">
                  <c:v>2069.1505544088518</c:v>
                </c:pt>
                <c:pt idx="7620">
                  <c:v>2069.4220987704816</c:v>
                </c:pt>
                <c:pt idx="7621">
                  <c:v>2069.6936431321114</c:v>
                </c:pt>
                <c:pt idx="7622">
                  <c:v>2069.9651874937417</c:v>
                </c:pt>
                <c:pt idx="7623">
                  <c:v>2070.2367318553715</c:v>
                </c:pt>
                <c:pt idx="7624">
                  <c:v>2070.5082762170018</c:v>
                </c:pt>
                <c:pt idx="7625">
                  <c:v>2070.7798205786316</c:v>
                </c:pt>
                <c:pt idx="7626">
                  <c:v>2071.0513649402615</c:v>
                </c:pt>
                <c:pt idx="7627">
                  <c:v>2071.3229093018917</c:v>
                </c:pt>
                <c:pt idx="7628">
                  <c:v>2071.5944536635216</c:v>
                </c:pt>
                <c:pt idx="7629">
                  <c:v>2071.8659980251518</c:v>
                </c:pt>
                <c:pt idx="7630">
                  <c:v>2072.1375423867817</c:v>
                </c:pt>
                <c:pt idx="7631">
                  <c:v>2072.4090867484115</c:v>
                </c:pt>
                <c:pt idx="7632">
                  <c:v>2072.6806311100418</c:v>
                </c:pt>
                <c:pt idx="7633">
                  <c:v>2072.9521754716716</c:v>
                </c:pt>
                <c:pt idx="7634">
                  <c:v>2073.2237198333019</c:v>
                </c:pt>
                <c:pt idx="7635">
                  <c:v>2073.4952641949317</c:v>
                </c:pt>
                <c:pt idx="7636">
                  <c:v>2073.7668085565615</c:v>
                </c:pt>
                <c:pt idx="7637">
                  <c:v>2074.0383529181918</c:v>
                </c:pt>
                <c:pt idx="7638">
                  <c:v>2074.3098972798216</c:v>
                </c:pt>
                <c:pt idx="7639">
                  <c:v>2074.5814416414514</c:v>
                </c:pt>
                <c:pt idx="7640">
                  <c:v>2074.8529860030817</c:v>
                </c:pt>
                <c:pt idx="7641">
                  <c:v>2075.1245303647115</c:v>
                </c:pt>
                <c:pt idx="7642">
                  <c:v>2075.3960747263418</c:v>
                </c:pt>
                <c:pt idx="7643">
                  <c:v>2075.6676190879716</c:v>
                </c:pt>
                <c:pt idx="7644">
                  <c:v>2075.9391634496014</c:v>
                </c:pt>
                <c:pt idx="7645">
                  <c:v>2076.2107078112317</c:v>
                </c:pt>
                <c:pt idx="7646">
                  <c:v>2076.4822521728615</c:v>
                </c:pt>
                <c:pt idx="7647">
                  <c:v>2076.7537965344918</c:v>
                </c:pt>
                <c:pt idx="7648">
                  <c:v>2077.0253408961216</c:v>
                </c:pt>
                <c:pt idx="7649">
                  <c:v>2077.2968852577515</c:v>
                </c:pt>
                <c:pt idx="7650">
                  <c:v>2077.5684296193817</c:v>
                </c:pt>
                <c:pt idx="7651">
                  <c:v>2077.8399739810116</c:v>
                </c:pt>
                <c:pt idx="7652">
                  <c:v>2078.1115183426418</c:v>
                </c:pt>
                <c:pt idx="7653">
                  <c:v>2078.3830627042717</c:v>
                </c:pt>
                <c:pt idx="7654">
                  <c:v>2078.6546070659015</c:v>
                </c:pt>
                <c:pt idx="7655">
                  <c:v>2078.9261514275317</c:v>
                </c:pt>
                <c:pt idx="7656">
                  <c:v>2079.1976957891616</c:v>
                </c:pt>
                <c:pt idx="7657">
                  <c:v>2079.4692401507918</c:v>
                </c:pt>
                <c:pt idx="7658">
                  <c:v>2079.7407845124217</c:v>
                </c:pt>
                <c:pt idx="7659">
                  <c:v>2080.0123288740515</c:v>
                </c:pt>
                <c:pt idx="7660">
                  <c:v>2080.2838732356818</c:v>
                </c:pt>
                <c:pt idx="7661">
                  <c:v>2080.5554175973116</c:v>
                </c:pt>
                <c:pt idx="7662">
                  <c:v>2080.8269619589419</c:v>
                </c:pt>
                <c:pt idx="7663">
                  <c:v>2081.0985063205717</c:v>
                </c:pt>
                <c:pt idx="7664">
                  <c:v>2081.3700506822015</c:v>
                </c:pt>
                <c:pt idx="7665">
                  <c:v>2081.6415950438318</c:v>
                </c:pt>
                <c:pt idx="7666">
                  <c:v>2081.9131394054616</c:v>
                </c:pt>
                <c:pt idx="7667">
                  <c:v>2082.1846837670914</c:v>
                </c:pt>
                <c:pt idx="7668">
                  <c:v>2082.4562281287217</c:v>
                </c:pt>
                <c:pt idx="7669">
                  <c:v>2082.7277724903515</c:v>
                </c:pt>
                <c:pt idx="7670">
                  <c:v>2082.9993168519818</c:v>
                </c:pt>
                <c:pt idx="7671">
                  <c:v>2083.2708612136116</c:v>
                </c:pt>
                <c:pt idx="7672">
                  <c:v>2083.5424055752414</c:v>
                </c:pt>
                <c:pt idx="7673">
                  <c:v>2083.8139499368717</c:v>
                </c:pt>
                <c:pt idx="7674">
                  <c:v>2084.0854942985015</c:v>
                </c:pt>
                <c:pt idx="7675">
                  <c:v>2084.3570386601318</c:v>
                </c:pt>
                <c:pt idx="7676">
                  <c:v>2084.6285830217616</c:v>
                </c:pt>
                <c:pt idx="7677">
                  <c:v>2084.9001273833915</c:v>
                </c:pt>
                <c:pt idx="7678">
                  <c:v>2085.1716717450217</c:v>
                </c:pt>
                <c:pt idx="7679">
                  <c:v>2085.4432161066516</c:v>
                </c:pt>
                <c:pt idx="7680">
                  <c:v>2085.7147604682818</c:v>
                </c:pt>
                <c:pt idx="7681">
                  <c:v>2085.9863048299117</c:v>
                </c:pt>
                <c:pt idx="7682">
                  <c:v>2086.2578491915415</c:v>
                </c:pt>
                <c:pt idx="7683">
                  <c:v>2086.5293935531718</c:v>
                </c:pt>
                <c:pt idx="7684">
                  <c:v>2086.8009379148016</c:v>
                </c:pt>
                <c:pt idx="7685">
                  <c:v>2087.0724822764319</c:v>
                </c:pt>
                <c:pt idx="7686">
                  <c:v>2087.3440266380617</c:v>
                </c:pt>
                <c:pt idx="7687">
                  <c:v>2087.6155709996915</c:v>
                </c:pt>
                <c:pt idx="7688">
                  <c:v>2087.8871153613218</c:v>
                </c:pt>
                <c:pt idx="7689">
                  <c:v>2088.1586597229516</c:v>
                </c:pt>
                <c:pt idx="7690">
                  <c:v>2088.4302040845819</c:v>
                </c:pt>
                <c:pt idx="7691">
                  <c:v>2088.7017484462117</c:v>
                </c:pt>
                <c:pt idx="7692">
                  <c:v>2088.9732928078415</c:v>
                </c:pt>
                <c:pt idx="7693">
                  <c:v>2089.2448371694718</c:v>
                </c:pt>
                <c:pt idx="7694">
                  <c:v>2089.5163815311016</c:v>
                </c:pt>
                <c:pt idx="7695">
                  <c:v>2089.7879258927314</c:v>
                </c:pt>
                <c:pt idx="7696">
                  <c:v>2090.0594702543617</c:v>
                </c:pt>
                <c:pt idx="7697">
                  <c:v>2090.3310146159915</c:v>
                </c:pt>
                <c:pt idx="7698">
                  <c:v>2090.6025589776218</c:v>
                </c:pt>
                <c:pt idx="7699">
                  <c:v>2090.8741033392516</c:v>
                </c:pt>
                <c:pt idx="7700">
                  <c:v>2091.1456477008815</c:v>
                </c:pt>
                <c:pt idx="7701">
                  <c:v>2091.4171920625117</c:v>
                </c:pt>
                <c:pt idx="7702">
                  <c:v>2091.6887364241416</c:v>
                </c:pt>
                <c:pt idx="7703">
                  <c:v>2091.9602807857718</c:v>
                </c:pt>
                <c:pt idx="7704">
                  <c:v>2092.2318251474017</c:v>
                </c:pt>
                <c:pt idx="7705">
                  <c:v>2092.5033695090315</c:v>
                </c:pt>
                <c:pt idx="7706">
                  <c:v>2092.7749138706617</c:v>
                </c:pt>
                <c:pt idx="7707">
                  <c:v>2093.0464582322916</c:v>
                </c:pt>
                <c:pt idx="7708">
                  <c:v>2093.3180025939218</c:v>
                </c:pt>
                <c:pt idx="7709">
                  <c:v>2093.5895469555517</c:v>
                </c:pt>
                <c:pt idx="7710">
                  <c:v>2093.8610913171815</c:v>
                </c:pt>
                <c:pt idx="7711">
                  <c:v>2094.1326356788118</c:v>
                </c:pt>
                <c:pt idx="7712">
                  <c:v>2094.4041800404416</c:v>
                </c:pt>
                <c:pt idx="7713">
                  <c:v>2094.6757244020719</c:v>
                </c:pt>
                <c:pt idx="7714">
                  <c:v>2094.9472687637017</c:v>
                </c:pt>
                <c:pt idx="7715">
                  <c:v>2095.2188131253315</c:v>
                </c:pt>
                <c:pt idx="7716">
                  <c:v>2095.4903574869618</c:v>
                </c:pt>
                <c:pt idx="7717">
                  <c:v>2095.7619018485916</c:v>
                </c:pt>
                <c:pt idx="7718">
                  <c:v>2096.0334462102214</c:v>
                </c:pt>
                <c:pt idx="7719">
                  <c:v>2096.3049905718517</c:v>
                </c:pt>
                <c:pt idx="7720">
                  <c:v>2096.5765349334815</c:v>
                </c:pt>
                <c:pt idx="7721">
                  <c:v>2096.8480792951118</c:v>
                </c:pt>
                <c:pt idx="7722">
                  <c:v>2097.1196236567416</c:v>
                </c:pt>
                <c:pt idx="7723">
                  <c:v>2097.3911680183714</c:v>
                </c:pt>
                <c:pt idx="7724">
                  <c:v>2097.6627123800017</c:v>
                </c:pt>
                <c:pt idx="7725">
                  <c:v>2097.9342567416315</c:v>
                </c:pt>
                <c:pt idx="7726">
                  <c:v>2098.2058011032618</c:v>
                </c:pt>
                <c:pt idx="7727">
                  <c:v>2098.4773454648916</c:v>
                </c:pt>
                <c:pt idx="7728">
                  <c:v>2098.7488898265215</c:v>
                </c:pt>
                <c:pt idx="7729">
                  <c:v>2099.0204341881517</c:v>
                </c:pt>
                <c:pt idx="7730">
                  <c:v>2099.2919785497816</c:v>
                </c:pt>
                <c:pt idx="7731">
                  <c:v>2099.5635229114118</c:v>
                </c:pt>
                <c:pt idx="7732">
                  <c:v>2099.8350672730417</c:v>
                </c:pt>
                <c:pt idx="7733">
                  <c:v>2100.1066116346715</c:v>
                </c:pt>
                <c:pt idx="7734">
                  <c:v>2100.3781559963018</c:v>
                </c:pt>
                <c:pt idx="7735">
                  <c:v>2100.6497003579316</c:v>
                </c:pt>
                <c:pt idx="7736">
                  <c:v>2100.9212447195619</c:v>
                </c:pt>
                <c:pt idx="7737">
                  <c:v>2101.1927890811917</c:v>
                </c:pt>
                <c:pt idx="7738">
                  <c:v>2101.4643334428215</c:v>
                </c:pt>
                <c:pt idx="7739">
                  <c:v>2101.7358778044518</c:v>
                </c:pt>
                <c:pt idx="7740">
                  <c:v>2102.0074221660816</c:v>
                </c:pt>
                <c:pt idx="7741">
                  <c:v>2102.2789665277119</c:v>
                </c:pt>
                <c:pt idx="7742">
                  <c:v>2102.5505108893417</c:v>
                </c:pt>
                <c:pt idx="7743">
                  <c:v>2102.8220552509715</c:v>
                </c:pt>
                <c:pt idx="7744">
                  <c:v>2103.0935996126018</c:v>
                </c:pt>
                <c:pt idx="7745">
                  <c:v>2103.3651439742316</c:v>
                </c:pt>
                <c:pt idx="7746">
                  <c:v>2103.6366883358614</c:v>
                </c:pt>
                <c:pt idx="7747">
                  <c:v>2103.9082326974917</c:v>
                </c:pt>
                <c:pt idx="7748">
                  <c:v>2104.1797770591215</c:v>
                </c:pt>
                <c:pt idx="7749">
                  <c:v>2104.4513214207518</c:v>
                </c:pt>
                <c:pt idx="7750">
                  <c:v>2104.7228657823816</c:v>
                </c:pt>
                <c:pt idx="7751">
                  <c:v>2104.9944101440115</c:v>
                </c:pt>
                <c:pt idx="7752">
                  <c:v>2105.2659545056417</c:v>
                </c:pt>
                <c:pt idx="7753">
                  <c:v>2105.5374988672716</c:v>
                </c:pt>
                <c:pt idx="7754">
                  <c:v>2105.8090432289018</c:v>
                </c:pt>
                <c:pt idx="7755">
                  <c:v>2106.0805875905316</c:v>
                </c:pt>
                <c:pt idx="7756">
                  <c:v>2106.3521319521615</c:v>
                </c:pt>
                <c:pt idx="7757">
                  <c:v>2106.6236763137917</c:v>
                </c:pt>
                <c:pt idx="7758">
                  <c:v>2106.8952206754216</c:v>
                </c:pt>
                <c:pt idx="7759">
                  <c:v>2107.1667650370518</c:v>
                </c:pt>
                <c:pt idx="7760">
                  <c:v>2107.4383093986817</c:v>
                </c:pt>
                <c:pt idx="7761">
                  <c:v>2107.7098537603115</c:v>
                </c:pt>
                <c:pt idx="7762">
                  <c:v>2107.9813981219418</c:v>
                </c:pt>
                <c:pt idx="7763">
                  <c:v>2108.2529424835716</c:v>
                </c:pt>
                <c:pt idx="7764">
                  <c:v>2108.5244868452019</c:v>
                </c:pt>
                <c:pt idx="7765">
                  <c:v>2108.7960312068317</c:v>
                </c:pt>
                <c:pt idx="7766">
                  <c:v>2109.0675755684615</c:v>
                </c:pt>
                <c:pt idx="7767">
                  <c:v>2109.3391199300918</c:v>
                </c:pt>
                <c:pt idx="7768">
                  <c:v>2109.6106642917216</c:v>
                </c:pt>
                <c:pt idx="7769">
                  <c:v>2109.8822086533514</c:v>
                </c:pt>
                <c:pt idx="7770">
                  <c:v>2110.1537530149817</c:v>
                </c:pt>
                <c:pt idx="7771">
                  <c:v>2110.4252973766115</c:v>
                </c:pt>
                <c:pt idx="7772">
                  <c:v>2110.6968417382418</c:v>
                </c:pt>
                <c:pt idx="7773">
                  <c:v>2110.9683860998716</c:v>
                </c:pt>
                <c:pt idx="7774">
                  <c:v>2111.2399304615014</c:v>
                </c:pt>
                <c:pt idx="7775">
                  <c:v>2111.5114748231317</c:v>
                </c:pt>
                <c:pt idx="7776">
                  <c:v>2111.7830191847615</c:v>
                </c:pt>
                <c:pt idx="7777">
                  <c:v>2112.0545635463918</c:v>
                </c:pt>
                <c:pt idx="7778">
                  <c:v>2112.3261079080216</c:v>
                </c:pt>
                <c:pt idx="7779">
                  <c:v>2112.5976522696515</c:v>
                </c:pt>
                <c:pt idx="7780">
                  <c:v>2112.8691966312817</c:v>
                </c:pt>
                <c:pt idx="7781">
                  <c:v>2113.1407409929116</c:v>
                </c:pt>
                <c:pt idx="7782">
                  <c:v>2113.4122853545418</c:v>
                </c:pt>
                <c:pt idx="7783">
                  <c:v>2113.6838297161717</c:v>
                </c:pt>
                <c:pt idx="7784">
                  <c:v>2113.9553740778015</c:v>
                </c:pt>
                <c:pt idx="7785">
                  <c:v>2114.2269184394318</c:v>
                </c:pt>
                <c:pt idx="7786">
                  <c:v>2114.4984628010616</c:v>
                </c:pt>
                <c:pt idx="7787">
                  <c:v>2114.7700071626919</c:v>
                </c:pt>
                <c:pt idx="7788">
                  <c:v>2115.0415515243217</c:v>
                </c:pt>
                <c:pt idx="7789">
                  <c:v>2115.3130958859515</c:v>
                </c:pt>
                <c:pt idx="7790">
                  <c:v>2115.5846402475818</c:v>
                </c:pt>
                <c:pt idx="7791">
                  <c:v>2115.8561846092116</c:v>
                </c:pt>
                <c:pt idx="7792">
                  <c:v>2116.1277289708419</c:v>
                </c:pt>
                <c:pt idx="7793">
                  <c:v>2116.3992733324717</c:v>
                </c:pt>
                <c:pt idx="7794">
                  <c:v>2116.6708176941015</c:v>
                </c:pt>
                <c:pt idx="7795">
                  <c:v>2116.9423620557318</c:v>
                </c:pt>
                <c:pt idx="7796">
                  <c:v>2117.2139064173616</c:v>
                </c:pt>
                <c:pt idx="7797">
                  <c:v>2117.4854507789914</c:v>
                </c:pt>
                <c:pt idx="7798">
                  <c:v>2117.7569951406217</c:v>
                </c:pt>
                <c:pt idx="7799">
                  <c:v>2118.0285395022515</c:v>
                </c:pt>
                <c:pt idx="7800">
                  <c:v>2118.3000838638818</c:v>
                </c:pt>
                <c:pt idx="7801">
                  <c:v>2118.5716282255116</c:v>
                </c:pt>
                <c:pt idx="7802">
                  <c:v>2118.8431725871415</c:v>
                </c:pt>
                <c:pt idx="7803">
                  <c:v>2119.1147169487717</c:v>
                </c:pt>
                <c:pt idx="7804">
                  <c:v>2119.3862613104016</c:v>
                </c:pt>
                <c:pt idx="7805">
                  <c:v>2119.6578056720318</c:v>
                </c:pt>
                <c:pt idx="7806">
                  <c:v>2119.9293500336616</c:v>
                </c:pt>
                <c:pt idx="7807">
                  <c:v>2120.2008943952915</c:v>
                </c:pt>
                <c:pt idx="7808">
                  <c:v>2120.4724387569217</c:v>
                </c:pt>
                <c:pt idx="7809">
                  <c:v>2120.7439831185516</c:v>
                </c:pt>
                <c:pt idx="7810">
                  <c:v>2121.0155274801818</c:v>
                </c:pt>
                <c:pt idx="7811">
                  <c:v>2121.2870718418117</c:v>
                </c:pt>
                <c:pt idx="7812">
                  <c:v>2121.5586162034415</c:v>
                </c:pt>
                <c:pt idx="7813">
                  <c:v>2121.8301605650718</c:v>
                </c:pt>
                <c:pt idx="7814">
                  <c:v>2122.1017049267016</c:v>
                </c:pt>
                <c:pt idx="7815">
                  <c:v>2122.3732492883319</c:v>
                </c:pt>
                <c:pt idx="7816">
                  <c:v>2122.6447936499617</c:v>
                </c:pt>
                <c:pt idx="7817">
                  <c:v>2122.9163380115915</c:v>
                </c:pt>
                <c:pt idx="7818">
                  <c:v>2123.1878823732218</c:v>
                </c:pt>
                <c:pt idx="7819">
                  <c:v>2123.4594267348516</c:v>
                </c:pt>
                <c:pt idx="7820">
                  <c:v>2123.7309710964814</c:v>
                </c:pt>
                <c:pt idx="7821">
                  <c:v>2124.0025154581117</c:v>
                </c:pt>
                <c:pt idx="7822">
                  <c:v>2124.2740598197415</c:v>
                </c:pt>
                <c:pt idx="7823">
                  <c:v>2124.5456041813718</c:v>
                </c:pt>
                <c:pt idx="7824">
                  <c:v>2124.8171485430016</c:v>
                </c:pt>
                <c:pt idx="7825">
                  <c:v>2125.0886929046314</c:v>
                </c:pt>
                <c:pt idx="7826">
                  <c:v>2125.3602372662617</c:v>
                </c:pt>
                <c:pt idx="7827">
                  <c:v>2125.6317816278915</c:v>
                </c:pt>
                <c:pt idx="7828">
                  <c:v>2125.9033259895218</c:v>
                </c:pt>
                <c:pt idx="7829">
                  <c:v>2126.1748703511516</c:v>
                </c:pt>
                <c:pt idx="7830">
                  <c:v>2126.4464147127815</c:v>
                </c:pt>
                <c:pt idx="7831">
                  <c:v>2126.7179590744117</c:v>
                </c:pt>
                <c:pt idx="7832">
                  <c:v>2126.9895034360416</c:v>
                </c:pt>
                <c:pt idx="7833">
                  <c:v>2127.2610477976718</c:v>
                </c:pt>
                <c:pt idx="7834">
                  <c:v>2127.5325921593017</c:v>
                </c:pt>
                <c:pt idx="7835">
                  <c:v>2127.8041365209315</c:v>
                </c:pt>
                <c:pt idx="7836">
                  <c:v>2128.0756808825618</c:v>
                </c:pt>
                <c:pt idx="7837">
                  <c:v>2128.3472252441916</c:v>
                </c:pt>
                <c:pt idx="7838">
                  <c:v>2128.6187696058219</c:v>
                </c:pt>
                <c:pt idx="7839">
                  <c:v>2128.8903139674517</c:v>
                </c:pt>
                <c:pt idx="7840">
                  <c:v>2129.1618583290815</c:v>
                </c:pt>
                <c:pt idx="7841">
                  <c:v>2129.4334026907118</c:v>
                </c:pt>
                <c:pt idx="7842">
                  <c:v>2129.7049470523416</c:v>
                </c:pt>
                <c:pt idx="7843">
                  <c:v>2129.9764914139719</c:v>
                </c:pt>
                <c:pt idx="7844">
                  <c:v>2130.2480357756017</c:v>
                </c:pt>
                <c:pt idx="7845">
                  <c:v>2130.5195801372315</c:v>
                </c:pt>
                <c:pt idx="7846">
                  <c:v>2130.7911244988618</c:v>
                </c:pt>
                <c:pt idx="7847">
                  <c:v>2131.0626688604916</c:v>
                </c:pt>
                <c:pt idx="7848">
                  <c:v>2131.3342132221214</c:v>
                </c:pt>
                <c:pt idx="7849">
                  <c:v>2131.6057575837517</c:v>
                </c:pt>
                <c:pt idx="7850">
                  <c:v>2131.8773019453815</c:v>
                </c:pt>
                <c:pt idx="7851">
                  <c:v>2132.1488463070118</c:v>
                </c:pt>
                <c:pt idx="7852">
                  <c:v>2132.4203906686416</c:v>
                </c:pt>
                <c:pt idx="7853">
                  <c:v>2132.6919350302715</c:v>
                </c:pt>
                <c:pt idx="7854">
                  <c:v>2132.9634793919017</c:v>
                </c:pt>
                <c:pt idx="7855">
                  <c:v>2133.2350237535316</c:v>
                </c:pt>
                <c:pt idx="7856">
                  <c:v>2133.5065681151618</c:v>
                </c:pt>
                <c:pt idx="7857">
                  <c:v>2133.7781124767916</c:v>
                </c:pt>
                <c:pt idx="7858">
                  <c:v>2134.0496568384215</c:v>
                </c:pt>
                <c:pt idx="7859">
                  <c:v>2134.3212012000517</c:v>
                </c:pt>
                <c:pt idx="7860">
                  <c:v>2134.5927455616816</c:v>
                </c:pt>
                <c:pt idx="7861">
                  <c:v>2134.8642899233118</c:v>
                </c:pt>
                <c:pt idx="7862">
                  <c:v>2135.1358342849417</c:v>
                </c:pt>
                <c:pt idx="7863">
                  <c:v>2135.4073786465715</c:v>
                </c:pt>
                <c:pt idx="7864">
                  <c:v>2135.6789230082018</c:v>
                </c:pt>
                <c:pt idx="7865">
                  <c:v>2135.9504673698316</c:v>
                </c:pt>
                <c:pt idx="7866">
                  <c:v>2136.2220117314619</c:v>
                </c:pt>
                <c:pt idx="7867">
                  <c:v>2136.4935560930917</c:v>
                </c:pt>
                <c:pt idx="7868">
                  <c:v>2136.7651004547215</c:v>
                </c:pt>
                <c:pt idx="7869">
                  <c:v>2137.0366448163518</c:v>
                </c:pt>
                <c:pt idx="7870">
                  <c:v>2137.3081891779816</c:v>
                </c:pt>
                <c:pt idx="7871">
                  <c:v>2137.5797335396114</c:v>
                </c:pt>
                <c:pt idx="7872">
                  <c:v>2137.8512779012417</c:v>
                </c:pt>
                <c:pt idx="7873">
                  <c:v>2138.1228222628715</c:v>
                </c:pt>
                <c:pt idx="7874">
                  <c:v>2138.3943666245018</c:v>
                </c:pt>
                <c:pt idx="7875">
                  <c:v>2138.6659109861316</c:v>
                </c:pt>
                <c:pt idx="7876">
                  <c:v>2138.9374553477614</c:v>
                </c:pt>
                <c:pt idx="7877">
                  <c:v>2139.2089997093917</c:v>
                </c:pt>
                <c:pt idx="7878">
                  <c:v>2139.4805440710215</c:v>
                </c:pt>
                <c:pt idx="7879">
                  <c:v>2139.7520884326518</c:v>
                </c:pt>
                <c:pt idx="7880">
                  <c:v>2140.0236327942816</c:v>
                </c:pt>
                <c:pt idx="7881">
                  <c:v>2140.2951771559115</c:v>
                </c:pt>
                <c:pt idx="7882">
                  <c:v>2140.5667215175417</c:v>
                </c:pt>
                <c:pt idx="7883">
                  <c:v>2140.8382658791716</c:v>
                </c:pt>
                <c:pt idx="7884">
                  <c:v>2141.1098102408018</c:v>
                </c:pt>
                <c:pt idx="7885">
                  <c:v>2141.3813546024317</c:v>
                </c:pt>
                <c:pt idx="7886">
                  <c:v>2141.6528989640615</c:v>
                </c:pt>
                <c:pt idx="7887">
                  <c:v>2141.9244433256918</c:v>
                </c:pt>
                <c:pt idx="7888">
                  <c:v>2142.1959876873216</c:v>
                </c:pt>
                <c:pt idx="7889">
                  <c:v>2142.4675320489519</c:v>
                </c:pt>
                <c:pt idx="7890">
                  <c:v>2142.7390764105817</c:v>
                </c:pt>
                <c:pt idx="7891">
                  <c:v>2143.0106207722115</c:v>
                </c:pt>
                <c:pt idx="7892">
                  <c:v>2143.2821651338418</c:v>
                </c:pt>
                <c:pt idx="7893">
                  <c:v>2143.5537094954716</c:v>
                </c:pt>
                <c:pt idx="7894">
                  <c:v>2143.8252538571019</c:v>
                </c:pt>
                <c:pt idx="7895">
                  <c:v>2144.0967982187317</c:v>
                </c:pt>
                <c:pt idx="7896">
                  <c:v>2144.3683425803615</c:v>
                </c:pt>
                <c:pt idx="7897">
                  <c:v>2144.6398869419918</c:v>
                </c:pt>
                <c:pt idx="7898">
                  <c:v>2144.9114313036216</c:v>
                </c:pt>
                <c:pt idx="7899">
                  <c:v>2145.1829756652514</c:v>
                </c:pt>
                <c:pt idx="7900">
                  <c:v>2145.4545200268817</c:v>
                </c:pt>
                <c:pt idx="7901">
                  <c:v>2145.7260643885115</c:v>
                </c:pt>
                <c:pt idx="7902">
                  <c:v>2145.9976087501418</c:v>
                </c:pt>
                <c:pt idx="7903">
                  <c:v>2146.2691531117716</c:v>
                </c:pt>
                <c:pt idx="7904">
                  <c:v>2146.5406974734015</c:v>
                </c:pt>
                <c:pt idx="7905">
                  <c:v>2146.8122418350317</c:v>
                </c:pt>
                <c:pt idx="7906">
                  <c:v>2147.0837861966615</c:v>
                </c:pt>
                <c:pt idx="7907">
                  <c:v>2147.3553305582918</c:v>
                </c:pt>
                <c:pt idx="7908">
                  <c:v>2147.6268749199216</c:v>
                </c:pt>
                <c:pt idx="7909">
                  <c:v>2147.8984192815515</c:v>
                </c:pt>
                <c:pt idx="7910">
                  <c:v>2148.1699636431817</c:v>
                </c:pt>
                <c:pt idx="7911">
                  <c:v>2148.4415080048116</c:v>
                </c:pt>
                <c:pt idx="7912">
                  <c:v>2148.7130523664418</c:v>
                </c:pt>
                <c:pt idx="7913">
                  <c:v>2148.9845967280717</c:v>
                </c:pt>
                <c:pt idx="7914">
                  <c:v>2149.2561410897015</c:v>
                </c:pt>
                <c:pt idx="7915">
                  <c:v>2149.5276854513318</c:v>
                </c:pt>
                <c:pt idx="7916">
                  <c:v>2149.7992298129616</c:v>
                </c:pt>
                <c:pt idx="7917">
                  <c:v>2150.0707741745919</c:v>
                </c:pt>
                <c:pt idx="7918">
                  <c:v>2150.3423185362217</c:v>
                </c:pt>
                <c:pt idx="7919">
                  <c:v>2150.6138628978515</c:v>
                </c:pt>
                <c:pt idx="7920">
                  <c:v>2150.8854072594818</c:v>
                </c:pt>
                <c:pt idx="7921">
                  <c:v>2151.1569516211116</c:v>
                </c:pt>
                <c:pt idx="7922">
                  <c:v>2151.4284959827414</c:v>
                </c:pt>
                <c:pt idx="7923">
                  <c:v>2151.7000403443717</c:v>
                </c:pt>
                <c:pt idx="7924">
                  <c:v>2151.9715847060015</c:v>
                </c:pt>
                <c:pt idx="7925">
                  <c:v>2152.2431290676318</c:v>
                </c:pt>
                <c:pt idx="7926">
                  <c:v>2152.5146734292616</c:v>
                </c:pt>
                <c:pt idx="7927">
                  <c:v>2152.7862177908914</c:v>
                </c:pt>
                <c:pt idx="7928">
                  <c:v>2153.0577621525217</c:v>
                </c:pt>
                <c:pt idx="7929">
                  <c:v>2153.3293065141515</c:v>
                </c:pt>
                <c:pt idx="7930">
                  <c:v>2153.6008508757818</c:v>
                </c:pt>
                <c:pt idx="7931">
                  <c:v>2153.8723952374116</c:v>
                </c:pt>
                <c:pt idx="7932">
                  <c:v>2154.1439395990415</c:v>
                </c:pt>
                <c:pt idx="7933">
                  <c:v>2154.4154839606717</c:v>
                </c:pt>
                <c:pt idx="7934">
                  <c:v>2154.6870283223016</c:v>
                </c:pt>
                <c:pt idx="7935">
                  <c:v>2154.9585726839318</c:v>
                </c:pt>
                <c:pt idx="7936">
                  <c:v>2155.2301170455617</c:v>
                </c:pt>
                <c:pt idx="7937">
                  <c:v>2155.5016614071915</c:v>
                </c:pt>
                <c:pt idx="7938">
                  <c:v>2155.7732057688218</c:v>
                </c:pt>
                <c:pt idx="7939">
                  <c:v>2156.0447501304516</c:v>
                </c:pt>
                <c:pt idx="7940">
                  <c:v>2156.3162944920819</c:v>
                </c:pt>
                <c:pt idx="7941">
                  <c:v>2156.5878388537117</c:v>
                </c:pt>
                <c:pt idx="7942">
                  <c:v>2156.8593832153415</c:v>
                </c:pt>
                <c:pt idx="7943">
                  <c:v>2157.1309275769718</c:v>
                </c:pt>
                <c:pt idx="7944">
                  <c:v>2157.4024719386016</c:v>
                </c:pt>
                <c:pt idx="7945">
                  <c:v>2157.6740163002319</c:v>
                </c:pt>
                <c:pt idx="7946">
                  <c:v>2157.9455606618617</c:v>
                </c:pt>
                <c:pt idx="7947">
                  <c:v>2158.2171050234915</c:v>
                </c:pt>
                <c:pt idx="7948">
                  <c:v>2158.4886493851218</c:v>
                </c:pt>
                <c:pt idx="7949">
                  <c:v>2158.7601937467516</c:v>
                </c:pt>
                <c:pt idx="7950">
                  <c:v>2159.0317381083814</c:v>
                </c:pt>
                <c:pt idx="7951">
                  <c:v>2159.3032824700117</c:v>
                </c:pt>
                <c:pt idx="7952">
                  <c:v>2159.5748268316415</c:v>
                </c:pt>
                <c:pt idx="7953">
                  <c:v>2159.8463711932718</c:v>
                </c:pt>
                <c:pt idx="7954">
                  <c:v>2160.1179155549016</c:v>
                </c:pt>
                <c:pt idx="7955">
                  <c:v>2160.3894599165315</c:v>
                </c:pt>
                <c:pt idx="7956">
                  <c:v>2160.6610042781617</c:v>
                </c:pt>
                <c:pt idx="7957">
                  <c:v>2160.9325486397915</c:v>
                </c:pt>
                <c:pt idx="7958">
                  <c:v>2161.2040930014218</c:v>
                </c:pt>
                <c:pt idx="7959">
                  <c:v>2161.4756373630516</c:v>
                </c:pt>
                <c:pt idx="7960">
                  <c:v>2161.7471817246815</c:v>
                </c:pt>
                <c:pt idx="7961">
                  <c:v>2162.0187260863117</c:v>
                </c:pt>
                <c:pt idx="7962">
                  <c:v>2162.2902704479416</c:v>
                </c:pt>
                <c:pt idx="7963">
                  <c:v>2162.5618148095718</c:v>
                </c:pt>
                <c:pt idx="7964">
                  <c:v>2162.8333591712017</c:v>
                </c:pt>
                <c:pt idx="7965">
                  <c:v>2163.1049035328315</c:v>
                </c:pt>
                <c:pt idx="7966">
                  <c:v>2163.3764478944618</c:v>
                </c:pt>
                <c:pt idx="7967">
                  <c:v>2163.6479922560916</c:v>
                </c:pt>
                <c:pt idx="7968">
                  <c:v>2163.9195366177219</c:v>
                </c:pt>
                <c:pt idx="7969">
                  <c:v>2164.1910809793517</c:v>
                </c:pt>
                <c:pt idx="7970">
                  <c:v>2164.4626253409815</c:v>
                </c:pt>
                <c:pt idx="7971">
                  <c:v>2164.7341697026118</c:v>
                </c:pt>
                <c:pt idx="7972">
                  <c:v>2165.0057140642416</c:v>
                </c:pt>
                <c:pt idx="7973">
                  <c:v>2165.2772584258714</c:v>
                </c:pt>
                <c:pt idx="7974">
                  <c:v>2165.5488027875017</c:v>
                </c:pt>
                <c:pt idx="7975">
                  <c:v>2165.8203471491315</c:v>
                </c:pt>
                <c:pt idx="7976">
                  <c:v>2166.0918915107618</c:v>
                </c:pt>
                <c:pt idx="7977">
                  <c:v>2166.3634358723916</c:v>
                </c:pt>
                <c:pt idx="7978">
                  <c:v>2166.6349802340214</c:v>
                </c:pt>
                <c:pt idx="7979">
                  <c:v>2166.9065245956517</c:v>
                </c:pt>
                <c:pt idx="7980">
                  <c:v>2167.1780689572815</c:v>
                </c:pt>
                <c:pt idx="7981">
                  <c:v>2167.4496133189118</c:v>
                </c:pt>
                <c:pt idx="7982">
                  <c:v>2167.7211576805416</c:v>
                </c:pt>
                <c:pt idx="7983">
                  <c:v>2167.9927020421715</c:v>
                </c:pt>
                <c:pt idx="7984">
                  <c:v>2168.2642464038017</c:v>
                </c:pt>
                <c:pt idx="7985">
                  <c:v>2168.5357907654316</c:v>
                </c:pt>
                <c:pt idx="7986">
                  <c:v>2168.8073351270618</c:v>
                </c:pt>
                <c:pt idx="7987">
                  <c:v>2169.0788794886917</c:v>
                </c:pt>
                <c:pt idx="7988">
                  <c:v>2169.3504238503215</c:v>
                </c:pt>
                <c:pt idx="7989">
                  <c:v>2169.6219682119518</c:v>
                </c:pt>
                <c:pt idx="7990">
                  <c:v>2169.8935125735816</c:v>
                </c:pt>
                <c:pt idx="7991">
                  <c:v>2170.1650569352119</c:v>
                </c:pt>
                <c:pt idx="7992">
                  <c:v>2170.4366012968417</c:v>
                </c:pt>
                <c:pt idx="7993">
                  <c:v>2170.7081456584715</c:v>
                </c:pt>
                <c:pt idx="7994">
                  <c:v>2170.9796900201018</c:v>
                </c:pt>
                <c:pt idx="7995">
                  <c:v>2171.2512343817316</c:v>
                </c:pt>
                <c:pt idx="7996">
                  <c:v>2171.5227787433619</c:v>
                </c:pt>
                <c:pt idx="7997">
                  <c:v>2171.7943231049917</c:v>
                </c:pt>
                <c:pt idx="7998">
                  <c:v>2172.0658674666215</c:v>
                </c:pt>
                <c:pt idx="7999">
                  <c:v>2172.3374118282518</c:v>
                </c:pt>
                <c:pt idx="8000">
                  <c:v>2172.6089561898816</c:v>
                </c:pt>
                <c:pt idx="8001">
                  <c:v>2172.8805005515114</c:v>
                </c:pt>
                <c:pt idx="8002">
                  <c:v>2173.1520449131417</c:v>
                </c:pt>
                <c:pt idx="8003">
                  <c:v>2173.4235892747715</c:v>
                </c:pt>
                <c:pt idx="8004">
                  <c:v>2173.6951336364018</c:v>
                </c:pt>
                <c:pt idx="8005">
                  <c:v>2173.9666779980316</c:v>
                </c:pt>
                <c:pt idx="8006">
                  <c:v>2174.2382223596614</c:v>
                </c:pt>
                <c:pt idx="8007">
                  <c:v>2174.5097667212917</c:v>
                </c:pt>
                <c:pt idx="8008">
                  <c:v>2174.7813110829215</c:v>
                </c:pt>
                <c:pt idx="8009">
                  <c:v>2175.0528554445518</c:v>
                </c:pt>
                <c:pt idx="8010">
                  <c:v>2175.3243998061816</c:v>
                </c:pt>
                <c:pt idx="8011">
                  <c:v>2175.5959441678115</c:v>
                </c:pt>
                <c:pt idx="8012">
                  <c:v>2175.8674885294417</c:v>
                </c:pt>
                <c:pt idx="8013">
                  <c:v>2176.1390328910716</c:v>
                </c:pt>
                <c:pt idx="8014">
                  <c:v>2176.4105772527018</c:v>
                </c:pt>
                <c:pt idx="8015">
                  <c:v>2176.6821216143317</c:v>
                </c:pt>
                <c:pt idx="8016">
                  <c:v>2176.9536659759615</c:v>
                </c:pt>
                <c:pt idx="8017">
                  <c:v>2177.2252103375918</c:v>
                </c:pt>
                <c:pt idx="8018">
                  <c:v>2177.4967546992216</c:v>
                </c:pt>
                <c:pt idx="8019">
                  <c:v>2177.7682990608519</c:v>
                </c:pt>
                <c:pt idx="8020">
                  <c:v>2178.0398434224817</c:v>
                </c:pt>
                <c:pt idx="8021">
                  <c:v>2178.3113877841115</c:v>
                </c:pt>
                <c:pt idx="8022">
                  <c:v>2178.5829321457418</c:v>
                </c:pt>
                <c:pt idx="8023">
                  <c:v>2178.8544765073716</c:v>
                </c:pt>
                <c:pt idx="8024">
                  <c:v>2179.1260208690019</c:v>
                </c:pt>
                <c:pt idx="8025">
                  <c:v>2179.3975652306317</c:v>
                </c:pt>
                <c:pt idx="8026">
                  <c:v>2179.6691095922615</c:v>
                </c:pt>
                <c:pt idx="8027">
                  <c:v>2179.9406539538918</c:v>
                </c:pt>
                <c:pt idx="8028">
                  <c:v>2180.2121983155216</c:v>
                </c:pt>
                <c:pt idx="8029">
                  <c:v>2180.4837426771514</c:v>
                </c:pt>
                <c:pt idx="8030">
                  <c:v>2180.7552870387817</c:v>
                </c:pt>
                <c:pt idx="8031">
                  <c:v>2181.0268314004115</c:v>
                </c:pt>
                <c:pt idx="8032">
                  <c:v>2181.2983757620418</c:v>
                </c:pt>
                <c:pt idx="8033">
                  <c:v>2181.5699201236716</c:v>
                </c:pt>
                <c:pt idx="8034">
                  <c:v>2181.8414644853015</c:v>
                </c:pt>
                <c:pt idx="8035">
                  <c:v>2182.1130088469317</c:v>
                </c:pt>
                <c:pt idx="8036">
                  <c:v>2182.3845532085616</c:v>
                </c:pt>
                <c:pt idx="8037">
                  <c:v>2182.6560975701918</c:v>
                </c:pt>
                <c:pt idx="8038">
                  <c:v>2182.9276419318217</c:v>
                </c:pt>
                <c:pt idx="8039">
                  <c:v>2183.1991862934515</c:v>
                </c:pt>
                <c:pt idx="8040">
                  <c:v>2183.4707306550818</c:v>
                </c:pt>
                <c:pt idx="8041">
                  <c:v>2183.7422750167116</c:v>
                </c:pt>
                <c:pt idx="8042">
                  <c:v>2184.0138193783419</c:v>
                </c:pt>
                <c:pt idx="8043">
                  <c:v>2184.2853637399717</c:v>
                </c:pt>
                <c:pt idx="8044">
                  <c:v>2184.5569081016015</c:v>
                </c:pt>
                <c:pt idx="8045">
                  <c:v>2184.8284524632318</c:v>
                </c:pt>
                <c:pt idx="8046">
                  <c:v>2185.0999968248616</c:v>
                </c:pt>
                <c:pt idx="8047">
                  <c:v>2185.3715411864919</c:v>
                </c:pt>
                <c:pt idx="8048">
                  <c:v>2185.6430855481217</c:v>
                </c:pt>
                <c:pt idx="8049">
                  <c:v>2185.9146299097515</c:v>
                </c:pt>
                <c:pt idx="8050">
                  <c:v>2186.1861742713818</c:v>
                </c:pt>
                <c:pt idx="8051">
                  <c:v>2186.4577186330116</c:v>
                </c:pt>
                <c:pt idx="8052">
                  <c:v>2186.7292629946414</c:v>
                </c:pt>
                <c:pt idx="8053">
                  <c:v>2187.0008073562717</c:v>
                </c:pt>
                <c:pt idx="8054">
                  <c:v>2187.2723517179015</c:v>
                </c:pt>
                <c:pt idx="8055">
                  <c:v>2187.5438960795318</c:v>
                </c:pt>
                <c:pt idx="8056">
                  <c:v>2187.8154404411616</c:v>
                </c:pt>
                <c:pt idx="8057">
                  <c:v>2188.0869848027914</c:v>
                </c:pt>
                <c:pt idx="8058">
                  <c:v>2188.3585291644217</c:v>
                </c:pt>
                <c:pt idx="8059">
                  <c:v>2188.6300735260515</c:v>
                </c:pt>
                <c:pt idx="8060">
                  <c:v>2188.9016178876818</c:v>
                </c:pt>
                <c:pt idx="8061">
                  <c:v>2189.1731622493116</c:v>
                </c:pt>
                <c:pt idx="8062">
                  <c:v>2189.4447066109415</c:v>
                </c:pt>
                <c:pt idx="8063">
                  <c:v>2189.7162509725717</c:v>
                </c:pt>
                <c:pt idx="8064">
                  <c:v>2189.9877953342016</c:v>
                </c:pt>
                <c:pt idx="8065">
                  <c:v>2190.2593396958318</c:v>
                </c:pt>
                <c:pt idx="8066">
                  <c:v>2190.5308840574617</c:v>
                </c:pt>
                <c:pt idx="8067">
                  <c:v>2190.8024284190915</c:v>
                </c:pt>
                <c:pt idx="8068">
                  <c:v>2191.0739727807218</c:v>
                </c:pt>
                <c:pt idx="8069">
                  <c:v>2191.3455171423516</c:v>
                </c:pt>
                <c:pt idx="8070">
                  <c:v>2191.6170615039819</c:v>
                </c:pt>
                <c:pt idx="8071">
                  <c:v>2191.8886058656117</c:v>
                </c:pt>
                <c:pt idx="8072">
                  <c:v>2192.1601502272415</c:v>
                </c:pt>
                <c:pt idx="8073">
                  <c:v>2192.4316945888718</c:v>
                </c:pt>
                <c:pt idx="8074">
                  <c:v>2192.7032389505016</c:v>
                </c:pt>
                <c:pt idx="8075">
                  <c:v>2192.9747833121319</c:v>
                </c:pt>
                <c:pt idx="8076">
                  <c:v>2193.2463276737617</c:v>
                </c:pt>
                <c:pt idx="8077">
                  <c:v>2193.5178720353915</c:v>
                </c:pt>
                <c:pt idx="8078">
                  <c:v>2193.7894163970218</c:v>
                </c:pt>
                <c:pt idx="8079">
                  <c:v>2194.0609607586516</c:v>
                </c:pt>
                <c:pt idx="8080">
                  <c:v>2194.3325051202814</c:v>
                </c:pt>
                <c:pt idx="8081">
                  <c:v>2194.6040494819117</c:v>
                </c:pt>
                <c:pt idx="8082">
                  <c:v>2194.8755938435415</c:v>
                </c:pt>
                <c:pt idx="8083">
                  <c:v>2195.1471382051718</c:v>
                </c:pt>
                <c:pt idx="8084">
                  <c:v>2195.4186825668016</c:v>
                </c:pt>
                <c:pt idx="8085">
                  <c:v>2195.6902269284315</c:v>
                </c:pt>
                <c:pt idx="8086">
                  <c:v>2195.9617712900617</c:v>
                </c:pt>
                <c:pt idx="8087">
                  <c:v>2196.2333156516916</c:v>
                </c:pt>
                <c:pt idx="8088">
                  <c:v>2196.5048600133218</c:v>
                </c:pt>
                <c:pt idx="8089">
                  <c:v>2196.7764043749517</c:v>
                </c:pt>
                <c:pt idx="8090">
                  <c:v>2197.0479487365815</c:v>
                </c:pt>
                <c:pt idx="8091">
                  <c:v>2197.3194930982118</c:v>
                </c:pt>
                <c:pt idx="8092">
                  <c:v>2197.5910374598416</c:v>
                </c:pt>
                <c:pt idx="8093">
                  <c:v>2197.8625818214718</c:v>
                </c:pt>
                <c:pt idx="8094">
                  <c:v>2198.1341261831017</c:v>
                </c:pt>
                <c:pt idx="8095">
                  <c:v>2198.4056705447315</c:v>
                </c:pt>
                <c:pt idx="8096">
                  <c:v>2198.6772149063618</c:v>
                </c:pt>
                <c:pt idx="8097">
                  <c:v>2198.9487592679916</c:v>
                </c:pt>
                <c:pt idx="8098">
                  <c:v>2199.2203036296219</c:v>
                </c:pt>
                <c:pt idx="8099">
                  <c:v>2199.4918479912517</c:v>
                </c:pt>
                <c:pt idx="8100">
                  <c:v>2199.7633923528815</c:v>
                </c:pt>
                <c:pt idx="8101">
                  <c:v>2200.0349367145118</c:v>
                </c:pt>
                <c:pt idx="8102">
                  <c:v>2200.3064810761416</c:v>
                </c:pt>
                <c:pt idx="8103">
                  <c:v>2200.5780254377714</c:v>
                </c:pt>
                <c:pt idx="8104">
                  <c:v>2200.8495697994017</c:v>
                </c:pt>
                <c:pt idx="8105">
                  <c:v>2201.1211141610315</c:v>
                </c:pt>
                <c:pt idx="8106">
                  <c:v>2201.3926585226618</c:v>
                </c:pt>
                <c:pt idx="8107">
                  <c:v>2201.6642028842916</c:v>
                </c:pt>
                <c:pt idx="8108">
                  <c:v>2201.9357472459214</c:v>
                </c:pt>
                <c:pt idx="8109">
                  <c:v>2202.2072916075517</c:v>
                </c:pt>
                <c:pt idx="8110">
                  <c:v>2202.4788359691815</c:v>
                </c:pt>
                <c:pt idx="8111">
                  <c:v>2202.7503803308118</c:v>
                </c:pt>
                <c:pt idx="8112">
                  <c:v>2203.0219246924416</c:v>
                </c:pt>
                <c:pt idx="8113">
                  <c:v>2203.2934690540715</c:v>
                </c:pt>
                <c:pt idx="8114">
                  <c:v>2203.5650134157017</c:v>
                </c:pt>
                <c:pt idx="8115">
                  <c:v>2203.8365577773316</c:v>
                </c:pt>
                <c:pt idx="8116">
                  <c:v>2204.1081021389618</c:v>
                </c:pt>
                <c:pt idx="8117">
                  <c:v>2204.3796465005917</c:v>
                </c:pt>
                <c:pt idx="8118">
                  <c:v>2204.6511908622215</c:v>
                </c:pt>
                <c:pt idx="8119">
                  <c:v>2204.9227352238518</c:v>
                </c:pt>
                <c:pt idx="8120">
                  <c:v>2205.1942795854816</c:v>
                </c:pt>
                <c:pt idx="8121">
                  <c:v>2205.4658239471119</c:v>
                </c:pt>
                <c:pt idx="8122">
                  <c:v>2205.7373683087417</c:v>
                </c:pt>
                <c:pt idx="8123">
                  <c:v>2206.0089126703715</c:v>
                </c:pt>
                <c:pt idx="8124">
                  <c:v>2206.2804570320018</c:v>
                </c:pt>
                <c:pt idx="8125">
                  <c:v>2206.5520013936316</c:v>
                </c:pt>
                <c:pt idx="8126">
                  <c:v>2206.8235457552619</c:v>
                </c:pt>
                <c:pt idx="8127">
                  <c:v>2207.0950901168917</c:v>
                </c:pt>
                <c:pt idx="8128">
                  <c:v>2207.3666344785215</c:v>
                </c:pt>
                <c:pt idx="8129">
                  <c:v>2207.6381788401518</c:v>
                </c:pt>
                <c:pt idx="8130">
                  <c:v>2207.9097232017816</c:v>
                </c:pt>
                <c:pt idx="8131">
                  <c:v>2208.1812675634114</c:v>
                </c:pt>
                <c:pt idx="8132">
                  <c:v>2208.4528119250417</c:v>
                </c:pt>
                <c:pt idx="8133">
                  <c:v>2208.7243562866715</c:v>
                </c:pt>
                <c:pt idx="8134">
                  <c:v>2208.9959006483018</c:v>
                </c:pt>
                <c:pt idx="8135">
                  <c:v>2209.2674450099316</c:v>
                </c:pt>
                <c:pt idx="8136">
                  <c:v>2209.5389893715615</c:v>
                </c:pt>
                <c:pt idx="8137">
                  <c:v>2209.8105337331917</c:v>
                </c:pt>
                <c:pt idx="8138">
                  <c:v>2210.0820780948216</c:v>
                </c:pt>
                <c:pt idx="8139">
                  <c:v>2210.3536224564518</c:v>
                </c:pt>
                <c:pt idx="8140">
                  <c:v>2210.6251668180817</c:v>
                </c:pt>
                <c:pt idx="8141">
                  <c:v>2210.8967111797115</c:v>
                </c:pt>
                <c:pt idx="8142">
                  <c:v>2211.1682555413418</c:v>
                </c:pt>
                <c:pt idx="8143">
                  <c:v>2211.4397999029716</c:v>
                </c:pt>
                <c:pt idx="8144">
                  <c:v>2211.7113442646018</c:v>
                </c:pt>
                <c:pt idx="8145">
                  <c:v>2211.9828886262317</c:v>
                </c:pt>
                <c:pt idx="8146">
                  <c:v>2212.2544329878615</c:v>
                </c:pt>
                <c:pt idx="8147">
                  <c:v>2212.5259773494918</c:v>
                </c:pt>
                <c:pt idx="8148">
                  <c:v>2212.7975217111216</c:v>
                </c:pt>
                <c:pt idx="8149">
                  <c:v>2213.0690660727519</c:v>
                </c:pt>
                <c:pt idx="8150">
                  <c:v>2213.3406104343817</c:v>
                </c:pt>
                <c:pt idx="8151">
                  <c:v>2213.6121547960115</c:v>
                </c:pt>
                <c:pt idx="8152">
                  <c:v>2213.8836991576418</c:v>
                </c:pt>
                <c:pt idx="8153">
                  <c:v>2214.1552435192716</c:v>
                </c:pt>
                <c:pt idx="8154">
                  <c:v>2214.4267878809014</c:v>
                </c:pt>
                <c:pt idx="8155">
                  <c:v>2214.6983322425317</c:v>
                </c:pt>
                <c:pt idx="8156">
                  <c:v>2214.9698766041615</c:v>
                </c:pt>
                <c:pt idx="8157">
                  <c:v>2215.2414209657918</c:v>
                </c:pt>
                <c:pt idx="8158">
                  <c:v>2215.5129653274216</c:v>
                </c:pt>
                <c:pt idx="8159">
                  <c:v>2215.7845096890514</c:v>
                </c:pt>
                <c:pt idx="8160">
                  <c:v>2216.0560540506817</c:v>
                </c:pt>
                <c:pt idx="8161">
                  <c:v>2216.3275984123115</c:v>
                </c:pt>
                <c:pt idx="8162">
                  <c:v>2216.5991427739418</c:v>
                </c:pt>
                <c:pt idx="8163">
                  <c:v>2216.8706871355716</c:v>
                </c:pt>
                <c:pt idx="8164">
                  <c:v>2217.1422314972015</c:v>
                </c:pt>
                <c:pt idx="8165">
                  <c:v>2217.4137758588317</c:v>
                </c:pt>
                <c:pt idx="8166">
                  <c:v>2217.6853202204616</c:v>
                </c:pt>
                <c:pt idx="8167">
                  <c:v>2217.9568645820918</c:v>
                </c:pt>
                <c:pt idx="8168">
                  <c:v>2218.2284089437217</c:v>
                </c:pt>
                <c:pt idx="8169">
                  <c:v>2218.4999533053515</c:v>
                </c:pt>
                <c:pt idx="8170">
                  <c:v>2218.7714976669818</c:v>
                </c:pt>
                <c:pt idx="8171">
                  <c:v>2219.0430420286116</c:v>
                </c:pt>
                <c:pt idx="8172">
                  <c:v>2219.3145863902419</c:v>
                </c:pt>
                <c:pt idx="8173">
                  <c:v>2219.5861307518717</c:v>
                </c:pt>
                <c:pt idx="8174">
                  <c:v>2219.8576751135015</c:v>
                </c:pt>
                <c:pt idx="8175">
                  <c:v>2220.1292194751318</c:v>
                </c:pt>
                <c:pt idx="8176">
                  <c:v>2220.4007638367616</c:v>
                </c:pt>
                <c:pt idx="8177">
                  <c:v>2220.6723081983919</c:v>
                </c:pt>
                <c:pt idx="8178">
                  <c:v>2220.9438525600217</c:v>
                </c:pt>
                <c:pt idx="8179">
                  <c:v>2221.2153969216515</c:v>
                </c:pt>
                <c:pt idx="8180">
                  <c:v>2221.4869412832818</c:v>
                </c:pt>
                <c:pt idx="8181">
                  <c:v>2221.7584856449116</c:v>
                </c:pt>
                <c:pt idx="8182">
                  <c:v>2222.0300300065414</c:v>
                </c:pt>
                <c:pt idx="8183">
                  <c:v>2222.3015743681717</c:v>
                </c:pt>
                <c:pt idx="8184">
                  <c:v>2222.5731187298015</c:v>
                </c:pt>
                <c:pt idx="8185">
                  <c:v>2222.8446630914318</c:v>
                </c:pt>
                <c:pt idx="8186">
                  <c:v>2223.1162074530616</c:v>
                </c:pt>
                <c:pt idx="8187">
                  <c:v>2223.3877518146915</c:v>
                </c:pt>
                <c:pt idx="8188">
                  <c:v>2223.6592961763217</c:v>
                </c:pt>
                <c:pt idx="8189">
                  <c:v>2223.9308405379516</c:v>
                </c:pt>
                <c:pt idx="8190">
                  <c:v>2224.2023848995818</c:v>
                </c:pt>
                <c:pt idx="8191">
                  <c:v>2224.4739292612117</c:v>
                </c:pt>
              </c:numCache>
            </c:numRef>
          </c:xVal>
          <c:yVal>
            <c:numRef>
              <c:f>'raw data received'!$G$1:$G$8192</c:f>
              <c:numCache>
                <c:formatCode>General</c:formatCode>
                <c:ptCount val="819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1130</c:v>
                </c:pt>
                <c:pt idx="51">
                  <c:v>1113</c:v>
                </c:pt>
                <c:pt idx="52">
                  <c:v>1074</c:v>
                </c:pt>
                <c:pt idx="53">
                  <c:v>1047</c:v>
                </c:pt>
                <c:pt idx="54">
                  <c:v>1069</c:v>
                </c:pt>
                <c:pt idx="55">
                  <c:v>1054</c:v>
                </c:pt>
                <c:pt idx="56">
                  <c:v>1050</c:v>
                </c:pt>
                <c:pt idx="57">
                  <c:v>1007</c:v>
                </c:pt>
                <c:pt idx="58">
                  <c:v>1049</c:v>
                </c:pt>
                <c:pt idx="59">
                  <c:v>1025</c:v>
                </c:pt>
                <c:pt idx="60">
                  <c:v>1010</c:v>
                </c:pt>
                <c:pt idx="61">
                  <c:v>1020</c:v>
                </c:pt>
                <c:pt idx="62">
                  <c:v>1085</c:v>
                </c:pt>
                <c:pt idx="63">
                  <c:v>1023</c:v>
                </c:pt>
                <c:pt idx="64">
                  <c:v>1036</c:v>
                </c:pt>
                <c:pt idx="65">
                  <c:v>981</c:v>
                </c:pt>
                <c:pt idx="66">
                  <c:v>1022</c:v>
                </c:pt>
                <c:pt idx="67">
                  <c:v>1051</c:v>
                </c:pt>
                <c:pt idx="68">
                  <c:v>1017</c:v>
                </c:pt>
                <c:pt idx="69">
                  <c:v>1029</c:v>
                </c:pt>
                <c:pt idx="70">
                  <c:v>1035</c:v>
                </c:pt>
                <c:pt idx="71">
                  <c:v>1017</c:v>
                </c:pt>
                <c:pt idx="72">
                  <c:v>998</c:v>
                </c:pt>
                <c:pt idx="73">
                  <c:v>1032</c:v>
                </c:pt>
                <c:pt idx="74">
                  <c:v>1024</c:v>
                </c:pt>
                <c:pt idx="75">
                  <c:v>1033</c:v>
                </c:pt>
                <c:pt idx="76">
                  <c:v>1041</c:v>
                </c:pt>
                <c:pt idx="77">
                  <c:v>978</c:v>
                </c:pt>
                <c:pt idx="78">
                  <c:v>1018</c:v>
                </c:pt>
                <c:pt idx="79">
                  <c:v>934</c:v>
                </c:pt>
                <c:pt idx="80">
                  <c:v>1015</c:v>
                </c:pt>
                <c:pt idx="81">
                  <c:v>982</c:v>
                </c:pt>
                <c:pt idx="82">
                  <c:v>999</c:v>
                </c:pt>
                <c:pt idx="83">
                  <c:v>978</c:v>
                </c:pt>
                <c:pt idx="84">
                  <c:v>1027</c:v>
                </c:pt>
                <c:pt idx="85">
                  <c:v>1008</c:v>
                </c:pt>
                <c:pt idx="86">
                  <c:v>1009</c:v>
                </c:pt>
                <c:pt idx="87">
                  <c:v>961</c:v>
                </c:pt>
                <c:pt idx="88">
                  <c:v>952</c:v>
                </c:pt>
                <c:pt idx="89">
                  <c:v>1001</c:v>
                </c:pt>
                <c:pt idx="90">
                  <c:v>1021</c:v>
                </c:pt>
                <c:pt idx="91">
                  <c:v>917</c:v>
                </c:pt>
                <c:pt idx="92">
                  <c:v>925</c:v>
                </c:pt>
                <c:pt idx="93">
                  <c:v>948</c:v>
                </c:pt>
                <c:pt idx="94">
                  <c:v>1001</c:v>
                </c:pt>
                <c:pt idx="95">
                  <c:v>969</c:v>
                </c:pt>
                <c:pt idx="96">
                  <c:v>938</c:v>
                </c:pt>
                <c:pt idx="97">
                  <c:v>1014</c:v>
                </c:pt>
                <c:pt idx="98">
                  <c:v>939</c:v>
                </c:pt>
                <c:pt idx="99">
                  <c:v>879</c:v>
                </c:pt>
                <c:pt idx="100">
                  <c:v>924</c:v>
                </c:pt>
                <c:pt idx="101">
                  <c:v>964</c:v>
                </c:pt>
                <c:pt idx="102">
                  <c:v>915</c:v>
                </c:pt>
                <c:pt idx="103">
                  <c:v>858</c:v>
                </c:pt>
                <c:pt idx="104">
                  <c:v>868</c:v>
                </c:pt>
                <c:pt idx="105">
                  <c:v>910</c:v>
                </c:pt>
                <c:pt idx="106">
                  <c:v>849</c:v>
                </c:pt>
                <c:pt idx="107">
                  <c:v>940</c:v>
                </c:pt>
                <c:pt idx="108">
                  <c:v>818</c:v>
                </c:pt>
                <c:pt idx="109">
                  <c:v>846</c:v>
                </c:pt>
                <c:pt idx="110">
                  <c:v>866</c:v>
                </c:pt>
                <c:pt idx="111">
                  <c:v>885</c:v>
                </c:pt>
                <c:pt idx="112">
                  <c:v>873</c:v>
                </c:pt>
                <c:pt idx="113">
                  <c:v>883</c:v>
                </c:pt>
                <c:pt idx="114">
                  <c:v>854</c:v>
                </c:pt>
                <c:pt idx="115">
                  <c:v>853</c:v>
                </c:pt>
                <c:pt idx="116">
                  <c:v>857</c:v>
                </c:pt>
                <c:pt idx="117">
                  <c:v>867</c:v>
                </c:pt>
                <c:pt idx="118">
                  <c:v>808</c:v>
                </c:pt>
                <c:pt idx="119">
                  <c:v>857</c:v>
                </c:pt>
                <c:pt idx="120">
                  <c:v>860</c:v>
                </c:pt>
                <c:pt idx="121">
                  <c:v>832</c:v>
                </c:pt>
                <c:pt idx="122">
                  <c:v>863</c:v>
                </c:pt>
                <c:pt idx="123">
                  <c:v>842</c:v>
                </c:pt>
                <c:pt idx="124">
                  <c:v>838</c:v>
                </c:pt>
                <c:pt idx="125">
                  <c:v>835</c:v>
                </c:pt>
                <c:pt idx="126">
                  <c:v>790</c:v>
                </c:pt>
                <c:pt idx="127">
                  <c:v>833</c:v>
                </c:pt>
                <c:pt idx="128">
                  <c:v>817</c:v>
                </c:pt>
                <c:pt idx="129">
                  <c:v>798</c:v>
                </c:pt>
                <c:pt idx="130">
                  <c:v>822</c:v>
                </c:pt>
                <c:pt idx="131">
                  <c:v>822</c:v>
                </c:pt>
                <c:pt idx="132">
                  <c:v>802</c:v>
                </c:pt>
                <c:pt idx="133">
                  <c:v>847</c:v>
                </c:pt>
                <c:pt idx="134">
                  <c:v>847</c:v>
                </c:pt>
                <c:pt idx="135">
                  <c:v>840</c:v>
                </c:pt>
                <c:pt idx="136">
                  <c:v>800</c:v>
                </c:pt>
                <c:pt idx="137">
                  <c:v>850</c:v>
                </c:pt>
                <c:pt idx="138">
                  <c:v>838</c:v>
                </c:pt>
                <c:pt idx="139">
                  <c:v>847</c:v>
                </c:pt>
                <c:pt idx="140">
                  <c:v>851</c:v>
                </c:pt>
                <c:pt idx="141">
                  <c:v>746</c:v>
                </c:pt>
                <c:pt idx="142">
                  <c:v>814</c:v>
                </c:pt>
                <c:pt idx="143">
                  <c:v>784</c:v>
                </c:pt>
                <c:pt idx="144">
                  <c:v>846</c:v>
                </c:pt>
                <c:pt idx="145">
                  <c:v>828</c:v>
                </c:pt>
                <c:pt idx="146">
                  <c:v>857</c:v>
                </c:pt>
                <c:pt idx="147">
                  <c:v>852</c:v>
                </c:pt>
                <c:pt idx="148">
                  <c:v>886</c:v>
                </c:pt>
                <c:pt idx="149">
                  <c:v>829</c:v>
                </c:pt>
                <c:pt idx="150">
                  <c:v>827</c:v>
                </c:pt>
                <c:pt idx="151">
                  <c:v>835</c:v>
                </c:pt>
                <c:pt idx="152">
                  <c:v>869</c:v>
                </c:pt>
                <c:pt idx="153">
                  <c:v>847</c:v>
                </c:pt>
                <c:pt idx="154">
                  <c:v>806</c:v>
                </c:pt>
                <c:pt idx="155">
                  <c:v>816</c:v>
                </c:pt>
                <c:pt idx="156">
                  <c:v>823</c:v>
                </c:pt>
                <c:pt idx="157">
                  <c:v>763</c:v>
                </c:pt>
                <c:pt idx="158">
                  <c:v>809</c:v>
                </c:pt>
                <c:pt idx="159">
                  <c:v>840</c:v>
                </c:pt>
                <c:pt idx="160">
                  <c:v>817</c:v>
                </c:pt>
                <c:pt idx="161">
                  <c:v>805</c:v>
                </c:pt>
                <c:pt idx="162">
                  <c:v>844</c:v>
                </c:pt>
                <c:pt idx="163">
                  <c:v>786</c:v>
                </c:pt>
                <c:pt idx="164">
                  <c:v>793</c:v>
                </c:pt>
                <c:pt idx="165">
                  <c:v>819</c:v>
                </c:pt>
                <c:pt idx="166">
                  <c:v>856</c:v>
                </c:pt>
                <c:pt idx="167">
                  <c:v>843</c:v>
                </c:pt>
                <c:pt idx="168">
                  <c:v>802</c:v>
                </c:pt>
                <c:pt idx="169">
                  <c:v>848</c:v>
                </c:pt>
                <c:pt idx="170">
                  <c:v>808</c:v>
                </c:pt>
                <c:pt idx="171">
                  <c:v>843</c:v>
                </c:pt>
                <c:pt idx="172">
                  <c:v>815</c:v>
                </c:pt>
                <c:pt idx="173">
                  <c:v>809</c:v>
                </c:pt>
                <c:pt idx="174">
                  <c:v>776</c:v>
                </c:pt>
                <c:pt idx="175">
                  <c:v>811</c:v>
                </c:pt>
                <c:pt idx="176">
                  <c:v>916</c:v>
                </c:pt>
                <c:pt idx="177">
                  <c:v>842</c:v>
                </c:pt>
                <c:pt idx="178">
                  <c:v>871</c:v>
                </c:pt>
                <c:pt idx="179">
                  <c:v>837</c:v>
                </c:pt>
                <c:pt idx="180">
                  <c:v>871</c:v>
                </c:pt>
                <c:pt idx="181">
                  <c:v>812</c:v>
                </c:pt>
                <c:pt idx="182">
                  <c:v>788</c:v>
                </c:pt>
                <c:pt idx="183">
                  <c:v>821</c:v>
                </c:pt>
                <c:pt idx="184">
                  <c:v>819</c:v>
                </c:pt>
                <c:pt idx="185">
                  <c:v>829</c:v>
                </c:pt>
                <c:pt idx="186">
                  <c:v>825</c:v>
                </c:pt>
                <c:pt idx="187">
                  <c:v>855</c:v>
                </c:pt>
                <c:pt idx="188">
                  <c:v>839</c:v>
                </c:pt>
                <c:pt idx="189">
                  <c:v>817</c:v>
                </c:pt>
                <c:pt idx="190">
                  <c:v>847</c:v>
                </c:pt>
                <c:pt idx="191">
                  <c:v>816</c:v>
                </c:pt>
                <c:pt idx="192">
                  <c:v>864</c:v>
                </c:pt>
                <c:pt idx="193">
                  <c:v>830</c:v>
                </c:pt>
                <c:pt idx="194">
                  <c:v>816</c:v>
                </c:pt>
                <c:pt idx="195">
                  <c:v>824</c:v>
                </c:pt>
                <c:pt idx="196">
                  <c:v>811</c:v>
                </c:pt>
                <c:pt idx="197">
                  <c:v>834</c:v>
                </c:pt>
                <c:pt idx="198">
                  <c:v>884</c:v>
                </c:pt>
                <c:pt idx="199">
                  <c:v>861</c:v>
                </c:pt>
                <c:pt idx="200">
                  <c:v>861</c:v>
                </c:pt>
                <c:pt idx="201">
                  <c:v>835</c:v>
                </c:pt>
                <c:pt idx="202">
                  <c:v>863</c:v>
                </c:pt>
                <c:pt idx="203">
                  <c:v>858</c:v>
                </c:pt>
                <c:pt idx="204">
                  <c:v>839</c:v>
                </c:pt>
                <c:pt idx="205">
                  <c:v>808</c:v>
                </c:pt>
                <c:pt idx="206">
                  <c:v>866</c:v>
                </c:pt>
                <c:pt idx="207">
                  <c:v>861</c:v>
                </c:pt>
                <c:pt idx="208">
                  <c:v>952</c:v>
                </c:pt>
                <c:pt idx="209">
                  <c:v>874</c:v>
                </c:pt>
                <c:pt idx="210">
                  <c:v>878</c:v>
                </c:pt>
                <c:pt idx="211">
                  <c:v>883</c:v>
                </c:pt>
                <c:pt idx="212">
                  <c:v>884</c:v>
                </c:pt>
                <c:pt idx="213">
                  <c:v>892</c:v>
                </c:pt>
                <c:pt idx="214">
                  <c:v>937</c:v>
                </c:pt>
                <c:pt idx="215">
                  <c:v>863</c:v>
                </c:pt>
                <c:pt idx="216">
                  <c:v>894</c:v>
                </c:pt>
                <c:pt idx="217">
                  <c:v>922</c:v>
                </c:pt>
                <c:pt idx="218">
                  <c:v>899</c:v>
                </c:pt>
                <c:pt idx="219">
                  <c:v>910</c:v>
                </c:pt>
                <c:pt idx="220">
                  <c:v>866</c:v>
                </c:pt>
                <c:pt idx="221">
                  <c:v>887</c:v>
                </c:pt>
                <c:pt idx="222">
                  <c:v>983</c:v>
                </c:pt>
                <c:pt idx="223">
                  <c:v>936</c:v>
                </c:pt>
                <c:pt idx="224">
                  <c:v>958</c:v>
                </c:pt>
                <c:pt idx="225">
                  <c:v>937</c:v>
                </c:pt>
                <c:pt idx="226">
                  <c:v>944</c:v>
                </c:pt>
                <c:pt idx="227">
                  <c:v>1000</c:v>
                </c:pt>
                <c:pt idx="228">
                  <c:v>974</c:v>
                </c:pt>
                <c:pt idx="229">
                  <c:v>976</c:v>
                </c:pt>
                <c:pt idx="230">
                  <c:v>983</c:v>
                </c:pt>
                <c:pt idx="231">
                  <c:v>952</c:v>
                </c:pt>
                <c:pt idx="232">
                  <c:v>995</c:v>
                </c:pt>
                <c:pt idx="233">
                  <c:v>975</c:v>
                </c:pt>
                <c:pt idx="234">
                  <c:v>1027</c:v>
                </c:pt>
                <c:pt idx="235">
                  <c:v>989</c:v>
                </c:pt>
                <c:pt idx="236">
                  <c:v>985</c:v>
                </c:pt>
                <c:pt idx="237">
                  <c:v>1047</c:v>
                </c:pt>
                <c:pt idx="238">
                  <c:v>1011</c:v>
                </c:pt>
                <c:pt idx="239">
                  <c:v>1026</c:v>
                </c:pt>
                <c:pt idx="240">
                  <c:v>1040</c:v>
                </c:pt>
                <c:pt idx="241">
                  <c:v>1047</c:v>
                </c:pt>
                <c:pt idx="242">
                  <c:v>1026</c:v>
                </c:pt>
                <c:pt idx="243">
                  <c:v>1035</c:v>
                </c:pt>
                <c:pt idx="244">
                  <c:v>1079</c:v>
                </c:pt>
                <c:pt idx="245">
                  <c:v>1037</c:v>
                </c:pt>
                <c:pt idx="246">
                  <c:v>1125</c:v>
                </c:pt>
                <c:pt idx="247">
                  <c:v>1064</c:v>
                </c:pt>
                <c:pt idx="248">
                  <c:v>1089</c:v>
                </c:pt>
                <c:pt idx="249">
                  <c:v>1121</c:v>
                </c:pt>
                <c:pt idx="250">
                  <c:v>1112</c:v>
                </c:pt>
                <c:pt idx="251">
                  <c:v>1131</c:v>
                </c:pt>
                <c:pt idx="252">
                  <c:v>1154</c:v>
                </c:pt>
                <c:pt idx="253">
                  <c:v>1239</c:v>
                </c:pt>
                <c:pt idx="254">
                  <c:v>1273</c:v>
                </c:pt>
                <c:pt idx="255">
                  <c:v>1243</c:v>
                </c:pt>
                <c:pt idx="256">
                  <c:v>1260</c:v>
                </c:pt>
                <c:pt idx="257">
                  <c:v>1284</c:v>
                </c:pt>
                <c:pt idx="258">
                  <c:v>1319</c:v>
                </c:pt>
                <c:pt idx="259">
                  <c:v>1343</c:v>
                </c:pt>
                <c:pt idx="260">
                  <c:v>1405</c:v>
                </c:pt>
                <c:pt idx="261">
                  <c:v>1379</c:v>
                </c:pt>
                <c:pt idx="262">
                  <c:v>1409</c:v>
                </c:pt>
                <c:pt idx="263">
                  <c:v>1491</c:v>
                </c:pt>
                <c:pt idx="264">
                  <c:v>1514</c:v>
                </c:pt>
                <c:pt idx="265">
                  <c:v>1682</c:v>
                </c:pt>
                <c:pt idx="266">
                  <c:v>2045</c:v>
                </c:pt>
                <c:pt idx="267">
                  <c:v>2451</c:v>
                </c:pt>
                <c:pt idx="268">
                  <c:v>2201</c:v>
                </c:pt>
                <c:pt idx="269">
                  <c:v>1841</c:v>
                </c:pt>
                <c:pt idx="270">
                  <c:v>1580</c:v>
                </c:pt>
                <c:pt idx="271">
                  <c:v>1586</c:v>
                </c:pt>
                <c:pt idx="272">
                  <c:v>1608</c:v>
                </c:pt>
                <c:pt idx="273">
                  <c:v>1888</c:v>
                </c:pt>
                <c:pt idx="274">
                  <c:v>2951</c:v>
                </c:pt>
                <c:pt idx="275">
                  <c:v>4605</c:v>
                </c:pt>
                <c:pt idx="276">
                  <c:v>5862</c:v>
                </c:pt>
                <c:pt idx="277">
                  <c:v>4885</c:v>
                </c:pt>
                <c:pt idx="278">
                  <c:v>2882</c:v>
                </c:pt>
                <c:pt idx="279">
                  <c:v>1677</c:v>
                </c:pt>
                <c:pt idx="280">
                  <c:v>1527</c:v>
                </c:pt>
                <c:pt idx="281">
                  <c:v>1463</c:v>
                </c:pt>
                <c:pt idx="282">
                  <c:v>1479</c:v>
                </c:pt>
                <c:pt idx="283">
                  <c:v>1486</c:v>
                </c:pt>
                <c:pt idx="284">
                  <c:v>1543</c:v>
                </c:pt>
                <c:pt idx="285">
                  <c:v>1590</c:v>
                </c:pt>
                <c:pt idx="286">
                  <c:v>1522</c:v>
                </c:pt>
                <c:pt idx="287">
                  <c:v>1565</c:v>
                </c:pt>
                <c:pt idx="288">
                  <c:v>1532</c:v>
                </c:pt>
                <c:pt idx="289">
                  <c:v>1596</c:v>
                </c:pt>
                <c:pt idx="290">
                  <c:v>1529</c:v>
                </c:pt>
                <c:pt idx="291">
                  <c:v>1503</c:v>
                </c:pt>
                <c:pt idx="292">
                  <c:v>1584</c:v>
                </c:pt>
                <c:pt idx="293">
                  <c:v>1588</c:v>
                </c:pt>
                <c:pt idx="294">
                  <c:v>1514</c:v>
                </c:pt>
                <c:pt idx="295">
                  <c:v>1548</c:v>
                </c:pt>
                <c:pt idx="296">
                  <c:v>1594</c:v>
                </c:pt>
                <c:pt idx="297">
                  <c:v>1571</c:v>
                </c:pt>
                <c:pt idx="298">
                  <c:v>1612</c:v>
                </c:pt>
                <c:pt idx="299">
                  <c:v>1584</c:v>
                </c:pt>
                <c:pt idx="300">
                  <c:v>1523</c:v>
                </c:pt>
                <c:pt idx="301">
                  <c:v>1559</c:v>
                </c:pt>
                <c:pt idx="302">
                  <c:v>1581</c:v>
                </c:pt>
                <c:pt idx="303">
                  <c:v>1566</c:v>
                </c:pt>
                <c:pt idx="304">
                  <c:v>1504</c:v>
                </c:pt>
                <c:pt idx="305">
                  <c:v>1453</c:v>
                </c:pt>
                <c:pt idx="306">
                  <c:v>1596</c:v>
                </c:pt>
                <c:pt idx="307">
                  <c:v>1561</c:v>
                </c:pt>
                <c:pt idx="308">
                  <c:v>1521</c:v>
                </c:pt>
                <c:pt idx="309">
                  <c:v>1752</c:v>
                </c:pt>
                <c:pt idx="310">
                  <c:v>1975</c:v>
                </c:pt>
                <c:pt idx="311">
                  <c:v>2321</c:v>
                </c:pt>
                <c:pt idx="312">
                  <c:v>2148</c:v>
                </c:pt>
                <c:pt idx="313">
                  <c:v>1968</c:v>
                </c:pt>
                <c:pt idx="314">
                  <c:v>1592</c:v>
                </c:pt>
                <c:pt idx="315">
                  <c:v>1719</c:v>
                </c:pt>
                <c:pt idx="316">
                  <c:v>2804</c:v>
                </c:pt>
                <c:pt idx="317">
                  <c:v>5240</c:v>
                </c:pt>
                <c:pt idx="318">
                  <c:v>6950</c:v>
                </c:pt>
                <c:pt idx="319">
                  <c:v>5231</c:v>
                </c:pt>
                <c:pt idx="320">
                  <c:v>2850</c:v>
                </c:pt>
                <c:pt idx="321">
                  <c:v>1915</c:v>
                </c:pt>
                <c:pt idx="322">
                  <c:v>1598</c:v>
                </c:pt>
                <c:pt idx="323">
                  <c:v>1487</c:v>
                </c:pt>
                <c:pt idx="324">
                  <c:v>1396</c:v>
                </c:pt>
                <c:pt idx="325">
                  <c:v>1435</c:v>
                </c:pt>
                <c:pt idx="326">
                  <c:v>1340</c:v>
                </c:pt>
                <c:pt idx="327">
                  <c:v>1465</c:v>
                </c:pt>
                <c:pt idx="328">
                  <c:v>1412</c:v>
                </c:pt>
                <c:pt idx="329">
                  <c:v>1485</c:v>
                </c:pt>
                <c:pt idx="330">
                  <c:v>1470</c:v>
                </c:pt>
                <c:pt idx="331">
                  <c:v>1513</c:v>
                </c:pt>
                <c:pt idx="332">
                  <c:v>1462</c:v>
                </c:pt>
                <c:pt idx="333">
                  <c:v>1450</c:v>
                </c:pt>
                <c:pt idx="334">
                  <c:v>1521</c:v>
                </c:pt>
                <c:pt idx="335">
                  <c:v>1486</c:v>
                </c:pt>
                <c:pt idx="336">
                  <c:v>1531</c:v>
                </c:pt>
                <c:pt idx="337">
                  <c:v>1549</c:v>
                </c:pt>
                <c:pt idx="338">
                  <c:v>1508</c:v>
                </c:pt>
                <c:pt idx="339">
                  <c:v>1566</c:v>
                </c:pt>
                <c:pt idx="340">
                  <c:v>1707</c:v>
                </c:pt>
                <c:pt idx="341">
                  <c:v>1674</c:v>
                </c:pt>
                <c:pt idx="342">
                  <c:v>1839</c:v>
                </c:pt>
                <c:pt idx="343">
                  <c:v>1990</c:v>
                </c:pt>
                <c:pt idx="344">
                  <c:v>2572</c:v>
                </c:pt>
                <c:pt idx="345">
                  <c:v>4764</c:v>
                </c:pt>
                <c:pt idx="346">
                  <c:v>11714</c:v>
                </c:pt>
                <c:pt idx="347">
                  <c:v>21380</c:v>
                </c:pt>
                <c:pt idx="348">
                  <c:v>23084</c:v>
                </c:pt>
                <c:pt idx="349">
                  <c:v>14002</c:v>
                </c:pt>
                <c:pt idx="350">
                  <c:v>5654</c:v>
                </c:pt>
                <c:pt idx="351">
                  <c:v>2321</c:v>
                </c:pt>
                <c:pt idx="352">
                  <c:v>1747</c:v>
                </c:pt>
                <c:pt idx="353">
                  <c:v>1622</c:v>
                </c:pt>
                <c:pt idx="354">
                  <c:v>1631</c:v>
                </c:pt>
                <c:pt idx="355">
                  <c:v>1628</c:v>
                </c:pt>
                <c:pt idx="356">
                  <c:v>1744</c:v>
                </c:pt>
                <c:pt idx="357">
                  <c:v>2045</c:v>
                </c:pt>
                <c:pt idx="358">
                  <c:v>2901</c:v>
                </c:pt>
                <c:pt idx="359">
                  <c:v>7321</c:v>
                </c:pt>
                <c:pt idx="360">
                  <c:v>19525</c:v>
                </c:pt>
                <c:pt idx="361">
                  <c:v>35115</c:v>
                </c:pt>
                <c:pt idx="362">
                  <c:v>35370</c:v>
                </c:pt>
                <c:pt idx="363">
                  <c:v>19980</c:v>
                </c:pt>
                <c:pt idx="364">
                  <c:v>7109</c:v>
                </c:pt>
                <c:pt idx="365">
                  <c:v>2482</c:v>
                </c:pt>
                <c:pt idx="366">
                  <c:v>1424</c:v>
                </c:pt>
                <c:pt idx="367">
                  <c:v>1190</c:v>
                </c:pt>
                <c:pt idx="368">
                  <c:v>1074</c:v>
                </c:pt>
                <c:pt idx="369">
                  <c:v>1025</c:v>
                </c:pt>
                <c:pt idx="370">
                  <c:v>974</c:v>
                </c:pt>
                <c:pt idx="371">
                  <c:v>879</c:v>
                </c:pt>
                <c:pt idx="372">
                  <c:v>915</c:v>
                </c:pt>
                <c:pt idx="373">
                  <c:v>945</c:v>
                </c:pt>
                <c:pt idx="374">
                  <c:v>888</c:v>
                </c:pt>
                <c:pt idx="375">
                  <c:v>923</c:v>
                </c:pt>
                <c:pt idx="376">
                  <c:v>928</c:v>
                </c:pt>
                <c:pt idx="377">
                  <c:v>942</c:v>
                </c:pt>
                <c:pt idx="378">
                  <c:v>891</c:v>
                </c:pt>
                <c:pt idx="379">
                  <c:v>1311</c:v>
                </c:pt>
                <c:pt idx="380">
                  <c:v>2096</c:v>
                </c:pt>
                <c:pt idx="381">
                  <c:v>3224</c:v>
                </c:pt>
                <c:pt idx="382">
                  <c:v>3099</c:v>
                </c:pt>
                <c:pt idx="383">
                  <c:v>1934</c:v>
                </c:pt>
                <c:pt idx="384">
                  <c:v>1217</c:v>
                </c:pt>
                <c:pt idx="385">
                  <c:v>917</c:v>
                </c:pt>
                <c:pt idx="386">
                  <c:v>907</c:v>
                </c:pt>
                <c:pt idx="387">
                  <c:v>899</c:v>
                </c:pt>
                <c:pt idx="388">
                  <c:v>895</c:v>
                </c:pt>
                <c:pt idx="389">
                  <c:v>879</c:v>
                </c:pt>
                <c:pt idx="390">
                  <c:v>884</c:v>
                </c:pt>
                <c:pt idx="391">
                  <c:v>883</c:v>
                </c:pt>
                <c:pt idx="392">
                  <c:v>904</c:v>
                </c:pt>
                <c:pt idx="393">
                  <c:v>897</c:v>
                </c:pt>
                <c:pt idx="394">
                  <c:v>950</c:v>
                </c:pt>
                <c:pt idx="395">
                  <c:v>905</c:v>
                </c:pt>
                <c:pt idx="396">
                  <c:v>972</c:v>
                </c:pt>
                <c:pt idx="397">
                  <c:v>919</c:v>
                </c:pt>
                <c:pt idx="398">
                  <c:v>991</c:v>
                </c:pt>
                <c:pt idx="399">
                  <c:v>993</c:v>
                </c:pt>
                <c:pt idx="400">
                  <c:v>1019</c:v>
                </c:pt>
                <c:pt idx="401">
                  <c:v>1002</c:v>
                </c:pt>
                <c:pt idx="402">
                  <c:v>1186</c:v>
                </c:pt>
                <c:pt idx="403">
                  <c:v>1728</c:v>
                </c:pt>
                <c:pt idx="404">
                  <c:v>3253</c:v>
                </c:pt>
                <c:pt idx="405">
                  <c:v>5142</c:v>
                </c:pt>
                <c:pt idx="406">
                  <c:v>5977</c:v>
                </c:pt>
                <c:pt idx="407">
                  <c:v>6704</c:v>
                </c:pt>
                <c:pt idx="408">
                  <c:v>8931</c:v>
                </c:pt>
                <c:pt idx="409">
                  <c:v>9794</c:v>
                </c:pt>
                <c:pt idx="410">
                  <c:v>7049</c:v>
                </c:pt>
                <c:pt idx="411">
                  <c:v>3405</c:v>
                </c:pt>
                <c:pt idx="412">
                  <c:v>1737</c:v>
                </c:pt>
                <c:pt idx="413">
                  <c:v>1126</c:v>
                </c:pt>
                <c:pt idx="414">
                  <c:v>962</c:v>
                </c:pt>
                <c:pt idx="415">
                  <c:v>892</c:v>
                </c:pt>
                <c:pt idx="416">
                  <c:v>920</c:v>
                </c:pt>
                <c:pt idx="417">
                  <c:v>1020</c:v>
                </c:pt>
                <c:pt idx="418">
                  <c:v>1545</c:v>
                </c:pt>
                <c:pt idx="419">
                  <c:v>2549</c:v>
                </c:pt>
                <c:pt idx="420">
                  <c:v>3866</c:v>
                </c:pt>
                <c:pt idx="421">
                  <c:v>4027</c:v>
                </c:pt>
                <c:pt idx="422">
                  <c:v>3229</c:v>
                </c:pt>
                <c:pt idx="423">
                  <c:v>2378</c:v>
                </c:pt>
                <c:pt idx="424">
                  <c:v>2003</c:v>
                </c:pt>
                <c:pt idx="425">
                  <c:v>1508</c:v>
                </c:pt>
                <c:pt idx="426">
                  <c:v>1086</c:v>
                </c:pt>
                <c:pt idx="427">
                  <c:v>838</c:v>
                </c:pt>
                <c:pt idx="428">
                  <c:v>762</c:v>
                </c:pt>
                <c:pt idx="429">
                  <c:v>773</c:v>
                </c:pt>
                <c:pt idx="430">
                  <c:v>808</c:v>
                </c:pt>
                <c:pt idx="431">
                  <c:v>795</c:v>
                </c:pt>
                <c:pt idx="432">
                  <c:v>750</c:v>
                </c:pt>
                <c:pt idx="433">
                  <c:v>771</c:v>
                </c:pt>
                <c:pt idx="434">
                  <c:v>700</c:v>
                </c:pt>
                <c:pt idx="435">
                  <c:v>703</c:v>
                </c:pt>
                <c:pt idx="436">
                  <c:v>737</c:v>
                </c:pt>
                <c:pt idx="437">
                  <c:v>765</c:v>
                </c:pt>
                <c:pt idx="438">
                  <c:v>754</c:v>
                </c:pt>
                <c:pt idx="439">
                  <c:v>772</c:v>
                </c:pt>
                <c:pt idx="440">
                  <c:v>781</c:v>
                </c:pt>
                <c:pt idx="441">
                  <c:v>769</c:v>
                </c:pt>
                <c:pt idx="442">
                  <c:v>757</c:v>
                </c:pt>
                <c:pt idx="443">
                  <c:v>711</c:v>
                </c:pt>
                <c:pt idx="444">
                  <c:v>725</c:v>
                </c:pt>
                <c:pt idx="445">
                  <c:v>772</c:v>
                </c:pt>
                <c:pt idx="446">
                  <c:v>716</c:v>
                </c:pt>
                <c:pt idx="447">
                  <c:v>768</c:v>
                </c:pt>
                <c:pt idx="448">
                  <c:v>743</c:v>
                </c:pt>
                <c:pt idx="449">
                  <c:v>726</c:v>
                </c:pt>
                <c:pt idx="450">
                  <c:v>768</c:v>
                </c:pt>
                <c:pt idx="451">
                  <c:v>739</c:v>
                </c:pt>
                <c:pt idx="452">
                  <c:v>681</c:v>
                </c:pt>
                <c:pt idx="453">
                  <c:v>758</c:v>
                </c:pt>
                <c:pt idx="454">
                  <c:v>742</c:v>
                </c:pt>
                <c:pt idx="455">
                  <c:v>747</c:v>
                </c:pt>
                <c:pt idx="456">
                  <c:v>767</c:v>
                </c:pt>
                <c:pt idx="457">
                  <c:v>760</c:v>
                </c:pt>
                <c:pt idx="458">
                  <c:v>673</c:v>
                </c:pt>
                <c:pt idx="459">
                  <c:v>758</c:v>
                </c:pt>
                <c:pt idx="460">
                  <c:v>755</c:v>
                </c:pt>
                <c:pt idx="461">
                  <c:v>743</c:v>
                </c:pt>
                <c:pt idx="462">
                  <c:v>768</c:v>
                </c:pt>
                <c:pt idx="463">
                  <c:v>740</c:v>
                </c:pt>
                <c:pt idx="464">
                  <c:v>767</c:v>
                </c:pt>
                <c:pt idx="465">
                  <c:v>816</c:v>
                </c:pt>
                <c:pt idx="466">
                  <c:v>721</c:v>
                </c:pt>
                <c:pt idx="467">
                  <c:v>762</c:v>
                </c:pt>
                <c:pt idx="468">
                  <c:v>793</c:v>
                </c:pt>
                <c:pt idx="469">
                  <c:v>808</c:v>
                </c:pt>
                <c:pt idx="470">
                  <c:v>768</c:v>
                </c:pt>
                <c:pt idx="471">
                  <c:v>770</c:v>
                </c:pt>
                <c:pt idx="472">
                  <c:v>755</c:v>
                </c:pt>
                <c:pt idx="473">
                  <c:v>789</c:v>
                </c:pt>
                <c:pt idx="474">
                  <c:v>770</c:v>
                </c:pt>
                <c:pt idx="475">
                  <c:v>785</c:v>
                </c:pt>
                <c:pt idx="476">
                  <c:v>745</c:v>
                </c:pt>
                <c:pt idx="477">
                  <c:v>799</c:v>
                </c:pt>
                <c:pt idx="478">
                  <c:v>793</c:v>
                </c:pt>
                <c:pt idx="479">
                  <c:v>794</c:v>
                </c:pt>
                <c:pt idx="480">
                  <c:v>728</c:v>
                </c:pt>
                <c:pt idx="481">
                  <c:v>776</c:v>
                </c:pt>
                <c:pt idx="482">
                  <c:v>805</c:v>
                </c:pt>
                <c:pt idx="483">
                  <c:v>764</c:v>
                </c:pt>
                <c:pt idx="484">
                  <c:v>812</c:v>
                </c:pt>
                <c:pt idx="485">
                  <c:v>774</c:v>
                </c:pt>
                <c:pt idx="486">
                  <c:v>822</c:v>
                </c:pt>
                <c:pt idx="487">
                  <c:v>808</c:v>
                </c:pt>
                <c:pt idx="488">
                  <c:v>773</c:v>
                </c:pt>
                <c:pt idx="489">
                  <c:v>769</c:v>
                </c:pt>
                <c:pt idx="490">
                  <c:v>756</c:v>
                </c:pt>
                <c:pt idx="491">
                  <c:v>756</c:v>
                </c:pt>
                <c:pt idx="492">
                  <c:v>786</c:v>
                </c:pt>
                <c:pt idx="493">
                  <c:v>834</c:v>
                </c:pt>
                <c:pt idx="494">
                  <c:v>788</c:v>
                </c:pt>
                <c:pt idx="495">
                  <c:v>776</c:v>
                </c:pt>
                <c:pt idx="496">
                  <c:v>863</c:v>
                </c:pt>
                <c:pt idx="497">
                  <c:v>785</c:v>
                </c:pt>
                <c:pt idx="498">
                  <c:v>854</c:v>
                </c:pt>
                <c:pt idx="499">
                  <c:v>844</c:v>
                </c:pt>
                <c:pt idx="500">
                  <c:v>817</c:v>
                </c:pt>
                <c:pt idx="501">
                  <c:v>862</c:v>
                </c:pt>
                <c:pt idx="502">
                  <c:v>884</c:v>
                </c:pt>
                <c:pt idx="503">
                  <c:v>834</c:v>
                </c:pt>
                <c:pt idx="504">
                  <c:v>853</c:v>
                </c:pt>
                <c:pt idx="505">
                  <c:v>895</c:v>
                </c:pt>
                <c:pt idx="506">
                  <c:v>876</c:v>
                </c:pt>
                <c:pt idx="507">
                  <c:v>886</c:v>
                </c:pt>
                <c:pt idx="508">
                  <c:v>890</c:v>
                </c:pt>
                <c:pt idx="509">
                  <c:v>895</c:v>
                </c:pt>
                <c:pt idx="510">
                  <c:v>889</c:v>
                </c:pt>
                <c:pt idx="511">
                  <c:v>943</c:v>
                </c:pt>
                <c:pt idx="512">
                  <c:v>898</c:v>
                </c:pt>
                <c:pt idx="513">
                  <c:v>907</c:v>
                </c:pt>
                <c:pt idx="514">
                  <c:v>952</c:v>
                </c:pt>
                <c:pt idx="515">
                  <c:v>1015</c:v>
                </c:pt>
                <c:pt idx="516">
                  <c:v>921</c:v>
                </c:pt>
                <c:pt idx="517">
                  <c:v>1014</c:v>
                </c:pt>
                <c:pt idx="518">
                  <c:v>1013</c:v>
                </c:pt>
                <c:pt idx="519">
                  <c:v>1012</c:v>
                </c:pt>
                <c:pt idx="520">
                  <c:v>1019</c:v>
                </c:pt>
                <c:pt idx="521">
                  <c:v>1020</c:v>
                </c:pt>
                <c:pt idx="522">
                  <c:v>1084</c:v>
                </c:pt>
                <c:pt idx="523">
                  <c:v>1078</c:v>
                </c:pt>
                <c:pt idx="524">
                  <c:v>996</c:v>
                </c:pt>
                <c:pt idx="525">
                  <c:v>1080</c:v>
                </c:pt>
                <c:pt idx="526">
                  <c:v>1098</c:v>
                </c:pt>
                <c:pt idx="527">
                  <c:v>1001</c:v>
                </c:pt>
                <c:pt idx="528">
                  <c:v>1027</c:v>
                </c:pt>
                <c:pt idx="529">
                  <c:v>1094</c:v>
                </c:pt>
                <c:pt idx="530">
                  <c:v>1082</c:v>
                </c:pt>
                <c:pt idx="531">
                  <c:v>1036</c:v>
                </c:pt>
                <c:pt idx="532">
                  <c:v>1101</c:v>
                </c:pt>
                <c:pt idx="533">
                  <c:v>1104</c:v>
                </c:pt>
                <c:pt idx="534">
                  <c:v>1051</c:v>
                </c:pt>
                <c:pt idx="535">
                  <c:v>1075</c:v>
                </c:pt>
                <c:pt idx="536">
                  <c:v>1122</c:v>
                </c:pt>
                <c:pt idx="537">
                  <c:v>1059</c:v>
                </c:pt>
                <c:pt idx="538">
                  <c:v>1044</c:v>
                </c:pt>
                <c:pt idx="539">
                  <c:v>1118</c:v>
                </c:pt>
                <c:pt idx="540">
                  <c:v>1085</c:v>
                </c:pt>
                <c:pt idx="541">
                  <c:v>1133</c:v>
                </c:pt>
                <c:pt idx="542">
                  <c:v>1090</c:v>
                </c:pt>
                <c:pt idx="543">
                  <c:v>1081</c:v>
                </c:pt>
                <c:pt idx="544">
                  <c:v>1053</c:v>
                </c:pt>
                <c:pt idx="545">
                  <c:v>1162</c:v>
                </c:pt>
                <c:pt idx="546">
                  <c:v>1112</c:v>
                </c:pt>
                <c:pt idx="547">
                  <c:v>1031</c:v>
                </c:pt>
                <c:pt idx="548">
                  <c:v>1144</c:v>
                </c:pt>
                <c:pt idx="549">
                  <c:v>1113</c:v>
                </c:pt>
                <c:pt idx="550">
                  <c:v>1112</c:v>
                </c:pt>
                <c:pt idx="551">
                  <c:v>1135</c:v>
                </c:pt>
                <c:pt idx="552">
                  <c:v>1109</c:v>
                </c:pt>
                <c:pt idx="553">
                  <c:v>1076</c:v>
                </c:pt>
                <c:pt idx="554">
                  <c:v>1128</c:v>
                </c:pt>
                <c:pt idx="555">
                  <c:v>1119</c:v>
                </c:pt>
                <c:pt idx="556">
                  <c:v>1169</c:v>
                </c:pt>
                <c:pt idx="557">
                  <c:v>1229</c:v>
                </c:pt>
                <c:pt idx="558">
                  <c:v>1097</c:v>
                </c:pt>
                <c:pt idx="559">
                  <c:v>1210</c:v>
                </c:pt>
                <c:pt idx="560">
                  <c:v>1158</c:v>
                </c:pt>
                <c:pt idx="561">
                  <c:v>1135</c:v>
                </c:pt>
                <c:pt idx="562">
                  <c:v>1121</c:v>
                </c:pt>
                <c:pt idx="563">
                  <c:v>1147</c:v>
                </c:pt>
                <c:pt idx="564">
                  <c:v>1126</c:v>
                </c:pt>
                <c:pt idx="565">
                  <c:v>1100</c:v>
                </c:pt>
                <c:pt idx="566">
                  <c:v>1099</c:v>
                </c:pt>
                <c:pt idx="567">
                  <c:v>1225</c:v>
                </c:pt>
                <c:pt idx="568">
                  <c:v>1137</c:v>
                </c:pt>
                <c:pt idx="569">
                  <c:v>1133</c:v>
                </c:pt>
                <c:pt idx="570">
                  <c:v>1137</c:v>
                </c:pt>
                <c:pt idx="571">
                  <c:v>1148</c:v>
                </c:pt>
                <c:pt idx="572">
                  <c:v>1136</c:v>
                </c:pt>
                <c:pt idx="573">
                  <c:v>1160</c:v>
                </c:pt>
                <c:pt idx="574">
                  <c:v>1184</c:v>
                </c:pt>
                <c:pt idx="575">
                  <c:v>1185</c:v>
                </c:pt>
                <c:pt idx="576">
                  <c:v>1184</c:v>
                </c:pt>
                <c:pt idx="577">
                  <c:v>1198</c:v>
                </c:pt>
                <c:pt idx="578">
                  <c:v>1142</c:v>
                </c:pt>
                <c:pt idx="579">
                  <c:v>1198</c:v>
                </c:pt>
                <c:pt idx="580">
                  <c:v>1236</c:v>
                </c:pt>
                <c:pt idx="581">
                  <c:v>1159</c:v>
                </c:pt>
                <c:pt idx="582">
                  <c:v>1229</c:v>
                </c:pt>
                <c:pt idx="583">
                  <c:v>1125</c:v>
                </c:pt>
                <c:pt idx="584">
                  <c:v>1130</c:v>
                </c:pt>
                <c:pt idx="585">
                  <c:v>1104</c:v>
                </c:pt>
                <c:pt idx="586">
                  <c:v>1169</c:v>
                </c:pt>
                <c:pt idx="587">
                  <c:v>1155</c:v>
                </c:pt>
                <c:pt idx="588">
                  <c:v>1159</c:v>
                </c:pt>
                <c:pt idx="589">
                  <c:v>1175</c:v>
                </c:pt>
                <c:pt idx="590">
                  <c:v>1153</c:v>
                </c:pt>
                <c:pt idx="591">
                  <c:v>1151</c:v>
                </c:pt>
                <c:pt idx="592">
                  <c:v>1107</c:v>
                </c:pt>
                <c:pt idx="593">
                  <c:v>1139</c:v>
                </c:pt>
                <c:pt idx="594">
                  <c:v>1129</c:v>
                </c:pt>
                <c:pt idx="595">
                  <c:v>1156</c:v>
                </c:pt>
                <c:pt idx="596">
                  <c:v>1177</c:v>
                </c:pt>
                <c:pt idx="597">
                  <c:v>1140</c:v>
                </c:pt>
                <c:pt idx="598">
                  <c:v>1185</c:v>
                </c:pt>
                <c:pt idx="599">
                  <c:v>1133</c:v>
                </c:pt>
                <c:pt idx="600">
                  <c:v>1086</c:v>
                </c:pt>
                <c:pt idx="601">
                  <c:v>1113</c:v>
                </c:pt>
                <c:pt idx="602">
                  <c:v>1120</c:v>
                </c:pt>
                <c:pt idx="603">
                  <c:v>1150</c:v>
                </c:pt>
                <c:pt idx="604">
                  <c:v>1118</c:v>
                </c:pt>
                <c:pt idx="605">
                  <c:v>1167</c:v>
                </c:pt>
                <c:pt idx="606">
                  <c:v>1164</c:v>
                </c:pt>
                <c:pt idx="607">
                  <c:v>1101</c:v>
                </c:pt>
                <c:pt idx="608">
                  <c:v>1135</c:v>
                </c:pt>
                <c:pt idx="609">
                  <c:v>1105</c:v>
                </c:pt>
                <c:pt idx="610">
                  <c:v>1029</c:v>
                </c:pt>
                <c:pt idx="611">
                  <c:v>1103</c:v>
                </c:pt>
                <c:pt idx="612">
                  <c:v>1091</c:v>
                </c:pt>
                <c:pt idx="613">
                  <c:v>1083</c:v>
                </c:pt>
                <c:pt idx="614">
                  <c:v>1059</c:v>
                </c:pt>
                <c:pt idx="615">
                  <c:v>1089</c:v>
                </c:pt>
                <c:pt idx="616">
                  <c:v>1103</c:v>
                </c:pt>
                <c:pt idx="617">
                  <c:v>1069</c:v>
                </c:pt>
                <c:pt idx="618">
                  <c:v>1067</c:v>
                </c:pt>
                <c:pt idx="619">
                  <c:v>1042</c:v>
                </c:pt>
                <c:pt idx="620">
                  <c:v>1048</c:v>
                </c:pt>
                <c:pt idx="621">
                  <c:v>1028</c:v>
                </c:pt>
                <c:pt idx="622">
                  <c:v>1071</c:v>
                </c:pt>
                <c:pt idx="623">
                  <c:v>1112</c:v>
                </c:pt>
                <c:pt idx="624">
                  <c:v>1047</c:v>
                </c:pt>
                <c:pt idx="625">
                  <c:v>1072</c:v>
                </c:pt>
                <c:pt idx="626">
                  <c:v>1021</c:v>
                </c:pt>
                <c:pt idx="627">
                  <c:v>1053</c:v>
                </c:pt>
                <c:pt idx="628">
                  <c:v>1097</c:v>
                </c:pt>
                <c:pt idx="629">
                  <c:v>1004</c:v>
                </c:pt>
                <c:pt idx="630">
                  <c:v>1054</c:v>
                </c:pt>
                <c:pt idx="631">
                  <c:v>976</c:v>
                </c:pt>
                <c:pt idx="632">
                  <c:v>1006</c:v>
                </c:pt>
                <c:pt idx="633">
                  <c:v>1039</c:v>
                </c:pt>
                <c:pt idx="634">
                  <c:v>999</c:v>
                </c:pt>
                <c:pt idx="635">
                  <c:v>957</c:v>
                </c:pt>
                <c:pt idx="636">
                  <c:v>922</c:v>
                </c:pt>
                <c:pt idx="637">
                  <c:v>993</c:v>
                </c:pt>
                <c:pt idx="638">
                  <c:v>994</c:v>
                </c:pt>
                <c:pt idx="639">
                  <c:v>989</c:v>
                </c:pt>
                <c:pt idx="640">
                  <c:v>910</c:v>
                </c:pt>
                <c:pt idx="641">
                  <c:v>918</c:v>
                </c:pt>
                <c:pt idx="642">
                  <c:v>956</c:v>
                </c:pt>
                <c:pt idx="643">
                  <c:v>908</c:v>
                </c:pt>
                <c:pt idx="644">
                  <c:v>951</c:v>
                </c:pt>
                <c:pt idx="645">
                  <c:v>912</c:v>
                </c:pt>
                <c:pt idx="646">
                  <c:v>948</c:v>
                </c:pt>
                <c:pt idx="647">
                  <c:v>924</c:v>
                </c:pt>
                <c:pt idx="648">
                  <c:v>956</c:v>
                </c:pt>
                <c:pt idx="649">
                  <c:v>900</c:v>
                </c:pt>
                <c:pt idx="650">
                  <c:v>897</c:v>
                </c:pt>
                <c:pt idx="651">
                  <c:v>909</c:v>
                </c:pt>
                <c:pt idx="652">
                  <c:v>938</c:v>
                </c:pt>
                <c:pt idx="653">
                  <c:v>906</c:v>
                </c:pt>
                <c:pt idx="654">
                  <c:v>938</c:v>
                </c:pt>
                <c:pt idx="655">
                  <c:v>943</c:v>
                </c:pt>
                <c:pt idx="656">
                  <c:v>898</c:v>
                </c:pt>
                <c:pt idx="657">
                  <c:v>918</c:v>
                </c:pt>
                <c:pt idx="658">
                  <c:v>950</c:v>
                </c:pt>
                <c:pt idx="659">
                  <c:v>940</c:v>
                </c:pt>
                <c:pt idx="660">
                  <c:v>907</c:v>
                </c:pt>
                <c:pt idx="661">
                  <c:v>917</c:v>
                </c:pt>
                <c:pt idx="662">
                  <c:v>909</c:v>
                </c:pt>
                <c:pt idx="663">
                  <c:v>842</c:v>
                </c:pt>
                <c:pt idx="664">
                  <c:v>917</c:v>
                </c:pt>
                <c:pt idx="665">
                  <c:v>929</c:v>
                </c:pt>
                <c:pt idx="666">
                  <c:v>920</c:v>
                </c:pt>
                <c:pt idx="667">
                  <c:v>912</c:v>
                </c:pt>
                <c:pt idx="668">
                  <c:v>894</c:v>
                </c:pt>
                <c:pt idx="669">
                  <c:v>891</c:v>
                </c:pt>
                <c:pt idx="670">
                  <c:v>918</c:v>
                </c:pt>
                <c:pt idx="671">
                  <c:v>869</c:v>
                </c:pt>
                <c:pt idx="672">
                  <c:v>860</c:v>
                </c:pt>
                <c:pt idx="673">
                  <c:v>897</c:v>
                </c:pt>
                <c:pt idx="674">
                  <c:v>915</c:v>
                </c:pt>
                <c:pt idx="675">
                  <c:v>821</c:v>
                </c:pt>
                <c:pt idx="676">
                  <c:v>902</c:v>
                </c:pt>
                <c:pt idx="677">
                  <c:v>876</c:v>
                </c:pt>
                <c:pt idx="678">
                  <c:v>872</c:v>
                </c:pt>
                <c:pt idx="679">
                  <c:v>899</c:v>
                </c:pt>
                <c:pt idx="680">
                  <c:v>851</c:v>
                </c:pt>
                <c:pt idx="681">
                  <c:v>811</c:v>
                </c:pt>
                <c:pt idx="682">
                  <c:v>871</c:v>
                </c:pt>
                <c:pt idx="683">
                  <c:v>911</c:v>
                </c:pt>
                <c:pt idx="684">
                  <c:v>902</c:v>
                </c:pt>
                <c:pt idx="685">
                  <c:v>867</c:v>
                </c:pt>
                <c:pt idx="686">
                  <c:v>884</c:v>
                </c:pt>
                <c:pt idx="687">
                  <c:v>876</c:v>
                </c:pt>
                <c:pt idx="688">
                  <c:v>814</c:v>
                </c:pt>
                <c:pt idx="689">
                  <c:v>829</c:v>
                </c:pt>
                <c:pt idx="690">
                  <c:v>859</c:v>
                </c:pt>
                <c:pt idx="691">
                  <c:v>849</c:v>
                </c:pt>
                <c:pt idx="692">
                  <c:v>834</c:v>
                </c:pt>
                <c:pt idx="693">
                  <c:v>818</c:v>
                </c:pt>
                <c:pt idx="694">
                  <c:v>765</c:v>
                </c:pt>
                <c:pt idx="695">
                  <c:v>777</c:v>
                </c:pt>
                <c:pt idx="696">
                  <c:v>801</c:v>
                </c:pt>
                <c:pt idx="697">
                  <c:v>825</c:v>
                </c:pt>
                <c:pt idx="698">
                  <c:v>823</c:v>
                </c:pt>
                <c:pt idx="699">
                  <c:v>801</c:v>
                </c:pt>
                <c:pt idx="700">
                  <c:v>769</c:v>
                </c:pt>
                <c:pt idx="701">
                  <c:v>711</c:v>
                </c:pt>
                <c:pt idx="702">
                  <c:v>816</c:v>
                </c:pt>
                <c:pt idx="703">
                  <c:v>753</c:v>
                </c:pt>
                <c:pt idx="704">
                  <c:v>824</c:v>
                </c:pt>
                <c:pt idx="705">
                  <c:v>773</c:v>
                </c:pt>
                <c:pt idx="706">
                  <c:v>712</c:v>
                </c:pt>
                <c:pt idx="707">
                  <c:v>749</c:v>
                </c:pt>
                <c:pt idx="708">
                  <c:v>788</c:v>
                </c:pt>
                <c:pt idx="709">
                  <c:v>746</c:v>
                </c:pt>
                <c:pt idx="710">
                  <c:v>742</c:v>
                </c:pt>
                <c:pt idx="711">
                  <c:v>719</c:v>
                </c:pt>
                <c:pt idx="712">
                  <c:v>734</c:v>
                </c:pt>
                <c:pt idx="713">
                  <c:v>692</c:v>
                </c:pt>
                <c:pt idx="714">
                  <c:v>699</c:v>
                </c:pt>
                <c:pt idx="715">
                  <c:v>744</c:v>
                </c:pt>
                <c:pt idx="716">
                  <c:v>679</c:v>
                </c:pt>
                <c:pt idx="717">
                  <c:v>698</c:v>
                </c:pt>
                <c:pt idx="718">
                  <c:v>656</c:v>
                </c:pt>
                <c:pt idx="719">
                  <c:v>696</c:v>
                </c:pt>
                <c:pt idx="720">
                  <c:v>665</c:v>
                </c:pt>
                <c:pt idx="721">
                  <c:v>684</c:v>
                </c:pt>
                <c:pt idx="722">
                  <c:v>690</c:v>
                </c:pt>
                <c:pt idx="723">
                  <c:v>609</c:v>
                </c:pt>
                <c:pt idx="724">
                  <c:v>651</c:v>
                </c:pt>
                <c:pt idx="725">
                  <c:v>665</c:v>
                </c:pt>
                <c:pt idx="726">
                  <c:v>619</c:v>
                </c:pt>
                <c:pt idx="727">
                  <c:v>668</c:v>
                </c:pt>
                <c:pt idx="728">
                  <c:v>694</c:v>
                </c:pt>
                <c:pt idx="729">
                  <c:v>622</c:v>
                </c:pt>
                <c:pt idx="730">
                  <c:v>631</c:v>
                </c:pt>
                <c:pt idx="731">
                  <c:v>585</c:v>
                </c:pt>
                <c:pt idx="732">
                  <c:v>614</c:v>
                </c:pt>
                <c:pt idx="733">
                  <c:v>599</c:v>
                </c:pt>
                <c:pt idx="734">
                  <c:v>600</c:v>
                </c:pt>
                <c:pt idx="735">
                  <c:v>585</c:v>
                </c:pt>
                <c:pt idx="736">
                  <c:v>579</c:v>
                </c:pt>
                <c:pt idx="737">
                  <c:v>594</c:v>
                </c:pt>
                <c:pt idx="738">
                  <c:v>589</c:v>
                </c:pt>
                <c:pt idx="739">
                  <c:v>598</c:v>
                </c:pt>
                <c:pt idx="740">
                  <c:v>556</c:v>
                </c:pt>
                <c:pt idx="741">
                  <c:v>562</c:v>
                </c:pt>
                <c:pt idx="742">
                  <c:v>532</c:v>
                </c:pt>
                <c:pt idx="743">
                  <c:v>574</c:v>
                </c:pt>
                <c:pt idx="744">
                  <c:v>553</c:v>
                </c:pt>
                <c:pt idx="745">
                  <c:v>542</c:v>
                </c:pt>
                <c:pt idx="746">
                  <c:v>558</c:v>
                </c:pt>
                <c:pt idx="747">
                  <c:v>562</c:v>
                </c:pt>
                <c:pt idx="748">
                  <c:v>525</c:v>
                </c:pt>
                <c:pt idx="749">
                  <c:v>493</c:v>
                </c:pt>
                <c:pt idx="750">
                  <c:v>523</c:v>
                </c:pt>
                <c:pt idx="751">
                  <c:v>535</c:v>
                </c:pt>
                <c:pt idx="752">
                  <c:v>536</c:v>
                </c:pt>
                <c:pt idx="753">
                  <c:v>504</c:v>
                </c:pt>
                <c:pt idx="754">
                  <c:v>537</c:v>
                </c:pt>
                <c:pt idx="755">
                  <c:v>489</c:v>
                </c:pt>
                <c:pt idx="756">
                  <c:v>498</c:v>
                </c:pt>
                <c:pt idx="757">
                  <c:v>509</c:v>
                </c:pt>
                <c:pt idx="758">
                  <c:v>483</c:v>
                </c:pt>
                <c:pt idx="759">
                  <c:v>456</c:v>
                </c:pt>
                <c:pt idx="760">
                  <c:v>464</c:v>
                </c:pt>
                <c:pt idx="761">
                  <c:v>472</c:v>
                </c:pt>
                <c:pt idx="762">
                  <c:v>481</c:v>
                </c:pt>
                <c:pt idx="763">
                  <c:v>493</c:v>
                </c:pt>
                <c:pt idx="764">
                  <c:v>413</c:v>
                </c:pt>
                <c:pt idx="765">
                  <c:v>472</c:v>
                </c:pt>
                <c:pt idx="766">
                  <c:v>441</c:v>
                </c:pt>
                <c:pt idx="767">
                  <c:v>485</c:v>
                </c:pt>
                <c:pt idx="768">
                  <c:v>432</c:v>
                </c:pt>
                <c:pt idx="769">
                  <c:v>426</c:v>
                </c:pt>
                <c:pt idx="770">
                  <c:v>487</c:v>
                </c:pt>
                <c:pt idx="771">
                  <c:v>411</c:v>
                </c:pt>
                <c:pt idx="772">
                  <c:v>428</c:v>
                </c:pt>
                <c:pt idx="773">
                  <c:v>442</c:v>
                </c:pt>
                <c:pt idx="774">
                  <c:v>409</c:v>
                </c:pt>
                <c:pt idx="775">
                  <c:v>409</c:v>
                </c:pt>
                <c:pt idx="776">
                  <c:v>398</c:v>
                </c:pt>
                <c:pt idx="777">
                  <c:v>364</c:v>
                </c:pt>
                <c:pt idx="778">
                  <c:v>422</c:v>
                </c:pt>
                <c:pt idx="779">
                  <c:v>375</c:v>
                </c:pt>
                <c:pt idx="780">
                  <c:v>418</c:v>
                </c:pt>
                <c:pt idx="781">
                  <c:v>423</c:v>
                </c:pt>
                <c:pt idx="782">
                  <c:v>398</c:v>
                </c:pt>
                <c:pt idx="783">
                  <c:v>410</c:v>
                </c:pt>
                <c:pt idx="784">
                  <c:v>392</c:v>
                </c:pt>
                <c:pt idx="785">
                  <c:v>397</c:v>
                </c:pt>
                <c:pt idx="786">
                  <c:v>378</c:v>
                </c:pt>
                <c:pt idx="787">
                  <c:v>381</c:v>
                </c:pt>
                <c:pt idx="788">
                  <c:v>387</c:v>
                </c:pt>
                <c:pt idx="789">
                  <c:v>396</c:v>
                </c:pt>
                <c:pt idx="790">
                  <c:v>397</c:v>
                </c:pt>
                <c:pt idx="791">
                  <c:v>336</c:v>
                </c:pt>
                <c:pt idx="792">
                  <c:v>383</c:v>
                </c:pt>
                <c:pt idx="793">
                  <c:v>400</c:v>
                </c:pt>
                <c:pt idx="794">
                  <c:v>353</c:v>
                </c:pt>
                <c:pt idx="795">
                  <c:v>358</c:v>
                </c:pt>
                <c:pt idx="796">
                  <c:v>354</c:v>
                </c:pt>
                <c:pt idx="797">
                  <c:v>331</c:v>
                </c:pt>
                <c:pt idx="798">
                  <c:v>353</c:v>
                </c:pt>
                <c:pt idx="799">
                  <c:v>351</c:v>
                </c:pt>
                <c:pt idx="800">
                  <c:v>334</c:v>
                </c:pt>
                <c:pt idx="801">
                  <c:v>351</c:v>
                </c:pt>
                <c:pt idx="802">
                  <c:v>345</c:v>
                </c:pt>
                <c:pt idx="803">
                  <c:v>364</c:v>
                </c:pt>
                <c:pt idx="804">
                  <c:v>360</c:v>
                </c:pt>
                <c:pt idx="805">
                  <c:v>336</c:v>
                </c:pt>
                <c:pt idx="806">
                  <c:v>369</c:v>
                </c:pt>
                <c:pt idx="807">
                  <c:v>322</c:v>
                </c:pt>
                <c:pt idx="808">
                  <c:v>340</c:v>
                </c:pt>
                <c:pt idx="809">
                  <c:v>318</c:v>
                </c:pt>
                <c:pt idx="810">
                  <c:v>344</c:v>
                </c:pt>
                <c:pt idx="811">
                  <c:v>361</c:v>
                </c:pt>
                <c:pt idx="812">
                  <c:v>341</c:v>
                </c:pt>
                <c:pt idx="813">
                  <c:v>324</c:v>
                </c:pt>
                <c:pt idx="814">
                  <c:v>330</c:v>
                </c:pt>
                <c:pt idx="815">
                  <c:v>334</c:v>
                </c:pt>
                <c:pt idx="816">
                  <c:v>341</c:v>
                </c:pt>
                <c:pt idx="817">
                  <c:v>309</c:v>
                </c:pt>
                <c:pt idx="818">
                  <c:v>332</c:v>
                </c:pt>
                <c:pt idx="819">
                  <c:v>315</c:v>
                </c:pt>
                <c:pt idx="820">
                  <c:v>327</c:v>
                </c:pt>
                <c:pt idx="821">
                  <c:v>308</c:v>
                </c:pt>
                <c:pt idx="822">
                  <c:v>327</c:v>
                </c:pt>
                <c:pt idx="823">
                  <c:v>290</c:v>
                </c:pt>
                <c:pt idx="824">
                  <c:v>303</c:v>
                </c:pt>
                <c:pt idx="825">
                  <c:v>301</c:v>
                </c:pt>
                <c:pt idx="826">
                  <c:v>324</c:v>
                </c:pt>
                <c:pt idx="827">
                  <c:v>322</c:v>
                </c:pt>
                <c:pt idx="828">
                  <c:v>288</c:v>
                </c:pt>
                <c:pt idx="829">
                  <c:v>288</c:v>
                </c:pt>
                <c:pt idx="830">
                  <c:v>310</c:v>
                </c:pt>
                <c:pt idx="831">
                  <c:v>300</c:v>
                </c:pt>
                <c:pt idx="832">
                  <c:v>320</c:v>
                </c:pt>
                <c:pt idx="833">
                  <c:v>295</c:v>
                </c:pt>
                <c:pt idx="834">
                  <c:v>304</c:v>
                </c:pt>
                <c:pt idx="835">
                  <c:v>282</c:v>
                </c:pt>
                <c:pt idx="836">
                  <c:v>282</c:v>
                </c:pt>
                <c:pt idx="837">
                  <c:v>275</c:v>
                </c:pt>
                <c:pt idx="838">
                  <c:v>320</c:v>
                </c:pt>
                <c:pt idx="839">
                  <c:v>315</c:v>
                </c:pt>
                <c:pt idx="840">
                  <c:v>314</c:v>
                </c:pt>
                <c:pt idx="841">
                  <c:v>312</c:v>
                </c:pt>
                <c:pt idx="842">
                  <c:v>285</c:v>
                </c:pt>
                <c:pt idx="843">
                  <c:v>289</c:v>
                </c:pt>
                <c:pt idx="844">
                  <c:v>313</c:v>
                </c:pt>
                <c:pt idx="845">
                  <c:v>257</c:v>
                </c:pt>
                <c:pt idx="846">
                  <c:v>293</c:v>
                </c:pt>
                <c:pt idx="847">
                  <c:v>280</c:v>
                </c:pt>
                <c:pt idx="848">
                  <c:v>251</c:v>
                </c:pt>
                <c:pt idx="849">
                  <c:v>278</c:v>
                </c:pt>
                <c:pt idx="850">
                  <c:v>271</c:v>
                </c:pt>
                <c:pt idx="851">
                  <c:v>309</c:v>
                </c:pt>
                <c:pt idx="852">
                  <c:v>290</c:v>
                </c:pt>
                <c:pt idx="853">
                  <c:v>301</c:v>
                </c:pt>
                <c:pt idx="854">
                  <c:v>261</c:v>
                </c:pt>
                <c:pt idx="855">
                  <c:v>268</c:v>
                </c:pt>
                <c:pt idx="856">
                  <c:v>295</c:v>
                </c:pt>
                <c:pt idx="857">
                  <c:v>268</c:v>
                </c:pt>
                <c:pt idx="858">
                  <c:v>270</c:v>
                </c:pt>
                <c:pt idx="859">
                  <c:v>276</c:v>
                </c:pt>
                <c:pt idx="860">
                  <c:v>255</c:v>
                </c:pt>
                <c:pt idx="861">
                  <c:v>264</c:v>
                </c:pt>
                <c:pt idx="862">
                  <c:v>263</c:v>
                </c:pt>
                <c:pt idx="863">
                  <c:v>258</c:v>
                </c:pt>
                <c:pt idx="864">
                  <c:v>248</c:v>
                </c:pt>
                <c:pt idx="865">
                  <c:v>269</c:v>
                </c:pt>
                <c:pt idx="866">
                  <c:v>276</c:v>
                </c:pt>
                <c:pt idx="867">
                  <c:v>281</c:v>
                </c:pt>
                <c:pt idx="868">
                  <c:v>256</c:v>
                </c:pt>
                <c:pt idx="869">
                  <c:v>240</c:v>
                </c:pt>
                <c:pt idx="870">
                  <c:v>277</c:v>
                </c:pt>
                <c:pt idx="871">
                  <c:v>270</c:v>
                </c:pt>
                <c:pt idx="872">
                  <c:v>254</c:v>
                </c:pt>
                <c:pt idx="873">
                  <c:v>249</c:v>
                </c:pt>
                <c:pt idx="874">
                  <c:v>286</c:v>
                </c:pt>
                <c:pt idx="875">
                  <c:v>282</c:v>
                </c:pt>
                <c:pt idx="876">
                  <c:v>305</c:v>
                </c:pt>
                <c:pt idx="877">
                  <c:v>328</c:v>
                </c:pt>
                <c:pt idx="878">
                  <c:v>330</c:v>
                </c:pt>
                <c:pt idx="879">
                  <c:v>282</c:v>
                </c:pt>
                <c:pt idx="880">
                  <c:v>248</c:v>
                </c:pt>
                <c:pt idx="881">
                  <c:v>264</c:v>
                </c:pt>
                <c:pt idx="882">
                  <c:v>259</c:v>
                </c:pt>
                <c:pt idx="883">
                  <c:v>265</c:v>
                </c:pt>
                <c:pt idx="884">
                  <c:v>267</c:v>
                </c:pt>
                <c:pt idx="885">
                  <c:v>283</c:v>
                </c:pt>
                <c:pt idx="886">
                  <c:v>252</c:v>
                </c:pt>
                <c:pt idx="887">
                  <c:v>252</c:v>
                </c:pt>
                <c:pt idx="888">
                  <c:v>245</c:v>
                </c:pt>
                <c:pt idx="889">
                  <c:v>293</c:v>
                </c:pt>
                <c:pt idx="890">
                  <c:v>264</c:v>
                </c:pt>
                <c:pt idx="891">
                  <c:v>252</c:v>
                </c:pt>
                <c:pt idx="892">
                  <c:v>263</c:v>
                </c:pt>
                <c:pt idx="893">
                  <c:v>239</c:v>
                </c:pt>
                <c:pt idx="894">
                  <c:v>228</c:v>
                </c:pt>
                <c:pt idx="895">
                  <c:v>256</c:v>
                </c:pt>
                <c:pt idx="896">
                  <c:v>207</c:v>
                </c:pt>
                <c:pt idx="897">
                  <c:v>247</c:v>
                </c:pt>
                <c:pt idx="898">
                  <c:v>222</c:v>
                </c:pt>
                <c:pt idx="899">
                  <c:v>243</c:v>
                </c:pt>
                <c:pt idx="900">
                  <c:v>254</c:v>
                </c:pt>
                <c:pt idx="901">
                  <c:v>266</c:v>
                </c:pt>
                <c:pt idx="902">
                  <c:v>244</c:v>
                </c:pt>
                <c:pt idx="903">
                  <c:v>259</c:v>
                </c:pt>
                <c:pt idx="904">
                  <c:v>207</c:v>
                </c:pt>
                <c:pt idx="905">
                  <c:v>226</c:v>
                </c:pt>
                <c:pt idx="906">
                  <c:v>208</c:v>
                </c:pt>
                <c:pt idx="907">
                  <c:v>226</c:v>
                </c:pt>
                <c:pt idx="908">
                  <c:v>244</c:v>
                </c:pt>
                <c:pt idx="909">
                  <c:v>248</c:v>
                </c:pt>
                <c:pt idx="910">
                  <c:v>247</c:v>
                </c:pt>
                <c:pt idx="911">
                  <c:v>256</c:v>
                </c:pt>
                <c:pt idx="912">
                  <c:v>293</c:v>
                </c:pt>
                <c:pt idx="913">
                  <c:v>355</c:v>
                </c:pt>
                <c:pt idx="914">
                  <c:v>335</c:v>
                </c:pt>
                <c:pt idx="915">
                  <c:v>302</c:v>
                </c:pt>
                <c:pt idx="916">
                  <c:v>253</c:v>
                </c:pt>
                <c:pt idx="917">
                  <c:v>231</c:v>
                </c:pt>
                <c:pt idx="918">
                  <c:v>225</c:v>
                </c:pt>
                <c:pt idx="919">
                  <c:v>254</c:v>
                </c:pt>
                <c:pt idx="920">
                  <c:v>242</c:v>
                </c:pt>
                <c:pt idx="921">
                  <c:v>251</c:v>
                </c:pt>
                <c:pt idx="922">
                  <c:v>255</c:v>
                </c:pt>
                <c:pt idx="923">
                  <c:v>262</c:v>
                </c:pt>
                <c:pt idx="924">
                  <c:v>232</c:v>
                </c:pt>
                <c:pt idx="925">
                  <c:v>214</c:v>
                </c:pt>
                <c:pt idx="926">
                  <c:v>230</c:v>
                </c:pt>
                <c:pt idx="927">
                  <c:v>228</c:v>
                </c:pt>
                <c:pt idx="928">
                  <c:v>229</c:v>
                </c:pt>
                <c:pt idx="929">
                  <c:v>193</c:v>
                </c:pt>
                <c:pt idx="930">
                  <c:v>225</c:v>
                </c:pt>
                <c:pt idx="931">
                  <c:v>234</c:v>
                </c:pt>
                <c:pt idx="932">
                  <c:v>218</c:v>
                </c:pt>
                <c:pt idx="933">
                  <c:v>237</c:v>
                </c:pt>
                <c:pt idx="934">
                  <c:v>228</c:v>
                </c:pt>
                <c:pt idx="935">
                  <c:v>255</c:v>
                </c:pt>
                <c:pt idx="936">
                  <c:v>226</c:v>
                </c:pt>
                <c:pt idx="937">
                  <c:v>236</c:v>
                </c:pt>
                <c:pt idx="938">
                  <c:v>229</c:v>
                </c:pt>
                <c:pt idx="939">
                  <c:v>226</c:v>
                </c:pt>
                <c:pt idx="940">
                  <c:v>202</c:v>
                </c:pt>
                <c:pt idx="941">
                  <c:v>203</c:v>
                </c:pt>
                <c:pt idx="942">
                  <c:v>210</c:v>
                </c:pt>
                <c:pt idx="943">
                  <c:v>232</c:v>
                </c:pt>
                <c:pt idx="944">
                  <c:v>231</c:v>
                </c:pt>
                <c:pt idx="945">
                  <c:v>250</c:v>
                </c:pt>
                <c:pt idx="946">
                  <c:v>214</c:v>
                </c:pt>
                <c:pt idx="947">
                  <c:v>235</c:v>
                </c:pt>
                <c:pt idx="948">
                  <c:v>220</c:v>
                </c:pt>
                <c:pt idx="949">
                  <c:v>241</c:v>
                </c:pt>
                <c:pt idx="950">
                  <c:v>295</c:v>
                </c:pt>
                <c:pt idx="951">
                  <c:v>284</c:v>
                </c:pt>
                <c:pt idx="952">
                  <c:v>281</c:v>
                </c:pt>
                <c:pt idx="953">
                  <c:v>266</c:v>
                </c:pt>
                <c:pt idx="954">
                  <c:v>233</c:v>
                </c:pt>
                <c:pt idx="955">
                  <c:v>262</c:v>
                </c:pt>
                <c:pt idx="956">
                  <c:v>190</c:v>
                </c:pt>
                <c:pt idx="957">
                  <c:v>221</c:v>
                </c:pt>
                <c:pt idx="958">
                  <c:v>221</c:v>
                </c:pt>
                <c:pt idx="959">
                  <c:v>235</c:v>
                </c:pt>
                <c:pt idx="960">
                  <c:v>223</c:v>
                </c:pt>
                <c:pt idx="961">
                  <c:v>205</c:v>
                </c:pt>
                <c:pt idx="962">
                  <c:v>233</c:v>
                </c:pt>
                <c:pt idx="963">
                  <c:v>217</c:v>
                </c:pt>
                <c:pt idx="964">
                  <c:v>219</c:v>
                </c:pt>
                <c:pt idx="965">
                  <c:v>192</c:v>
                </c:pt>
                <c:pt idx="966">
                  <c:v>193</c:v>
                </c:pt>
                <c:pt idx="967">
                  <c:v>229</c:v>
                </c:pt>
                <c:pt idx="968">
                  <c:v>229</c:v>
                </c:pt>
                <c:pt idx="969">
                  <c:v>231</c:v>
                </c:pt>
                <c:pt idx="970">
                  <c:v>206</c:v>
                </c:pt>
                <c:pt idx="971">
                  <c:v>213</c:v>
                </c:pt>
                <c:pt idx="972">
                  <c:v>189</c:v>
                </c:pt>
                <c:pt idx="973">
                  <c:v>193</c:v>
                </c:pt>
                <c:pt idx="974">
                  <c:v>192</c:v>
                </c:pt>
                <c:pt idx="975">
                  <c:v>211</c:v>
                </c:pt>
                <c:pt idx="976">
                  <c:v>202</c:v>
                </c:pt>
                <c:pt idx="977">
                  <c:v>207</c:v>
                </c:pt>
                <c:pt idx="978">
                  <c:v>204</c:v>
                </c:pt>
                <c:pt idx="979">
                  <c:v>200</c:v>
                </c:pt>
                <c:pt idx="980">
                  <c:v>218</c:v>
                </c:pt>
                <c:pt idx="981">
                  <c:v>198</c:v>
                </c:pt>
                <c:pt idx="982">
                  <c:v>222</c:v>
                </c:pt>
                <c:pt idx="983">
                  <c:v>187</c:v>
                </c:pt>
                <c:pt idx="984">
                  <c:v>183</c:v>
                </c:pt>
                <c:pt idx="985">
                  <c:v>217</c:v>
                </c:pt>
                <c:pt idx="986">
                  <c:v>195</c:v>
                </c:pt>
                <c:pt idx="987">
                  <c:v>199</c:v>
                </c:pt>
                <c:pt idx="988">
                  <c:v>218</c:v>
                </c:pt>
                <c:pt idx="989">
                  <c:v>222</c:v>
                </c:pt>
                <c:pt idx="990">
                  <c:v>210</c:v>
                </c:pt>
                <c:pt idx="991">
                  <c:v>220</c:v>
                </c:pt>
                <c:pt idx="992">
                  <c:v>209</c:v>
                </c:pt>
                <c:pt idx="993">
                  <c:v>194</c:v>
                </c:pt>
                <c:pt idx="994">
                  <c:v>208</c:v>
                </c:pt>
                <c:pt idx="995">
                  <c:v>254</c:v>
                </c:pt>
                <c:pt idx="996">
                  <c:v>235</c:v>
                </c:pt>
                <c:pt idx="997">
                  <c:v>431</c:v>
                </c:pt>
                <c:pt idx="998">
                  <c:v>674</c:v>
                </c:pt>
                <c:pt idx="999">
                  <c:v>770</c:v>
                </c:pt>
                <c:pt idx="1000">
                  <c:v>710</c:v>
                </c:pt>
                <c:pt idx="1001">
                  <c:v>503</c:v>
                </c:pt>
                <c:pt idx="1002">
                  <c:v>284</c:v>
                </c:pt>
                <c:pt idx="1003">
                  <c:v>214</c:v>
                </c:pt>
                <c:pt idx="1004">
                  <c:v>224</c:v>
                </c:pt>
                <c:pt idx="1005">
                  <c:v>236</c:v>
                </c:pt>
                <c:pt idx="1006">
                  <c:v>196</c:v>
                </c:pt>
                <c:pt idx="1007">
                  <c:v>174</c:v>
                </c:pt>
                <c:pt idx="1008">
                  <c:v>204</c:v>
                </c:pt>
                <c:pt idx="1009">
                  <c:v>173</c:v>
                </c:pt>
                <c:pt idx="1010">
                  <c:v>205</c:v>
                </c:pt>
                <c:pt idx="1011">
                  <c:v>208</c:v>
                </c:pt>
                <c:pt idx="1012">
                  <c:v>199</c:v>
                </c:pt>
                <c:pt idx="1013">
                  <c:v>205</c:v>
                </c:pt>
                <c:pt idx="1014">
                  <c:v>191</c:v>
                </c:pt>
                <c:pt idx="1015">
                  <c:v>217</c:v>
                </c:pt>
                <c:pt idx="1016">
                  <c:v>200</c:v>
                </c:pt>
                <c:pt idx="1017">
                  <c:v>203</c:v>
                </c:pt>
                <c:pt idx="1018">
                  <c:v>195</c:v>
                </c:pt>
                <c:pt idx="1019">
                  <c:v>219</c:v>
                </c:pt>
                <c:pt idx="1020">
                  <c:v>212</c:v>
                </c:pt>
                <c:pt idx="1021">
                  <c:v>195</c:v>
                </c:pt>
                <c:pt idx="1022">
                  <c:v>180</c:v>
                </c:pt>
                <c:pt idx="1023">
                  <c:v>232</c:v>
                </c:pt>
                <c:pt idx="1024">
                  <c:v>185</c:v>
                </c:pt>
                <c:pt idx="1025">
                  <c:v>215</c:v>
                </c:pt>
                <c:pt idx="1026">
                  <c:v>210</c:v>
                </c:pt>
                <c:pt idx="1027">
                  <c:v>238</c:v>
                </c:pt>
                <c:pt idx="1028">
                  <c:v>196</c:v>
                </c:pt>
                <c:pt idx="1029">
                  <c:v>183</c:v>
                </c:pt>
                <c:pt idx="1030">
                  <c:v>208</c:v>
                </c:pt>
                <c:pt idx="1031">
                  <c:v>243</c:v>
                </c:pt>
                <c:pt idx="1032">
                  <c:v>222</c:v>
                </c:pt>
                <c:pt idx="1033">
                  <c:v>232</c:v>
                </c:pt>
                <c:pt idx="1034">
                  <c:v>214</c:v>
                </c:pt>
                <c:pt idx="1035">
                  <c:v>233</c:v>
                </c:pt>
                <c:pt idx="1036">
                  <c:v>194</c:v>
                </c:pt>
                <c:pt idx="1037">
                  <c:v>207</c:v>
                </c:pt>
                <c:pt idx="1038">
                  <c:v>201</c:v>
                </c:pt>
                <c:pt idx="1039">
                  <c:v>211</c:v>
                </c:pt>
                <c:pt idx="1040">
                  <c:v>231</c:v>
                </c:pt>
                <c:pt idx="1041">
                  <c:v>217</c:v>
                </c:pt>
                <c:pt idx="1042">
                  <c:v>206</c:v>
                </c:pt>
                <c:pt idx="1043">
                  <c:v>199</c:v>
                </c:pt>
                <c:pt idx="1044">
                  <c:v>192</c:v>
                </c:pt>
                <c:pt idx="1045">
                  <c:v>197</c:v>
                </c:pt>
                <c:pt idx="1046">
                  <c:v>205</c:v>
                </c:pt>
                <c:pt idx="1047">
                  <c:v>213</c:v>
                </c:pt>
                <c:pt idx="1048">
                  <c:v>197</c:v>
                </c:pt>
                <c:pt idx="1049">
                  <c:v>213</c:v>
                </c:pt>
                <c:pt idx="1050">
                  <c:v>189</c:v>
                </c:pt>
                <c:pt idx="1051">
                  <c:v>222</c:v>
                </c:pt>
                <c:pt idx="1052">
                  <c:v>229</c:v>
                </c:pt>
                <c:pt idx="1053">
                  <c:v>215</c:v>
                </c:pt>
                <c:pt idx="1054">
                  <c:v>223</c:v>
                </c:pt>
                <c:pt idx="1055">
                  <c:v>209</c:v>
                </c:pt>
                <c:pt idx="1056">
                  <c:v>208</c:v>
                </c:pt>
                <c:pt idx="1057">
                  <c:v>186</c:v>
                </c:pt>
                <c:pt idx="1058">
                  <c:v>189</c:v>
                </c:pt>
                <c:pt idx="1059">
                  <c:v>242</c:v>
                </c:pt>
                <c:pt idx="1060">
                  <c:v>243</c:v>
                </c:pt>
                <c:pt idx="1061">
                  <c:v>217</c:v>
                </c:pt>
                <c:pt idx="1062">
                  <c:v>225</c:v>
                </c:pt>
                <c:pt idx="1063">
                  <c:v>220</c:v>
                </c:pt>
                <c:pt idx="1064">
                  <c:v>234</c:v>
                </c:pt>
                <c:pt idx="1065">
                  <c:v>211</c:v>
                </c:pt>
                <c:pt idx="1066">
                  <c:v>228</c:v>
                </c:pt>
                <c:pt idx="1067">
                  <c:v>209</c:v>
                </c:pt>
                <c:pt idx="1068">
                  <c:v>203</c:v>
                </c:pt>
                <c:pt idx="1069">
                  <c:v>207</c:v>
                </c:pt>
                <c:pt idx="1070">
                  <c:v>198</c:v>
                </c:pt>
                <c:pt idx="1071">
                  <c:v>218</c:v>
                </c:pt>
                <c:pt idx="1072">
                  <c:v>188</c:v>
                </c:pt>
                <c:pt idx="1073">
                  <c:v>198</c:v>
                </c:pt>
                <c:pt idx="1074">
                  <c:v>220</c:v>
                </c:pt>
                <c:pt idx="1075">
                  <c:v>221</c:v>
                </c:pt>
                <c:pt idx="1076">
                  <c:v>217</c:v>
                </c:pt>
                <c:pt idx="1077">
                  <c:v>200</c:v>
                </c:pt>
                <c:pt idx="1078">
                  <c:v>200</c:v>
                </c:pt>
                <c:pt idx="1079">
                  <c:v>223</c:v>
                </c:pt>
                <c:pt idx="1080">
                  <c:v>200</c:v>
                </c:pt>
                <c:pt idx="1081">
                  <c:v>212</c:v>
                </c:pt>
                <c:pt idx="1082">
                  <c:v>239</c:v>
                </c:pt>
                <c:pt idx="1083">
                  <c:v>199</c:v>
                </c:pt>
                <c:pt idx="1084">
                  <c:v>258</c:v>
                </c:pt>
                <c:pt idx="1085">
                  <c:v>232</c:v>
                </c:pt>
                <c:pt idx="1086">
                  <c:v>225</c:v>
                </c:pt>
                <c:pt idx="1087">
                  <c:v>231</c:v>
                </c:pt>
                <c:pt idx="1088">
                  <c:v>248</c:v>
                </c:pt>
                <c:pt idx="1089">
                  <c:v>243</c:v>
                </c:pt>
                <c:pt idx="1090">
                  <c:v>213</c:v>
                </c:pt>
                <c:pt idx="1091">
                  <c:v>214</c:v>
                </c:pt>
                <c:pt idx="1092">
                  <c:v>204</c:v>
                </c:pt>
                <c:pt idx="1093">
                  <c:v>216</c:v>
                </c:pt>
                <c:pt idx="1094">
                  <c:v>218</c:v>
                </c:pt>
                <c:pt idx="1095">
                  <c:v>238</c:v>
                </c:pt>
                <c:pt idx="1096">
                  <c:v>203</c:v>
                </c:pt>
                <c:pt idx="1097">
                  <c:v>247</c:v>
                </c:pt>
                <c:pt idx="1098">
                  <c:v>338</c:v>
                </c:pt>
                <c:pt idx="1099">
                  <c:v>439</c:v>
                </c:pt>
                <c:pt idx="1100">
                  <c:v>553</c:v>
                </c:pt>
                <c:pt idx="1101">
                  <c:v>1165</c:v>
                </c:pt>
                <c:pt idx="1102">
                  <c:v>3246</c:v>
                </c:pt>
                <c:pt idx="1103">
                  <c:v>7066</c:v>
                </c:pt>
                <c:pt idx="1104">
                  <c:v>10400</c:v>
                </c:pt>
                <c:pt idx="1105">
                  <c:v>10122</c:v>
                </c:pt>
                <c:pt idx="1106">
                  <c:v>6321</c:v>
                </c:pt>
                <c:pt idx="1107">
                  <c:v>2610</c:v>
                </c:pt>
                <c:pt idx="1108">
                  <c:v>799</c:v>
                </c:pt>
                <c:pt idx="1109">
                  <c:v>274</c:v>
                </c:pt>
                <c:pt idx="1110">
                  <c:v>227</c:v>
                </c:pt>
                <c:pt idx="1111">
                  <c:v>208</c:v>
                </c:pt>
                <c:pt idx="1112">
                  <c:v>180</c:v>
                </c:pt>
                <c:pt idx="1113">
                  <c:v>197</c:v>
                </c:pt>
                <c:pt idx="1114">
                  <c:v>201</c:v>
                </c:pt>
                <c:pt idx="1115">
                  <c:v>188</c:v>
                </c:pt>
                <c:pt idx="1116">
                  <c:v>209</c:v>
                </c:pt>
                <c:pt idx="1117">
                  <c:v>187</c:v>
                </c:pt>
                <c:pt idx="1118">
                  <c:v>197</c:v>
                </c:pt>
                <c:pt idx="1119">
                  <c:v>179</c:v>
                </c:pt>
                <c:pt idx="1120">
                  <c:v>232</c:v>
                </c:pt>
                <c:pt idx="1121">
                  <c:v>194</c:v>
                </c:pt>
                <c:pt idx="1122">
                  <c:v>196</c:v>
                </c:pt>
                <c:pt idx="1123">
                  <c:v>229</c:v>
                </c:pt>
                <c:pt idx="1124">
                  <c:v>210</c:v>
                </c:pt>
                <c:pt idx="1125">
                  <c:v>205</c:v>
                </c:pt>
                <c:pt idx="1126">
                  <c:v>209</c:v>
                </c:pt>
                <c:pt idx="1127">
                  <c:v>219</c:v>
                </c:pt>
                <c:pt idx="1128">
                  <c:v>195</c:v>
                </c:pt>
                <c:pt idx="1129">
                  <c:v>188</c:v>
                </c:pt>
                <c:pt idx="1130">
                  <c:v>212</c:v>
                </c:pt>
                <c:pt idx="1131">
                  <c:v>217</c:v>
                </c:pt>
                <c:pt idx="1132">
                  <c:v>203</c:v>
                </c:pt>
                <c:pt idx="1133">
                  <c:v>205</c:v>
                </c:pt>
                <c:pt idx="1134">
                  <c:v>216</c:v>
                </c:pt>
                <c:pt idx="1135">
                  <c:v>213</c:v>
                </c:pt>
                <c:pt idx="1136">
                  <c:v>244</c:v>
                </c:pt>
                <c:pt idx="1137">
                  <c:v>213</c:v>
                </c:pt>
                <c:pt idx="1138">
                  <c:v>243</c:v>
                </c:pt>
                <c:pt idx="1139">
                  <c:v>249</c:v>
                </c:pt>
                <c:pt idx="1140">
                  <c:v>278</c:v>
                </c:pt>
                <c:pt idx="1141">
                  <c:v>274</c:v>
                </c:pt>
                <c:pt idx="1142">
                  <c:v>355</c:v>
                </c:pt>
                <c:pt idx="1143">
                  <c:v>810</c:v>
                </c:pt>
                <c:pt idx="1144">
                  <c:v>3146</c:v>
                </c:pt>
                <c:pt idx="1145">
                  <c:v>11733</c:v>
                </c:pt>
                <c:pt idx="1146">
                  <c:v>30900</c:v>
                </c:pt>
                <c:pt idx="1147">
                  <c:v>53352</c:v>
                </c:pt>
                <c:pt idx="1148">
                  <c:v>59818</c:v>
                </c:pt>
                <c:pt idx="1149">
                  <c:v>43028</c:v>
                </c:pt>
                <c:pt idx="1150">
                  <c:v>20492</c:v>
                </c:pt>
                <c:pt idx="1151">
                  <c:v>6173</c:v>
                </c:pt>
                <c:pt idx="1152">
                  <c:v>1244</c:v>
                </c:pt>
                <c:pt idx="1153">
                  <c:v>221</c:v>
                </c:pt>
                <c:pt idx="1154">
                  <c:v>88</c:v>
                </c:pt>
                <c:pt idx="1155">
                  <c:v>63</c:v>
                </c:pt>
                <c:pt idx="1156">
                  <c:v>57</c:v>
                </c:pt>
                <c:pt idx="1157">
                  <c:v>60</c:v>
                </c:pt>
                <c:pt idx="1158">
                  <c:v>67</c:v>
                </c:pt>
                <c:pt idx="1159">
                  <c:v>69</c:v>
                </c:pt>
                <c:pt idx="1160">
                  <c:v>65</c:v>
                </c:pt>
                <c:pt idx="1161">
                  <c:v>75</c:v>
                </c:pt>
                <c:pt idx="1162">
                  <c:v>64</c:v>
                </c:pt>
                <c:pt idx="1163">
                  <c:v>58</c:v>
                </c:pt>
                <c:pt idx="1164">
                  <c:v>81</c:v>
                </c:pt>
                <c:pt idx="1165">
                  <c:v>72</c:v>
                </c:pt>
                <c:pt idx="1166">
                  <c:v>66</c:v>
                </c:pt>
                <c:pt idx="1167">
                  <c:v>56</c:v>
                </c:pt>
                <c:pt idx="1168">
                  <c:v>68</c:v>
                </c:pt>
                <c:pt idx="1169">
                  <c:v>62</c:v>
                </c:pt>
                <c:pt idx="1170">
                  <c:v>65</c:v>
                </c:pt>
                <c:pt idx="1171">
                  <c:v>74</c:v>
                </c:pt>
                <c:pt idx="1172">
                  <c:v>69</c:v>
                </c:pt>
                <c:pt idx="1173">
                  <c:v>74</c:v>
                </c:pt>
                <c:pt idx="1174">
                  <c:v>63</c:v>
                </c:pt>
                <c:pt idx="1175">
                  <c:v>81</c:v>
                </c:pt>
                <c:pt idx="1176">
                  <c:v>130</c:v>
                </c:pt>
                <c:pt idx="1177">
                  <c:v>132</c:v>
                </c:pt>
                <c:pt idx="1178">
                  <c:v>213</c:v>
                </c:pt>
                <c:pt idx="1179">
                  <c:v>147</c:v>
                </c:pt>
                <c:pt idx="1180">
                  <c:v>112</c:v>
                </c:pt>
                <c:pt idx="1181">
                  <c:v>99</c:v>
                </c:pt>
                <c:pt idx="1182">
                  <c:v>78</c:v>
                </c:pt>
                <c:pt idx="1183">
                  <c:v>70</c:v>
                </c:pt>
                <c:pt idx="1184">
                  <c:v>61</c:v>
                </c:pt>
                <c:pt idx="1185">
                  <c:v>72</c:v>
                </c:pt>
                <c:pt idx="1186">
                  <c:v>66</c:v>
                </c:pt>
                <c:pt idx="1187">
                  <c:v>63</c:v>
                </c:pt>
                <c:pt idx="1188">
                  <c:v>69</c:v>
                </c:pt>
                <c:pt idx="1189">
                  <c:v>72</c:v>
                </c:pt>
                <c:pt idx="1190">
                  <c:v>62</c:v>
                </c:pt>
                <c:pt idx="1191">
                  <c:v>66</c:v>
                </c:pt>
                <c:pt idx="1192">
                  <c:v>59</c:v>
                </c:pt>
                <c:pt idx="1193">
                  <c:v>64</c:v>
                </c:pt>
                <c:pt idx="1194">
                  <c:v>57</c:v>
                </c:pt>
                <c:pt idx="1195">
                  <c:v>87</c:v>
                </c:pt>
                <c:pt idx="1196">
                  <c:v>70</c:v>
                </c:pt>
                <c:pt idx="1197">
                  <c:v>56</c:v>
                </c:pt>
                <c:pt idx="1198">
                  <c:v>49</c:v>
                </c:pt>
                <c:pt idx="1199">
                  <c:v>86</c:v>
                </c:pt>
                <c:pt idx="1200">
                  <c:v>79</c:v>
                </c:pt>
                <c:pt idx="1201">
                  <c:v>64</c:v>
                </c:pt>
                <c:pt idx="1202">
                  <c:v>70</c:v>
                </c:pt>
                <c:pt idx="1203">
                  <c:v>54</c:v>
                </c:pt>
                <c:pt idx="1204">
                  <c:v>68</c:v>
                </c:pt>
                <c:pt idx="1205">
                  <c:v>82</c:v>
                </c:pt>
                <c:pt idx="1206">
                  <c:v>59</c:v>
                </c:pt>
                <c:pt idx="1207">
                  <c:v>63</c:v>
                </c:pt>
                <c:pt idx="1208">
                  <c:v>63</c:v>
                </c:pt>
                <c:pt idx="1209">
                  <c:v>71</c:v>
                </c:pt>
                <c:pt idx="1210">
                  <c:v>84</c:v>
                </c:pt>
                <c:pt idx="1211">
                  <c:v>63</c:v>
                </c:pt>
                <c:pt idx="1212">
                  <c:v>58</c:v>
                </c:pt>
                <c:pt idx="1213">
                  <c:v>70</c:v>
                </c:pt>
                <c:pt idx="1214">
                  <c:v>66</c:v>
                </c:pt>
                <c:pt idx="1215">
                  <c:v>61</c:v>
                </c:pt>
                <c:pt idx="1216">
                  <c:v>74</c:v>
                </c:pt>
                <c:pt idx="1217">
                  <c:v>73</c:v>
                </c:pt>
                <c:pt idx="1218">
                  <c:v>54</c:v>
                </c:pt>
                <c:pt idx="1219">
                  <c:v>70</c:v>
                </c:pt>
                <c:pt idx="1220">
                  <c:v>51</c:v>
                </c:pt>
                <c:pt idx="1221">
                  <c:v>73</c:v>
                </c:pt>
                <c:pt idx="1222">
                  <c:v>57</c:v>
                </c:pt>
                <c:pt idx="1223">
                  <c:v>65</c:v>
                </c:pt>
                <c:pt idx="1224">
                  <c:v>57</c:v>
                </c:pt>
                <c:pt idx="1225">
                  <c:v>47</c:v>
                </c:pt>
                <c:pt idx="1226">
                  <c:v>67</c:v>
                </c:pt>
                <c:pt idx="1227">
                  <c:v>71</c:v>
                </c:pt>
                <c:pt idx="1228">
                  <c:v>71</c:v>
                </c:pt>
                <c:pt idx="1229">
                  <c:v>77</c:v>
                </c:pt>
                <c:pt idx="1230">
                  <c:v>62</c:v>
                </c:pt>
                <c:pt idx="1231">
                  <c:v>68</c:v>
                </c:pt>
                <c:pt idx="1232">
                  <c:v>57</c:v>
                </c:pt>
                <c:pt idx="1233">
                  <c:v>61</c:v>
                </c:pt>
                <c:pt idx="1234">
                  <c:v>63</c:v>
                </c:pt>
                <c:pt idx="1235">
                  <c:v>53</c:v>
                </c:pt>
                <c:pt idx="1236">
                  <c:v>67</c:v>
                </c:pt>
                <c:pt idx="1237">
                  <c:v>64</c:v>
                </c:pt>
                <c:pt idx="1238">
                  <c:v>74</c:v>
                </c:pt>
                <c:pt idx="1239">
                  <c:v>68</c:v>
                </c:pt>
                <c:pt idx="1240">
                  <c:v>65</c:v>
                </c:pt>
                <c:pt idx="1241">
                  <c:v>66</c:v>
                </c:pt>
                <c:pt idx="1242">
                  <c:v>84</c:v>
                </c:pt>
                <c:pt idx="1243">
                  <c:v>79</c:v>
                </c:pt>
                <c:pt idx="1244">
                  <c:v>82</c:v>
                </c:pt>
                <c:pt idx="1245">
                  <c:v>80</c:v>
                </c:pt>
                <c:pt idx="1246">
                  <c:v>69</c:v>
                </c:pt>
                <c:pt idx="1247">
                  <c:v>75</c:v>
                </c:pt>
                <c:pt idx="1248">
                  <c:v>124</c:v>
                </c:pt>
                <c:pt idx="1249">
                  <c:v>399</c:v>
                </c:pt>
                <c:pt idx="1250">
                  <c:v>1212</c:v>
                </c:pt>
                <c:pt idx="1251">
                  <c:v>3086</c:v>
                </c:pt>
                <c:pt idx="1252">
                  <c:v>5319</c:v>
                </c:pt>
                <c:pt idx="1253">
                  <c:v>6240</c:v>
                </c:pt>
                <c:pt idx="1254">
                  <c:v>5072</c:v>
                </c:pt>
                <c:pt idx="1255">
                  <c:v>2739</c:v>
                </c:pt>
                <c:pt idx="1256">
                  <c:v>969</c:v>
                </c:pt>
                <c:pt idx="1257">
                  <c:v>293</c:v>
                </c:pt>
                <c:pt idx="1258">
                  <c:v>84</c:v>
                </c:pt>
                <c:pt idx="1259">
                  <c:v>40</c:v>
                </c:pt>
                <c:pt idx="1260">
                  <c:v>45</c:v>
                </c:pt>
                <c:pt idx="1261">
                  <c:v>45</c:v>
                </c:pt>
                <c:pt idx="1262">
                  <c:v>52</c:v>
                </c:pt>
                <c:pt idx="1263">
                  <c:v>55</c:v>
                </c:pt>
                <c:pt idx="1264">
                  <c:v>43</c:v>
                </c:pt>
                <c:pt idx="1265">
                  <c:v>52</c:v>
                </c:pt>
                <c:pt idx="1266">
                  <c:v>35</c:v>
                </c:pt>
                <c:pt idx="1267">
                  <c:v>46</c:v>
                </c:pt>
                <c:pt idx="1268">
                  <c:v>41</c:v>
                </c:pt>
                <c:pt idx="1269">
                  <c:v>45</c:v>
                </c:pt>
                <c:pt idx="1270">
                  <c:v>27</c:v>
                </c:pt>
                <c:pt idx="1271">
                  <c:v>39</c:v>
                </c:pt>
                <c:pt idx="1272">
                  <c:v>45</c:v>
                </c:pt>
                <c:pt idx="1273">
                  <c:v>47</c:v>
                </c:pt>
                <c:pt idx="1274">
                  <c:v>49</c:v>
                </c:pt>
                <c:pt idx="1275">
                  <c:v>35</c:v>
                </c:pt>
                <c:pt idx="1276">
                  <c:v>48</c:v>
                </c:pt>
                <c:pt idx="1277">
                  <c:v>38</c:v>
                </c:pt>
                <c:pt idx="1278">
                  <c:v>36</c:v>
                </c:pt>
                <c:pt idx="1279">
                  <c:v>39</c:v>
                </c:pt>
                <c:pt idx="1280">
                  <c:v>52</c:v>
                </c:pt>
                <c:pt idx="1281">
                  <c:v>50</c:v>
                </c:pt>
                <c:pt idx="1282">
                  <c:v>41</c:v>
                </c:pt>
                <c:pt idx="1283">
                  <c:v>42</c:v>
                </c:pt>
                <c:pt idx="1284">
                  <c:v>48</c:v>
                </c:pt>
                <c:pt idx="1285">
                  <c:v>46</c:v>
                </c:pt>
                <c:pt idx="1286">
                  <c:v>39</c:v>
                </c:pt>
                <c:pt idx="1287">
                  <c:v>53</c:v>
                </c:pt>
                <c:pt idx="1288">
                  <c:v>38</c:v>
                </c:pt>
                <c:pt idx="1289">
                  <c:v>47</c:v>
                </c:pt>
                <c:pt idx="1290">
                  <c:v>35</c:v>
                </c:pt>
                <c:pt idx="1291">
                  <c:v>48</c:v>
                </c:pt>
                <c:pt idx="1292">
                  <c:v>58</c:v>
                </c:pt>
                <c:pt idx="1293">
                  <c:v>74</c:v>
                </c:pt>
                <c:pt idx="1294">
                  <c:v>94</c:v>
                </c:pt>
                <c:pt idx="1295">
                  <c:v>94</c:v>
                </c:pt>
                <c:pt idx="1296">
                  <c:v>90</c:v>
                </c:pt>
                <c:pt idx="1297">
                  <c:v>61</c:v>
                </c:pt>
                <c:pt idx="1298">
                  <c:v>61</c:v>
                </c:pt>
                <c:pt idx="1299">
                  <c:v>33</c:v>
                </c:pt>
                <c:pt idx="1300">
                  <c:v>49</c:v>
                </c:pt>
                <c:pt idx="1301">
                  <c:v>34</c:v>
                </c:pt>
                <c:pt idx="1302">
                  <c:v>45</c:v>
                </c:pt>
                <c:pt idx="1303">
                  <c:v>45</c:v>
                </c:pt>
                <c:pt idx="1304">
                  <c:v>41</c:v>
                </c:pt>
                <c:pt idx="1305">
                  <c:v>40</c:v>
                </c:pt>
                <c:pt idx="1306">
                  <c:v>36</c:v>
                </c:pt>
                <c:pt idx="1307">
                  <c:v>57</c:v>
                </c:pt>
                <c:pt idx="1308">
                  <c:v>50</c:v>
                </c:pt>
                <c:pt idx="1309">
                  <c:v>48</c:v>
                </c:pt>
                <c:pt idx="1310">
                  <c:v>40</c:v>
                </c:pt>
                <c:pt idx="1311">
                  <c:v>36</c:v>
                </c:pt>
                <c:pt idx="1312">
                  <c:v>34</c:v>
                </c:pt>
                <c:pt idx="1313">
                  <c:v>32</c:v>
                </c:pt>
                <c:pt idx="1314">
                  <c:v>41</c:v>
                </c:pt>
                <c:pt idx="1315">
                  <c:v>47</c:v>
                </c:pt>
                <c:pt idx="1316">
                  <c:v>41</c:v>
                </c:pt>
                <c:pt idx="1317">
                  <c:v>44</c:v>
                </c:pt>
                <c:pt idx="1318">
                  <c:v>46</c:v>
                </c:pt>
                <c:pt idx="1319">
                  <c:v>47</c:v>
                </c:pt>
                <c:pt idx="1320">
                  <c:v>42</c:v>
                </c:pt>
                <c:pt idx="1321">
                  <c:v>41</c:v>
                </c:pt>
                <c:pt idx="1322">
                  <c:v>33</c:v>
                </c:pt>
                <c:pt idx="1323">
                  <c:v>46</c:v>
                </c:pt>
                <c:pt idx="1324">
                  <c:v>40</c:v>
                </c:pt>
                <c:pt idx="1325">
                  <c:v>36</c:v>
                </c:pt>
                <c:pt idx="1326">
                  <c:v>32</c:v>
                </c:pt>
                <c:pt idx="1327">
                  <c:v>40</c:v>
                </c:pt>
                <c:pt idx="1328">
                  <c:v>28</c:v>
                </c:pt>
                <c:pt idx="1329">
                  <c:v>36</c:v>
                </c:pt>
                <c:pt idx="1330">
                  <c:v>40</c:v>
                </c:pt>
                <c:pt idx="1331">
                  <c:v>38</c:v>
                </c:pt>
                <c:pt idx="1332">
                  <c:v>29</c:v>
                </c:pt>
                <c:pt idx="1333">
                  <c:v>35</c:v>
                </c:pt>
                <c:pt idx="1334">
                  <c:v>35</c:v>
                </c:pt>
                <c:pt idx="1335">
                  <c:v>45</c:v>
                </c:pt>
                <c:pt idx="1336">
                  <c:v>35</c:v>
                </c:pt>
                <c:pt idx="1337">
                  <c:v>42</c:v>
                </c:pt>
                <c:pt idx="1338">
                  <c:v>38</c:v>
                </c:pt>
                <c:pt idx="1339">
                  <c:v>42</c:v>
                </c:pt>
                <c:pt idx="1340">
                  <c:v>38</c:v>
                </c:pt>
                <c:pt idx="1341">
                  <c:v>40</c:v>
                </c:pt>
                <c:pt idx="1342">
                  <c:v>47</c:v>
                </c:pt>
                <c:pt idx="1343">
                  <c:v>27</c:v>
                </c:pt>
                <c:pt idx="1344">
                  <c:v>36</c:v>
                </c:pt>
                <c:pt idx="1345">
                  <c:v>44</c:v>
                </c:pt>
                <c:pt idx="1346">
                  <c:v>34</c:v>
                </c:pt>
                <c:pt idx="1347">
                  <c:v>36</c:v>
                </c:pt>
                <c:pt idx="1348">
                  <c:v>37</c:v>
                </c:pt>
                <c:pt idx="1349">
                  <c:v>48</c:v>
                </c:pt>
                <c:pt idx="1350">
                  <c:v>37</c:v>
                </c:pt>
                <c:pt idx="1351">
                  <c:v>44</c:v>
                </c:pt>
                <c:pt idx="1352">
                  <c:v>38</c:v>
                </c:pt>
                <c:pt idx="1353">
                  <c:v>45</c:v>
                </c:pt>
                <c:pt idx="1354">
                  <c:v>39</c:v>
                </c:pt>
                <c:pt idx="1355">
                  <c:v>43</c:v>
                </c:pt>
                <c:pt idx="1356">
                  <c:v>43</c:v>
                </c:pt>
                <c:pt idx="1357">
                  <c:v>44</c:v>
                </c:pt>
                <c:pt idx="1358">
                  <c:v>41</c:v>
                </c:pt>
                <c:pt idx="1359">
                  <c:v>31</c:v>
                </c:pt>
                <c:pt idx="1360">
                  <c:v>51</c:v>
                </c:pt>
                <c:pt idx="1361">
                  <c:v>43</c:v>
                </c:pt>
                <c:pt idx="1362">
                  <c:v>42</c:v>
                </c:pt>
                <c:pt idx="1363">
                  <c:v>37</c:v>
                </c:pt>
                <c:pt idx="1364">
                  <c:v>49</c:v>
                </c:pt>
                <c:pt idx="1365">
                  <c:v>39</c:v>
                </c:pt>
                <c:pt idx="1366">
                  <c:v>40</c:v>
                </c:pt>
                <c:pt idx="1367">
                  <c:v>40</c:v>
                </c:pt>
                <c:pt idx="1368">
                  <c:v>50</c:v>
                </c:pt>
                <c:pt idx="1369">
                  <c:v>43</c:v>
                </c:pt>
                <c:pt idx="1370">
                  <c:v>50</c:v>
                </c:pt>
                <c:pt idx="1371">
                  <c:v>43</c:v>
                </c:pt>
                <c:pt idx="1372">
                  <c:v>45</c:v>
                </c:pt>
                <c:pt idx="1373">
                  <c:v>48</c:v>
                </c:pt>
                <c:pt idx="1374">
                  <c:v>39</c:v>
                </c:pt>
                <c:pt idx="1375">
                  <c:v>53</c:v>
                </c:pt>
                <c:pt idx="1376">
                  <c:v>40</c:v>
                </c:pt>
                <c:pt idx="1377">
                  <c:v>49</c:v>
                </c:pt>
                <c:pt idx="1378">
                  <c:v>134</c:v>
                </c:pt>
                <c:pt idx="1379">
                  <c:v>298</c:v>
                </c:pt>
                <c:pt idx="1380">
                  <c:v>602</c:v>
                </c:pt>
                <c:pt idx="1381">
                  <c:v>915</c:v>
                </c:pt>
                <c:pt idx="1382">
                  <c:v>886</c:v>
                </c:pt>
                <c:pt idx="1383">
                  <c:v>581</c:v>
                </c:pt>
                <c:pt idx="1384">
                  <c:v>283</c:v>
                </c:pt>
                <c:pt idx="1385">
                  <c:v>135</c:v>
                </c:pt>
                <c:pt idx="1386">
                  <c:v>56</c:v>
                </c:pt>
                <c:pt idx="1387">
                  <c:v>34</c:v>
                </c:pt>
                <c:pt idx="1388">
                  <c:v>34</c:v>
                </c:pt>
                <c:pt idx="1389">
                  <c:v>33</c:v>
                </c:pt>
                <c:pt idx="1390">
                  <c:v>22</c:v>
                </c:pt>
                <c:pt idx="1391">
                  <c:v>26</c:v>
                </c:pt>
                <c:pt idx="1392">
                  <c:v>32</c:v>
                </c:pt>
                <c:pt idx="1393">
                  <c:v>33</c:v>
                </c:pt>
                <c:pt idx="1394">
                  <c:v>28</c:v>
                </c:pt>
                <c:pt idx="1395">
                  <c:v>33</c:v>
                </c:pt>
                <c:pt idx="1396">
                  <c:v>38</c:v>
                </c:pt>
                <c:pt idx="1397">
                  <c:v>45</c:v>
                </c:pt>
                <c:pt idx="1398">
                  <c:v>30</c:v>
                </c:pt>
                <c:pt idx="1399">
                  <c:v>36</c:v>
                </c:pt>
                <c:pt idx="1400">
                  <c:v>47</c:v>
                </c:pt>
                <c:pt idx="1401">
                  <c:v>41</c:v>
                </c:pt>
                <c:pt idx="1402">
                  <c:v>45</c:v>
                </c:pt>
                <c:pt idx="1403">
                  <c:v>39</c:v>
                </c:pt>
                <c:pt idx="1404">
                  <c:v>36</c:v>
                </c:pt>
                <c:pt idx="1405">
                  <c:v>33</c:v>
                </c:pt>
                <c:pt idx="1406">
                  <c:v>33</c:v>
                </c:pt>
                <c:pt idx="1407">
                  <c:v>40</c:v>
                </c:pt>
                <c:pt idx="1408">
                  <c:v>26</c:v>
                </c:pt>
                <c:pt idx="1409">
                  <c:v>42</c:v>
                </c:pt>
                <c:pt idx="1410">
                  <c:v>36</c:v>
                </c:pt>
                <c:pt idx="1411">
                  <c:v>45</c:v>
                </c:pt>
                <c:pt idx="1412">
                  <c:v>43</c:v>
                </c:pt>
                <c:pt idx="1413">
                  <c:v>38</c:v>
                </c:pt>
                <c:pt idx="1414">
                  <c:v>35</c:v>
                </c:pt>
                <c:pt idx="1415">
                  <c:v>51</c:v>
                </c:pt>
                <c:pt idx="1416">
                  <c:v>35</c:v>
                </c:pt>
                <c:pt idx="1417">
                  <c:v>42</c:v>
                </c:pt>
                <c:pt idx="1418">
                  <c:v>30</c:v>
                </c:pt>
                <c:pt idx="1419">
                  <c:v>31</c:v>
                </c:pt>
                <c:pt idx="1420">
                  <c:v>33</c:v>
                </c:pt>
                <c:pt idx="1421">
                  <c:v>34</c:v>
                </c:pt>
                <c:pt idx="1422">
                  <c:v>43</c:v>
                </c:pt>
                <c:pt idx="1423">
                  <c:v>42</c:v>
                </c:pt>
                <c:pt idx="1424">
                  <c:v>40</c:v>
                </c:pt>
                <c:pt idx="1425">
                  <c:v>43</c:v>
                </c:pt>
                <c:pt idx="1426">
                  <c:v>34</c:v>
                </c:pt>
                <c:pt idx="1427">
                  <c:v>34</c:v>
                </c:pt>
                <c:pt idx="1428">
                  <c:v>37</c:v>
                </c:pt>
                <c:pt idx="1429">
                  <c:v>51</c:v>
                </c:pt>
                <c:pt idx="1430">
                  <c:v>30</c:v>
                </c:pt>
                <c:pt idx="1431">
                  <c:v>39</c:v>
                </c:pt>
                <c:pt idx="1432">
                  <c:v>30</c:v>
                </c:pt>
                <c:pt idx="1433">
                  <c:v>43</c:v>
                </c:pt>
                <c:pt idx="1434">
                  <c:v>41</c:v>
                </c:pt>
                <c:pt idx="1435">
                  <c:v>38</c:v>
                </c:pt>
                <c:pt idx="1436">
                  <c:v>46</c:v>
                </c:pt>
                <c:pt idx="1437">
                  <c:v>33</c:v>
                </c:pt>
                <c:pt idx="1438">
                  <c:v>32</c:v>
                </c:pt>
                <c:pt idx="1439">
                  <c:v>29</c:v>
                </c:pt>
                <c:pt idx="1440">
                  <c:v>39</c:v>
                </c:pt>
                <c:pt idx="1441">
                  <c:v>37</c:v>
                </c:pt>
                <c:pt idx="1442">
                  <c:v>30</c:v>
                </c:pt>
                <c:pt idx="1443">
                  <c:v>38</c:v>
                </c:pt>
                <c:pt idx="1444">
                  <c:v>45</c:v>
                </c:pt>
                <c:pt idx="1445">
                  <c:v>45</c:v>
                </c:pt>
                <c:pt idx="1446">
                  <c:v>31</c:v>
                </c:pt>
                <c:pt idx="1447">
                  <c:v>35</c:v>
                </c:pt>
                <c:pt idx="1448">
                  <c:v>33</c:v>
                </c:pt>
                <c:pt idx="1449">
                  <c:v>41</c:v>
                </c:pt>
                <c:pt idx="1450">
                  <c:v>23</c:v>
                </c:pt>
                <c:pt idx="1451">
                  <c:v>42</c:v>
                </c:pt>
                <c:pt idx="1452">
                  <c:v>42</c:v>
                </c:pt>
                <c:pt idx="1453">
                  <c:v>35</c:v>
                </c:pt>
                <c:pt idx="1454">
                  <c:v>41</c:v>
                </c:pt>
                <c:pt idx="1455">
                  <c:v>24</c:v>
                </c:pt>
                <c:pt idx="1456">
                  <c:v>31</c:v>
                </c:pt>
                <c:pt idx="1457">
                  <c:v>35</c:v>
                </c:pt>
                <c:pt idx="1458">
                  <c:v>46</c:v>
                </c:pt>
                <c:pt idx="1459">
                  <c:v>41</c:v>
                </c:pt>
                <c:pt idx="1460">
                  <c:v>43</c:v>
                </c:pt>
                <c:pt idx="1461">
                  <c:v>42</c:v>
                </c:pt>
                <c:pt idx="1462">
                  <c:v>107</c:v>
                </c:pt>
                <c:pt idx="1463">
                  <c:v>237</c:v>
                </c:pt>
                <c:pt idx="1464">
                  <c:v>611</c:v>
                </c:pt>
                <c:pt idx="1465">
                  <c:v>1205</c:v>
                </c:pt>
                <c:pt idx="1466">
                  <c:v>1646</c:v>
                </c:pt>
                <c:pt idx="1467">
                  <c:v>1654</c:v>
                </c:pt>
                <c:pt idx="1468">
                  <c:v>1087</c:v>
                </c:pt>
                <c:pt idx="1469">
                  <c:v>533</c:v>
                </c:pt>
                <c:pt idx="1470">
                  <c:v>157</c:v>
                </c:pt>
                <c:pt idx="1471">
                  <c:v>62</c:v>
                </c:pt>
                <c:pt idx="1472">
                  <c:v>36</c:v>
                </c:pt>
                <c:pt idx="1473">
                  <c:v>32</c:v>
                </c:pt>
                <c:pt idx="1474">
                  <c:v>26</c:v>
                </c:pt>
                <c:pt idx="1475">
                  <c:v>32</c:v>
                </c:pt>
                <c:pt idx="1476">
                  <c:v>26</c:v>
                </c:pt>
                <c:pt idx="1477">
                  <c:v>37</c:v>
                </c:pt>
                <c:pt idx="1478">
                  <c:v>38</c:v>
                </c:pt>
                <c:pt idx="1479">
                  <c:v>27</c:v>
                </c:pt>
                <c:pt idx="1480">
                  <c:v>41</c:v>
                </c:pt>
                <c:pt idx="1481">
                  <c:v>24</c:v>
                </c:pt>
                <c:pt idx="1482">
                  <c:v>31</c:v>
                </c:pt>
                <c:pt idx="1483">
                  <c:v>33</c:v>
                </c:pt>
                <c:pt idx="1484">
                  <c:v>37</c:v>
                </c:pt>
                <c:pt idx="1485">
                  <c:v>36</c:v>
                </c:pt>
                <c:pt idx="1486">
                  <c:v>26</c:v>
                </c:pt>
                <c:pt idx="1487">
                  <c:v>31</c:v>
                </c:pt>
                <c:pt idx="1488">
                  <c:v>32</c:v>
                </c:pt>
                <c:pt idx="1489">
                  <c:v>36</c:v>
                </c:pt>
                <c:pt idx="1490">
                  <c:v>36</c:v>
                </c:pt>
                <c:pt idx="1491">
                  <c:v>39</c:v>
                </c:pt>
                <c:pt idx="1492">
                  <c:v>30</c:v>
                </c:pt>
                <c:pt idx="1493">
                  <c:v>29</c:v>
                </c:pt>
                <c:pt idx="1494">
                  <c:v>32</c:v>
                </c:pt>
                <c:pt idx="1495">
                  <c:v>40</c:v>
                </c:pt>
                <c:pt idx="1496">
                  <c:v>31</c:v>
                </c:pt>
                <c:pt idx="1497">
                  <c:v>29</c:v>
                </c:pt>
                <c:pt idx="1498">
                  <c:v>42</c:v>
                </c:pt>
                <c:pt idx="1499">
                  <c:v>37</c:v>
                </c:pt>
                <c:pt idx="1500">
                  <c:v>37</c:v>
                </c:pt>
                <c:pt idx="1501">
                  <c:v>32</c:v>
                </c:pt>
                <c:pt idx="1502">
                  <c:v>33</c:v>
                </c:pt>
                <c:pt idx="1503">
                  <c:v>32</c:v>
                </c:pt>
                <c:pt idx="1504">
                  <c:v>33</c:v>
                </c:pt>
                <c:pt idx="1505">
                  <c:v>29</c:v>
                </c:pt>
                <c:pt idx="1506">
                  <c:v>41</c:v>
                </c:pt>
                <c:pt idx="1507">
                  <c:v>27</c:v>
                </c:pt>
                <c:pt idx="1508">
                  <c:v>43</c:v>
                </c:pt>
                <c:pt idx="1509">
                  <c:v>43</c:v>
                </c:pt>
                <c:pt idx="1510">
                  <c:v>33</c:v>
                </c:pt>
                <c:pt idx="1511">
                  <c:v>33</c:v>
                </c:pt>
                <c:pt idx="1512">
                  <c:v>31</c:v>
                </c:pt>
                <c:pt idx="1513">
                  <c:v>39</c:v>
                </c:pt>
                <c:pt idx="1514">
                  <c:v>31</c:v>
                </c:pt>
                <c:pt idx="1515">
                  <c:v>34</c:v>
                </c:pt>
                <c:pt idx="1516">
                  <c:v>36</c:v>
                </c:pt>
                <c:pt idx="1517">
                  <c:v>33</c:v>
                </c:pt>
                <c:pt idx="1518">
                  <c:v>30</c:v>
                </c:pt>
                <c:pt idx="1519">
                  <c:v>26</c:v>
                </c:pt>
                <c:pt idx="1520">
                  <c:v>36</c:v>
                </c:pt>
                <c:pt idx="1521">
                  <c:v>38</c:v>
                </c:pt>
                <c:pt idx="1522">
                  <c:v>26</c:v>
                </c:pt>
                <c:pt idx="1523">
                  <c:v>30</c:v>
                </c:pt>
                <c:pt idx="1524">
                  <c:v>48</c:v>
                </c:pt>
                <c:pt idx="1525">
                  <c:v>64</c:v>
                </c:pt>
                <c:pt idx="1526">
                  <c:v>165</c:v>
                </c:pt>
                <c:pt idx="1527">
                  <c:v>473</c:v>
                </c:pt>
                <c:pt idx="1528">
                  <c:v>1062</c:v>
                </c:pt>
                <c:pt idx="1529">
                  <c:v>1686</c:v>
                </c:pt>
                <c:pt idx="1530">
                  <c:v>2017</c:v>
                </c:pt>
                <c:pt idx="1531">
                  <c:v>1704</c:v>
                </c:pt>
                <c:pt idx="1532">
                  <c:v>923</c:v>
                </c:pt>
                <c:pt idx="1533">
                  <c:v>389</c:v>
                </c:pt>
                <c:pt idx="1534">
                  <c:v>128</c:v>
                </c:pt>
                <c:pt idx="1535">
                  <c:v>34</c:v>
                </c:pt>
                <c:pt idx="1536">
                  <c:v>25</c:v>
                </c:pt>
                <c:pt idx="1537">
                  <c:v>17</c:v>
                </c:pt>
                <c:pt idx="1538">
                  <c:v>28</c:v>
                </c:pt>
                <c:pt idx="1539">
                  <c:v>29</c:v>
                </c:pt>
                <c:pt idx="1540">
                  <c:v>24</c:v>
                </c:pt>
                <c:pt idx="1541">
                  <c:v>32</c:v>
                </c:pt>
                <c:pt idx="1542">
                  <c:v>27</c:v>
                </c:pt>
                <c:pt idx="1543">
                  <c:v>25</c:v>
                </c:pt>
                <c:pt idx="1544">
                  <c:v>19</c:v>
                </c:pt>
                <c:pt idx="1545">
                  <c:v>22</c:v>
                </c:pt>
                <c:pt idx="1546">
                  <c:v>35</c:v>
                </c:pt>
                <c:pt idx="1547">
                  <c:v>23</c:v>
                </c:pt>
                <c:pt idx="1548">
                  <c:v>18</c:v>
                </c:pt>
                <c:pt idx="1549">
                  <c:v>24</c:v>
                </c:pt>
                <c:pt idx="1550">
                  <c:v>31</c:v>
                </c:pt>
                <c:pt idx="1551">
                  <c:v>30</c:v>
                </c:pt>
                <c:pt idx="1552">
                  <c:v>34</c:v>
                </c:pt>
                <c:pt idx="1553">
                  <c:v>22</c:v>
                </c:pt>
                <c:pt idx="1554">
                  <c:v>24</c:v>
                </c:pt>
                <c:pt idx="1555">
                  <c:v>28</c:v>
                </c:pt>
                <c:pt idx="1556">
                  <c:v>26</c:v>
                </c:pt>
                <c:pt idx="1557">
                  <c:v>14</c:v>
                </c:pt>
                <c:pt idx="1558">
                  <c:v>29</c:v>
                </c:pt>
                <c:pt idx="1559">
                  <c:v>27</c:v>
                </c:pt>
                <c:pt idx="1560">
                  <c:v>24</c:v>
                </c:pt>
                <c:pt idx="1561">
                  <c:v>18</c:v>
                </c:pt>
                <c:pt idx="1562">
                  <c:v>27</c:v>
                </c:pt>
                <c:pt idx="1563">
                  <c:v>26</c:v>
                </c:pt>
                <c:pt idx="1564">
                  <c:v>34</c:v>
                </c:pt>
                <c:pt idx="1565">
                  <c:v>30</c:v>
                </c:pt>
                <c:pt idx="1566">
                  <c:v>16</c:v>
                </c:pt>
                <c:pt idx="1567">
                  <c:v>32</c:v>
                </c:pt>
                <c:pt idx="1568">
                  <c:v>25</c:v>
                </c:pt>
                <c:pt idx="1569">
                  <c:v>25</c:v>
                </c:pt>
                <c:pt idx="1570">
                  <c:v>26</c:v>
                </c:pt>
                <c:pt idx="1571">
                  <c:v>23</c:v>
                </c:pt>
                <c:pt idx="1572">
                  <c:v>25</c:v>
                </c:pt>
                <c:pt idx="1573">
                  <c:v>34</c:v>
                </c:pt>
                <c:pt idx="1574">
                  <c:v>28</c:v>
                </c:pt>
                <c:pt idx="1575">
                  <c:v>34</c:v>
                </c:pt>
                <c:pt idx="1576">
                  <c:v>27</c:v>
                </c:pt>
                <c:pt idx="1577">
                  <c:v>25</c:v>
                </c:pt>
                <c:pt idx="1578">
                  <c:v>22</c:v>
                </c:pt>
                <c:pt idx="1579">
                  <c:v>32</c:v>
                </c:pt>
                <c:pt idx="1580">
                  <c:v>23</c:v>
                </c:pt>
                <c:pt idx="1581">
                  <c:v>28</c:v>
                </c:pt>
                <c:pt idx="1582">
                  <c:v>23</c:v>
                </c:pt>
                <c:pt idx="1583">
                  <c:v>23</c:v>
                </c:pt>
                <c:pt idx="1584">
                  <c:v>23</c:v>
                </c:pt>
                <c:pt idx="1585">
                  <c:v>20</c:v>
                </c:pt>
                <c:pt idx="1586">
                  <c:v>19</c:v>
                </c:pt>
                <c:pt idx="1587">
                  <c:v>27</c:v>
                </c:pt>
                <c:pt idx="1588">
                  <c:v>19</c:v>
                </c:pt>
                <c:pt idx="1589">
                  <c:v>19</c:v>
                </c:pt>
                <c:pt idx="1590">
                  <c:v>21</c:v>
                </c:pt>
                <c:pt idx="1591">
                  <c:v>17</c:v>
                </c:pt>
                <c:pt idx="1592">
                  <c:v>25</c:v>
                </c:pt>
                <c:pt idx="1593">
                  <c:v>30</c:v>
                </c:pt>
                <c:pt idx="1594">
                  <c:v>32</c:v>
                </c:pt>
                <c:pt idx="1595">
                  <c:v>26</c:v>
                </c:pt>
                <c:pt idx="1596">
                  <c:v>28</c:v>
                </c:pt>
                <c:pt idx="1597">
                  <c:v>16</c:v>
                </c:pt>
                <c:pt idx="1598">
                  <c:v>26</c:v>
                </c:pt>
                <c:pt idx="1599">
                  <c:v>23</c:v>
                </c:pt>
                <c:pt idx="1600">
                  <c:v>25</c:v>
                </c:pt>
                <c:pt idx="1601">
                  <c:v>23</c:v>
                </c:pt>
                <c:pt idx="1602">
                  <c:v>27</c:v>
                </c:pt>
                <c:pt idx="1603">
                  <c:v>28</c:v>
                </c:pt>
                <c:pt idx="1604">
                  <c:v>24</c:v>
                </c:pt>
                <c:pt idx="1605">
                  <c:v>27</c:v>
                </c:pt>
                <c:pt idx="1606">
                  <c:v>24</c:v>
                </c:pt>
                <c:pt idx="1607">
                  <c:v>18</c:v>
                </c:pt>
                <c:pt idx="1608">
                  <c:v>20</c:v>
                </c:pt>
                <c:pt idx="1609">
                  <c:v>27</c:v>
                </c:pt>
                <c:pt idx="1610">
                  <c:v>26</c:v>
                </c:pt>
                <c:pt idx="1611">
                  <c:v>24</c:v>
                </c:pt>
                <c:pt idx="1612">
                  <c:v>28</c:v>
                </c:pt>
                <c:pt idx="1613">
                  <c:v>19</c:v>
                </c:pt>
                <c:pt idx="1614">
                  <c:v>33</c:v>
                </c:pt>
                <c:pt idx="1615">
                  <c:v>27</c:v>
                </c:pt>
                <c:pt idx="1616">
                  <c:v>39</c:v>
                </c:pt>
                <c:pt idx="1617">
                  <c:v>35</c:v>
                </c:pt>
                <c:pt idx="1618">
                  <c:v>18</c:v>
                </c:pt>
                <c:pt idx="1619">
                  <c:v>31</c:v>
                </c:pt>
                <c:pt idx="1620">
                  <c:v>26</c:v>
                </c:pt>
                <c:pt idx="1621">
                  <c:v>39</c:v>
                </c:pt>
                <c:pt idx="1622">
                  <c:v>24</c:v>
                </c:pt>
                <c:pt idx="1623">
                  <c:v>17</c:v>
                </c:pt>
                <c:pt idx="1624">
                  <c:v>18</c:v>
                </c:pt>
                <c:pt idx="1625">
                  <c:v>28</c:v>
                </c:pt>
                <c:pt idx="1626">
                  <c:v>13</c:v>
                </c:pt>
                <c:pt idx="1627">
                  <c:v>28</c:v>
                </c:pt>
                <c:pt idx="1628">
                  <c:v>26</c:v>
                </c:pt>
                <c:pt idx="1629">
                  <c:v>21</c:v>
                </c:pt>
                <c:pt idx="1630">
                  <c:v>29</c:v>
                </c:pt>
                <c:pt idx="1631">
                  <c:v>22</c:v>
                </c:pt>
                <c:pt idx="1632">
                  <c:v>18</c:v>
                </c:pt>
                <c:pt idx="1633">
                  <c:v>30</c:v>
                </c:pt>
                <c:pt idx="1634">
                  <c:v>29</c:v>
                </c:pt>
                <c:pt idx="1635">
                  <c:v>25</c:v>
                </c:pt>
                <c:pt idx="1636">
                  <c:v>26</c:v>
                </c:pt>
                <c:pt idx="1637">
                  <c:v>25</c:v>
                </c:pt>
                <c:pt idx="1638">
                  <c:v>22</c:v>
                </c:pt>
                <c:pt idx="1639">
                  <c:v>19</c:v>
                </c:pt>
                <c:pt idx="1640">
                  <c:v>21</c:v>
                </c:pt>
                <c:pt idx="1641">
                  <c:v>16</c:v>
                </c:pt>
                <c:pt idx="1642">
                  <c:v>31</c:v>
                </c:pt>
                <c:pt idx="1643">
                  <c:v>28</c:v>
                </c:pt>
                <c:pt idx="1644">
                  <c:v>26</c:v>
                </c:pt>
                <c:pt idx="1645">
                  <c:v>23</c:v>
                </c:pt>
                <c:pt idx="1646">
                  <c:v>20</c:v>
                </c:pt>
                <c:pt idx="1647">
                  <c:v>30</c:v>
                </c:pt>
                <c:pt idx="1648">
                  <c:v>16</c:v>
                </c:pt>
                <c:pt idx="1649">
                  <c:v>32</c:v>
                </c:pt>
                <c:pt idx="1650">
                  <c:v>25</c:v>
                </c:pt>
                <c:pt idx="1651">
                  <c:v>28</c:v>
                </c:pt>
                <c:pt idx="1652">
                  <c:v>31</c:v>
                </c:pt>
                <c:pt idx="1653">
                  <c:v>26</c:v>
                </c:pt>
                <c:pt idx="1654">
                  <c:v>20</c:v>
                </c:pt>
                <c:pt idx="1655">
                  <c:v>29</c:v>
                </c:pt>
                <c:pt idx="1656">
                  <c:v>22</c:v>
                </c:pt>
                <c:pt idx="1657">
                  <c:v>15</c:v>
                </c:pt>
                <c:pt idx="1658">
                  <c:v>29</c:v>
                </c:pt>
                <c:pt idx="1659">
                  <c:v>20</c:v>
                </c:pt>
                <c:pt idx="1660">
                  <c:v>18</c:v>
                </c:pt>
                <c:pt idx="1661">
                  <c:v>25</c:v>
                </c:pt>
                <c:pt idx="1662">
                  <c:v>19</c:v>
                </c:pt>
                <c:pt idx="1663">
                  <c:v>23</c:v>
                </c:pt>
                <c:pt idx="1664">
                  <c:v>13</c:v>
                </c:pt>
                <c:pt idx="1665">
                  <c:v>22</c:v>
                </c:pt>
                <c:pt idx="1666">
                  <c:v>32</c:v>
                </c:pt>
                <c:pt idx="1667">
                  <c:v>23</c:v>
                </c:pt>
                <c:pt idx="1668">
                  <c:v>29</c:v>
                </c:pt>
                <c:pt idx="1669">
                  <c:v>22</c:v>
                </c:pt>
                <c:pt idx="1670">
                  <c:v>20</c:v>
                </c:pt>
                <c:pt idx="1671">
                  <c:v>20</c:v>
                </c:pt>
                <c:pt idx="1672">
                  <c:v>24</c:v>
                </c:pt>
                <c:pt idx="1673">
                  <c:v>21</c:v>
                </c:pt>
                <c:pt idx="1674">
                  <c:v>28</c:v>
                </c:pt>
                <c:pt idx="1675">
                  <c:v>28</c:v>
                </c:pt>
                <c:pt idx="1676">
                  <c:v>23</c:v>
                </c:pt>
                <c:pt idx="1677">
                  <c:v>25</c:v>
                </c:pt>
                <c:pt idx="1678">
                  <c:v>28</c:v>
                </c:pt>
                <c:pt idx="1679">
                  <c:v>29</c:v>
                </c:pt>
                <c:pt idx="1680">
                  <c:v>28</c:v>
                </c:pt>
                <c:pt idx="1681">
                  <c:v>22</c:v>
                </c:pt>
                <c:pt idx="1682">
                  <c:v>22</c:v>
                </c:pt>
                <c:pt idx="1683">
                  <c:v>32</c:v>
                </c:pt>
                <c:pt idx="1684">
                  <c:v>14</c:v>
                </c:pt>
                <c:pt idx="1685">
                  <c:v>31</c:v>
                </c:pt>
                <c:pt idx="1686">
                  <c:v>25</c:v>
                </c:pt>
                <c:pt idx="1687">
                  <c:v>20</c:v>
                </c:pt>
                <c:pt idx="1688">
                  <c:v>17</c:v>
                </c:pt>
                <c:pt idx="1689">
                  <c:v>20</c:v>
                </c:pt>
                <c:pt idx="1690">
                  <c:v>19</c:v>
                </c:pt>
                <c:pt idx="1691">
                  <c:v>23</c:v>
                </c:pt>
                <c:pt idx="1692">
                  <c:v>25</c:v>
                </c:pt>
                <c:pt idx="1693">
                  <c:v>25</c:v>
                </c:pt>
                <c:pt idx="1694">
                  <c:v>22</c:v>
                </c:pt>
                <c:pt idx="1695">
                  <c:v>17</c:v>
                </c:pt>
                <c:pt idx="1696">
                  <c:v>20</c:v>
                </c:pt>
                <c:pt idx="1697">
                  <c:v>15</c:v>
                </c:pt>
                <c:pt idx="1698">
                  <c:v>16</c:v>
                </c:pt>
                <c:pt idx="1699">
                  <c:v>22</c:v>
                </c:pt>
                <c:pt idx="1700">
                  <c:v>20</c:v>
                </c:pt>
                <c:pt idx="1701">
                  <c:v>20</c:v>
                </c:pt>
                <c:pt idx="1702">
                  <c:v>24</c:v>
                </c:pt>
                <c:pt idx="1703">
                  <c:v>18</c:v>
                </c:pt>
                <c:pt idx="1704">
                  <c:v>30</c:v>
                </c:pt>
                <c:pt idx="1705">
                  <c:v>30</c:v>
                </c:pt>
                <c:pt idx="1706">
                  <c:v>21</c:v>
                </c:pt>
                <c:pt idx="1707">
                  <c:v>15</c:v>
                </c:pt>
                <c:pt idx="1708">
                  <c:v>21</c:v>
                </c:pt>
                <c:pt idx="1709">
                  <c:v>18</c:v>
                </c:pt>
                <c:pt idx="1710">
                  <c:v>27</c:v>
                </c:pt>
                <c:pt idx="1711">
                  <c:v>17</c:v>
                </c:pt>
                <c:pt idx="1712">
                  <c:v>21</c:v>
                </c:pt>
                <c:pt idx="1713">
                  <c:v>14</c:v>
                </c:pt>
                <c:pt idx="1714">
                  <c:v>24</c:v>
                </c:pt>
                <c:pt idx="1715">
                  <c:v>33</c:v>
                </c:pt>
                <c:pt idx="1716">
                  <c:v>25</c:v>
                </c:pt>
                <c:pt idx="1717">
                  <c:v>24</c:v>
                </c:pt>
                <c:pt idx="1718">
                  <c:v>29</c:v>
                </c:pt>
                <c:pt idx="1719">
                  <c:v>17</c:v>
                </c:pt>
                <c:pt idx="1720">
                  <c:v>25</c:v>
                </c:pt>
                <c:pt idx="1721">
                  <c:v>30</c:v>
                </c:pt>
                <c:pt idx="1722">
                  <c:v>27</c:v>
                </c:pt>
                <c:pt idx="1723">
                  <c:v>22</c:v>
                </c:pt>
                <c:pt idx="1724">
                  <c:v>26</c:v>
                </c:pt>
                <c:pt idx="1725">
                  <c:v>32</c:v>
                </c:pt>
                <c:pt idx="1726">
                  <c:v>22</c:v>
                </c:pt>
                <c:pt idx="1727">
                  <c:v>17</c:v>
                </c:pt>
                <c:pt idx="1728">
                  <c:v>24</c:v>
                </c:pt>
                <c:pt idx="1729">
                  <c:v>22</c:v>
                </c:pt>
                <c:pt idx="1730">
                  <c:v>25</c:v>
                </c:pt>
                <c:pt idx="1731">
                  <c:v>15</c:v>
                </c:pt>
                <c:pt idx="1732">
                  <c:v>24</c:v>
                </c:pt>
                <c:pt idx="1733">
                  <c:v>24</c:v>
                </c:pt>
                <c:pt idx="1734">
                  <c:v>15</c:v>
                </c:pt>
                <c:pt idx="1735">
                  <c:v>21</c:v>
                </c:pt>
                <c:pt idx="1736">
                  <c:v>23</c:v>
                </c:pt>
                <c:pt idx="1737">
                  <c:v>30</c:v>
                </c:pt>
                <c:pt idx="1738">
                  <c:v>19</c:v>
                </c:pt>
                <c:pt idx="1739">
                  <c:v>24</c:v>
                </c:pt>
                <c:pt idx="1740">
                  <c:v>23</c:v>
                </c:pt>
                <c:pt idx="1741">
                  <c:v>22</c:v>
                </c:pt>
                <c:pt idx="1742">
                  <c:v>20</c:v>
                </c:pt>
                <c:pt idx="1743">
                  <c:v>25</c:v>
                </c:pt>
                <c:pt idx="1744">
                  <c:v>18</c:v>
                </c:pt>
                <c:pt idx="1745">
                  <c:v>22</c:v>
                </c:pt>
                <c:pt idx="1746">
                  <c:v>17</c:v>
                </c:pt>
                <c:pt idx="1747">
                  <c:v>28</c:v>
                </c:pt>
                <c:pt idx="1748">
                  <c:v>15</c:v>
                </c:pt>
                <c:pt idx="1749">
                  <c:v>23</c:v>
                </c:pt>
                <c:pt idx="1750">
                  <c:v>27</c:v>
                </c:pt>
                <c:pt idx="1751">
                  <c:v>29</c:v>
                </c:pt>
                <c:pt idx="1752">
                  <c:v>23</c:v>
                </c:pt>
                <c:pt idx="1753">
                  <c:v>15</c:v>
                </c:pt>
                <c:pt idx="1754">
                  <c:v>24</c:v>
                </c:pt>
                <c:pt idx="1755">
                  <c:v>19</c:v>
                </c:pt>
                <c:pt idx="1756">
                  <c:v>28</c:v>
                </c:pt>
                <c:pt idx="1757">
                  <c:v>23</c:v>
                </c:pt>
                <c:pt idx="1758">
                  <c:v>26</c:v>
                </c:pt>
                <c:pt idx="1759">
                  <c:v>21</c:v>
                </c:pt>
                <c:pt idx="1760">
                  <c:v>28</c:v>
                </c:pt>
                <c:pt idx="1761">
                  <c:v>27</c:v>
                </c:pt>
                <c:pt idx="1762">
                  <c:v>26</c:v>
                </c:pt>
                <c:pt idx="1763">
                  <c:v>30</c:v>
                </c:pt>
                <c:pt idx="1764">
                  <c:v>28</c:v>
                </c:pt>
                <c:pt idx="1765">
                  <c:v>29</c:v>
                </c:pt>
                <c:pt idx="1766">
                  <c:v>37</c:v>
                </c:pt>
                <c:pt idx="1767">
                  <c:v>21</c:v>
                </c:pt>
                <c:pt idx="1768">
                  <c:v>17</c:v>
                </c:pt>
                <c:pt idx="1769">
                  <c:v>36</c:v>
                </c:pt>
                <c:pt idx="1770">
                  <c:v>22</c:v>
                </c:pt>
                <c:pt idx="1771">
                  <c:v>19</c:v>
                </c:pt>
                <c:pt idx="1772">
                  <c:v>17</c:v>
                </c:pt>
                <c:pt idx="1773">
                  <c:v>15</c:v>
                </c:pt>
                <c:pt idx="1774">
                  <c:v>30</c:v>
                </c:pt>
                <c:pt idx="1775">
                  <c:v>21</c:v>
                </c:pt>
                <c:pt idx="1776">
                  <c:v>23</c:v>
                </c:pt>
                <c:pt idx="1777">
                  <c:v>24</c:v>
                </c:pt>
                <c:pt idx="1778">
                  <c:v>16</c:v>
                </c:pt>
                <c:pt idx="1779">
                  <c:v>22</c:v>
                </c:pt>
                <c:pt idx="1780">
                  <c:v>10</c:v>
                </c:pt>
                <c:pt idx="1781">
                  <c:v>18</c:v>
                </c:pt>
                <c:pt idx="1782">
                  <c:v>15</c:v>
                </c:pt>
                <c:pt idx="1783">
                  <c:v>19</c:v>
                </c:pt>
                <c:pt idx="1784">
                  <c:v>17</c:v>
                </c:pt>
                <c:pt idx="1785">
                  <c:v>25</c:v>
                </c:pt>
                <c:pt idx="1786">
                  <c:v>18</c:v>
                </c:pt>
                <c:pt idx="1787">
                  <c:v>23</c:v>
                </c:pt>
                <c:pt idx="1788">
                  <c:v>23</c:v>
                </c:pt>
                <c:pt idx="1789">
                  <c:v>23</c:v>
                </c:pt>
                <c:pt idx="1790">
                  <c:v>18</c:v>
                </c:pt>
                <c:pt idx="1791">
                  <c:v>28</c:v>
                </c:pt>
                <c:pt idx="1792">
                  <c:v>24</c:v>
                </c:pt>
                <c:pt idx="1793">
                  <c:v>30</c:v>
                </c:pt>
                <c:pt idx="1794">
                  <c:v>20</c:v>
                </c:pt>
                <c:pt idx="1795">
                  <c:v>29</c:v>
                </c:pt>
                <c:pt idx="1796">
                  <c:v>28</c:v>
                </c:pt>
                <c:pt idx="1797">
                  <c:v>22</c:v>
                </c:pt>
                <c:pt idx="1798">
                  <c:v>32</c:v>
                </c:pt>
                <c:pt idx="1799">
                  <c:v>26</c:v>
                </c:pt>
                <c:pt idx="1800">
                  <c:v>15</c:v>
                </c:pt>
                <c:pt idx="1801">
                  <c:v>18</c:v>
                </c:pt>
                <c:pt idx="1802">
                  <c:v>20</c:v>
                </c:pt>
                <c:pt idx="1803">
                  <c:v>28</c:v>
                </c:pt>
                <c:pt idx="1804">
                  <c:v>22</c:v>
                </c:pt>
                <c:pt idx="1805">
                  <c:v>18</c:v>
                </c:pt>
                <c:pt idx="1806">
                  <c:v>27</c:v>
                </c:pt>
                <c:pt idx="1807">
                  <c:v>33</c:v>
                </c:pt>
                <c:pt idx="1808">
                  <c:v>21</c:v>
                </c:pt>
                <c:pt idx="1809">
                  <c:v>24</c:v>
                </c:pt>
                <c:pt idx="1810">
                  <c:v>29</c:v>
                </c:pt>
                <c:pt idx="1811">
                  <c:v>17</c:v>
                </c:pt>
                <c:pt idx="1812">
                  <c:v>17</c:v>
                </c:pt>
                <c:pt idx="1813">
                  <c:v>21</c:v>
                </c:pt>
                <c:pt idx="1814">
                  <c:v>24</c:v>
                </c:pt>
                <c:pt idx="1815">
                  <c:v>18</c:v>
                </c:pt>
                <c:pt idx="1816">
                  <c:v>22</c:v>
                </c:pt>
                <c:pt idx="1817">
                  <c:v>22</c:v>
                </c:pt>
                <c:pt idx="1818">
                  <c:v>24</c:v>
                </c:pt>
                <c:pt idx="1819">
                  <c:v>16</c:v>
                </c:pt>
                <c:pt idx="1820">
                  <c:v>26</c:v>
                </c:pt>
                <c:pt idx="1821">
                  <c:v>22</c:v>
                </c:pt>
                <c:pt idx="1822">
                  <c:v>23</c:v>
                </c:pt>
                <c:pt idx="1823">
                  <c:v>27</c:v>
                </c:pt>
                <c:pt idx="1824">
                  <c:v>29</c:v>
                </c:pt>
                <c:pt idx="1825">
                  <c:v>26</c:v>
                </c:pt>
                <c:pt idx="1826">
                  <c:v>25</c:v>
                </c:pt>
                <c:pt idx="1827">
                  <c:v>17</c:v>
                </c:pt>
                <c:pt idx="1828">
                  <c:v>22</c:v>
                </c:pt>
                <c:pt idx="1829">
                  <c:v>23</c:v>
                </c:pt>
                <c:pt idx="1830">
                  <c:v>27</c:v>
                </c:pt>
                <c:pt idx="1831">
                  <c:v>28</c:v>
                </c:pt>
                <c:pt idx="1832">
                  <c:v>19</c:v>
                </c:pt>
                <c:pt idx="1833">
                  <c:v>19</c:v>
                </c:pt>
                <c:pt idx="1834">
                  <c:v>20</c:v>
                </c:pt>
                <c:pt idx="1835">
                  <c:v>26</c:v>
                </c:pt>
                <c:pt idx="1836">
                  <c:v>20</c:v>
                </c:pt>
                <c:pt idx="1837">
                  <c:v>25</c:v>
                </c:pt>
                <c:pt idx="1838">
                  <c:v>28</c:v>
                </c:pt>
                <c:pt idx="1839">
                  <c:v>24</c:v>
                </c:pt>
                <c:pt idx="1840">
                  <c:v>19</c:v>
                </c:pt>
                <c:pt idx="1841">
                  <c:v>18</c:v>
                </c:pt>
                <c:pt idx="1842">
                  <c:v>26</c:v>
                </c:pt>
                <c:pt idx="1843">
                  <c:v>15</c:v>
                </c:pt>
                <c:pt idx="1844">
                  <c:v>21</c:v>
                </c:pt>
                <c:pt idx="1845">
                  <c:v>12</c:v>
                </c:pt>
                <c:pt idx="1846">
                  <c:v>20</c:v>
                </c:pt>
                <c:pt idx="1847">
                  <c:v>20</c:v>
                </c:pt>
                <c:pt idx="1848">
                  <c:v>29</c:v>
                </c:pt>
                <c:pt idx="1849">
                  <c:v>20</c:v>
                </c:pt>
                <c:pt idx="1850">
                  <c:v>25</c:v>
                </c:pt>
                <c:pt idx="1851">
                  <c:v>18</c:v>
                </c:pt>
                <c:pt idx="1852">
                  <c:v>18</c:v>
                </c:pt>
                <c:pt idx="1853">
                  <c:v>16</c:v>
                </c:pt>
                <c:pt idx="1854">
                  <c:v>23</c:v>
                </c:pt>
                <c:pt idx="1855">
                  <c:v>22</c:v>
                </c:pt>
                <c:pt idx="1856">
                  <c:v>23</c:v>
                </c:pt>
                <c:pt idx="1857">
                  <c:v>25</c:v>
                </c:pt>
                <c:pt idx="1858">
                  <c:v>19</c:v>
                </c:pt>
                <c:pt idx="1859">
                  <c:v>23</c:v>
                </c:pt>
                <c:pt idx="1860">
                  <c:v>17</c:v>
                </c:pt>
                <c:pt idx="1861">
                  <c:v>26</c:v>
                </c:pt>
                <c:pt idx="1862">
                  <c:v>13</c:v>
                </c:pt>
                <c:pt idx="1863">
                  <c:v>17</c:v>
                </c:pt>
                <c:pt idx="1864">
                  <c:v>19</c:v>
                </c:pt>
                <c:pt idx="1865">
                  <c:v>29</c:v>
                </c:pt>
                <c:pt idx="1866">
                  <c:v>24</c:v>
                </c:pt>
                <c:pt idx="1867">
                  <c:v>20</c:v>
                </c:pt>
                <c:pt idx="1868">
                  <c:v>33</c:v>
                </c:pt>
                <c:pt idx="1869">
                  <c:v>23</c:v>
                </c:pt>
                <c:pt idx="1870">
                  <c:v>34</c:v>
                </c:pt>
                <c:pt idx="1871">
                  <c:v>44</c:v>
                </c:pt>
                <c:pt idx="1872">
                  <c:v>64</c:v>
                </c:pt>
                <c:pt idx="1873">
                  <c:v>73</c:v>
                </c:pt>
                <c:pt idx="1874">
                  <c:v>109</c:v>
                </c:pt>
                <c:pt idx="1875">
                  <c:v>172</c:v>
                </c:pt>
                <c:pt idx="1876">
                  <c:v>225</c:v>
                </c:pt>
                <c:pt idx="1877">
                  <c:v>228</c:v>
                </c:pt>
                <c:pt idx="1878">
                  <c:v>334</c:v>
                </c:pt>
                <c:pt idx="1879">
                  <c:v>368</c:v>
                </c:pt>
                <c:pt idx="1880">
                  <c:v>408</c:v>
                </c:pt>
                <c:pt idx="1881">
                  <c:v>378</c:v>
                </c:pt>
                <c:pt idx="1882">
                  <c:v>406</c:v>
                </c:pt>
                <c:pt idx="1883">
                  <c:v>319</c:v>
                </c:pt>
                <c:pt idx="1884">
                  <c:v>267</c:v>
                </c:pt>
                <c:pt idx="1885">
                  <c:v>186</c:v>
                </c:pt>
                <c:pt idx="1886">
                  <c:v>161</c:v>
                </c:pt>
                <c:pt idx="1887">
                  <c:v>119</c:v>
                </c:pt>
                <c:pt idx="1888">
                  <c:v>74</c:v>
                </c:pt>
                <c:pt idx="1889">
                  <c:v>55</c:v>
                </c:pt>
                <c:pt idx="1890">
                  <c:v>49</c:v>
                </c:pt>
                <c:pt idx="1891">
                  <c:v>43</c:v>
                </c:pt>
                <c:pt idx="1892">
                  <c:v>18</c:v>
                </c:pt>
                <c:pt idx="1893">
                  <c:v>22</c:v>
                </c:pt>
                <c:pt idx="1894">
                  <c:v>23</c:v>
                </c:pt>
                <c:pt idx="1895">
                  <c:v>22</c:v>
                </c:pt>
                <c:pt idx="1896">
                  <c:v>16</c:v>
                </c:pt>
                <c:pt idx="1897">
                  <c:v>26</c:v>
                </c:pt>
                <c:pt idx="1898">
                  <c:v>19</c:v>
                </c:pt>
                <c:pt idx="1899">
                  <c:v>17</c:v>
                </c:pt>
                <c:pt idx="1900">
                  <c:v>24</c:v>
                </c:pt>
                <c:pt idx="1901">
                  <c:v>21</c:v>
                </c:pt>
                <c:pt idx="1902">
                  <c:v>13</c:v>
                </c:pt>
                <c:pt idx="1903">
                  <c:v>24</c:v>
                </c:pt>
                <c:pt idx="1904">
                  <c:v>25</c:v>
                </c:pt>
                <c:pt idx="1905">
                  <c:v>30</c:v>
                </c:pt>
                <c:pt idx="1906">
                  <c:v>18</c:v>
                </c:pt>
                <c:pt idx="1907">
                  <c:v>24</c:v>
                </c:pt>
                <c:pt idx="1908">
                  <c:v>12</c:v>
                </c:pt>
                <c:pt idx="1909">
                  <c:v>20</c:v>
                </c:pt>
                <c:pt idx="1910">
                  <c:v>20</c:v>
                </c:pt>
                <c:pt idx="1911">
                  <c:v>11</c:v>
                </c:pt>
                <c:pt idx="1912">
                  <c:v>20</c:v>
                </c:pt>
                <c:pt idx="1913">
                  <c:v>16</c:v>
                </c:pt>
                <c:pt idx="1914">
                  <c:v>22</c:v>
                </c:pt>
                <c:pt idx="1915">
                  <c:v>30</c:v>
                </c:pt>
                <c:pt idx="1916">
                  <c:v>22</c:v>
                </c:pt>
                <c:pt idx="1917">
                  <c:v>19</c:v>
                </c:pt>
                <c:pt idx="1918">
                  <c:v>20</c:v>
                </c:pt>
                <c:pt idx="1919">
                  <c:v>14</c:v>
                </c:pt>
                <c:pt idx="1920">
                  <c:v>14</c:v>
                </c:pt>
                <c:pt idx="1921">
                  <c:v>19</c:v>
                </c:pt>
                <c:pt idx="1922">
                  <c:v>33</c:v>
                </c:pt>
                <c:pt idx="1923">
                  <c:v>23</c:v>
                </c:pt>
                <c:pt idx="1924">
                  <c:v>21</c:v>
                </c:pt>
                <c:pt idx="1925">
                  <c:v>15</c:v>
                </c:pt>
                <c:pt idx="1926">
                  <c:v>14</c:v>
                </c:pt>
                <c:pt idx="1927">
                  <c:v>21</c:v>
                </c:pt>
                <c:pt idx="1928">
                  <c:v>19</c:v>
                </c:pt>
                <c:pt idx="1929">
                  <c:v>17</c:v>
                </c:pt>
                <c:pt idx="1930">
                  <c:v>15</c:v>
                </c:pt>
                <c:pt idx="1931">
                  <c:v>25</c:v>
                </c:pt>
                <c:pt idx="1932">
                  <c:v>23</c:v>
                </c:pt>
                <c:pt idx="1933">
                  <c:v>22</c:v>
                </c:pt>
                <c:pt idx="1934">
                  <c:v>19</c:v>
                </c:pt>
                <c:pt idx="1935">
                  <c:v>16</c:v>
                </c:pt>
                <c:pt idx="1936">
                  <c:v>17</c:v>
                </c:pt>
                <c:pt idx="1937">
                  <c:v>16</c:v>
                </c:pt>
                <c:pt idx="1938">
                  <c:v>23</c:v>
                </c:pt>
                <c:pt idx="1939">
                  <c:v>20</c:v>
                </c:pt>
                <c:pt idx="1940">
                  <c:v>17</c:v>
                </c:pt>
                <c:pt idx="1941">
                  <c:v>22</c:v>
                </c:pt>
                <c:pt idx="1942">
                  <c:v>23</c:v>
                </c:pt>
                <c:pt idx="1943">
                  <c:v>23</c:v>
                </c:pt>
                <c:pt idx="1944">
                  <c:v>14</c:v>
                </c:pt>
                <c:pt idx="1945">
                  <c:v>20</c:v>
                </c:pt>
                <c:pt idx="1946">
                  <c:v>21</c:v>
                </c:pt>
                <c:pt idx="1947">
                  <c:v>15</c:v>
                </c:pt>
                <c:pt idx="1948">
                  <c:v>14</c:v>
                </c:pt>
                <c:pt idx="1949">
                  <c:v>21</c:v>
                </c:pt>
                <c:pt idx="1950">
                  <c:v>22</c:v>
                </c:pt>
                <c:pt idx="1951">
                  <c:v>25</c:v>
                </c:pt>
                <c:pt idx="1952">
                  <c:v>23</c:v>
                </c:pt>
                <c:pt idx="1953">
                  <c:v>22</c:v>
                </c:pt>
                <c:pt idx="1954">
                  <c:v>19</c:v>
                </c:pt>
                <c:pt idx="1955">
                  <c:v>22</c:v>
                </c:pt>
                <c:pt idx="1956">
                  <c:v>18</c:v>
                </c:pt>
                <c:pt idx="1957">
                  <c:v>18</c:v>
                </c:pt>
                <c:pt idx="1958">
                  <c:v>18</c:v>
                </c:pt>
                <c:pt idx="1959">
                  <c:v>17</c:v>
                </c:pt>
                <c:pt idx="1960">
                  <c:v>25</c:v>
                </c:pt>
                <c:pt idx="1961">
                  <c:v>23</c:v>
                </c:pt>
                <c:pt idx="1962">
                  <c:v>14</c:v>
                </c:pt>
                <c:pt idx="1963">
                  <c:v>19</c:v>
                </c:pt>
                <c:pt idx="1964">
                  <c:v>19</c:v>
                </c:pt>
                <c:pt idx="1965">
                  <c:v>24</c:v>
                </c:pt>
                <c:pt idx="1966">
                  <c:v>16</c:v>
                </c:pt>
                <c:pt idx="1967">
                  <c:v>18</c:v>
                </c:pt>
                <c:pt idx="1968">
                  <c:v>12</c:v>
                </c:pt>
                <c:pt idx="1969">
                  <c:v>19</c:v>
                </c:pt>
                <c:pt idx="1970">
                  <c:v>21</c:v>
                </c:pt>
                <c:pt idx="1971">
                  <c:v>21</c:v>
                </c:pt>
                <c:pt idx="1972">
                  <c:v>24</c:v>
                </c:pt>
                <c:pt idx="1973">
                  <c:v>27</c:v>
                </c:pt>
                <c:pt idx="1974">
                  <c:v>29</c:v>
                </c:pt>
                <c:pt idx="1975">
                  <c:v>23</c:v>
                </c:pt>
                <c:pt idx="1976">
                  <c:v>22</c:v>
                </c:pt>
                <c:pt idx="1977">
                  <c:v>24</c:v>
                </c:pt>
                <c:pt idx="1978">
                  <c:v>14</c:v>
                </c:pt>
                <c:pt idx="1979">
                  <c:v>16</c:v>
                </c:pt>
                <c:pt idx="1980">
                  <c:v>15</c:v>
                </c:pt>
                <c:pt idx="1981">
                  <c:v>15</c:v>
                </c:pt>
                <c:pt idx="1982">
                  <c:v>18</c:v>
                </c:pt>
                <c:pt idx="1983">
                  <c:v>13</c:v>
                </c:pt>
                <c:pt idx="1984">
                  <c:v>20</c:v>
                </c:pt>
                <c:pt idx="1985">
                  <c:v>14</c:v>
                </c:pt>
                <c:pt idx="1986">
                  <c:v>13</c:v>
                </c:pt>
                <c:pt idx="1987">
                  <c:v>18</c:v>
                </c:pt>
                <c:pt idx="1988">
                  <c:v>29</c:v>
                </c:pt>
                <c:pt idx="1989">
                  <c:v>19</c:v>
                </c:pt>
                <c:pt idx="1990">
                  <c:v>19</c:v>
                </c:pt>
                <c:pt idx="1991">
                  <c:v>17</c:v>
                </c:pt>
                <c:pt idx="1992">
                  <c:v>21</c:v>
                </c:pt>
                <c:pt idx="1993">
                  <c:v>16</c:v>
                </c:pt>
                <c:pt idx="1994">
                  <c:v>20</c:v>
                </c:pt>
                <c:pt idx="1995">
                  <c:v>20</c:v>
                </c:pt>
                <c:pt idx="1996">
                  <c:v>17</c:v>
                </c:pt>
                <c:pt idx="1997">
                  <c:v>17</c:v>
                </c:pt>
                <c:pt idx="1998">
                  <c:v>15</c:v>
                </c:pt>
                <c:pt idx="1999">
                  <c:v>19</c:v>
                </c:pt>
                <c:pt idx="2000">
                  <c:v>20</c:v>
                </c:pt>
                <c:pt idx="2001">
                  <c:v>17</c:v>
                </c:pt>
                <c:pt idx="2002">
                  <c:v>19</c:v>
                </c:pt>
                <c:pt idx="2003">
                  <c:v>27</c:v>
                </c:pt>
                <c:pt idx="2004">
                  <c:v>16</c:v>
                </c:pt>
                <c:pt idx="2005">
                  <c:v>22</c:v>
                </c:pt>
                <c:pt idx="2006">
                  <c:v>25</c:v>
                </c:pt>
                <c:pt idx="2007">
                  <c:v>20</c:v>
                </c:pt>
                <c:pt idx="2008">
                  <c:v>17</c:v>
                </c:pt>
                <c:pt idx="2009">
                  <c:v>13</c:v>
                </c:pt>
                <c:pt idx="2010">
                  <c:v>24</c:v>
                </c:pt>
                <c:pt idx="2011">
                  <c:v>26</c:v>
                </c:pt>
                <c:pt idx="2012">
                  <c:v>13</c:v>
                </c:pt>
                <c:pt idx="2013">
                  <c:v>22</c:v>
                </c:pt>
                <c:pt idx="2014">
                  <c:v>18</c:v>
                </c:pt>
                <c:pt idx="2015">
                  <c:v>16</c:v>
                </c:pt>
                <c:pt idx="2016">
                  <c:v>17</c:v>
                </c:pt>
                <c:pt idx="2017">
                  <c:v>13</c:v>
                </c:pt>
                <c:pt idx="2018">
                  <c:v>17</c:v>
                </c:pt>
                <c:pt idx="2019">
                  <c:v>17</c:v>
                </c:pt>
                <c:pt idx="2020">
                  <c:v>21</c:v>
                </c:pt>
                <c:pt idx="2021">
                  <c:v>15</c:v>
                </c:pt>
                <c:pt idx="2022">
                  <c:v>28</c:v>
                </c:pt>
                <c:pt idx="2023">
                  <c:v>17</c:v>
                </c:pt>
                <c:pt idx="2024">
                  <c:v>18</c:v>
                </c:pt>
                <c:pt idx="2025">
                  <c:v>16</c:v>
                </c:pt>
                <c:pt idx="2026">
                  <c:v>24</c:v>
                </c:pt>
                <c:pt idx="2027">
                  <c:v>20</c:v>
                </c:pt>
                <c:pt idx="2028">
                  <c:v>17</c:v>
                </c:pt>
                <c:pt idx="2029">
                  <c:v>21</c:v>
                </c:pt>
                <c:pt idx="2030">
                  <c:v>16</c:v>
                </c:pt>
                <c:pt idx="2031">
                  <c:v>20</c:v>
                </c:pt>
                <c:pt idx="2032">
                  <c:v>18</c:v>
                </c:pt>
                <c:pt idx="2033">
                  <c:v>19</c:v>
                </c:pt>
                <c:pt idx="2034">
                  <c:v>12</c:v>
                </c:pt>
                <c:pt idx="2035">
                  <c:v>22</c:v>
                </c:pt>
                <c:pt idx="2036">
                  <c:v>17</c:v>
                </c:pt>
                <c:pt idx="2037">
                  <c:v>14</c:v>
                </c:pt>
                <c:pt idx="2038">
                  <c:v>22</c:v>
                </c:pt>
                <c:pt idx="2039">
                  <c:v>24</c:v>
                </c:pt>
                <c:pt idx="2040">
                  <c:v>22</c:v>
                </c:pt>
                <c:pt idx="2041">
                  <c:v>18</c:v>
                </c:pt>
                <c:pt idx="2042">
                  <c:v>11</c:v>
                </c:pt>
                <c:pt idx="2043">
                  <c:v>21</c:v>
                </c:pt>
                <c:pt idx="2044">
                  <c:v>23</c:v>
                </c:pt>
                <c:pt idx="2045">
                  <c:v>18</c:v>
                </c:pt>
                <c:pt idx="2046">
                  <c:v>18</c:v>
                </c:pt>
                <c:pt idx="2047">
                  <c:v>25</c:v>
                </c:pt>
                <c:pt idx="2048">
                  <c:v>18</c:v>
                </c:pt>
                <c:pt idx="2049">
                  <c:v>13</c:v>
                </c:pt>
                <c:pt idx="2050">
                  <c:v>22</c:v>
                </c:pt>
                <c:pt idx="2051">
                  <c:v>18</c:v>
                </c:pt>
                <c:pt idx="2052">
                  <c:v>23</c:v>
                </c:pt>
                <c:pt idx="2053">
                  <c:v>11</c:v>
                </c:pt>
                <c:pt idx="2054">
                  <c:v>21</c:v>
                </c:pt>
                <c:pt idx="2055">
                  <c:v>21</c:v>
                </c:pt>
                <c:pt idx="2056">
                  <c:v>25</c:v>
                </c:pt>
                <c:pt idx="2057">
                  <c:v>33</c:v>
                </c:pt>
                <c:pt idx="2058">
                  <c:v>21</c:v>
                </c:pt>
                <c:pt idx="2059">
                  <c:v>26</c:v>
                </c:pt>
                <c:pt idx="2060">
                  <c:v>28</c:v>
                </c:pt>
                <c:pt idx="2061">
                  <c:v>16</c:v>
                </c:pt>
                <c:pt idx="2062">
                  <c:v>16</c:v>
                </c:pt>
                <c:pt idx="2063">
                  <c:v>16</c:v>
                </c:pt>
                <c:pt idx="2064">
                  <c:v>19</c:v>
                </c:pt>
                <c:pt idx="2065">
                  <c:v>19</c:v>
                </c:pt>
                <c:pt idx="2066">
                  <c:v>24</c:v>
                </c:pt>
                <c:pt idx="2067">
                  <c:v>16</c:v>
                </c:pt>
                <c:pt idx="2068">
                  <c:v>17</c:v>
                </c:pt>
                <c:pt idx="2069">
                  <c:v>14</c:v>
                </c:pt>
                <c:pt idx="2070">
                  <c:v>15</c:v>
                </c:pt>
                <c:pt idx="2071">
                  <c:v>15</c:v>
                </c:pt>
                <c:pt idx="2072">
                  <c:v>28</c:v>
                </c:pt>
                <c:pt idx="2073">
                  <c:v>23</c:v>
                </c:pt>
                <c:pt idx="2074">
                  <c:v>25</c:v>
                </c:pt>
                <c:pt idx="2075">
                  <c:v>20</c:v>
                </c:pt>
                <c:pt idx="2076">
                  <c:v>32</c:v>
                </c:pt>
                <c:pt idx="2077">
                  <c:v>39</c:v>
                </c:pt>
                <c:pt idx="2078">
                  <c:v>27</c:v>
                </c:pt>
                <c:pt idx="2079">
                  <c:v>21</c:v>
                </c:pt>
                <c:pt idx="2080">
                  <c:v>17</c:v>
                </c:pt>
                <c:pt idx="2081">
                  <c:v>24</c:v>
                </c:pt>
                <c:pt idx="2082">
                  <c:v>23</c:v>
                </c:pt>
                <c:pt idx="2083">
                  <c:v>11</c:v>
                </c:pt>
                <c:pt idx="2084">
                  <c:v>13</c:v>
                </c:pt>
                <c:pt idx="2085">
                  <c:v>19</c:v>
                </c:pt>
                <c:pt idx="2086">
                  <c:v>12</c:v>
                </c:pt>
                <c:pt idx="2087">
                  <c:v>19</c:v>
                </c:pt>
                <c:pt idx="2088">
                  <c:v>17</c:v>
                </c:pt>
                <c:pt idx="2089">
                  <c:v>22</c:v>
                </c:pt>
                <c:pt idx="2090">
                  <c:v>21</c:v>
                </c:pt>
                <c:pt idx="2091">
                  <c:v>14</c:v>
                </c:pt>
                <c:pt idx="2092">
                  <c:v>20</c:v>
                </c:pt>
                <c:pt idx="2093">
                  <c:v>25</c:v>
                </c:pt>
                <c:pt idx="2094">
                  <c:v>26</c:v>
                </c:pt>
                <c:pt idx="2095">
                  <c:v>12</c:v>
                </c:pt>
                <c:pt idx="2096">
                  <c:v>21</c:v>
                </c:pt>
                <c:pt idx="2097">
                  <c:v>14</c:v>
                </c:pt>
                <c:pt idx="2098">
                  <c:v>17</c:v>
                </c:pt>
                <c:pt idx="2099">
                  <c:v>24</c:v>
                </c:pt>
                <c:pt idx="2100">
                  <c:v>19</c:v>
                </c:pt>
                <c:pt idx="2101">
                  <c:v>33</c:v>
                </c:pt>
                <c:pt idx="2102">
                  <c:v>15</c:v>
                </c:pt>
                <c:pt idx="2103">
                  <c:v>16</c:v>
                </c:pt>
                <c:pt idx="2104">
                  <c:v>12</c:v>
                </c:pt>
                <c:pt idx="2105">
                  <c:v>21</c:v>
                </c:pt>
                <c:pt idx="2106">
                  <c:v>30</c:v>
                </c:pt>
                <c:pt idx="2107">
                  <c:v>21</c:v>
                </c:pt>
                <c:pt idx="2108">
                  <c:v>14</c:v>
                </c:pt>
                <c:pt idx="2109">
                  <c:v>18</c:v>
                </c:pt>
                <c:pt idx="2110">
                  <c:v>20</c:v>
                </c:pt>
                <c:pt idx="2111">
                  <c:v>21</c:v>
                </c:pt>
                <c:pt idx="2112">
                  <c:v>19</c:v>
                </c:pt>
                <c:pt idx="2113">
                  <c:v>19</c:v>
                </c:pt>
                <c:pt idx="2114">
                  <c:v>17</c:v>
                </c:pt>
                <c:pt idx="2115">
                  <c:v>19</c:v>
                </c:pt>
                <c:pt idx="2116">
                  <c:v>19</c:v>
                </c:pt>
                <c:pt idx="2117">
                  <c:v>24</c:v>
                </c:pt>
                <c:pt idx="2118">
                  <c:v>19</c:v>
                </c:pt>
                <c:pt idx="2119">
                  <c:v>18</c:v>
                </c:pt>
                <c:pt idx="2120">
                  <c:v>25</c:v>
                </c:pt>
                <c:pt idx="2121">
                  <c:v>19</c:v>
                </c:pt>
                <c:pt idx="2122">
                  <c:v>9</c:v>
                </c:pt>
                <c:pt idx="2123">
                  <c:v>16</c:v>
                </c:pt>
                <c:pt idx="2124">
                  <c:v>25</c:v>
                </c:pt>
                <c:pt idx="2125">
                  <c:v>12</c:v>
                </c:pt>
                <c:pt idx="2126">
                  <c:v>23</c:v>
                </c:pt>
                <c:pt idx="2127">
                  <c:v>14</c:v>
                </c:pt>
                <c:pt idx="2128">
                  <c:v>17</c:v>
                </c:pt>
                <c:pt idx="2129">
                  <c:v>12</c:v>
                </c:pt>
                <c:pt idx="2130">
                  <c:v>14</c:v>
                </c:pt>
                <c:pt idx="2131">
                  <c:v>20</c:v>
                </c:pt>
                <c:pt idx="2132">
                  <c:v>15</c:v>
                </c:pt>
                <c:pt idx="2133">
                  <c:v>21</c:v>
                </c:pt>
                <c:pt idx="2134">
                  <c:v>17</c:v>
                </c:pt>
                <c:pt idx="2135">
                  <c:v>23</c:v>
                </c:pt>
                <c:pt idx="2136">
                  <c:v>7</c:v>
                </c:pt>
                <c:pt idx="2137">
                  <c:v>18</c:v>
                </c:pt>
                <c:pt idx="2138">
                  <c:v>16</c:v>
                </c:pt>
                <c:pt idx="2139">
                  <c:v>12</c:v>
                </c:pt>
                <c:pt idx="2140">
                  <c:v>15</c:v>
                </c:pt>
                <c:pt idx="2141">
                  <c:v>21</c:v>
                </c:pt>
                <c:pt idx="2142">
                  <c:v>31</c:v>
                </c:pt>
                <c:pt idx="2143">
                  <c:v>22</c:v>
                </c:pt>
                <c:pt idx="2144">
                  <c:v>42</c:v>
                </c:pt>
                <c:pt idx="2145">
                  <c:v>30</c:v>
                </c:pt>
                <c:pt idx="2146">
                  <c:v>42</c:v>
                </c:pt>
                <c:pt idx="2147">
                  <c:v>40</c:v>
                </c:pt>
                <c:pt idx="2148">
                  <c:v>37</c:v>
                </c:pt>
                <c:pt idx="2149">
                  <c:v>34</c:v>
                </c:pt>
                <c:pt idx="2150">
                  <c:v>20</c:v>
                </c:pt>
                <c:pt idx="2151">
                  <c:v>16</c:v>
                </c:pt>
                <c:pt idx="2152">
                  <c:v>14</c:v>
                </c:pt>
                <c:pt idx="2153">
                  <c:v>14</c:v>
                </c:pt>
                <c:pt idx="2154">
                  <c:v>15</c:v>
                </c:pt>
                <c:pt idx="2155">
                  <c:v>19</c:v>
                </c:pt>
                <c:pt idx="2156">
                  <c:v>20</c:v>
                </c:pt>
                <c:pt idx="2157">
                  <c:v>18</c:v>
                </c:pt>
                <c:pt idx="2158">
                  <c:v>12</c:v>
                </c:pt>
                <c:pt idx="2159">
                  <c:v>14</c:v>
                </c:pt>
                <c:pt idx="2160">
                  <c:v>24</c:v>
                </c:pt>
                <c:pt idx="2161">
                  <c:v>21</c:v>
                </c:pt>
                <c:pt idx="2162">
                  <c:v>16</c:v>
                </c:pt>
                <c:pt idx="2163">
                  <c:v>18</c:v>
                </c:pt>
                <c:pt idx="2164">
                  <c:v>18</c:v>
                </c:pt>
                <c:pt idx="2165">
                  <c:v>18</c:v>
                </c:pt>
                <c:pt idx="2166">
                  <c:v>15</c:v>
                </c:pt>
                <c:pt idx="2167">
                  <c:v>21</c:v>
                </c:pt>
                <c:pt idx="2168">
                  <c:v>21</c:v>
                </c:pt>
                <c:pt idx="2169">
                  <c:v>16</c:v>
                </c:pt>
                <c:pt idx="2170">
                  <c:v>14</c:v>
                </c:pt>
                <c:pt idx="2171">
                  <c:v>17</c:v>
                </c:pt>
                <c:pt idx="2172">
                  <c:v>18</c:v>
                </c:pt>
                <c:pt idx="2173">
                  <c:v>14</c:v>
                </c:pt>
                <c:pt idx="2174">
                  <c:v>16</c:v>
                </c:pt>
                <c:pt idx="2175">
                  <c:v>19</c:v>
                </c:pt>
                <c:pt idx="2176">
                  <c:v>17</c:v>
                </c:pt>
                <c:pt idx="2177">
                  <c:v>13</c:v>
                </c:pt>
                <c:pt idx="2178">
                  <c:v>12</c:v>
                </c:pt>
                <c:pt idx="2179">
                  <c:v>21</c:v>
                </c:pt>
                <c:pt idx="2180">
                  <c:v>20</c:v>
                </c:pt>
                <c:pt idx="2181">
                  <c:v>19</c:v>
                </c:pt>
                <c:pt idx="2182">
                  <c:v>18</c:v>
                </c:pt>
                <c:pt idx="2183">
                  <c:v>13</c:v>
                </c:pt>
                <c:pt idx="2184">
                  <c:v>21</c:v>
                </c:pt>
                <c:pt idx="2185">
                  <c:v>26</c:v>
                </c:pt>
                <c:pt idx="2186">
                  <c:v>13</c:v>
                </c:pt>
                <c:pt idx="2187">
                  <c:v>19</c:v>
                </c:pt>
                <c:pt idx="2188">
                  <c:v>24</c:v>
                </c:pt>
                <c:pt idx="2189">
                  <c:v>26</c:v>
                </c:pt>
                <c:pt idx="2190">
                  <c:v>14</c:v>
                </c:pt>
                <c:pt idx="2191">
                  <c:v>16</c:v>
                </c:pt>
                <c:pt idx="2192">
                  <c:v>18</c:v>
                </c:pt>
                <c:pt idx="2193">
                  <c:v>24</c:v>
                </c:pt>
                <c:pt idx="2194">
                  <c:v>15</c:v>
                </c:pt>
                <c:pt idx="2195">
                  <c:v>13</c:v>
                </c:pt>
                <c:pt idx="2196">
                  <c:v>21</c:v>
                </c:pt>
                <c:pt idx="2197">
                  <c:v>16</c:v>
                </c:pt>
                <c:pt idx="2198">
                  <c:v>28</c:v>
                </c:pt>
                <c:pt idx="2199">
                  <c:v>21</c:v>
                </c:pt>
                <c:pt idx="2200">
                  <c:v>12</c:v>
                </c:pt>
                <c:pt idx="2201">
                  <c:v>19</c:v>
                </c:pt>
                <c:pt idx="2202">
                  <c:v>12</c:v>
                </c:pt>
                <c:pt idx="2203">
                  <c:v>19</c:v>
                </c:pt>
                <c:pt idx="2204">
                  <c:v>24</c:v>
                </c:pt>
                <c:pt idx="2205">
                  <c:v>19</c:v>
                </c:pt>
                <c:pt idx="2206">
                  <c:v>24</c:v>
                </c:pt>
                <c:pt idx="2207">
                  <c:v>19</c:v>
                </c:pt>
                <c:pt idx="2208">
                  <c:v>33</c:v>
                </c:pt>
                <c:pt idx="2209">
                  <c:v>34</c:v>
                </c:pt>
                <c:pt idx="2210">
                  <c:v>33</c:v>
                </c:pt>
                <c:pt idx="2211">
                  <c:v>60</c:v>
                </c:pt>
                <c:pt idx="2212">
                  <c:v>58</c:v>
                </c:pt>
                <c:pt idx="2213">
                  <c:v>49</c:v>
                </c:pt>
                <c:pt idx="2214">
                  <c:v>34</c:v>
                </c:pt>
                <c:pt idx="2215">
                  <c:v>27</c:v>
                </c:pt>
                <c:pt idx="2216">
                  <c:v>23</c:v>
                </c:pt>
                <c:pt idx="2217">
                  <c:v>25</c:v>
                </c:pt>
                <c:pt idx="2218">
                  <c:v>24</c:v>
                </c:pt>
                <c:pt idx="2219">
                  <c:v>19</c:v>
                </c:pt>
                <c:pt idx="2220">
                  <c:v>21</c:v>
                </c:pt>
                <c:pt idx="2221">
                  <c:v>22</c:v>
                </c:pt>
                <c:pt idx="2222">
                  <c:v>17</c:v>
                </c:pt>
                <c:pt idx="2223">
                  <c:v>15</c:v>
                </c:pt>
                <c:pt idx="2224">
                  <c:v>20</c:v>
                </c:pt>
                <c:pt idx="2225">
                  <c:v>17</c:v>
                </c:pt>
                <c:pt idx="2226">
                  <c:v>19</c:v>
                </c:pt>
                <c:pt idx="2227">
                  <c:v>29</c:v>
                </c:pt>
                <c:pt idx="2228">
                  <c:v>13</c:v>
                </c:pt>
                <c:pt idx="2229">
                  <c:v>17</c:v>
                </c:pt>
                <c:pt idx="2230">
                  <c:v>24</c:v>
                </c:pt>
                <c:pt idx="2231">
                  <c:v>21</c:v>
                </c:pt>
                <c:pt idx="2232">
                  <c:v>14</c:v>
                </c:pt>
                <c:pt idx="2233">
                  <c:v>28</c:v>
                </c:pt>
                <c:pt idx="2234">
                  <c:v>31</c:v>
                </c:pt>
                <c:pt idx="2235">
                  <c:v>17</c:v>
                </c:pt>
                <c:pt idx="2236">
                  <c:v>17</c:v>
                </c:pt>
                <c:pt idx="2237">
                  <c:v>14</c:v>
                </c:pt>
                <c:pt idx="2238">
                  <c:v>28</c:v>
                </c:pt>
                <c:pt idx="2239">
                  <c:v>30</c:v>
                </c:pt>
                <c:pt idx="2240">
                  <c:v>39</c:v>
                </c:pt>
                <c:pt idx="2241">
                  <c:v>69</c:v>
                </c:pt>
                <c:pt idx="2242">
                  <c:v>76</c:v>
                </c:pt>
                <c:pt idx="2243">
                  <c:v>58</c:v>
                </c:pt>
                <c:pt idx="2244">
                  <c:v>59</c:v>
                </c:pt>
                <c:pt idx="2245">
                  <c:v>31</c:v>
                </c:pt>
                <c:pt idx="2246">
                  <c:v>26</c:v>
                </c:pt>
                <c:pt idx="2247">
                  <c:v>28</c:v>
                </c:pt>
                <c:pt idx="2248">
                  <c:v>34</c:v>
                </c:pt>
                <c:pt idx="2249">
                  <c:v>17</c:v>
                </c:pt>
                <c:pt idx="2250">
                  <c:v>15</c:v>
                </c:pt>
                <c:pt idx="2251">
                  <c:v>23</c:v>
                </c:pt>
                <c:pt idx="2252">
                  <c:v>13</c:v>
                </c:pt>
                <c:pt idx="2253">
                  <c:v>22</c:v>
                </c:pt>
                <c:pt idx="2254">
                  <c:v>19</c:v>
                </c:pt>
                <c:pt idx="2255">
                  <c:v>21</c:v>
                </c:pt>
                <c:pt idx="2256">
                  <c:v>20</c:v>
                </c:pt>
                <c:pt idx="2257">
                  <c:v>17</c:v>
                </c:pt>
                <c:pt idx="2258">
                  <c:v>20</c:v>
                </c:pt>
                <c:pt idx="2259">
                  <c:v>15</c:v>
                </c:pt>
                <c:pt idx="2260">
                  <c:v>10</c:v>
                </c:pt>
                <c:pt idx="2261">
                  <c:v>21</c:v>
                </c:pt>
                <c:pt idx="2262">
                  <c:v>26</c:v>
                </c:pt>
                <c:pt idx="2263">
                  <c:v>15</c:v>
                </c:pt>
                <c:pt idx="2264">
                  <c:v>17</c:v>
                </c:pt>
                <c:pt idx="2265">
                  <c:v>25</c:v>
                </c:pt>
                <c:pt idx="2266">
                  <c:v>15</c:v>
                </c:pt>
                <c:pt idx="2267">
                  <c:v>20</c:v>
                </c:pt>
                <c:pt idx="2268">
                  <c:v>15</c:v>
                </c:pt>
                <c:pt idx="2269">
                  <c:v>19</c:v>
                </c:pt>
                <c:pt idx="2270">
                  <c:v>18</c:v>
                </c:pt>
                <c:pt idx="2271">
                  <c:v>18</c:v>
                </c:pt>
                <c:pt idx="2272">
                  <c:v>22</c:v>
                </c:pt>
                <c:pt idx="2273">
                  <c:v>24</c:v>
                </c:pt>
                <c:pt idx="2274">
                  <c:v>20</c:v>
                </c:pt>
                <c:pt idx="2275">
                  <c:v>27</c:v>
                </c:pt>
                <c:pt idx="2276">
                  <c:v>25</c:v>
                </c:pt>
                <c:pt idx="2277">
                  <c:v>20</c:v>
                </c:pt>
                <c:pt idx="2278">
                  <c:v>23</c:v>
                </c:pt>
                <c:pt idx="2279">
                  <c:v>25</c:v>
                </c:pt>
                <c:pt idx="2280">
                  <c:v>11</c:v>
                </c:pt>
                <c:pt idx="2281">
                  <c:v>22</c:v>
                </c:pt>
                <c:pt idx="2282">
                  <c:v>28</c:v>
                </c:pt>
                <c:pt idx="2283">
                  <c:v>24</c:v>
                </c:pt>
                <c:pt idx="2284">
                  <c:v>20</c:v>
                </c:pt>
                <c:pt idx="2285">
                  <c:v>28</c:v>
                </c:pt>
                <c:pt idx="2286">
                  <c:v>10</c:v>
                </c:pt>
                <c:pt idx="2287">
                  <c:v>14</c:v>
                </c:pt>
                <c:pt idx="2288">
                  <c:v>15</c:v>
                </c:pt>
                <c:pt idx="2289">
                  <c:v>18</c:v>
                </c:pt>
                <c:pt idx="2290">
                  <c:v>13</c:v>
                </c:pt>
                <c:pt idx="2291">
                  <c:v>23</c:v>
                </c:pt>
                <c:pt idx="2292">
                  <c:v>16</c:v>
                </c:pt>
                <c:pt idx="2293">
                  <c:v>22</c:v>
                </c:pt>
                <c:pt idx="2294">
                  <c:v>16</c:v>
                </c:pt>
                <c:pt idx="2295">
                  <c:v>12</c:v>
                </c:pt>
                <c:pt idx="2296">
                  <c:v>15</c:v>
                </c:pt>
                <c:pt idx="2297">
                  <c:v>24</c:v>
                </c:pt>
                <c:pt idx="2298">
                  <c:v>23</c:v>
                </c:pt>
                <c:pt idx="2299">
                  <c:v>15</c:v>
                </c:pt>
                <c:pt idx="2300">
                  <c:v>18</c:v>
                </c:pt>
                <c:pt idx="2301">
                  <c:v>20</c:v>
                </c:pt>
                <c:pt idx="2302">
                  <c:v>26</c:v>
                </c:pt>
                <c:pt idx="2303">
                  <c:v>25</c:v>
                </c:pt>
                <c:pt idx="2304">
                  <c:v>25</c:v>
                </c:pt>
                <c:pt idx="2305">
                  <c:v>18</c:v>
                </c:pt>
                <c:pt idx="2306">
                  <c:v>20</c:v>
                </c:pt>
                <c:pt idx="2307">
                  <c:v>17</c:v>
                </c:pt>
                <c:pt idx="2308">
                  <c:v>10</c:v>
                </c:pt>
                <c:pt idx="2309">
                  <c:v>13</c:v>
                </c:pt>
                <c:pt idx="2310">
                  <c:v>13</c:v>
                </c:pt>
                <c:pt idx="2311">
                  <c:v>14</c:v>
                </c:pt>
                <c:pt idx="2312">
                  <c:v>17</c:v>
                </c:pt>
                <c:pt idx="2313">
                  <c:v>20</c:v>
                </c:pt>
                <c:pt idx="2314">
                  <c:v>34</c:v>
                </c:pt>
                <c:pt idx="2315">
                  <c:v>48</c:v>
                </c:pt>
                <c:pt idx="2316">
                  <c:v>84</c:v>
                </c:pt>
                <c:pt idx="2317">
                  <c:v>136</c:v>
                </c:pt>
                <c:pt idx="2318">
                  <c:v>215</c:v>
                </c:pt>
                <c:pt idx="2319">
                  <c:v>170</c:v>
                </c:pt>
                <c:pt idx="2320">
                  <c:v>162</c:v>
                </c:pt>
                <c:pt idx="2321">
                  <c:v>104</c:v>
                </c:pt>
                <c:pt idx="2322">
                  <c:v>42</c:v>
                </c:pt>
                <c:pt idx="2323">
                  <c:v>30</c:v>
                </c:pt>
                <c:pt idx="2324">
                  <c:v>17</c:v>
                </c:pt>
                <c:pt idx="2325">
                  <c:v>19</c:v>
                </c:pt>
                <c:pt idx="2326">
                  <c:v>12</c:v>
                </c:pt>
                <c:pt idx="2327">
                  <c:v>20</c:v>
                </c:pt>
                <c:pt idx="2328">
                  <c:v>11</c:v>
                </c:pt>
                <c:pt idx="2329">
                  <c:v>20</c:v>
                </c:pt>
                <c:pt idx="2330">
                  <c:v>23</c:v>
                </c:pt>
                <c:pt idx="2331">
                  <c:v>22</c:v>
                </c:pt>
                <c:pt idx="2332">
                  <c:v>15</c:v>
                </c:pt>
                <c:pt idx="2333">
                  <c:v>23</c:v>
                </c:pt>
                <c:pt idx="2334">
                  <c:v>10</c:v>
                </c:pt>
                <c:pt idx="2335">
                  <c:v>12</c:v>
                </c:pt>
                <c:pt idx="2336">
                  <c:v>19</c:v>
                </c:pt>
                <c:pt idx="2337">
                  <c:v>13</c:v>
                </c:pt>
                <c:pt idx="2338">
                  <c:v>15</c:v>
                </c:pt>
                <c:pt idx="2339">
                  <c:v>27</c:v>
                </c:pt>
                <c:pt idx="2340">
                  <c:v>25</c:v>
                </c:pt>
                <c:pt idx="2341">
                  <c:v>11</c:v>
                </c:pt>
                <c:pt idx="2342">
                  <c:v>16</c:v>
                </c:pt>
                <c:pt idx="2343">
                  <c:v>10</c:v>
                </c:pt>
                <c:pt idx="2344">
                  <c:v>16</c:v>
                </c:pt>
                <c:pt idx="2345">
                  <c:v>14</c:v>
                </c:pt>
                <c:pt idx="2346">
                  <c:v>19</c:v>
                </c:pt>
                <c:pt idx="2347">
                  <c:v>14</c:v>
                </c:pt>
                <c:pt idx="2348">
                  <c:v>16</c:v>
                </c:pt>
                <c:pt idx="2349">
                  <c:v>14</c:v>
                </c:pt>
                <c:pt idx="2350">
                  <c:v>17</c:v>
                </c:pt>
                <c:pt idx="2351">
                  <c:v>16</c:v>
                </c:pt>
                <c:pt idx="2352">
                  <c:v>8</c:v>
                </c:pt>
                <c:pt idx="2353">
                  <c:v>17</c:v>
                </c:pt>
                <c:pt idx="2354">
                  <c:v>17</c:v>
                </c:pt>
                <c:pt idx="2355">
                  <c:v>10</c:v>
                </c:pt>
                <c:pt idx="2356">
                  <c:v>20</c:v>
                </c:pt>
                <c:pt idx="2357">
                  <c:v>17</c:v>
                </c:pt>
                <c:pt idx="2358">
                  <c:v>11</c:v>
                </c:pt>
                <c:pt idx="2359">
                  <c:v>14</c:v>
                </c:pt>
                <c:pt idx="2360">
                  <c:v>26</c:v>
                </c:pt>
                <c:pt idx="2361">
                  <c:v>13</c:v>
                </c:pt>
                <c:pt idx="2362">
                  <c:v>16</c:v>
                </c:pt>
                <c:pt idx="2363">
                  <c:v>12</c:v>
                </c:pt>
                <c:pt idx="2364">
                  <c:v>20</c:v>
                </c:pt>
                <c:pt idx="2365">
                  <c:v>13</c:v>
                </c:pt>
                <c:pt idx="2366">
                  <c:v>11</c:v>
                </c:pt>
                <c:pt idx="2367">
                  <c:v>14</c:v>
                </c:pt>
                <c:pt idx="2368">
                  <c:v>23</c:v>
                </c:pt>
                <c:pt idx="2369">
                  <c:v>18</c:v>
                </c:pt>
                <c:pt idx="2370">
                  <c:v>16</c:v>
                </c:pt>
                <c:pt idx="2371">
                  <c:v>15</c:v>
                </c:pt>
                <c:pt idx="2372">
                  <c:v>15</c:v>
                </c:pt>
                <c:pt idx="2373">
                  <c:v>21</c:v>
                </c:pt>
                <c:pt idx="2374">
                  <c:v>17</c:v>
                </c:pt>
                <c:pt idx="2375">
                  <c:v>18</c:v>
                </c:pt>
                <c:pt idx="2376">
                  <c:v>16</c:v>
                </c:pt>
                <c:pt idx="2377">
                  <c:v>12</c:v>
                </c:pt>
                <c:pt idx="2378">
                  <c:v>12</c:v>
                </c:pt>
                <c:pt idx="2379">
                  <c:v>11</c:v>
                </c:pt>
                <c:pt idx="2380">
                  <c:v>17</c:v>
                </c:pt>
                <c:pt idx="2381">
                  <c:v>9</c:v>
                </c:pt>
                <c:pt idx="2382">
                  <c:v>10</c:v>
                </c:pt>
                <c:pt idx="2383">
                  <c:v>13</c:v>
                </c:pt>
                <c:pt idx="2384">
                  <c:v>19</c:v>
                </c:pt>
                <c:pt idx="2385">
                  <c:v>13</c:v>
                </c:pt>
                <c:pt idx="2386">
                  <c:v>15</c:v>
                </c:pt>
                <c:pt idx="2387">
                  <c:v>12</c:v>
                </c:pt>
                <c:pt idx="2388">
                  <c:v>12</c:v>
                </c:pt>
                <c:pt idx="2389">
                  <c:v>18</c:v>
                </c:pt>
                <c:pt idx="2390">
                  <c:v>16</c:v>
                </c:pt>
                <c:pt idx="2391">
                  <c:v>22</c:v>
                </c:pt>
                <c:pt idx="2392">
                  <c:v>12</c:v>
                </c:pt>
                <c:pt idx="2393">
                  <c:v>18</c:v>
                </c:pt>
                <c:pt idx="2394">
                  <c:v>16</c:v>
                </c:pt>
                <c:pt idx="2395">
                  <c:v>13</c:v>
                </c:pt>
                <c:pt idx="2396">
                  <c:v>18</c:v>
                </c:pt>
                <c:pt idx="2397">
                  <c:v>15</c:v>
                </c:pt>
                <c:pt idx="2398">
                  <c:v>11</c:v>
                </c:pt>
                <c:pt idx="2399">
                  <c:v>14</c:v>
                </c:pt>
                <c:pt idx="2400">
                  <c:v>15</c:v>
                </c:pt>
                <c:pt idx="2401">
                  <c:v>15</c:v>
                </c:pt>
                <c:pt idx="2402">
                  <c:v>11</c:v>
                </c:pt>
                <c:pt idx="2403">
                  <c:v>15</c:v>
                </c:pt>
                <c:pt idx="2404">
                  <c:v>20</c:v>
                </c:pt>
                <c:pt idx="2405">
                  <c:v>16</c:v>
                </c:pt>
                <c:pt idx="2406">
                  <c:v>13</c:v>
                </c:pt>
                <c:pt idx="2407">
                  <c:v>19</c:v>
                </c:pt>
                <c:pt idx="2408">
                  <c:v>12</c:v>
                </c:pt>
                <c:pt idx="2409">
                  <c:v>14</c:v>
                </c:pt>
                <c:pt idx="2410">
                  <c:v>21</c:v>
                </c:pt>
                <c:pt idx="2411">
                  <c:v>17</c:v>
                </c:pt>
                <c:pt idx="2412">
                  <c:v>15</c:v>
                </c:pt>
                <c:pt idx="2413">
                  <c:v>18</c:v>
                </c:pt>
                <c:pt idx="2414">
                  <c:v>14</c:v>
                </c:pt>
                <c:pt idx="2415">
                  <c:v>23</c:v>
                </c:pt>
                <c:pt idx="2416">
                  <c:v>13</c:v>
                </c:pt>
                <c:pt idx="2417">
                  <c:v>16</c:v>
                </c:pt>
                <c:pt idx="2418">
                  <c:v>8</c:v>
                </c:pt>
                <c:pt idx="2419">
                  <c:v>15</c:v>
                </c:pt>
                <c:pt idx="2420">
                  <c:v>12</c:v>
                </c:pt>
                <c:pt idx="2421">
                  <c:v>11</c:v>
                </c:pt>
                <c:pt idx="2422">
                  <c:v>19</c:v>
                </c:pt>
                <c:pt idx="2423">
                  <c:v>16</c:v>
                </c:pt>
                <c:pt idx="2424">
                  <c:v>19</c:v>
                </c:pt>
                <c:pt idx="2425">
                  <c:v>12</c:v>
                </c:pt>
                <c:pt idx="2426">
                  <c:v>8</c:v>
                </c:pt>
                <c:pt idx="2427">
                  <c:v>14</c:v>
                </c:pt>
                <c:pt idx="2428">
                  <c:v>17</c:v>
                </c:pt>
                <c:pt idx="2429">
                  <c:v>11</c:v>
                </c:pt>
                <c:pt idx="2430">
                  <c:v>12</c:v>
                </c:pt>
                <c:pt idx="2431">
                  <c:v>17</c:v>
                </c:pt>
                <c:pt idx="2432">
                  <c:v>18</c:v>
                </c:pt>
                <c:pt idx="2433">
                  <c:v>16</c:v>
                </c:pt>
                <c:pt idx="2434">
                  <c:v>13</c:v>
                </c:pt>
                <c:pt idx="2435">
                  <c:v>14</c:v>
                </c:pt>
                <c:pt idx="2436">
                  <c:v>14</c:v>
                </c:pt>
                <c:pt idx="2437">
                  <c:v>16</c:v>
                </c:pt>
                <c:pt idx="2438">
                  <c:v>18</c:v>
                </c:pt>
                <c:pt idx="2439">
                  <c:v>11</c:v>
                </c:pt>
                <c:pt idx="2440">
                  <c:v>14</c:v>
                </c:pt>
                <c:pt idx="2441">
                  <c:v>9</c:v>
                </c:pt>
                <c:pt idx="2442">
                  <c:v>14</c:v>
                </c:pt>
                <c:pt idx="2443">
                  <c:v>15</c:v>
                </c:pt>
                <c:pt idx="2444">
                  <c:v>16</c:v>
                </c:pt>
                <c:pt idx="2445">
                  <c:v>19</c:v>
                </c:pt>
                <c:pt idx="2446">
                  <c:v>17</c:v>
                </c:pt>
                <c:pt idx="2447">
                  <c:v>13</c:v>
                </c:pt>
                <c:pt idx="2448">
                  <c:v>15</c:v>
                </c:pt>
                <c:pt idx="2449">
                  <c:v>19</c:v>
                </c:pt>
                <c:pt idx="2450">
                  <c:v>12</c:v>
                </c:pt>
                <c:pt idx="2451">
                  <c:v>10</c:v>
                </c:pt>
                <c:pt idx="2452">
                  <c:v>15</c:v>
                </c:pt>
                <c:pt idx="2453">
                  <c:v>14</c:v>
                </c:pt>
                <c:pt idx="2454">
                  <c:v>22</c:v>
                </c:pt>
                <c:pt idx="2455">
                  <c:v>14</c:v>
                </c:pt>
                <c:pt idx="2456">
                  <c:v>8</c:v>
                </c:pt>
                <c:pt idx="2457">
                  <c:v>12</c:v>
                </c:pt>
                <c:pt idx="2458">
                  <c:v>17</c:v>
                </c:pt>
                <c:pt idx="2459">
                  <c:v>22</c:v>
                </c:pt>
                <c:pt idx="2460">
                  <c:v>9</c:v>
                </c:pt>
                <c:pt idx="2461">
                  <c:v>16</c:v>
                </c:pt>
                <c:pt idx="2462">
                  <c:v>19</c:v>
                </c:pt>
                <c:pt idx="2463">
                  <c:v>18</c:v>
                </c:pt>
                <c:pt idx="2464">
                  <c:v>15</c:v>
                </c:pt>
                <c:pt idx="2465">
                  <c:v>11</c:v>
                </c:pt>
                <c:pt idx="2466">
                  <c:v>10</c:v>
                </c:pt>
                <c:pt idx="2467">
                  <c:v>23</c:v>
                </c:pt>
                <c:pt idx="2468">
                  <c:v>8</c:v>
                </c:pt>
                <c:pt idx="2469">
                  <c:v>15</c:v>
                </c:pt>
                <c:pt idx="2470">
                  <c:v>10</c:v>
                </c:pt>
                <c:pt idx="2471">
                  <c:v>19</c:v>
                </c:pt>
                <c:pt idx="2472">
                  <c:v>19</c:v>
                </c:pt>
                <c:pt idx="2473">
                  <c:v>18</c:v>
                </c:pt>
                <c:pt idx="2474">
                  <c:v>11</c:v>
                </c:pt>
                <c:pt idx="2475">
                  <c:v>13</c:v>
                </c:pt>
                <c:pt idx="2476">
                  <c:v>15</c:v>
                </c:pt>
                <c:pt idx="2477">
                  <c:v>12</c:v>
                </c:pt>
                <c:pt idx="2478">
                  <c:v>8</c:v>
                </c:pt>
                <c:pt idx="2479">
                  <c:v>14</c:v>
                </c:pt>
                <c:pt idx="2480">
                  <c:v>11</c:v>
                </c:pt>
                <c:pt idx="2481">
                  <c:v>16</c:v>
                </c:pt>
                <c:pt idx="2482">
                  <c:v>13</c:v>
                </c:pt>
                <c:pt idx="2483">
                  <c:v>9</c:v>
                </c:pt>
                <c:pt idx="2484">
                  <c:v>12</c:v>
                </c:pt>
                <c:pt idx="2485">
                  <c:v>14</c:v>
                </c:pt>
                <c:pt idx="2486">
                  <c:v>16</c:v>
                </c:pt>
                <c:pt idx="2487">
                  <c:v>21</c:v>
                </c:pt>
                <c:pt idx="2488">
                  <c:v>14</c:v>
                </c:pt>
                <c:pt idx="2489">
                  <c:v>15</c:v>
                </c:pt>
                <c:pt idx="2490">
                  <c:v>19</c:v>
                </c:pt>
                <c:pt idx="2491">
                  <c:v>12</c:v>
                </c:pt>
                <c:pt idx="2492">
                  <c:v>10</c:v>
                </c:pt>
                <c:pt idx="2493">
                  <c:v>18</c:v>
                </c:pt>
                <c:pt idx="2494">
                  <c:v>15</c:v>
                </c:pt>
                <c:pt idx="2495">
                  <c:v>14</c:v>
                </c:pt>
                <c:pt idx="2496">
                  <c:v>10</c:v>
                </c:pt>
                <c:pt idx="2497">
                  <c:v>16</c:v>
                </c:pt>
                <c:pt idx="2498">
                  <c:v>15</c:v>
                </c:pt>
                <c:pt idx="2499">
                  <c:v>5</c:v>
                </c:pt>
                <c:pt idx="2500">
                  <c:v>6</c:v>
                </c:pt>
                <c:pt idx="2501">
                  <c:v>11</c:v>
                </c:pt>
                <c:pt idx="2502">
                  <c:v>10</c:v>
                </c:pt>
                <c:pt idx="2503">
                  <c:v>8</c:v>
                </c:pt>
                <c:pt idx="2504">
                  <c:v>24</c:v>
                </c:pt>
                <c:pt idx="2505">
                  <c:v>15</c:v>
                </c:pt>
                <c:pt idx="2506">
                  <c:v>11</c:v>
                </c:pt>
                <c:pt idx="2507">
                  <c:v>15</c:v>
                </c:pt>
                <c:pt idx="2508">
                  <c:v>18</c:v>
                </c:pt>
                <c:pt idx="2509">
                  <c:v>12</c:v>
                </c:pt>
                <c:pt idx="2510">
                  <c:v>8</c:v>
                </c:pt>
                <c:pt idx="2511">
                  <c:v>17</c:v>
                </c:pt>
                <c:pt idx="2512">
                  <c:v>17</c:v>
                </c:pt>
                <c:pt idx="2513">
                  <c:v>6</c:v>
                </c:pt>
                <c:pt idx="2514">
                  <c:v>13</c:v>
                </c:pt>
                <c:pt idx="2515">
                  <c:v>16</c:v>
                </c:pt>
                <c:pt idx="2516">
                  <c:v>14</c:v>
                </c:pt>
                <c:pt idx="2517">
                  <c:v>9</c:v>
                </c:pt>
                <c:pt idx="2518">
                  <c:v>19</c:v>
                </c:pt>
                <c:pt idx="2519">
                  <c:v>10</c:v>
                </c:pt>
                <c:pt idx="2520">
                  <c:v>14</c:v>
                </c:pt>
                <c:pt idx="2521">
                  <c:v>27</c:v>
                </c:pt>
                <c:pt idx="2522">
                  <c:v>24</c:v>
                </c:pt>
                <c:pt idx="2523">
                  <c:v>19</c:v>
                </c:pt>
                <c:pt idx="2524">
                  <c:v>21</c:v>
                </c:pt>
                <c:pt idx="2525">
                  <c:v>19</c:v>
                </c:pt>
                <c:pt idx="2526">
                  <c:v>16</c:v>
                </c:pt>
                <c:pt idx="2527">
                  <c:v>18</c:v>
                </c:pt>
                <c:pt idx="2528">
                  <c:v>15</c:v>
                </c:pt>
                <c:pt idx="2529">
                  <c:v>17</c:v>
                </c:pt>
                <c:pt idx="2530">
                  <c:v>14</c:v>
                </c:pt>
                <c:pt idx="2531">
                  <c:v>19</c:v>
                </c:pt>
                <c:pt idx="2532">
                  <c:v>17</c:v>
                </c:pt>
                <c:pt idx="2533">
                  <c:v>13</c:v>
                </c:pt>
                <c:pt idx="2534">
                  <c:v>13</c:v>
                </c:pt>
                <c:pt idx="2535">
                  <c:v>12</c:v>
                </c:pt>
                <c:pt idx="2536">
                  <c:v>13</c:v>
                </c:pt>
                <c:pt idx="2537">
                  <c:v>17</c:v>
                </c:pt>
                <c:pt idx="2538">
                  <c:v>11</c:v>
                </c:pt>
                <c:pt idx="2539">
                  <c:v>14</c:v>
                </c:pt>
                <c:pt idx="2540">
                  <c:v>10</c:v>
                </c:pt>
                <c:pt idx="2541">
                  <c:v>10</c:v>
                </c:pt>
                <c:pt idx="2542">
                  <c:v>14</c:v>
                </c:pt>
                <c:pt idx="2543">
                  <c:v>19</c:v>
                </c:pt>
                <c:pt idx="2544">
                  <c:v>10</c:v>
                </c:pt>
                <c:pt idx="2545">
                  <c:v>6</c:v>
                </c:pt>
                <c:pt idx="2546">
                  <c:v>11</c:v>
                </c:pt>
                <c:pt idx="2547">
                  <c:v>18</c:v>
                </c:pt>
                <c:pt idx="2548">
                  <c:v>12</c:v>
                </c:pt>
                <c:pt idx="2549">
                  <c:v>10</c:v>
                </c:pt>
                <c:pt idx="2550">
                  <c:v>14</c:v>
                </c:pt>
                <c:pt idx="2551">
                  <c:v>17</c:v>
                </c:pt>
                <c:pt idx="2552">
                  <c:v>10</c:v>
                </c:pt>
                <c:pt idx="2553">
                  <c:v>16</c:v>
                </c:pt>
                <c:pt idx="2554">
                  <c:v>9</c:v>
                </c:pt>
                <c:pt idx="2555">
                  <c:v>19</c:v>
                </c:pt>
                <c:pt idx="2556">
                  <c:v>10</c:v>
                </c:pt>
                <c:pt idx="2557">
                  <c:v>17</c:v>
                </c:pt>
                <c:pt idx="2558">
                  <c:v>18</c:v>
                </c:pt>
                <c:pt idx="2559">
                  <c:v>17</c:v>
                </c:pt>
                <c:pt idx="2560">
                  <c:v>12</c:v>
                </c:pt>
                <c:pt idx="2561">
                  <c:v>15</c:v>
                </c:pt>
                <c:pt idx="2562">
                  <c:v>15</c:v>
                </c:pt>
                <c:pt idx="2563">
                  <c:v>16</c:v>
                </c:pt>
                <c:pt idx="2564">
                  <c:v>12</c:v>
                </c:pt>
                <c:pt idx="2565">
                  <c:v>6</c:v>
                </c:pt>
                <c:pt idx="2566">
                  <c:v>10</c:v>
                </c:pt>
                <c:pt idx="2567">
                  <c:v>12</c:v>
                </c:pt>
                <c:pt idx="2568">
                  <c:v>17</c:v>
                </c:pt>
                <c:pt idx="2569">
                  <c:v>11</c:v>
                </c:pt>
                <c:pt idx="2570">
                  <c:v>11</c:v>
                </c:pt>
                <c:pt idx="2571">
                  <c:v>20</c:v>
                </c:pt>
                <c:pt idx="2572">
                  <c:v>11</c:v>
                </c:pt>
                <c:pt idx="2573">
                  <c:v>11</c:v>
                </c:pt>
                <c:pt idx="2574">
                  <c:v>8</c:v>
                </c:pt>
                <c:pt idx="2575">
                  <c:v>12</c:v>
                </c:pt>
                <c:pt idx="2576">
                  <c:v>8</c:v>
                </c:pt>
                <c:pt idx="2577">
                  <c:v>12</c:v>
                </c:pt>
                <c:pt idx="2578">
                  <c:v>12</c:v>
                </c:pt>
                <c:pt idx="2579">
                  <c:v>15</c:v>
                </c:pt>
                <c:pt idx="2580">
                  <c:v>14</c:v>
                </c:pt>
                <c:pt idx="2581">
                  <c:v>13</c:v>
                </c:pt>
                <c:pt idx="2582">
                  <c:v>15</c:v>
                </c:pt>
                <c:pt idx="2583">
                  <c:v>11</c:v>
                </c:pt>
                <c:pt idx="2584">
                  <c:v>10</c:v>
                </c:pt>
                <c:pt idx="2585">
                  <c:v>7</c:v>
                </c:pt>
                <c:pt idx="2586">
                  <c:v>18</c:v>
                </c:pt>
                <c:pt idx="2587">
                  <c:v>14</c:v>
                </c:pt>
                <c:pt idx="2588">
                  <c:v>18</c:v>
                </c:pt>
                <c:pt idx="2589">
                  <c:v>11</c:v>
                </c:pt>
                <c:pt idx="2590">
                  <c:v>11</c:v>
                </c:pt>
                <c:pt idx="2591">
                  <c:v>10</c:v>
                </c:pt>
                <c:pt idx="2592">
                  <c:v>12</c:v>
                </c:pt>
                <c:pt idx="2593">
                  <c:v>10</c:v>
                </c:pt>
                <c:pt idx="2594">
                  <c:v>18</c:v>
                </c:pt>
                <c:pt idx="2595">
                  <c:v>15</c:v>
                </c:pt>
                <c:pt idx="2596">
                  <c:v>13</c:v>
                </c:pt>
                <c:pt idx="2597">
                  <c:v>13</c:v>
                </c:pt>
                <c:pt idx="2598">
                  <c:v>15</c:v>
                </c:pt>
                <c:pt idx="2599">
                  <c:v>12</c:v>
                </c:pt>
                <c:pt idx="2600">
                  <c:v>23</c:v>
                </c:pt>
                <c:pt idx="2601">
                  <c:v>12</c:v>
                </c:pt>
                <c:pt idx="2602">
                  <c:v>17</c:v>
                </c:pt>
                <c:pt idx="2603">
                  <c:v>13</c:v>
                </c:pt>
                <c:pt idx="2604">
                  <c:v>15</c:v>
                </c:pt>
                <c:pt idx="2605">
                  <c:v>8</c:v>
                </c:pt>
                <c:pt idx="2606">
                  <c:v>10</c:v>
                </c:pt>
                <c:pt idx="2607">
                  <c:v>14</c:v>
                </c:pt>
                <c:pt idx="2608">
                  <c:v>12</c:v>
                </c:pt>
                <c:pt idx="2609">
                  <c:v>15</c:v>
                </c:pt>
                <c:pt idx="2610">
                  <c:v>18</c:v>
                </c:pt>
                <c:pt idx="2611">
                  <c:v>12</c:v>
                </c:pt>
                <c:pt idx="2612">
                  <c:v>10</c:v>
                </c:pt>
                <c:pt idx="2613">
                  <c:v>9</c:v>
                </c:pt>
                <c:pt idx="2614">
                  <c:v>9</c:v>
                </c:pt>
                <c:pt idx="2615">
                  <c:v>11</c:v>
                </c:pt>
                <c:pt idx="2616">
                  <c:v>8</c:v>
                </c:pt>
                <c:pt idx="2617">
                  <c:v>13</c:v>
                </c:pt>
                <c:pt idx="2618">
                  <c:v>9</c:v>
                </c:pt>
                <c:pt idx="2619">
                  <c:v>10</c:v>
                </c:pt>
                <c:pt idx="2620">
                  <c:v>10</c:v>
                </c:pt>
                <c:pt idx="2621">
                  <c:v>8</c:v>
                </c:pt>
                <c:pt idx="2622">
                  <c:v>12</c:v>
                </c:pt>
                <c:pt idx="2623">
                  <c:v>8</c:v>
                </c:pt>
                <c:pt idx="2624">
                  <c:v>13</c:v>
                </c:pt>
                <c:pt idx="2625">
                  <c:v>9</c:v>
                </c:pt>
                <c:pt idx="2626">
                  <c:v>13</c:v>
                </c:pt>
                <c:pt idx="2627">
                  <c:v>8</c:v>
                </c:pt>
                <c:pt idx="2628">
                  <c:v>7</c:v>
                </c:pt>
                <c:pt idx="2629">
                  <c:v>10</c:v>
                </c:pt>
                <c:pt idx="2630">
                  <c:v>12</c:v>
                </c:pt>
                <c:pt idx="2631">
                  <c:v>6</c:v>
                </c:pt>
                <c:pt idx="2632">
                  <c:v>12</c:v>
                </c:pt>
                <c:pt idx="2633">
                  <c:v>8</c:v>
                </c:pt>
                <c:pt idx="2634">
                  <c:v>11</c:v>
                </c:pt>
                <c:pt idx="2635">
                  <c:v>16</c:v>
                </c:pt>
                <c:pt idx="2636">
                  <c:v>14</c:v>
                </c:pt>
                <c:pt idx="2637">
                  <c:v>12</c:v>
                </c:pt>
                <c:pt idx="2638">
                  <c:v>11</c:v>
                </c:pt>
                <c:pt idx="2639">
                  <c:v>11</c:v>
                </c:pt>
                <c:pt idx="2640">
                  <c:v>10</c:v>
                </c:pt>
                <c:pt idx="2641">
                  <c:v>11</c:v>
                </c:pt>
                <c:pt idx="2642">
                  <c:v>13</c:v>
                </c:pt>
                <c:pt idx="2643">
                  <c:v>13</c:v>
                </c:pt>
                <c:pt idx="2644">
                  <c:v>18</c:v>
                </c:pt>
                <c:pt idx="2645">
                  <c:v>11</c:v>
                </c:pt>
                <c:pt idx="2646">
                  <c:v>11</c:v>
                </c:pt>
                <c:pt idx="2647">
                  <c:v>15</c:v>
                </c:pt>
                <c:pt idx="2648">
                  <c:v>10</c:v>
                </c:pt>
                <c:pt idx="2649">
                  <c:v>16</c:v>
                </c:pt>
                <c:pt idx="2650">
                  <c:v>10</c:v>
                </c:pt>
                <c:pt idx="2651">
                  <c:v>15</c:v>
                </c:pt>
                <c:pt idx="2652">
                  <c:v>16</c:v>
                </c:pt>
                <c:pt idx="2653">
                  <c:v>9</c:v>
                </c:pt>
                <c:pt idx="2654">
                  <c:v>11</c:v>
                </c:pt>
                <c:pt idx="2655">
                  <c:v>10</c:v>
                </c:pt>
                <c:pt idx="2656">
                  <c:v>16</c:v>
                </c:pt>
                <c:pt idx="2657">
                  <c:v>10</c:v>
                </c:pt>
                <c:pt idx="2658">
                  <c:v>16</c:v>
                </c:pt>
                <c:pt idx="2659">
                  <c:v>8</c:v>
                </c:pt>
                <c:pt idx="2660">
                  <c:v>7</c:v>
                </c:pt>
                <c:pt idx="2661">
                  <c:v>10</c:v>
                </c:pt>
                <c:pt idx="2662">
                  <c:v>13</c:v>
                </c:pt>
                <c:pt idx="2663">
                  <c:v>10</c:v>
                </c:pt>
                <c:pt idx="2664">
                  <c:v>11</c:v>
                </c:pt>
                <c:pt idx="2665">
                  <c:v>9</c:v>
                </c:pt>
                <c:pt idx="2666">
                  <c:v>14</c:v>
                </c:pt>
                <c:pt idx="2667">
                  <c:v>12</c:v>
                </c:pt>
                <c:pt idx="2668">
                  <c:v>15</c:v>
                </c:pt>
                <c:pt idx="2669">
                  <c:v>12</c:v>
                </c:pt>
                <c:pt idx="2670">
                  <c:v>9</c:v>
                </c:pt>
                <c:pt idx="2671">
                  <c:v>17</c:v>
                </c:pt>
                <c:pt idx="2672">
                  <c:v>9</c:v>
                </c:pt>
                <c:pt idx="2673">
                  <c:v>19</c:v>
                </c:pt>
                <c:pt idx="2674">
                  <c:v>11</c:v>
                </c:pt>
                <c:pt idx="2675">
                  <c:v>21</c:v>
                </c:pt>
                <c:pt idx="2676">
                  <c:v>17</c:v>
                </c:pt>
                <c:pt idx="2677">
                  <c:v>18</c:v>
                </c:pt>
                <c:pt idx="2678">
                  <c:v>18</c:v>
                </c:pt>
                <c:pt idx="2679">
                  <c:v>12</c:v>
                </c:pt>
                <c:pt idx="2680">
                  <c:v>15</c:v>
                </c:pt>
                <c:pt idx="2681">
                  <c:v>11</c:v>
                </c:pt>
                <c:pt idx="2682">
                  <c:v>7</c:v>
                </c:pt>
                <c:pt idx="2683">
                  <c:v>8</c:v>
                </c:pt>
                <c:pt idx="2684">
                  <c:v>11</c:v>
                </c:pt>
                <c:pt idx="2685">
                  <c:v>8</c:v>
                </c:pt>
                <c:pt idx="2686">
                  <c:v>15</c:v>
                </c:pt>
                <c:pt idx="2687">
                  <c:v>9</c:v>
                </c:pt>
                <c:pt idx="2688">
                  <c:v>14</c:v>
                </c:pt>
                <c:pt idx="2689">
                  <c:v>6</c:v>
                </c:pt>
                <c:pt idx="2690">
                  <c:v>7</c:v>
                </c:pt>
                <c:pt idx="2691">
                  <c:v>12</c:v>
                </c:pt>
                <c:pt idx="2692">
                  <c:v>13</c:v>
                </c:pt>
                <c:pt idx="2693">
                  <c:v>9</c:v>
                </c:pt>
                <c:pt idx="2694">
                  <c:v>5</c:v>
                </c:pt>
                <c:pt idx="2695">
                  <c:v>13</c:v>
                </c:pt>
                <c:pt idx="2696">
                  <c:v>11</c:v>
                </c:pt>
                <c:pt idx="2697">
                  <c:v>8</c:v>
                </c:pt>
                <c:pt idx="2698">
                  <c:v>11</c:v>
                </c:pt>
                <c:pt idx="2699">
                  <c:v>8</c:v>
                </c:pt>
                <c:pt idx="2700">
                  <c:v>7</c:v>
                </c:pt>
                <c:pt idx="2701">
                  <c:v>13</c:v>
                </c:pt>
                <c:pt idx="2702">
                  <c:v>11</c:v>
                </c:pt>
                <c:pt idx="2703">
                  <c:v>14</c:v>
                </c:pt>
                <c:pt idx="2704">
                  <c:v>14</c:v>
                </c:pt>
                <c:pt idx="2705">
                  <c:v>8</c:v>
                </c:pt>
                <c:pt idx="2706">
                  <c:v>13</c:v>
                </c:pt>
                <c:pt idx="2707">
                  <c:v>15</c:v>
                </c:pt>
                <c:pt idx="2708">
                  <c:v>12</c:v>
                </c:pt>
                <c:pt idx="2709">
                  <c:v>15</c:v>
                </c:pt>
                <c:pt idx="2710">
                  <c:v>18</c:v>
                </c:pt>
                <c:pt idx="2711">
                  <c:v>11</c:v>
                </c:pt>
                <c:pt idx="2712">
                  <c:v>10</c:v>
                </c:pt>
                <c:pt idx="2713">
                  <c:v>10</c:v>
                </c:pt>
                <c:pt idx="2714">
                  <c:v>11</c:v>
                </c:pt>
                <c:pt idx="2715">
                  <c:v>15</c:v>
                </c:pt>
                <c:pt idx="2716">
                  <c:v>17</c:v>
                </c:pt>
                <c:pt idx="2717">
                  <c:v>10</c:v>
                </c:pt>
                <c:pt idx="2718">
                  <c:v>15</c:v>
                </c:pt>
                <c:pt idx="2719">
                  <c:v>13</c:v>
                </c:pt>
                <c:pt idx="2720">
                  <c:v>14</c:v>
                </c:pt>
                <c:pt idx="2721">
                  <c:v>15</c:v>
                </c:pt>
                <c:pt idx="2722">
                  <c:v>9</c:v>
                </c:pt>
                <c:pt idx="2723">
                  <c:v>13</c:v>
                </c:pt>
                <c:pt idx="2724">
                  <c:v>14</c:v>
                </c:pt>
                <c:pt idx="2725">
                  <c:v>8</c:v>
                </c:pt>
                <c:pt idx="2726">
                  <c:v>7</c:v>
                </c:pt>
                <c:pt idx="2727">
                  <c:v>10</c:v>
                </c:pt>
                <c:pt idx="2728">
                  <c:v>10</c:v>
                </c:pt>
                <c:pt idx="2729">
                  <c:v>13</c:v>
                </c:pt>
                <c:pt idx="2730">
                  <c:v>5</c:v>
                </c:pt>
                <c:pt idx="2731">
                  <c:v>14</c:v>
                </c:pt>
                <c:pt idx="2732">
                  <c:v>15</c:v>
                </c:pt>
                <c:pt idx="2733">
                  <c:v>12</c:v>
                </c:pt>
                <c:pt idx="2734">
                  <c:v>12</c:v>
                </c:pt>
                <c:pt idx="2735">
                  <c:v>9</c:v>
                </c:pt>
                <c:pt idx="2736">
                  <c:v>14</c:v>
                </c:pt>
                <c:pt idx="2737">
                  <c:v>13</c:v>
                </c:pt>
                <c:pt idx="2738">
                  <c:v>14</c:v>
                </c:pt>
                <c:pt idx="2739">
                  <c:v>11</c:v>
                </c:pt>
                <c:pt idx="2740">
                  <c:v>11</c:v>
                </c:pt>
                <c:pt idx="2741">
                  <c:v>10</c:v>
                </c:pt>
                <c:pt idx="2742">
                  <c:v>14</c:v>
                </c:pt>
                <c:pt idx="2743">
                  <c:v>12</c:v>
                </c:pt>
                <c:pt idx="2744">
                  <c:v>12</c:v>
                </c:pt>
                <c:pt idx="2745">
                  <c:v>10</c:v>
                </c:pt>
                <c:pt idx="2746">
                  <c:v>14</c:v>
                </c:pt>
                <c:pt idx="2747">
                  <c:v>17</c:v>
                </c:pt>
                <c:pt idx="2748">
                  <c:v>12</c:v>
                </c:pt>
                <c:pt idx="2749">
                  <c:v>13</c:v>
                </c:pt>
                <c:pt idx="2750">
                  <c:v>11</c:v>
                </c:pt>
                <c:pt idx="2751">
                  <c:v>10</c:v>
                </c:pt>
                <c:pt idx="2752">
                  <c:v>11</c:v>
                </c:pt>
                <c:pt idx="2753">
                  <c:v>7</c:v>
                </c:pt>
                <c:pt idx="2754">
                  <c:v>8</c:v>
                </c:pt>
                <c:pt idx="2755">
                  <c:v>22</c:v>
                </c:pt>
                <c:pt idx="2756">
                  <c:v>7</c:v>
                </c:pt>
                <c:pt idx="2757">
                  <c:v>6</c:v>
                </c:pt>
                <c:pt idx="2758">
                  <c:v>12</c:v>
                </c:pt>
                <c:pt idx="2759">
                  <c:v>12</c:v>
                </c:pt>
                <c:pt idx="2760">
                  <c:v>12</c:v>
                </c:pt>
                <c:pt idx="2761">
                  <c:v>5</c:v>
                </c:pt>
                <c:pt idx="2762">
                  <c:v>12</c:v>
                </c:pt>
                <c:pt idx="2763">
                  <c:v>12</c:v>
                </c:pt>
                <c:pt idx="2764">
                  <c:v>21</c:v>
                </c:pt>
                <c:pt idx="2765">
                  <c:v>12</c:v>
                </c:pt>
                <c:pt idx="2766">
                  <c:v>9</c:v>
                </c:pt>
                <c:pt idx="2767">
                  <c:v>10</c:v>
                </c:pt>
                <c:pt idx="2768">
                  <c:v>8</c:v>
                </c:pt>
                <c:pt idx="2769">
                  <c:v>10</c:v>
                </c:pt>
                <c:pt idx="2770">
                  <c:v>13</c:v>
                </c:pt>
                <c:pt idx="2771">
                  <c:v>15</c:v>
                </c:pt>
                <c:pt idx="2772">
                  <c:v>7</c:v>
                </c:pt>
                <c:pt idx="2773">
                  <c:v>8</c:v>
                </c:pt>
                <c:pt idx="2774">
                  <c:v>13</c:v>
                </c:pt>
                <c:pt idx="2775">
                  <c:v>10</c:v>
                </c:pt>
                <c:pt idx="2776">
                  <c:v>6</c:v>
                </c:pt>
                <c:pt idx="2777">
                  <c:v>13</c:v>
                </c:pt>
                <c:pt idx="2778">
                  <c:v>10</c:v>
                </c:pt>
                <c:pt idx="2779">
                  <c:v>4</c:v>
                </c:pt>
                <c:pt idx="2780">
                  <c:v>9</c:v>
                </c:pt>
                <c:pt idx="2781">
                  <c:v>11</c:v>
                </c:pt>
                <c:pt idx="2782">
                  <c:v>11</c:v>
                </c:pt>
                <c:pt idx="2783">
                  <c:v>9</c:v>
                </c:pt>
                <c:pt idx="2784">
                  <c:v>10</c:v>
                </c:pt>
                <c:pt idx="2785">
                  <c:v>13</c:v>
                </c:pt>
                <c:pt idx="2786">
                  <c:v>10</c:v>
                </c:pt>
                <c:pt idx="2787">
                  <c:v>16</c:v>
                </c:pt>
                <c:pt idx="2788">
                  <c:v>8</c:v>
                </c:pt>
                <c:pt idx="2789">
                  <c:v>12</c:v>
                </c:pt>
                <c:pt idx="2790">
                  <c:v>12</c:v>
                </c:pt>
                <c:pt idx="2791">
                  <c:v>10</c:v>
                </c:pt>
                <c:pt idx="2792">
                  <c:v>7</c:v>
                </c:pt>
                <c:pt idx="2793">
                  <c:v>8</c:v>
                </c:pt>
                <c:pt idx="2794">
                  <c:v>11</c:v>
                </c:pt>
                <c:pt idx="2795">
                  <c:v>14</c:v>
                </c:pt>
                <c:pt idx="2796">
                  <c:v>16</c:v>
                </c:pt>
                <c:pt idx="2797">
                  <c:v>12</c:v>
                </c:pt>
                <c:pt idx="2798">
                  <c:v>14</c:v>
                </c:pt>
                <c:pt idx="2799">
                  <c:v>9</c:v>
                </c:pt>
                <c:pt idx="2800">
                  <c:v>13</c:v>
                </c:pt>
                <c:pt idx="2801">
                  <c:v>7</c:v>
                </c:pt>
                <c:pt idx="2802">
                  <c:v>16</c:v>
                </c:pt>
                <c:pt idx="2803">
                  <c:v>9</c:v>
                </c:pt>
                <c:pt idx="2804">
                  <c:v>9</c:v>
                </c:pt>
                <c:pt idx="2805">
                  <c:v>15</c:v>
                </c:pt>
                <c:pt idx="2806">
                  <c:v>11</c:v>
                </c:pt>
                <c:pt idx="2807">
                  <c:v>14</c:v>
                </c:pt>
                <c:pt idx="2808">
                  <c:v>17</c:v>
                </c:pt>
                <c:pt idx="2809">
                  <c:v>10</c:v>
                </c:pt>
                <c:pt idx="2810">
                  <c:v>14</c:v>
                </c:pt>
                <c:pt idx="2811">
                  <c:v>15</c:v>
                </c:pt>
                <c:pt idx="2812">
                  <c:v>13</c:v>
                </c:pt>
                <c:pt idx="2813">
                  <c:v>10</c:v>
                </c:pt>
                <c:pt idx="2814">
                  <c:v>14</c:v>
                </c:pt>
                <c:pt idx="2815">
                  <c:v>13</c:v>
                </c:pt>
                <c:pt idx="2816">
                  <c:v>16</c:v>
                </c:pt>
                <c:pt idx="2817">
                  <c:v>9</c:v>
                </c:pt>
                <c:pt idx="2818">
                  <c:v>12</c:v>
                </c:pt>
                <c:pt idx="2819">
                  <c:v>7</c:v>
                </c:pt>
                <c:pt idx="2820">
                  <c:v>7</c:v>
                </c:pt>
                <c:pt idx="2821">
                  <c:v>10</c:v>
                </c:pt>
                <c:pt idx="2822">
                  <c:v>10</c:v>
                </c:pt>
                <c:pt idx="2823">
                  <c:v>12</c:v>
                </c:pt>
                <c:pt idx="2824">
                  <c:v>14</c:v>
                </c:pt>
                <c:pt idx="2825">
                  <c:v>18</c:v>
                </c:pt>
                <c:pt idx="2826">
                  <c:v>13</c:v>
                </c:pt>
                <c:pt idx="2827">
                  <c:v>15</c:v>
                </c:pt>
                <c:pt idx="2828">
                  <c:v>13</c:v>
                </c:pt>
                <c:pt idx="2829">
                  <c:v>22</c:v>
                </c:pt>
                <c:pt idx="2830">
                  <c:v>11</c:v>
                </c:pt>
                <c:pt idx="2831">
                  <c:v>14</c:v>
                </c:pt>
                <c:pt idx="2832">
                  <c:v>13</c:v>
                </c:pt>
                <c:pt idx="2833">
                  <c:v>12</c:v>
                </c:pt>
                <c:pt idx="2834">
                  <c:v>7</c:v>
                </c:pt>
                <c:pt idx="2835">
                  <c:v>8</c:v>
                </c:pt>
                <c:pt idx="2836">
                  <c:v>10</c:v>
                </c:pt>
                <c:pt idx="2837">
                  <c:v>3</c:v>
                </c:pt>
                <c:pt idx="2838">
                  <c:v>9</c:v>
                </c:pt>
                <c:pt idx="2839">
                  <c:v>14</c:v>
                </c:pt>
                <c:pt idx="2840">
                  <c:v>10</c:v>
                </c:pt>
                <c:pt idx="2841">
                  <c:v>6</c:v>
                </c:pt>
                <c:pt idx="2842">
                  <c:v>13</c:v>
                </c:pt>
                <c:pt idx="2843">
                  <c:v>16</c:v>
                </c:pt>
                <c:pt idx="2844">
                  <c:v>13</c:v>
                </c:pt>
                <c:pt idx="2845">
                  <c:v>11</c:v>
                </c:pt>
                <c:pt idx="2846">
                  <c:v>13</c:v>
                </c:pt>
                <c:pt idx="2847">
                  <c:v>8</c:v>
                </c:pt>
                <c:pt idx="2848">
                  <c:v>6</c:v>
                </c:pt>
                <c:pt idx="2849">
                  <c:v>12</c:v>
                </c:pt>
                <c:pt idx="2850">
                  <c:v>15</c:v>
                </c:pt>
                <c:pt idx="2851">
                  <c:v>7</c:v>
                </c:pt>
                <c:pt idx="2852">
                  <c:v>10</c:v>
                </c:pt>
                <c:pt idx="2853">
                  <c:v>13</c:v>
                </c:pt>
                <c:pt idx="2854">
                  <c:v>9</c:v>
                </c:pt>
                <c:pt idx="2855">
                  <c:v>10</c:v>
                </c:pt>
                <c:pt idx="2856">
                  <c:v>11</c:v>
                </c:pt>
                <c:pt idx="2857">
                  <c:v>15</c:v>
                </c:pt>
                <c:pt idx="2858">
                  <c:v>13</c:v>
                </c:pt>
                <c:pt idx="2859">
                  <c:v>10</c:v>
                </c:pt>
                <c:pt idx="2860">
                  <c:v>20</c:v>
                </c:pt>
                <c:pt idx="2861">
                  <c:v>8</c:v>
                </c:pt>
                <c:pt idx="2862">
                  <c:v>11</c:v>
                </c:pt>
                <c:pt idx="2863">
                  <c:v>12</c:v>
                </c:pt>
                <c:pt idx="2864">
                  <c:v>14</c:v>
                </c:pt>
                <c:pt idx="2865">
                  <c:v>7</c:v>
                </c:pt>
                <c:pt idx="2866">
                  <c:v>10</c:v>
                </c:pt>
                <c:pt idx="2867">
                  <c:v>14</c:v>
                </c:pt>
                <c:pt idx="2868">
                  <c:v>6</c:v>
                </c:pt>
                <c:pt idx="2869">
                  <c:v>11</c:v>
                </c:pt>
                <c:pt idx="2870">
                  <c:v>14</c:v>
                </c:pt>
                <c:pt idx="2871">
                  <c:v>9</c:v>
                </c:pt>
                <c:pt idx="2872">
                  <c:v>7</c:v>
                </c:pt>
                <c:pt idx="2873">
                  <c:v>14</c:v>
                </c:pt>
                <c:pt idx="2874">
                  <c:v>7</c:v>
                </c:pt>
                <c:pt idx="2875">
                  <c:v>8</c:v>
                </c:pt>
                <c:pt idx="2876">
                  <c:v>12</c:v>
                </c:pt>
                <c:pt idx="2877">
                  <c:v>12</c:v>
                </c:pt>
                <c:pt idx="2878">
                  <c:v>13</c:v>
                </c:pt>
                <c:pt idx="2879">
                  <c:v>11</c:v>
                </c:pt>
                <c:pt idx="2880">
                  <c:v>14</c:v>
                </c:pt>
                <c:pt idx="2881">
                  <c:v>12</c:v>
                </c:pt>
                <c:pt idx="2882">
                  <c:v>10</c:v>
                </c:pt>
                <c:pt idx="2883">
                  <c:v>9</c:v>
                </c:pt>
                <c:pt idx="2884">
                  <c:v>9</c:v>
                </c:pt>
                <c:pt idx="2885">
                  <c:v>5</c:v>
                </c:pt>
                <c:pt idx="2886">
                  <c:v>12</c:v>
                </c:pt>
                <c:pt idx="2887">
                  <c:v>10</c:v>
                </c:pt>
                <c:pt idx="2888">
                  <c:v>7</c:v>
                </c:pt>
                <c:pt idx="2889">
                  <c:v>15</c:v>
                </c:pt>
                <c:pt idx="2890">
                  <c:v>11</c:v>
                </c:pt>
                <c:pt idx="2891">
                  <c:v>19</c:v>
                </c:pt>
                <c:pt idx="2892">
                  <c:v>23</c:v>
                </c:pt>
                <c:pt idx="2893">
                  <c:v>28</c:v>
                </c:pt>
                <c:pt idx="2894">
                  <c:v>21</c:v>
                </c:pt>
                <c:pt idx="2895">
                  <c:v>22</c:v>
                </c:pt>
                <c:pt idx="2896">
                  <c:v>26</c:v>
                </c:pt>
                <c:pt idx="2897">
                  <c:v>25</c:v>
                </c:pt>
                <c:pt idx="2898">
                  <c:v>13</c:v>
                </c:pt>
                <c:pt idx="2899">
                  <c:v>11</c:v>
                </c:pt>
                <c:pt idx="2900">
                  <c:v>12</c:v>
                </c:pt>
                <c:pt idx="2901">
                  <c:v>10</c:v>
                </c:pt>
                <c:pt idx="2902">
                  <c:v>6</c:v>
                </c:pt>
                <c:pt idx="2903">
                  <c:v>6</c:v>
                </c:pt>
                <c:pt idx="2904">
                  <c:v>13</c:v>
                </c:pt>
                <c:pt idx="2905">
                  <c:v>9</c:v>
                </c:pt>
                <c:pt idx="2906">
                  <c:v>5</c:v>
                </c:pt>
                <c:pt idx="2907">
                  <c:v>7</c:v>
                </c:pt>
                <c:pt idx="2908">
                  <c:v>12</c:v>
                </c:pt>
                <c:pt idx="2909">
                  <c:v>10</c:v>
                </c:pt>
                <c:pt idx="2910">
                  <c:v>8</c:v>
                </c:pt>
                <c:pt idx="2911">
                  <c:v>11</c:v>
                </c:pt>
                <c:pt idx="2912">
                  <c:v>11</c:v>
                </c:pt>
                <c:pt idx="2913">
                  <c:v>11</c:v>
                </c:pt>
                <c:pt idx="2914">
                  <c:v>10</c:v>
                </c:pt>
                <c:pt idx="2915">
                  <c:v>14</c:v>
                </c:pt>
                <c:pt idx="2916">
                  <c:v>12</c:v>
                </c:pt>
                <c:pt idx="2917">
                  <c:v>7</c:v>
                </c:pt>
                <c:pt idx="2918">
                  <c:v>8</c:v>
                </c:pt>
                <c:pt idx="2919">
                  <c:v>8</c:v>
                </c:pt>
                <c:pt idx="2920">
                  <c:v>9</c:v>
                </c:pt>
                <c:pt idx="2921">
                  <c:v>10</c:v>
                </c:pt>
                <c:pt idx="2922">
                  <c:v>15</c:v>
                </c:pt>
                <c:pt idx="2923">
                  <c:v>16</c:v>
                </c:pt>
                <c:pt idx="2924">
                  <c:v>7</c:v>
                </c:pt>
                <c:pt idx="2925">
                  <c:v>17</c:v>
                </c:pt>
                <c:pt idx="2926">
                  <c:v>13</c:v>
                </c:pt>
                <c:pt idx="2927">
                  <c:v>18</c:v>
                </c:pt>
                <c:pt idx="2928">
                  <c:v>15</c:v>
                </c:pt>
                <c:pt idx="2929">
                  <c:v>9</c:v>
                </c:pt>
                <c:pt idx="2930">
                  <c:v>8</c:v>
                </c:pt>
                <c:pt idx="2931">
                  <c:v>14</c:v>
                </c:pt>
                <c:pt idx="2932">
                  <c:v>7</c:v>
                </c:pt>
                <c:pt idx="2933">
                  <c:v>12</c:v>
                </c:pt>
                <c:pt idx="2934">
                  <c:v>14</c:v>
                </c:pt>
                <c:pt idx="2935">
                  <c:v>9</c:v>
                </c:pt>
                <c:pt idx="2936">
                  <c:v>5</c:v>
                </c:pt>
                <c:pt idx="2937">
                  <c:v>11</c:v>
                </c:pt>
                <c:pt idx="2938">
                  <c:v>7</c:v>
                </c:pt>
                <c:pt idx="2939">
                  <c:v>5</c:v>
                </c:pt>
                <c:pt idx="2940">
                  <c:v>7</c:v>
                </c:pt>
                <c:pt idx="2941">
                  <c:v>8</c:v>
                </c:pt>
                <c:pt idx="2942">
                  <c:v>13</c:v>
                </c:pt>
                <c:pt idx="2943">
                  <c:v>12</c:v>
                </c:pt>
                <c:pt idx="2944">
                  <c:v>6</c:v>
                </c:pt>
                <c:pt idx="2945">
                  <c:v>12</c:v>
                </c:pt>
                <c:pt idx="2946">
                  <c:v>12</c:v>
                </c:pt>
                <c:pt idx="2947">
                  <c:v>11</c:v>
                </c:pt>
                <c:pt idx="2948">
                  <c:v>8</c:v>
                </c:pt>
                <c:pt idx="2949">
                  <c:v>11</c:v>
                </c:pt>
                <c:pt idx="2950">
                  <c:v>18</c:v>
                </c:pt>
                <c:pt idx="2951">
                  <c:v>8</c:v>
                </c:pt>
                <c:pt idx="2952">
                  <c:v>7</c:v>
                </c:pt>
                <c:pt idx="2953">
                  <c:v>14</c:v>
                </c:pt>
                <c:pt idx="2954">
                  <c:v>9</c:v>
                </c:pt>
                <c:pt idx="2955">
                  <c:v>6</c:v>
                </c:pt>
                <c:pt idx="2956">
                  <c:v>9</c:v>
                </c:pt>
                <c:pt idx="2957">
                  <c:v>12</c:v>
                </c:pt>
                <c:pt idx="2958">
                  <c:v>9</c:v>
                </c:pt>
                <c:pt idx="2959">
                  <c:v>18</c:v>
                </c:pt>
                <c:pt idx="2960">
                  <c:v>10</c:v>
                </c:pt>
                <c:pt idx="2961">
                  <c:v>6</c:v>
                </c:pt>
                <c:pt idx="2962">
                  <c:v>13</c:v>
                </c:pt>
                <c:pt idx="2963">
                  <c:v>10</c:v>
                </c:pt>
                <c:pt idx="2964">
                  <c:v>13</c:v>
                </c:pt>
                <c:pt idx="2965">
                  <c:v>12</c:v>
                </c:pt>
                <c:pt idx="2966">
                  <c:v>10</c:v>
                </c:pt>
                <c:pt idx="2967">
                  <c:v>15</c:v>
                </c:pt>
                <c:pt idx="2968">
                  <c:v>17</c:v>
                </c:pt>
                <c:pt idx="2969">
                  <c:v>10</c:v>
                </c:pt>
                <c:pt idx="2970">
                  <c:v>9</c:v>
                </c:pt>
                <c:pt idx="2971">
                  <c:v>15</c:v>
                </c:pt>
                <c:pt idx="2972">
                  <c:v>9</c:v>
                </c:pt>
                <c:pt idx="2973">
                  <c:v>10</c:v>
                </c:pt>
                <c:pt idx="2974">
                  <c:v>9</c:v>
                </c:pt>
                <c:pt idx="2975">
                  <c:v>8</c:v>
                </c:pt>
                <c:pt idx="2976">
                  <c:v>8</c:v>
                </c:pt>
                <c:pt idx="2977">
                  <c:v>11</c:v>
                </c:pt>
                <c:pt idx="2978">
                  <c:v>9</c:v>
                </c:pt>
                <c:pt idx="2979">
                  <c:v>10</c:v>
                </c:pt>
                <c:pt idx="2980">
                  <c:v>13</c:v>
                </c:pt>
                <c:pt idx="2981">
                  <c:v>23</c:v>
                </c:pt>
                <c:pt idx="2982">
                  <c:v>15</c:v>
                </c:pt>
                <c:pt idx="2983">
                  <c:v>16</c:v>
                </c:pt>
                <c:pt idx="2984">
                  <c:v>21</c:v>
                </c:pt>
                <c:pt idx="2985">
                  <c:v>14</c:v>
                </c:pt>
                <c:pt idx="2986">
                  <c:v>9</c:v>
                </c:pt>
                <c:pt idx="2987">
                  <c:v>10</c:v>
                </c:pt>
                <c:pt idx="2988">
                  <c:v>16</c:v>
                </c:pt>
                <c:pt idx="2989">
                  <c:v>16</c:v>
                </c:pt>
                <c:pt idx="2990">
                  <c:v>12</c:v>
                </c:pt>
                <c:pt idx="2991">
                  <c:v>11</c:v>
                </c:pt>
                <c:pt idx="2992">
                  <c:v>8</c:v>
                </c:pt>
                <c:pt idx="2993">
                  <c:v>9</c:v>
                </c:pt>
                <c:pt idx="2994">
                  <c:v>13</c:v>
                </c:pt>
                <c:pt idx="2995">
                  <c:v>5</c:v>
                </c:pt>
                <c:pt idx="2996">
                  <c:v>11</c:v>
                </c:pt>
                <c:pt idx="2997">
                  <c:v>10</c:v>
                </c:pt>
                <c:pt idx="2998">
                  <c:v>11</c:v>
                </c:pt>
                <c:pt idx="2999">
                  <c:v>9</c:v>
                </c:pt>
                <c:pt idx="3000">
                  <c:v>14</c:v>
                </c:pt>
                <c:pt idx="3001">
                  <c:v>11</c:v>
                </c:pt>
                <c:pt idx="3002">
                  <c:v>9</c:v>
                </c:pt>
                <c:pt idx="3003">
                  <c:v>8</c:v>
                </c:pt>
                <c:pt idx="3004">
                  <c:v>15</c:v>
                </c:pt>
                <c:pt idx="3005">
                  <c:v>6</c:v>
                </c:pt>
                <c:pt idx="3006">
                  <c:v>14</c:v>
                </c:pt>
                <c:pt idx="3007">
                  <c:v>6</c:v>
                </c:pt>
                <c:pt idx="3008">
                  <c:v>8</c:v>
                </c:pt>
                <c:pt idx="3009">
                  <c:v>16</c:v>
                </c:pt>
                <c:pt idx="3010">
                  <c:v>9</c:v>
                </c:pt>
                <c:pt idx="3011">
                  <c:v>9</c:v>
                </c:pt>
                <c:pt idx="3012">
                  <c:v>13</c:v>
                </c:pt>
                <c:pt idx="3013">
                  <c:v>16</c:v>
                </c:pt>
                <c:pt idx="3014">
                  <c:v>6</c:v>
                </c:pt>
                <c:pt idx="3015">
                  <c:v>10</c:v>
                </c:pt>
                <c:pt idx="3016">
                  <c:v>7</c:v>
                </c:pt>
                <c:pt idx="3017">
                  <c:v>6</c:v>
                </c:pt>
                <c:pt idx="3018">
                  <c:v>6</c:v>
                </c:pt>
                <c:pt idx="3019">
                  <c:v>13</c:v>
                </c:pt>
                <c:pt idx="3020">
                  <c:v>13</c:v>
                </c:pt>
                <c:pt idx="3021">
                  <c:v>8</c:v>
                </c:pt>
                <c:pt idx="3022">
                  <c:v>5</c:v>
                </c:pt>
                <c:pt idx="3023">
                  <c:v>15</c:v>
                </c:pt>
                <c:pt idx="3024">
                  <c:v>10</c:v>
                </c:pt>
                <c:pt idx="3025">
                  <c:v>19</c:v>
                </c:pt>
                <c:pt idx="3026">
                  <c:v>10</c:v>
                </c:pt>
                <c:pt idx="3027">
                  <c:v>9</c:v>
                </c:pt>
                <c:pt idx="3028">
                  <c:v>9</c:v>
                </c:pt>
                <c:pt idx="3029">
                  <c:v>14</c:v>
                </c:pt>
                <c:pt idx="3030">
                  <c:v>7</c:v>
                </c:pt>
                <c:pt idx="3031">
                  <c:v>10</c:v>
                </c:pt>
                <c:pt idx="3032">
                  <c:v>9</c:v>
                </c:pt>
                <c:pt idx="3033">
                  <c:v>14</c:v>
                </c:pt>
                <c:pt idx="3034">
                  <c:v>9</c:v>
                </c:pt>
                <c:pt idx="3035">
                  <c:v>8</c:v>
                </c:pt>
                <c:pt idx="3036">
                  <c:v>14</c:v>
                </c:pt>
                <c:pt idx="3037">
                  <c:v>4</c:v>
                </c:pt>
                <c:pt idx="3038">
                  <c:v>13</c:v>
                </c:pt>
                <c:pt idx="3039">
                  <c:v>16</c:v>
                </c:pt>
                <c:pt idx="3040">
                  <c:v>9</c:v>
                </c:pt>
                <c:pt idx="3041">
                  <c:v>8</c:v>
                </c:pt>
                <c:pt idx="3042">
                  <c:v>9</c:v>
                </c:pt>
                <c:pt idx="3043">
                  <c:v>8</c:v>
                </c:pt>
                <c:pt idx="3044">
                  <c:v>14</c:v>
                </c:pt>
                <c:pt idx="3045">
                  <c:v>11</c:v>
                </c:pt>
                <c:pt idx="3046">
                  <c:v>11</c:v>
                </c:pt>
                <c:pt idx="3047">
                  <c:v>19</c:v>
                </c:pt>
                <c:pt idx="3048">
                  <c:v>12</c:v>
                </c:pt>
                <c:pt idx="3049">
                  <c:v>13</c:v>
                </c:pt>
                <c:pt idx="3050">
                  <c:v>7</c:v>
                </c:pt>
                <c:pt idx="3051">
                  <c:v>4</c:v>
                </c:pt>
                <c:pt idx="3052">
                  <c:v>10</c:v>
                </c:pt>
                <c:pt idx="3053">
                  <c:v>11</c:v>
                </c:pt>
                <c:pt idx="3054">
                  <c:v>8</c:v>
                </c:pt>
                <c:pt idx="3055">
                  <c:v>10</c:v>
                </c:pt>
                <c:pt idx="3056">
                  <c:v>9</c:v>
                </c:pt>
                <c:pt idx="3057">
                  <c:v>7</c:v>
                </c:pt>
                <c:pt idx="3058">
                  <c:v>10</c:v>
                </c:pt>
                <c:pt idx="3059">
                  <c:v>12</c:v>
                </c:pt>
                <c:pt idx="3060">
                  <c:v>8</c:v>
                </c:pt>
                <c:pt idx="3061">
                  <c:v>10</c:v>
                </c:pt>
                <c:pt idx="3062">
                  <c:v>11</c:v>
                </c:pt>
                <c:pt idx="3063">
                  <c:v>16</c:v>
                </c:pt>
                <c:pt idx="3064">
                  <c:v>22</c:v>
                </c:pt>
                <c:pt idx="3065">
                  <c:v>44</c:v>
                </c:pt>
                <c:pt idx="3066">
                  <c:v>113</c:v>
                </c:pt>
                <c:pt idx="3067">
                  <c:v>218</c:v>
                </c:pt>
                <c:pt idx="3068">
                  <c:v>335</c:v>
                </c:pt>
                <c:pt idx="3069">
                  <c:v>419</c:v>
                </c:pt>
                <c:pt idx="3070">
                  <c:v>485</c:v>
                </c:pt>
                <c:pt idx="3071">
                  <c:v>414</c:v>
                </c:pt>
                <c:pt idx="3072">
                  <c:v>297</c:v>
                </c:pt>
                <c:pt idx="3073">
                  <c:v>163</c:v>
                </c:pt>
                <c:pt idx="3074">
                  <c:v>77</c:v>
                </c:pt>
                <c:pt idx="3075">
                  <c:v>33</c:v>
                </c:pt>
                <c:pt idx="3076">
                  <c:v>19</c:v>
                </c:pt>
                <c:pt idx="3077">
                  <c:v>11</c:v>
                </c:pt>
                <c:pt idx="3078">
                  <c:v>11</c:v>
                </c:pt>
                <c:pt idx="3079">
                  <c:v>11</c:v>
                </c:pt>
                <c:pt idx="3080">
                  <c:v>12</c:v>
                </c:pt>
                <c:pt idx="3081">
                  <c:v>6</c:v>
                </c:pt>
                <c:pt idx="3082">
                  <c:v>9</c:v>
                </c:pt>
                <c:pt idx="3083">
                  <c:v>11</c:v>
                </c:pt>
                <c:pt idx="3084">
                  <c:v>9</c:v>
                </c:pt>
                <c:pt idx="3085">
                  <c:v>10</c:v>
                </c:pt>
                <c:pt idx="3086">
                  <c:v>13</c:v>
                </c:pt>
                <c:pt idx="3087">
                  <c:v>10</c:v>
                </c:pt>
                <c:pt idx="3088">
                  <c:v>10</c:v>
                </c:pt>
                <c:pt idx="3089">
                  <c:v>8</c:v>
                </c:pt>
                <c:pt idx="3090">
                  <c:v>8</c:v>
                </c:pt>
                <c:pt idx="3091">
                  <c:v>14</c:v>
                </c:pt>
                <c:pt idx="3092">
                  <c:v>12</c:v>
                </c:pt>
                <c:pt idx="3093">
                  <c:v>9</c:v>
                </c:pt>
                <c:pt idx="3094">
                  <c:v>10</c:v>
                </c:pt>
                <c:pt idx="3095">
                  <c:v>11</c:v>
                </c:pt>
                <c:pt idx="3096">
                  <c:v>12</c:v>
                </c:pt>
                <c:pt idx="3097">
                  <c:v>13</c:v>
                </c:pt>
                <c:pt idx="3098">
                  <c:v>5</c:v>
                </c:pt>
                <c:pt idx="3099">
                  <c:v>6</c:v>
                </c:pt>
                <c:pt idx="3100">
                  <c:v>10</c:v>
                </c:pt>
                <c:pt idx="3101">
                  <c:v>14</c:v>
                </c:pt>
                <c:pt idx="3102">
                  <c:v>10</c:v>
                </c:pt>
                <c:pt idx="3103">
                  <c:v>8</c:v>
                </c:pt>
                <c:pt idx="3104">
                  <c:v>10</c:v>
                </c:pt>
                <c:pt idx="3105">
                  <c:v>12</c:v>
                </c:pt>
                <c:pt idx="3106">
                  <c:v>2</c:v>
                </c:pt>
                <c:pt idx="3107">
                  <c:v>6</c:v>
                </c:pt>
                <c:pt idx="3108">
                  <c:v>10</c:v>
                </c:pt>
                <c:pt idx="3109">
                  <c:v>12</c:v>
                </c:pt>
                <c:pt idx="3110">
                  <c:v>3</c:v>
                </c:pt>
                <c:pt idx="3111">
                  <c:v>6</c:v>
                </c:pt>
                <c:pt idx="3112">
                  <c:v>15</c:v>
                </c:pt>
                <c:pt idx="3113">
                  <c:v>13</c:v>
                </c:pt>
                <c:pt idx="3114">
                  <c:v>10</c:v>
                </c:pt>
                <c:pt idx="3115">
                  <c:v>4</c:v>
                </c:pt>
                <c:pt idx="3116">
                  <c:v>5</c:v>
                </c:pt>
                <c:pt idx="3117">
                  <c:v>10</c:v>
                </c:pt>
                <c:pt idx="3118">
                  <c:v>8</c:v>
                </c:pt>
                <c:pt idx="3119">
                  <c:v>10</c:v>
                </c:pt>
                <c:pt idx="3120">
                  <c:v>10</c:v>
                </c:pt>
                <c:pt idx="3121">
                  <c:v>13</c:v>
                </c:pt>
                <c:pt idx="3122">
                  <c:v>10</c:v>
                </c:pt>
                <c:pt idx="3123">
                  <c:v>8</c:v>
                </c:pt>
                <c:pt idx="3124">
                  <c:v>7</c:v>
                </c:pt>
                <c:pt idx="3125">
                  <c:v>7</c:v>
                </c:pt>
                <c:pt idx="3126">
                  <c:v>11</c:v>
                </c:pt>
                <c:pt idx="3127">
                  <c:v>12</c:v>
                </c:pt>
                <c:pt idx="3128">
                  <c:v>15</c:v>
                </c:pt>
                <c:pt idx="3129">
                  <c:v>6</c:v>
                </c:pt>
                <c:pt idx="3130">
                  <c:v>8</c:v>
                </c:pt>
                <c:pt idx="3131">
                  <c:v>11</c:v>
                </c:pt>
                <c:pt idx="3132">
                  <c:v>8</c:v>
                </c:pt>
                <c:pt idx="3133">
                  <c:v>8</c:v>
                </c:pt>
                <c:pt idx="3134">
                  <c:v>8</c:v>
                </c:pt>
                <c:pt idx="3135">
                  <c:v>6</c:v>
                </c:pt>
                <c:pt idx="3136">
                  <c:v>13</c:v>
                </c:pt>
                <c:pt idx="3137">
                  <c:v>8</c:v>
                </c:pt>
                <c:pt idx="3138">
                  <c:v>10</c:v>
                </c:pt>
                <c:pt idx="3139">
                  <c:v>11</c:v>
                </c:pt>
                <c:pt idx="3140">
                  <c:v>12</c:v>
                </c:pt>
                <c:pt idx="3141">
                  <c:v>11</c:v>
                </c:pt>
                <c:pt idx="3142">
                  <c:v>11</c:v>
                </c:pt>
                <c:pt idx="3143">
                  <c:v>9</c:v>
                </c:pt>
                <c:pt idx="3144">
                  <c:v>10</c:v>
                </c:pt>
                <c:pt idx="3145">
                  <c:v>10</c:v>
                </c:pt>
                <c:pt idx="3146">
                  <c:v>2</c:v>
                </c:pt>
                <c:pt idx="3147">
                  <c:v>8</c:v>
                </c:pt>
                <c:pt idx="3148">
                  <c:v>10</c:v>
                </c:pt>
                <c:pt idx="3149">
                  <c:v>9</c:v>
                </c:pt>
                <c:pt idx="3150">
                  <c:v>9</c:v>
                </c:pt>
                <c:pt idx="3151">
                  <c:v>7</c:v>
                </c:pt>
                <c:pt idx="3152">
                  <c:v>8</c:v>
                </c:pt>
                <c:pt idx="3153">
                  <c:v>11</c:v>
                </c:pt>
                <c:pt idx="3154">
                  <c:v>9</c:v>
                </c:pt>
                <c:pt idx="3155">
                  <c:v>12</c:v>
                </c:pt>
                <c:pt idx="3156">
                  <c:v>5</c:v>
                </c:pt>
                <c:pt idx="3157">
                  <c:v>8</c:v>
                </c:pt>
                <c:pt idx="3158">
                  <c:v>8</c:v>
                </c:pt>
                <c:pt idx="3159">
                  <c:v>13</c:v>
                </c:pt>
                <c:pt idx="3160">
                  <c:v>15</c:v>
                </c:pt>
                <c:pt idx="3161">
                  <c:v>11</c:v>
                </c:pt>
                <c:pt idx="3162">
                  <c:v>16</c:v>
                </c:pt>
                <c:pt idx="3163">
                  <c:v>9</c:v>
                </c:pt>
                <c:pt idx="3164">
                  <c:v>10</c:v>
                </c:pt>
                <c:pt idx="3165">
                  <c:v>16</c:v>
                </c:pt>
                <c:pt idx="3166">
                  <c:v>17</c:v>
                </c:pt>
                <c:pt idx="3167">
                  <c:v>12</c:v>
                </c:pt>
                <c:pt idx="3168">
                  <c:v>14</c:v>
                </c:pt>
                <c:pt idx="3169">
                  <c:v>10</c:v>
                </c:pt>
                <c:pt idx="3170">
                  <c:v>12</c:v>
                </c:pt>
                <c:pt idx="3171">
                  <c:v>17</c:v>
                </c:pt>
                <c:pt idx="3172">
                  <c:v>9</c:v>
                </c:pt>
                <c:pt idx="3173">
                  <c:v>10</c:v>
                </c:pt>
                <c:pt idx="3174">
                  <c:v>15</c:v>
                </c:pt>
                <c:pt idx="3175">
                  <c:v>9</c:v>
                </c:pt>
                <c:pt idx="3176">
                  <c:v>17</c:v>
                </c:pt>
                <c:pt idx="3177">
                  <c:v>5</c:v>
                </c:pt>
                <c:pt idx="3178">
                  <c:v>14</c:v>
                </c:pt>
                <c:pt idx="3179">
                  <c:v>12</c:v>
                </c:pt>
                <c:pt idx="3180">
                  <c:v>9</c:v>
                </c:pt>
                <c:pt idx="3181">
                  <c:v>5</c:v>
                </c:pt>
                <c:pt idx="3182">
                  <c:v>9</c:v>
                </c:pt>
                <c:pt idx="3183">
                  <c:v>10</c:v>
                </c:pt>
                <c:pt idx="3184">
                  <c:v>8</c:v>
                </c:pt>
                <c:pt idx="3185">
                  <c:v>10</c:v>
                </c:pt>
                <c:pt idx="3186">
                  <c:v>7</c:v>
                </c:pt>
                <c:pt idx="3187">
                  <c:v>5</c:v>
                </c:pt>
                <c:pt idx="3188">
                  <c:v>14</c:v>
                </c:pt>
                <c:pt idx="3189">
                  <c:v>11</c:v>
                </c:pt>
                <c:pt idx="3190">
                  <c:v>14</c:v>
                </c:pt>
                <c:pt idx="3191">
                  <c:v>2</c:v>
                </c:pt>
                <c:pt idx="3192">
                  <c:v>5</c:v>
                </c:pt>
                <c:pt idx="3193">
                  <c:v>8</c:v>
                </c:pt>
                <c:pt idx="3194">
                  <c:v>7</c:v>
                </c:pt>
                <c:pt idx="3195">
                  <c:v>9</c:v>
                </c:pt>
                <c:pt idx="3196">
                  <c:v>19</c:v>
                </c:pt>
                <c:pt idx="3197">
                  <c:v>9</c:v>
                </c:pt>
                <c:pt idx="3198">
                  <c:v>11</c:v>
                </c:pt>
                <c:pt idx="3199">
                  <c:v>9</c:v>
                </c:pt>
                <c:pt idx="3200">
                  <c:v>11</c:v>
                </c:pt>
                <c:pt idx="3201">
                  <c:v>14</c:v>
                </c:pt>
                <c:pt idx="3202">
                  <c:v>10</c:v>
                </c:pt>
                <c:pt idx="3203">
                  <c:v>9</c:v>
                </c:pt>
                <c:pt idx="3204">
                  <c:v>6</c:v>
                </c:pt>
                <c:pt idx="3205">
                  <c:v>6</c:v>
                </c:pt>
                <c:pt idx="3206">
                  <c:v>7</c:v>
                </c:pt>
                <c:pt idx="3207">
                  <c:v>10</c:v>
                </c:pt>
                <c:pt idx="3208">
                  <c:v>11</c:v>
                </c:pt>
                <c:pt idx="3209">
                  <c:v>8</c:v>
                </c:pt>
                <c:pt idx="3210">
                  <c:v>8</c:v>
                </c:pt>
                <c:pt idx="3211">
                  <c:v>11</c:v>
                </c:pt>
                <c:pt idx="3212">
                  <c:v>10</c:v>
                </c:pt>
                <c:pt idx="3213">
                  <c:v>6</c:v>
                </c:pt>
                <c:pt idx="3214">
                  <c:v>5</c:v>
                </c:pt>
                <c:pt idx="3215">
                  <c:v>5</c:v>
                </c:pt>
                <c:pt idx="3216">
                  <c:v>7</c:v>
                </c:pt>
                <c:pt idx="3217">
                  <c:v>9</c:v>
                </c:pt>
                <c:pt idx="3218">
                  <c:v>9</c:v>
                </c:pt>
                <c:pt idx="3219">
                  <c:v>6</c:v>
                </c:pt>
                <c:pt idx="3220">
                  <c:v>14</c:v>
                </c:pt>
                <c:pt idx="3221">
                  <c:v>13</c:v>
                </c:pt>
                <c:pt idx="3222">
                  <c:v>7</c:v>
                </c:pt>
                <c:pt idx="3223">
                  <c:v>10</c:v>
                </c:pt>
                <c:pt idx="3224">
                  <c:v>11</c:v>
                </c:pt>
                <c:pt idx="3225">
                  <c:v>21</c:v>
                </c:pt>
                <c:pt idx="3226">
                  <c:v>10</c:v>
                </c:pt>
                <c:pt idx="3227">
                  <c:v>11</c:v>
                </c:pt>
                <c:pt idx="3228">
                  <c:v>4</c:v>
                </c:pt>
                <c:pt idx="3229">
                  <c:v>10</c:v>
                </c:pt>
                <c:pt idx="3230">
                  <c:v>8</c:v>
                </c:pt>
                <c:pt idx="3231">
                  <c:v>6</c:v>
                </c:pt>
                <c:pt idx="3232">
                  <c:v>12</c:v>
                </c:pt>
                <c:pt idx="3233">
                  <c:v>6</c:v>
                </c:pt>
                <c:pt idx="3234">
                  <c:v>15</c:v>
                </c:pt>
                <c:pt idx="3235">
                  <c:v>10</c:v>
                </c:pt>
                <c:pt idx="3236">
                  <c:v>6</c:v>
                </c:pt>
                <c:pt idx="3237">
                  <c:v>11</c:v>
                </c:pt>
                <c:pt idx="3238">
                  <c:v>9</c:v>
                </c:pt>
                <c:pt idx="3239">
                  <c:v>5</c:v>
                </c:pt>
                <c:pt idx="3240">
                  <c:v>12</c:v>
                </c:pt>
                <c:pt idx="3241">
                  <c:v>12</c:v>
                </c:pt>
                <c:pt idx="3242">
                  <c:v>6</c:v>
                </c:pt>
                <c:pt idx="3243">
                  <c:v>3</c:v>
                </c:pt>
                <c:pt idx="3244">
                  <c:v>7</c:v>
                </c:pt>
                <c:pt idx="3245">
                  <c:v>10</c:v>
                </c:pt>
                <c:pt idx="3246">
                  <c:v>12</c:v>
                </c:pt>
                <c:pt idx="3247">
                  <c:v>12</c:v>
                </c:pt>
                <c:pt idx="3248">
                  <c:v>10</c:v>
                </c:pt>
                <c:pt idx="3249">
                  <c:v>7</c:v>
                </c:pt>
                <c:pt idx="3250">
                  <c:v>10</c:v>
                </c:pt>
                <c:pt idx="3251">
                  <c:v>9</c:v>
                </c:pt>
                <c:pt idx="3252">
                  <c:v>6</c:v>
                </c:pt>
                <c:pt idx="3253">
                  <c:v>8</c:v>
                </c:pt>
                <c:pt idx="3254">
                  <c:v>10</c:v>
                </c:pt>
                <c:pt idx="3255">
                  <c:v>7</c:v>
                </c:pt>
                <c:pt idx="3256">
                  <c:v>10</c:v>
                </c:pt>
                <c:pt idx="3257">
                  <c:v>11</c:v>
                </c:pt>
                <c:pt idx="3258">
                  <c:v>11</c:v>
                </c:pt>
                <c:pt idx="3259">
                  <c:v>16</c:v>
                </c:pt>
                <c:pt idx="3260">
                  <c:v>9</c:v>
                </c:pt>
                <c:pt idx="3261">
                  <c:v>8</c:v>
                </c:pt>
                <c:pt idx="3262">
                  <c:v>6</c:v>
                </c:pt>
                <c:pt idx="3263">
                  <c:v>7</c:v>
                </c:pt>
                <c:pt idx="3264">
                  <c:v>12</c:v>
                </c:pt>
                <c:pt idx="3265">
                  <c:v>12</c:v>
                </c:pt>
                <c:pt idx="3266">
                  <c:v>6</c:v>
                </c:pt>
                <c:pt idx="3267">
                  <c:v>5</c:v>
                </c:pt>
                <c:pt idx="3268">
                  <c:v>8</c:v>
                </c:pt>
                <c:pt idx="3269">
                  <c:v>10</c:v>
                </c:pt>
                <c:pt idx="3270">
                  <c:v>13</c:v>
                </c:pt>
                <c:pt idx="3271">
                  <c:v>11</c:v>
                </c:pt>
                <c:pt idx="3272">
                  <c:v>10</c:v>
                </c:pt>
                <c:pt idx="3273">
                  <c:v>16</c:v>
                </c:pt>
                <c:pt idx="3274">
                  <c:v>9</c:v>
                </c:pt>
                <c:pt idx="3275">
                  <c:v>21</c:v>
                </c:pt>
                <c:pt idx="3276">
                  <c:v>16</c:v>
                </c:pt>
                <c:pt idx="3277">
                  <c:v>7</c:v>
                </c:pt>
                <c:pt idx="3278">
                  <c:v>11</c:v>
                </c:pt>
                <c:pt idx="3279">
                  <c:v>6</c:v>
                </c:pt>
                <c:pt idx="3280">
                  <c:v>7</c:v>
                </c:pt>
                <c:pt idx="3281">
                  <c:v>11</c:v>
                </c:pt>
                <c:pt idx="3282">
                  <c:v>7</c:v>
                </c:pt>
                <c:pt idx="3283">
                  <c:v>8</c:v>
                </c:pt>
                <c:pt idx="3284">
                  <c:v>10</c:v>
                </c:pt>
                <c:pt idx="3285">
                  <c:v>9</c:v>
                </c:pt>
                <c:pt idx="3286">
                  <c:v>8</c:v>
                </c:pt>
                <c:pt idx="3287">
                  <c:v>12</c:v>
                </c:pt>
                <c:pt idx="3288">
                  <c:v>25</c:v>
                </c:pt>
                <c:pt idx="3289">
                  <c:v>42</c:v>
                </c:pt>
                <c:pt idx="3290">
                  <c:v>43</c:v>
                </c:pt>
                <c:pt idx="3291">
                  <c:v>47</c:v>
                </c:pt>
                <c:pt idx="3292">
                  <c:v>54</c:v>
                </c:pt>
                <c:pt idx="3293">
                  <c:v>44</c:v>
                </c:pt>
                <c:pt idx="3294">
                  <c:v>38</c:v>
                </c:pt>
                <c:pt idx="3295">
                  <c:v>20</c:v>
                </c:pt>
                <c:pt idx="3296">
                  <c:v>16</c:v>
                </c:pt>
                <c:pt idx="3297">
                  <c:v>8</c:v>
                </c:pt>
                <c:pt idx="3298">
                  <c:v>10</c:v>
                </c:pt>
                <c:pt idx="3299">
                  <c:v>7</c:v>
                </c:pt>
                <c:pt idx="3300">
                  <c:v>2</c:v>
                </c:pt>
                <c:pt idx="3301">
                  <c:v>8</c:v>
                </c:pt>
                <c:pt idx="3302">
                  <c:v>8</c:v>
                </c:pt>
                <c:pt idx="3303">
                  <c:v>11</c:v>
                </c:pt>
                <c:pt idx="3304">
                  <c:v>7</c:v>
                </c:pt>
                <c:pt idx="3305">
                  <c:v>6</c:v>
                </c:pt>
                <c:pt idx="3306">
                  <c:v>13</c:v>
                </c:pt>
                <c:pt idx="3307">
                  <c:v>12</c:v>
                </c:pt>
                <c:pt idx="3308">
                  <c:v>8</c:v>
                </c:pt>
                <c:pt idx="3309">
                  <c:v>8</c:v>
                </c:pt>
                <c:pt idx="3310">
                  <c:v>11</c:v>
                </c:pt>
                <c:pt idx="3311">
                  <c:v>14</c:v>
                </c:pt>
                <c:pt idx="3312">
                  <c:v>10</c:v>
                </c:pt>
                <c:pt idx="3313">
                  <c:v>9</c:v>
                </c:pt>
                <c:pt idx="3314">
                  <c:v>5</c:v>
                </c:pt>
                <c:pt idx="3315">
                  <c:v>11</c:v>
                </c:pt>
                <c:pt idx="3316">
                  <c:v>9</c:v>
                </c:pt>
                <c:pt idx="3317">
                  <c:v>9</c:v>
                </c:pt>
                <c:pt idx="3318">
                  <c:v>5</c:v>
                </c:pt>
                <c:pt idx="3319">
                  <c:v>5</c:v>
                </c:pt>
                <c:pt idx="3320">
                  <c:v>5</c:v>
                </c:pt>
                <c:pt idx="3321">
                  <c:v>10</c:v>
                </c:pt>
                <c:pt idx="3322">
                  <c:v>9</c:v>
                </c:pt>
                <c:pt idx="3323">
                  <c:v>11</c:v>
                </c:pt>
                <c:pt idx="3324">
                  <c:v>6</c:v>
                </c:pt>
                <c:pt idx="3325">
                  <c:v>13</c:v>
                </c:pt>
                <c:pt idx="3326">
                  <c:v>7</c:v>
                </c:pt>
                <c:pt idx="3327">
                  <c:v>6</c:v>
                </c:pt>
                <c:pt idx="3328">
                  <c:v>15</c:v>
                </c:pt>
                <c:pt idx="3329">
                  <c:v>7</c:v>
                </c:pt>
                <c:pt idx="3330">
                  <c:v>13</c:v>
                </c:pt>
                <c:pt idx="3331">
                  <c:v>5</c:v>
                </c:pt>
                <c:pt idx="3332">
                  <c:v>6</c:v>
                </c:pt>
                <c:pt idx="3333">
                  <c:v>9</c:v>
                </c:pt>
                <c:pt idx="3334">
                  <c:v>4</c:v>
                </c:pt>
                <c:pt idx="3335">
                  <c:v>7</c:v>
                </c:pt>
                <c:pt idx="3336">
                  <c:v>11</c:v>
                </c:pt>
                <c:pt idx="3337">
                  <c:v>11</c:v>
                </c:pt>
                <c:pt idx="3338">
                  <c:v>7</c:v>
                </c:pt>
                <c:pt idx="3339">
                  <c:v>8</c:v>
                </c:pt>
                <c:pt idx="3340">
                  <c:v>13</c:v>
                </c:pt>
                <c:pt idx="3341">
                  <c:v>6</c:v>
                </c:pt>
                <c:pt idx="3342">
                  <c:v>10</c:v>
                </c:pt>
                <c:pt idx="3343">
                  <c:v>7</c:v>
                </c:pt>
                <c:pt idx="3344">
                  <c:v>13</c:v>
                </c:pt>
                <c:pt idx="3345">
                  <c:v>6</c:v>
                </c:pt>
                <c:pt idx="3346">
                  <c:v>7</c:v>
                </c:pt>
                <c:pt idx="3347">
                  <c:v>9</c:v>
                </c:pt>
                <c:pt idx="3348">
                  <c:v>13</c:v>
                </c:pt>
                <c:pt idx="3349">
                  <c:v>15</c:v>
                </c:pt>
                <c:pt idx="3350">
                  <c:v>20</c:v>
                </c:pt>
                <c:pt idx="3351">
                  <c:v>24</c:v>
                </c:pt>
                <c:pt idx="3352">
                  <c:v>17</c:v>
                </c:pt>
                <c:pt idx="3353">
                  <c:v>31</c:v>
                </c:pt>
                <c:pt idx="3354">
                  <c:v>22</c:v>
                </c:pt>
                <c:pt idx="3355">
                  <c:v>15</c:v>
                </c:pt>
                <c:pt idx="3356">
                  <c:v>25</c:v>
                </c:pt>
                <c:pt idx="3357">
                  <c:v>15</c:v>
                </c:pt>
                <c:pt idx="3358">
                  <c:v>8</c:v>
                </c:pt>
                <c:pt idx="3359">
                  <c:v>12</c:v>
                </c:pt>
                <c:pt idx="3360">
                  <c:v>15</c:v>
                </c:pt>
                <c:pt idx="3361">
                  <c:v>12</c:v>
                </c:pt>
                <c:pt idx="3362">
                  <c:v>8</c:v>
                </c:pt>
                <c:pt idx="3363">
                  <c:v>8</c:v>
                </c:pt>
                <c:pt idx="3364">
                  <c:v>6</c:v>
                </c:pt>
                <c:pt idx="3365">
                  <c:v>9</c:v>
                </c:pt>
                <c:pt idx="3366">
                  <c:v>14</c:v>
                </c:pt>
                <c:pt idx="3367">
                  <c:v>14</c:v>
                </c:pt>
                <c:pt idx="3368">
                  <c:v>4</c:v>
                </c:pt>
                <c:pt idx="3369">
                  <c:v>9</c:v>
                </c:pt>
                <c:pt idx="3370">
                  <c:v>10</c:v>
                </c:pt>
                <c:pt idx="3371">
                  <c:v>12</c:v>
                </c:pt>
                <c:pt idx="3372">
                  <c:v>8</c:v>
                </c:pt>
                <c:pt idx="3373">
                  <c:v>10</c:v>
                </c:pt>
                <c:pt idx="3374">
                  <c:v>11</c:v>
                </c:pt>
                <c:pt idx="3375">
                  <c:v>9</c:v>
                </c:pt>
                <c:pt idx="3376">
                  <c:v>7</c:v>
                </c:pt>
                <c:pt idx="3377">
                  <c:v>10</c:v>
                </c:pt>
                <c:pt idx="3378">
                  <c:v>9</c:v>
                </c:pt>
                <c:pt idx="3379">
                  <c:v>12</c:v>
                </c:pt>
                <c:pt idx="3380">
                  <c:v>8</c:v>
                </c:pt>
                <c:pt idx="3381">
                  <c:v>6</c:v>
                </c:pt>
                <c:pt idx="3382">
                  <c:v>11</c:v>
                </c:pt>
                <c:pt idx="3383">
                  <c:v>8</c:v>
                </c:pt>
                <c:pt idx="3384">
                  <c:v>11</c:v>
                </c:pt>
                <c:pt idx="3385">
                  <c:v>8</c:v>
                </c:pt>
                <c:pt idx="3386">
                  <c:v>9</c:v>
                </c:pt>
                <c:pt idx="3387">
                  <c:v>9</c:v>
                </c:pt>
                <c:pt idx="3388">
                  <c:v>13</c:v>
                </c:pt>
                <c:pt idx="3389">
                  <c:v>2</c:v>
                </c:pt>
                <c:pt idx="3390">
                  <c:v>8</c:v>
                </c:pt>
                <c:pt idx="3391">
                  <c:v>8</c:v>
                </c:pt>
                <c:pt idx="3392">
                  <c:v>9</c:v>
                </c:pt>
                <c:pt idx="3393">
                  <c:v>6</c:v>
                </c:pt>
                <c:pt idx="3394">
                  <c:v>2</c:v>
                </c:pt>
                <c:pt idx="3395">
                  <c:v>5</c:v>
                </c:pt>
                <c:pt idx="3396">
                  <c:v>9</c:v>
                </c:pt>
                <c:pt idx="3397">
                  <c:v>9</c:v>
                </c:pt>
                <c:pt idx="3398">
                  <c:v>13</c:v>
                </c:pt>
                <c:pt idx="3399">
                  <c:v>7</c:v>
                </c:pt>
                <c:pt idx="3400">
                  <c:v>9</c:v>
                </c:pt>
                <c:pt idx="3401">
                  <c:v>7</c:v>
                </c:pt>
                <c:pt idx="3402">
                  <c:v>13</c:v>
                </c:pt>
                <c:pt idx="3403">
                  <c:v>10</c:v>
                </c:pt>
                <c:pt idx="3404">
                  <c:v>7</c:v>
                </c:pt>
                <c:pt idx="3405">
                  <c:v>6</c:v>
                </c:pt>
                <c:pt idx="3406">
                  <c:v>8</c:v>
                </c:pt>
                <c:pt idx="3407">
                  <c:v>6</c:v>
                </c:pt>
                <c:pt idx="3408">
                  <c:v>6</c:v>
                </c:pt>
                <c:pt idx="3409">
                  <c:v>7</c:v>
                </c:pt>
                <c:pt idx="3410">
                  <c:v>5</c:v>
                </c:pt>
                <c:pt idx="3411">
                  <c:v>10</c:v>
                </c:pt>
                <c:pt idx="3412">
                  <c:v>7</c:v>
                </c:pt>
                <c:pt idx="3413">
                  <c:v>11</c:v>
                </c:pt>
                <c:pt idx="3414">
                  <c:v>12</c:v>
                </c:pt>
                <c:pt idx="3415">
                  <c:v>10</c:v>
                </c:pt>
                <c:pt idx="3416">
                  <c:v>10</c:v>
                </c:pt>
                <c:pt idx="3417">
                  <c:v>4</c:v>
                </c:pt>
                <c:pt idx="3418">
                  <c:v>8</c:v>
                </c:pt>
                <c:pt idx="3419">
                  <c:v>12</c:v>
                </c:pt>
                <c:pt idx="3420">
                  <c:v>9</c:v>
                </c:pt>
                <c:pt idx="3421">
                  <c:v>6</c:v>
                </c:pt>
                <c:pt idx="3422">
                  <c:v>3</c:v>
                </c:pt>
                <c:pt idx="3423">
                  <c:v>11</c:v>
                </c:pt>
                <c:pt idx="3424">
                  <c:v>11</c:v>
                </c:pt>
                <c:pt idx="3425">
                  <c:v>8</c:v>
                </c:pt>
                <c:pt idx="3426">
                  <c:v>14</c:v>
                </c:pt>
                <c:pt idx="3427">
                  <c:v>10</c:v>
                </c:pt>
                <c:pt idx="3428">
                  <c:v>13</c:v>
                </c:pt>
                <c:pt idx="3429">
                  <c:v>10</c:v>
                </c:pt>
                <c:pt idx="3430">
                  <c:v>11</c:v>
                </c:pt>
                <c:pt idx="3431">
                  <c:v>8</c:v>
                </c:pt>
                <c:pt idx="3432">
                  <c:v>9</c:v>
                </c:pt>
                <c:pt idx="3433">
                  <c:v>5</c:v>
                </c:pt>
                <c:pt idx="3434">
                  <c:v>15</c:v>
                </c:pt>
                <c:pt idx="3435">
                  <c:v>11</c:v>
                </c:pt>
                <c:pt idx="3436">
                  <c:v>13</c:v>
                </c:pt>
                <c:pt idx="3437">
                  <c:v>16</c:v>
                </c:pt>
                <c:pt idx="3438">
                  <c:v>12</c:v>
                </c:pt>
                <c:pt idx="3439">
                  <c:v>14</c:v>
                </c:pt>
                <c:pt idx="3440">
                  <c:v>10</c:v>
                </c:pt>
                <c:pt idx="3441">
                  <c:v>9</c:v>
                </c:pt>
                <c:pt idx="3442">
                  <c:v>14</c:v>
                </c:pt>
                <c:pt idx="3443">
                  <c:v>8</c:v>
                </c:pt>
                <c:pt idx="3444">
                  <c:v>7</c:v>
                </c:pt>
                <c:pt idx="3445">
                  <c:v>10</c:v>
                </c:pt>
                <c:pt idx="3446">
                  <c:v>12</c:v>
                </c:pt>
                <c:pt idx="3447">
                  <c:v>8</c:v>
                </c:pt>
                <c:pt idx="3448">
                  <c:v>7</c:v>
                </c:pt>
                <c:pt idx="3449">
                  <c:v>13</c:v>
                </c:pt>
                <c:pt idx="3450">
                  <c:v>9</c:v>
                </c:pt>
                <c:pt idx="3451">
                  <c:v>7</c:v>
                </c:pt>
                <c:pt idx="3452">
                  <c:v>10</c:v>
                </c:pt>
                <c:pt idx="3453">
                  <c:v>6</c:v>
                </c:pt>
                <c:pt idx="3454">
                  <c:v>7</c:v>
                </c:pt>
                <c:pt idx="3455">
                  <c:v>7</c:v>
                </c:pt>
                <c:pt idx="3456">
                  <c:v>11</c:v>
                </c:pt>
                <c:pt idx="3457">
                  <c:v>9</c:v>
                </c:pt>
                <c:pt idx="3458">
                  <c:v>5</c:v>
                </c:pt>
                <c:pt idx="3459">
                  <c:v>7</c:v>
                </c:pt>
                <c:pt idx="3460">
                  <c:v>10</c:v>
                </c:pt>
                <c:pt idx="3461">
                  <c:v>11</c:v>
                </c:pt>
                <c:pt idx="3462">
                  <c:v>12</c:v>
                </c:pt>
                <c:pt idx="3463">
                  <c:v>6</c:v>
                </c:pt>
                <c:pt idx="3464">
                  <c:v>9</c:v>
                </c:pt>
                <c:pt idx="3465">
                  <c:v>10</c:v>
                </c:pt>
                <c:pt idx="3466">
                  <c:v>5</c:v>
                </c:pt>
                <c:pt idx="3467">
                  <c:v>9</c:v>
                </c:pt>
                <c:pt idx="3468">
                  <c:v>4</c:v>
                </c:pt>
                <c:pt idx="3469">
                  <c:v>11</c:v>
                </c:pt>
                <c:pt idx="3470">
                  <c:v>6</c:v>
                </c:pt>
                <c:pt idx="3471">
                  <c:v>6</c:v>
                </c:pt>
                <c:pt idx="3472">
                  <c:v>13</c:v>
                </c:pt>
                <c:pt idx="3473">
                  <c:v>6</c:v>
                </c:pt>
                <c:pt idx="3474">
                  <c:v>11</c:v>
                </c:pt>
                <c:pt idx="3475">
                  <c:v>7</c:v>
                </c:pt>
                <c:pt idx="3476">
                  <c:v>9</c:v>
                </c:pt>
                <c:pt idx="3477">
                  <c:v>7</c:v>
                </c:pt>
                <c:pt idx="3478">
                  <c:v>11</c:v>
                </c:pt>
                <c:pt idx="3479">
                  <c:v>10</c:v>
                </c:pt>
                <c:pt idx="3480">
                  <c:v>10</c:v>
                </c:pt>
                <c:pt idx="3481">
                  <c:v>6</c:v>
                </c:pt>
                <c:pt idx="3482">
                  <c:v>10</c:v>
                </c:pt>
                <c:pt idx="3483">
                  <c:v>8</c:v>
                </c:pt>
                <c:pt idx="3484">
                  <c:v>9</c:v>
                </c:pt>
                <c:pt idx="3485">
                  <c:v>9</c:v>
                </c:pt>
                <c:pt idx="3486">
                  <c:v>3</c:v>
                </c:pt>
                <c:pt idx="3487">
                  <c:v>6</c:v>
                </c:pt>
                <c:pt idx="3488">
                  <c:v>12</c:v>
                </c:pt>
                <c:pt idx="3489">
                  <c:v>5</c:v>
                </c:pt>
                <c:pt idx="3490">
                  <c:v>7</c:v>
                </c:pt>
                <c:pt idx="3491">
                  <c:v>8</c:v>
                </c:pt>
                <c:pt idx="3492">
                  <c:v>7</c:v>
                </c:pt>
                <c:pt idx="3493">
                  <c:v>11</c:v>
                </c:pt>
                <c:pt idx="3494">
                  <c:v>9</c:v>
                </c:pt>
                <c:pt idx="3495">
                  <c:v>8</c:v>
                </c:pt>
                <c:pt idx="3496">
                  <c:v>8</c:v>
                </c:pt>
                <c:pt idx="3497">
                  <c:v>10</c:v>
                </c:pt>
                <c:pt idx="3498">
                  <c:v>13</c:v>
                </c:pt>
                <c:pt idx="3499">
                  <c:v>8</c:v>
                </c:pt>
                <c:pt idx="3500">
                  <c:v>8</c:v>
                </c:pt>
                <c:pt idx="3501">
                  <c:v>7</c:v>
                </c:pt>
                <c:pt idx="3502">
                  <c:v>9</c:v>
                </c:pt>
                <c:pt idx="3503">
                  <c:v>5</c:v>
                </c:pt>
                <c:pt idx="3504">
                  <c:v>6</c:v>
                </c:pt>
                <c:pt idx="3505">
                  <c:v>7</c:v>
                </c:pt>
                <c:pt idx="3506">
                  <c:v>8</c:v>
                </c:pt>
                <c:pt idx="3507">
                  <c:v>7</c:v>
                </c:pt>
                <c:pt idx="3508">
                  <c:v>17</c:v>
                </c:pt>
                <c:pt idx="3509">
                  <c:v>11</c:v>
                </c:pt>
                <c:pt idx="3510">
                  <c:v>4</c:v>
                </c:pt>
                <c:pt idx="3511">
                  <c:v>5</c:v>
                </c:pt>
                <c:pt idx="3512">
                  <c:v>10</c:v>
                </c:pt>
                <c:pt idx="3513">
                  <c:v>2</c:v>
                </c:pt>
                <c:pt idx="3514">
                  <c:v>8</c:v>
                </c:pt>
                <c:pt idx="3515">
                  <c:v>9</c:v>
                </c:pt>
                <c:pt idx="3516">
                  <c:v>9</c:v>
                </c:pt>
                <c:pt idx="3517">
                  <c:v>7</c:v>
                </c:pt>
                <c:pt idx="3518">
                  <c:v>3</c:v>
                </c:pt>
                <c:pt idx="3519">
                  <c:v>12</c:v>
                </c:pt>
                <c:pt idx="3520">
                  <c:v>11</c:v>
                </c:pt>
                <c:pt idx="3521">
                  <c:v>8</c:v>
                </c:pt>
                <c:pt idx="3522">
                  <c:v>6</c:v>
                </c:pt>
                <c:pt idx="3523">
                  <c:v>7</c:v>
                </c:pt>
                <c:pt idx="3524">
                  <c:v>7</c:v>
                </c:pt>
                <c:pt idx="3525">
                  <c:v>13</c:v>
                </c:pt>
                <c:pt idx="3526">
                  <c:v>11</c:v>
                </c:pt>
                <c:pt idx="3527">
                  <c:v>12</c:v>
                </c:pt>
                <c:pt idx="3528">
                  <c:v>8</c:v>
                </c:pt>
                <c:pt idx="3529">
                  <c:v>6</c:v>
                </c:pt>
                <c:pt idx="3530">
                  <c:v>11</c:v>
                </c:pt>
                <c:pt idx="3531">
                  <c:v>5</c:v>
                </c:pt>
                <c:pt idx="3532">
                  <c:v>8</c:v>
                </c:pt>
                <c:pt idx="3533">
                  <c:v>14</c:v>
                </c:pt>
                <c:pt idx="3534">
                  <c:v>8</c:v>
                </c:pt>
                <c:pt idx="3535">
                  <c:v>10</c:v>
                </c:pt>
                <c:pt idx="3536">
                  <c:v>9</c:v>
                </c:pt>
                <c:pt idx="3537">
                  <c:v>12</c:v>
                </c:pt>
                <c:pt idx="3538">
                  <c:v>13</c:v>
                </c:pt>
                <c:pt idx="3539">
                  <c:v>9</c:v>
                </c:pt>
                <c:pt idx="3540">
                  <c:v>5</c:v>
                </c:pt>
                <c:pt idx="3541">
                  <c:v>8</c:v>
                </c:pt>
                <c:pt idx="3542">
                  <c:v>11</c:v>
                </c:pt>
                <c:pt idx="3543">
                  <c:v>12</c:v>
                </c:pt>
                <c:pt idx="3544">
                  <c:v>8</c:v>
                </c:pt>
                <c:pt idx="3545">
                  <c:v>11</c:v>
                </c:pt>
                <c:pt idx="3546">
                  <c:v>7</c:v>
                </c:pt>
                <c:pt idx="3547">
                  <c:v>13</c:v>
                </c:pt>
                <c:pt idx="3548">
                  <c:v>11</c:v>
                </c:pt>
                <c:pt idx="3549">
                  <c:v>13</c:v>
                </c:pt>
                <c:pt idx="3550">
                  <c:v>12</c:v>
                </c:pt>
                <c:pt idx="3551">
                  <c:v>4</c:v>
                </c:pt>
                <c:pt idx="3552">
                  <c:v>10</c:v>
                </c:pt>
                <c:pt idx="3553">
                  <c:v>15</c:v>
                </c:pt>
                <c:pt idx="3554">
                  <c:v>7</c:v>
                </c:pt>
                <c:pt idx="3555">
                  <c:v>6</c:v>
                </c:pt>
                <c:pt idx="3556">
                  <c:v>11</c:v>
                </c:pt>
                <c:pt idx="3557">
                  <c:v>11</c:v>
                </c:pt>
                <c:pt idx="3558">
                  <c:v>9</c:v>
                </c:pt>
                <c:pt idx="3559">
                  <c:v>8</c:v>
                </c:pt>
                <c:pt idx="3560">
                  <c:v>9</c:v>
                </c:pt>
                <c:pt idx="3561">
                  <c:v>7</c:v>
                </c:pt>
                <c:pt idx="3562">
                  <c:v>6</c:v>
                </c:pt>
                <c:pt idx="3563">
                  <c:v>11</c:v>
                </c:pt>
                <c:pt idx="3564">
                  <c:v>12</c:v>
                </c:pt>
                <c:pt idx="3565">
                  <c:v>15</c:v>
                </c:pt>
                <c:pt idx="3566">
                  <c:v>31</c:v>
                </c:pt>
                <c:pt idx="3567">
                  <c:v>19</c:v>
                </c:pt>
                <c:pt idx="3568">
                  <c:v>28</c:v>
                </c:pt>
                <c:pt idx="3569">
                  <c:v>21</c:v>
                </c:pt>
                <c:pt idx="3570">
                  <c:v>16</c:v>
                </c:pt>
                <c:pt idx="3571">
                  <c:v>14</c:v>
                </c:pt>
                <c:pt idx="3572">
                  <c:v>11</c:v>
                </c:pt>
                <c:pt idx="3573">
                  <c:v>9</c:v>
                </c:pt>
                <c:pt idx="3574">
                  <c:v>18</c:v>
                </c:pt>
                <c:pt idx="3575">
                  <c:v>8</c:v>
                </c:pt>
                <c:pt idx="3576">
                  <c:v>11</c:v>
                </c:pt>
                <c:pt idx="3577">
                  <c:v>10</c:v>
                </c:pt>
                <c:pt idx="3578">
                  <c:v>11</c:v>
                </c:pt>
                <c:pt idx="3579">
                  <c:v>4</c:v>
                </c:pt>
                <c:pt idx="3580">
                  <c:v>8</c:v>
                </c:pt>
                <c:pt idx="3581">
                  <c:v>2</c:v>
                </c:pt>
                <c:pt idx="3582">
                  <c:v>7</c:v>
                </c:pt>
                <c:pt idx="3583">
                  <c:v>11</c:v>
                </c:pt>
                <c:pt idx="3584">
                  <c:v>8</c:v>
                </c:pt>
                <c:pt idx="3585">
                  <c:v>11</c:v>
                </c:pt>
                <c:pt idx="3586">
                  <c:v>5</c:v>
                </c:pt>
                <c:pt idx="3587">
                  <c:v>3</c:v>
                </c:pt>
                <c:pt idx="3588">
                  <c:v>6</c:v>
                </c:pt>
                <c:pt idx="3589">
                  <c:v>5</c:v>
                </c:pt>
                <c:pt idx="3590">
                  <c:v>11</c:v>
                </c:pt>
                <c:pt idx="3591">
                  <c:v>10</c:v>
                </c:pt>
                <c:pt idx="3592">
                  <c:v>8</c:v>
                </c:pt>
                <c:pt idx="3593">
                  <c:v>8</c:v>
                </c:pt>
                <c:pt idx="3594">
                  <c:v>8</c:v>
                </c:pt>
                <c:pt idx="3595">
                  <c:v>12</c:v>
                </c:pt>
                <c:pt idx="3596">
                  <c:v>8</c:v>
                </c:pt>
                <c:pt idx="3597">
                  <c:v>4</c:v>
                </c:pt>
                <c:pt idx="3598">
                  <c:v>7</c:v>
                </c:pt>
                <c:pt idx="3599">
                  <c:v>7</c:v>
                </c:pt>
                <c:pt idx="3600">
                  <c:v>7</c:v>
                </c:pt>
                <c:pt idx="3601">
                  <c:v>4</c:v>
                </c:pt>
                <c:pt idx="3602">
                  <c:v>4</c:v>
                </c:pt>
                <c:pt idx="3603">
                  <c:v>6</c:v>
                </c:pt>
                <c:pt idx="3604">
                  <c:v>5</c:v>
                </c:pt>
                <c:pt idx="3605">
                  <c:v>7</c:v>
                </c:pt>
                <c:pt idx="3606">
                  <c:v>7</c:v>
                </c:pt>
                <c:pt idx="3607">
                  <c:v>9</c:v>
                </c:pt>
                <c:pt idx="3608">
                  <c:v>7</c:v>
                </c:pt>
                <c:pt idx="3609">
                  <c:v>10</c:v>
                </c:pt>
                <c:pt idx="3610">
                  <c:v>10</c:v>
                </c:pt>
                <c:pt idx="3611">
                  <c:v>3</c:v>
                </c:pt>
                <c:pt idx="3612">
                  <c:v>6</c:v>
                </c:pt>
                <c:pt idx="3613">
                  <c:v>6</c:v>
                </c:pt>
                <c:pt idx="3614">
                  <c:v>4</c:v>
                </c:pt>
                <c:pt idx="3615">
                  <c:v>9</c:v>
                </c:pt>
                <c:pt idx="3616">
                  <c:v>6</c:v>
                </c:pt>
                <c:pt idx="3617">
                  <c:v>8</c:v>
                </c:pt>
                <c:pt idx="3618">
                  <c:v>15</c:v>
                </c:pt>
                <c:pt idx="3619">
                  <c:v>7</c:v>
                </c:pt>
                <c:pt idx="3620">
                  <c:v>8</c:v>
                </c:pt>
                <c:pt idx="3621">
                  <c:v>5</c:v>
                </c:pt>
                <c:pt idx="3622">
                  <c:v>6</c:v>
                </c:pt>
                <c:pt idx="3623">
                  <c:v>12</c:v>
                </c:pt>
                <c:pt idx="3624">
                  <c:v>8</c:v>
                </c:pt>
                <c:pt idx="3625">
                  <c:v>7</c:v>
                </c:pt>
                <c:pt idx="3626">
                  <c:v>6</c:v>
                </c:pt>
                <c:pt idx="3627">
                  <c:v>11</c:v>
                </c:pt>
                <c:pt idx="3628">
                  <c:v>6</c:v>
                </c:pt>
                <c:pt idx="3629">
                  <c:v>5</c:v>
                </c:pt>
                <c:pt idx="3630">
                  <c:v>6</c:v>
                </c:pt>
                <c:pt idx="3631">
                  <c:v>5</c:v>
                </c:pt>
                <c:pt idx="3632">
                  <c:v>12</c:v>
                </c:pt>
                <c:pt idx="3633">
                  <c:v>6</c:v>
                </c:pt>
                <c:pt idx="3634">
                  <c:v>8</c:v>
                </c:pt>
                <c:pt idx="3635">
                  <c:v>8</c:v>
                </c:pt>
                <c:pt idx="3636">
                  <c:v>8</c:v>
                </c:pt>
                <c:pt idx="3637">
                  <c:v>7</c:v>
                </c:pt>
                <c:pt idx="3638">
                  <c:v>7</c:v>
                </c:pt>
                <c:pt idx="3639">
                  <c:v>6</c:v>
                </c:pt>
                <c:pt idx="3640">
                  <c:v>3</c:v>
                </c:pt>
                <c:pt idx="3641">
                  <c:v>7</c:v>
                </c:pt>
                <c:pt idx="3642">
                  <c:v>18</c:v>
                </c:pt>
                <c:pt idx="3643">
                  <c:v>5</c:v>
                </c:pt>
                <c:pt idx="3644">
                  <c:v>10</c:v>
                </c:pt>
                <c:pt idx="3645">
                  <c:v>5</c:v>
                </c:pt>
                <c:pt idx="3646">
                  <c:v>13</c:v>
                </c:pt>
                <c:pt idx="3647">
                  <c:v>7</c:v>
                </c:pt>
                <c:pt idx="3648">
                  <c:v>7</c:v>
                </c:pt>
                <c:pt idx="3649">
                  <c:v>6</c:v>
                </c:pt>
                <c:pt idx="3650">
                  <c:v>4</c:v>
                </c:pt>
                <c:pt idx="3651">
                  <c:v>7</c:v>
                </c:pt>
                <c:pt idx="3652">
                  <c:v>7</c:v>
                </c:pt>
                <c:pt idx="3653">
                  <c:v>5</c:v>
                </c:pt>
                <c:pt idx="3654">
                  <c:v>10</c:v>
                </c:pt>
                <c:pt idx="3655">
                  <c:v>8</c:v>
                </c:pt>
                <c:pt idx="3656">
                  <c:v>9</c:v>
                </c:pt>
                <c:pt idx="3657">
                  <c:v>7</c:v>
                </c:pt>
                <c:pt idx="3658">
                  <c:v>6</c:v>
                </c:pt>
                <c:pt idx="3659">
                  <c:v>11</c:v>
                </c:pt>
                <c:pt idx="3660">
                  <c:v>7</c:v>
                </c:pt>
                <c:pt idx="3661">
                  <c:v>6</c:v>
                </c:pt>
                <c:pt idx="3662">
                  <c:v>9</c:v>
                </c:pt>
                <c:pt idx="3663">
                  <c:v>6</c:v>
                </c:pt>
                <c:pt idx="3664">
                  <c:v>6</c:v>
                </c:pt>
                <c:pt idx="3665">
                  <c:v>6</c:v>
                </c:pt>
                <c:pt idx="3666">
                  <c:v>6</c:v>
                </c:pt>
                <c:pt idx="3667">
                  <c:v>4</c:v>
                </c:pt>
                <c:pt idx="3668">
                  <c:v>6</c:v>
                </c:pt>
                <c:pt idx="3669">
                  <c:v>8</c:v>
                </c:pt>
                <c:pt idx="3670">
                  <c:v>8</c:v>
                </c:pt>
                <c:pt idx="3671">
                  <c:v>3</c:v>
                </c:pt>
                <c:pt idx="3672">
                  <c:v>6</c:v>
                </c:pt>
                <c:pt idx="3673">
                  <c:v>9</c:v>
                </c:pt>
                <c:pt idx="3674">
                  <c:v>11</c:v>
                </c:pt>
                <c:pt idx="3675">
                  <c:v>6</c:v>
                </c:pt>
                <c:pt idx="3676">
                  <c:v>9</c:v>
                </c:pt>
                <c:pt idx="3677">
                  <c:v>6</c:v>
                </c:pt>
                <c:pt idx="3678">
                  <c:v>11</c:v>
                </c:pt>
                <c:pt idx="3679">
                  <c:v>10</c:v>
                </c:pt>
                <c:pt idx="3680">
                  <c:v>12</c:v>
                </c:pt>
                <c:pt idx="3681">
                  <c:v>12</c:v>
                </c:pt>
                <c:pt idx="3682">
                  <c:v>9</c:v>
                </c:pt>
                <c:pt idx="3683">
                  <c:v>6</c:v>
                </c:pt>
                <c:pt idx="3684">
                  <c:v>7</c:v>
                </c:pt>
                <c:pt idx="3685">
                  <c:v>9</c:v>
                </c:pt>
                <c:pt idx="3686">
                  <c:v>7</c:v>
                </c:pt>
                <c:pt idx="3687">
                  <c:v>8</c:v>
                </c:pt>
                <c:pt idx="3688">
                  <c:v>9</c:v>
                </c:pt>
                <c:pt idx="3689">
                  <c:v>8</c:v>
                </c:pt>
                <c:pt idx="3690">
                  <c:v>12</c:v>
                </c:pt>
                <c:pt idx="3691">
                  <c:v>4</c:v>
                </c:pt>
                <c:pt idx="3692">
                  <c:v>4</c:v>
                </c:pt>
                <c:pt idx="3693">
                  <c:v>7</c:v>
                </c:pt>
                <c:pt idx="3694">
                  <c:v>4</c:v>
                </c:pt>
                <c:pt idx="3695">
                  <c:v>11</c:v>
                </c:pt>
                <c:pt idx="3696">
                  <c:v>8</c:v>
                </c:pt>
                <c:pt idx="3697">
                  <c:v>7</c:v>
                </c:pt>
                <c:pt idx="3698">
                  <c:v>6</c:v>
                </c:pt>
                <c:pt idx="3699">
                  <c:v>10</c:v>
                </c:pt>
                <c:pt idx="3700">
                  <c:v>7</c:v>
                </c:pt>
                <c:pt idx="3701">
                  <c:v>8</c:v>
                </c:pt>
                <c:pt idx="3702">
                  <c:v>6</c:v>
                </c:pt>
                <c:pt idx="3703">
                  <c:v>8</c:v>
                </c:pt>
                <c:pt idx="3704">
                  <c:v>7</c:v>
                </c:pt>
                <c:pt idx="3705">
                  <c:v>10</c:v>
                </c:pt>
                <c:pt idx="3706">
                  <c:v>9</c:v>
                </c:pt>
                <c:pt idx="3707">
                  <c:v>10</c:v>
                </c:pt>
                <c:pt idx="3708">
                  <c:v>8</c:v>
                </c:pt>
                <c:pt idx="3709">
                  <c:v>7</c:v>
                </c:pt>
                <c:pt idx="3710">
                  <c:v>10</c:v>
                </c:pt>
                <c:pt idx="3711">
                  <c:v>6</c:v>
                </c:pt>
                <c:pt idx="3712">
                  <c:v>5</c:v>
                </c:pt>
                <c:pt idx="3713">
                  <c:v>6</c:v>
                </c:pt>
                <c:pt idx="3714">
                  <c:v>9</c:v>
                </c:pt>
                <c:pt idx="3715">
                  <c:v>5</c:v>
                </c:pt>
                <c:pt idx="3716">
                  <c:v>5</c:v>
                </c:pt>
                <c:pt idx="3717">
                  <c:v>7</c:v>
                </c:pt>
                <c:pt idx="3718">
                  <c:v>6</c:v>
                </c:pt>
                <c:pt idx="3719">
                  <c:v>4</c:v>
                </c:pt>
                <c:pt idx="3720">
                  <c:v>6</c:v>
                </c:pt>
                <c:pt idx="3721">
                  <c:v>7</c:v>
                </c:pt>
                <c:pt idx="3722">
                  <c:v>8</c:v>
                </c:pt>
                <c:pt idx="3723">
                  <c:v>3</c:v>
                </c:pt>
                <c:pt idx="3724">
                  <c:v>10</c:v>
                </c:pt>
                <c:pt idx="3725">
                  <c:v>7</c:v>
                </c:pt>
                <c:pt idx="3726">
                  <c:v>7</c:v>
                </c:pt>
                <c:pt idx="3727">
                  <c:v>6</c:v>
                </c:pt>
                <c:pt idx="3728">
                  <c:v>4</c:v>
                </c:pt>
                <c:pt idx="3729">
                  <c:v>10</c:v>
                </c:pt>
                <c:pt idx="3730">
                  <c:v>12</c:v>
                </c:pt>
                <c:pt idx="3731">
                  <c:v>8</c:v>
                </c:pt>
                <c:pt idx="3732">
                  <c:v>8</c:v>
                </c:pt>
                <c:pt idx="3733">
                  <c:v>13</c:v>
                </c:pt>
                <c:pt idx="3734">
                  <c:v>9</c:v>
                </c:pt>
                <c:pt idx="3735">
                  <c:v>11</c:v>
                </c:pt>
                <c:pt idx="3736">
                  <c:v>4</c:v>
                </c:pt>
                <c:pt idx="3737">
                  <c:v>8</c:v>
                </c:pt>
                <c:pt idx="3738">
                  <c:v>5</c:v>
                </c:pt>
                <c:pt idx="3739">
                  <c:v>5</c:v>
                </c:pt>
                <c:pt idx="3740">
                  <c:v>15</c:v>
                </c:pt>
                <c:pt idx="3741">
                  <c:v>7</c:v>
                </c:pt>
                <c:pt idx="3742">
                  <c:v>4</c:v>
                </c:pt>
                <c:pt idx="3743">
                  <c:v>8</c:v>
                </c:pt>
                <c:pt idx="3744">
                  <c:v>9</c:v>
                </c:pt>
                <c:pt idx="3745">
                  <c:v>6</c:v>
                </c:pt>
                <c:pt idx="3746">
                  <c:v>7</c:v>
                </c:pt>
                <c:pt idx="3747">
                  <c:v>5</c:v>
                </c:pt>
                <c:pt idx="3748">
                  <c:v>9</c:v>
                </c:pt>
                <c:pt idx="3749">
                  <c:v>11</c:v>
                </c:pt>
                <c:pt idx="3750">
                  <c:v>5</c:v>
                </c:pt>
                <c:pt idx="3751">
                  <c:v>9</c:v>
                </c:pt>
                <c:pt idx="3752">
                  <c:v>12</c:v>
                </c:pt>
                <c:pt idx="3753">
                  <c:v>9</c:v>
                </c:pt>
                <c:pt idx="3754">
                  <c:v>6</c:v>
                </c:pt>
                <c:pt idx="3755">
                  <c:v>7</c:v>
                </c:pt>
                <c:pt idx="3756">
                  <c:v>7</c:v>
                </c:pt>
                <c:pt idx="3757">
                  <c:v>4</c:v>
                </c:pt>
                <c:pt idx="3758">
                  <c:v>4</c:v>
                </c:pt>
                <c:pt idx="3759">
                  <c:v>6</c:v>
                </c:pt>
                <c:pt idx="3760">
                  <c:v>6</c:v>
                </c:pt>
                <c:pt idx="3761">
                  <c:v>11</c:v>
                </c:pt>
                <c:pt idx="3762">
                  <c:v>13</c:v>
                </c:pt>
                <c:pt idx="3763">
                  <c:v>9</c:v>
                </c:pt>
                <c:pt idx="3764">
                  <c:v>8</c:v>
                </c:pt>
                <c:pt idx="3765">
                  <c:v>9</c:v>
                </c:pt>
                <c:pt idx="3766">
                  <c:v>7</c:v>
                </c:pt>
                <c:pt idx="3767">
                  <c:v>6</c:v>
                </c:pt>
                <c:pt idx="3768">
                  <c:v>8</c:v>
                </c:pt>
                <c:pt idx="3769">
                  <c:v>12</c:v>
                </c:pt>
                <c:pt idx="3770">
                  <c:v>9</c:v>
                </c:pt>
                <c:pt idx="3771">
                  <c:v>6</c:v>
                </c:pt>
                <c:pt idx="3772">
                  <c:v>4</c:v>
                </c:pt>
                <c:pt idx="3773">
                  <c:v>5</c:v>
                </c:pt>
                <c:pt idx="3774">
                  <c:v>0</c:v>
                </c:pt>
                <c:pt idx="3775">
                  <c:v>9</c:v>
                </c:pt>
                <c:pt idx="3776">
                  <c:v>10</c:v>
                </c:pt>
                <c:pt idx="3777">
                  <c:v>4</c:v>
                </c:pt>
                <c:pt idx="3778">
                  <c:v>6</c:v>
                </c:pt>
                <c:pt idx="3779">
                  <c:v>14</c:v>
                </c:pt>
                <c:pt idx="3780">
                  <c:v>12</c:v>
                </c:pt>
                <c:pt idx="3781">
                  <c:v>6</c:v>
                </c:pt>
                <c:pt idx="3782">
                  <c:v>5</c:v>
                </c:pt>
                <c:pt idx="3783">
                  <c:v>6</c:v>
                </c:pt>
                <c:pt idx="3784">
                  <c:v>6</c:v>
                </c:pt>
                <c:pt idx="3785">
                  <c:v>10</c:v>
                </c:pt>
                <c:pt idx="3786">
                  <c:v>10</c:v>
                </c:pt>
                <c:pt idx="3787">
                  <c:v>7</c:v>
                </c:pt>
                <c:pt idx="3788">
                  <c:v>5</c:v>
                </c:pt>
                <c:pt idx="3789">
                  <c:v>10</c:v>
                </c:pt>
                <c:pt idx="3790">
                  <c:v>8</c:v>
                </c:pt>
                <c:pt idx="3791">
                  <c:v>6</c:v>
                </c:pt>
                <c:pt idx="3792">
                  <c:v>5</c:v>
                </c:pt>
                <c:pt idx="3793">
                  <c:v>7</c:v>
                </c:pt>
                <c:pt idx="3794">
                  <c:v>11</c:v>
                </c:pt>
                <c:pt idx="3795">
                  <c:v>8</c:v>
                </c:pt>
                <c:pt idx="3796">
                  <c:v>9</c:v>
                </c:pt>
                <c:pt idx="3797">
                  <c:v>8</c:v>
                </c:pt>
                <c:pt idx="3798">
                  <c:v>15</c:v>
                </c:pt>
                <c:pt idx="3799">
                  <c:v>7</c:v>
                </c:pt>
                <c:pt idx="3800">
                  <c:v>4</c:v>
                </c:pt>
                <c:pt idx="3801">
                  <c:v>6</c:v>
                </c:pt>
                <c:pt idx="3802">
                  <c:v>4</c:v>
                </c:pt>
                <c:pt idx="3803">
                  <c:v>5</c:v>
                </c:pt>
                <c:pt idx="3804">
                  <c:v>6</c:v>
                </c:pt>
                <c:pt idx="3805">
                  <c:v>6</c:v>
                </c:pt>
                <c:pt idx="3806">
                  <c:v>11</c:v>
                </c:pt>
                <c:pt idx="3807">
                  <c:v>5</c:v>
                </c:pt>
                <c:pt idx="3808">
                  <c:v>17</c:v>
                </c:pt>
                <c:pt idx="3809">
                  <c:v>9</c:v>
                </c:pt>
                <c:pt idx="3810">
                  <c:v>8</c:v>
                </c:pt>
                <c:pt idx="3811">
                  <c:v>7</c:v>
                </c:pt>
                <c:pt idx="3812">
                  <c:v>7</c:v>
                </c:pt>
                <c:pt idx="3813">
                  <c:v>11</c:v>
                </c:pt>
                <c:pt idx="3814">
                  <c:v>4</c:v>
                </c:pt>
                <c:pt idx="3815">
                  <c:v>8</c:v>
                </c:pt>
                <c:pt idx="3816">
                  <c:v>2</c:v>
                </c:pt>
                <c:pt idx="3817">
                  <c:v>1</c:v>
                </c:pt>
                <c:pt idx="3818">
                  <c:v>4</c:v>
                </c:pt>
                <c:pt idx="3819">
                  <c:v>8</c:v>
                </c:pt>
                <c:pt idx="3820">
                  <c:v>6</c:v>
                </c:pt>
                <c:pt idx="3821">
                  <c:v>12</c:v>
                </c:pt>
                <c:pt idx="3822">
                  <c:v>5</c:v>
                </c:pt>
                <c:pt idx="3823">
                  <c:v>9</c:v>
                </c:pt>
                <c:pt idx="3824">
                  <c:v>9</c:v>
                </c:pt>
                <c:pt idx="3825">
                  <c:v>7</c:v>
                </c:pt>
                <c:pt idx="3826">
                  <c:v>5</c:v>
                </c:pt>
                <c:pt idx="3827">
                  <c:v>10</c:v>
                </c:pt>
                <c:pt idx="3828">
                  <c:v>8</c:v>
                </c:pt>
                <c:pt idx="3829">
                  <c:v>9</c:v>
                </c:pt>
                <c:pt idx="3830">
                  <c:v>10</c:v>
                </c:pt>
                <c:pt idx="3831">
                  <c:v>7</c:v>
                </c:pt>
                <c:pt idx="3832">
                  <c:v>3</c:v>
                </c:pt>
                <c:pt idx="3833">
                  <c:v>5</c:v>
                </c:pt>
                <c:pt idx="3834">
                  <c:v>3</c:v>
                </c:pt>
                <c:pt idx="3835">
                  <c:v>9</c:v>
                </c:pt>
                <c:pt idx="3836">
                  <c:v>6</c:v>
                </c:pt>
                <c:pt idx="3837">
                  <c:v>7</c:v>
                </c:pt>
                <c:pt idx="3838">
                  <c:v>9</c:v>
                </c:pt>
                <c:pt idx="3839">
                  <c:v>9</c:v>
                </c:pt>
                <c:pt idx="3840">
                  <c:v>6</c:v>
                </c:pt>
                <c:pt idx="3841">
                  <c:v>6</c:v>
                </c:pt>
                <c:pt idx="3842">
                  <c:v>9</c:v>
                </c:pt>
                <c:pt idx="3843">
                  <c:v>11</c:v>
                </c:pt>
                <c:pt idx="3844">
                  <c:v>8</c:v>
                </c:pt>
                <c:pt idx="3845">
                  <c:v>7</c:v>
                </c:pt>
                <c:pt idx="3846">
                  <c:v>10</c:v>
                </c:pt>
                <c:pt idx="3847">
                  <c:v>10</c:v>
                </c:pt>
                <c:pt idx="3848">
                  <c:v>8</c:v>
                </c:pt>
                <c:pt idx="3849">
                  <c:v>5</c:v>
                </c:pt>
                <c:pt idx="3850">
                  <c:v>7</c:v>
                </c:pt>
                <c:pt idx="3851">
                  <c:v>7</c:v>
                </c:pt>
                <c:pt idx="3852">
                  <c:v>8</c:v>
                </c:pt>
                <c:pt idx="3853">
                  <c:v>13</c:v>
                </c:pt>
                <c:pt idx="3854">
                  <c:v>3</c:v>
                </c:pt>
                <c:pt idx="3855">
                  <c:v>7</c:v>
                </c:pt>
                <c:pt idx="3856">
                  <c:v>12</c:v>
                </c:pt>
                <c:pt idx="3857">
                  <c:v>5</c:v>
                </c:pt>
                <c:pt idx="3858">
                  <c:v>10</c:v>
                </c:pt>
                <c:pt idx="3859">
                  <c:v>8</c:v>
                </c:pt>
                <c:pt idx="3860">
                  <c:v>9</c:v>
                </c:pt>
                <c:pt idx="3861">
                  <c:v>11</c:v>
                </c:pt>
                <c:pt idx="3862">
                  <c:v>10</c:v>
                </c:pt>
                <c:pt idx="3863">
                  <c:v>15</c:v>
                </c:pt>
                <c:pt idx="3864">
                  <c:v>17</c:v>
                </c:pt>
                <c:pt idx="3865">
                  <c:v>25</c:v>
                </c:pt>
                <c:pt idx="3866">
                  <c:v>26</c:v>
                </c:pt>
                <c:pt idx="3867">
                  <c:v>29</c:v>
                </c:pt>
                <c:pt idx="3868">
                  <c:v>43</c:v>
                </c:pt>
                <c:pt idx="3869">
                  <c:v>29</c:v>
                </c:pt>
                <c:pt idx="3870">
                  <c:v>22</c:v>
                </c:pt>
                <c:pt idx="3871">
                  <c:v>17</c:v>
                </c:pt>
                <c:pt idx="3872">
                  <c:v>12</c:v>
                </c:pt>
                <c:pt idx="3873">
                  <c:v>11</c:v>
                </c:pt>
                <c:pt idx="3874">
                  <c:v>11</c:v>
                </c:pt>
                <c:pt idx="3875">
                  <c:v>7</c:v>
                </c:pt>
                <c:pt idx="3876">
                  <c:v>12</c:v>
                </c:pt>
                <c:pt idx="3877">
                  <c:v>3</c:v>
                </c:pt>
                <c:pt idx="3878">
                  <c:v>14</c:v>
                </c:pt>
                <c:pt idx="3879">
                  <c:v>9</c:v>
                </c:pt>
                <c:pt idx="3880">
                  <c:v>4</c:v>
                </c:pt>
                <c:pt idx="3881">
                  <c:v>5</c:v>
                </c:pt>
                <c:pt idx="3882">
                  <c:v>6</c:v>
                </c:pt>
                <c:pt idx="3883">
                  <c:v>7</c:v>
                </c:pt>
                <c:pt idx="3884">
                  <c:v>5</c:v>
                </c:pt>
                <c:pt idx="3885">
                  <c:v>4</c:v>
                </c:pt>
                <c:pt idx="3886">
                  <c:v>9</c:v>
                </c:pt>
                <c:pt idx="3887">
                  <c:v>7</c:v>
                </c:pt>
                <c:pt idx="3888">
                  <c:v>10</c:v>
                </c:pt>
                <c:pt idx="3889">
                  <c:v>7</c:v>
                </c:pt>
                <c:pt idx="3890">
                  <c:v>6</c:v>
                </c:pt>
                <c:pt idx="3891">
                  <c:v>4</c:v>
                </c:pt>
                <c:pt idx="3892">
                  <c:v>9</c:v>
                </c:pt>
                <c:pt idx="3893">
                  <c:v>3</c:v>
                </c:pt>
                <c:pt idx="3894">
                  <c:v>6</c:v>
                </c:pt>
                <c:pt idx="3895">
                  <c:v>9</c:v>
                </c:pt>
                <c:pt idx="3896">
                  <c:v>9</c:v>
                </c:pt>
                <c:pt idx="3897">
                  <c:v>8</c:v>
                </c:pt>
                <c:pt idx="3898">
                  <c:v>6</c:v>
                </c:pt>
                <c:pt idx="3899">
                  <c:v>7</c:v>
                </c:pt>
                <c:pt idx="3900">
                  <c:v>6</c:v>
                </c:pt>
                <c:pt idx="3901">
                  <c:v>11</c:v>
                </c:pt>
                <c:pt idx="3902">
                  <c:v>14</c:v>
                </c:pt>
                <c:pt idx="3903">
                  <c:v>6</c:v>
                </c:pt>
                <c:pt idx="3904">
                  <c:v>10</c:v>
                </c:pt>
                <c:pt idx="3905">
                  <c:v>7</c:v>
                </c:pt>
                <c:pt idx="3906">
                  <c:v>11</c:v>
                </c:pt>
                <c:pt idx="3907">
                  <c:v>4</c:v>
                </c:pt>
                <c:pt idx="3908">
                  <c:v>6</c:v>
                </c:pt>
                <c:pt idx="3909">
                  <c:v>10</c:v>
                </c:pt>
                <c:pt idx="3910">
                  <c:v>4</c:v>
                </c:pt>
                <c:pt idx="3911">
                  <c:v>6</c:v>
                </c:pt>
                <c:pt idx="3912">
                  <c:v>9</c:v>
                </c:pt>
                <c:pt idx="3913">
                  <c:v>7</c:v>
                </c:pt>
                <c:pt idx="3914">
                  <c:v>10</c:v>
                </c:pt>
                <c:pt idx="3915">
                  <c:v>8</c:v>
                </c:pt>
                <c:pt idx="3916">
                  <c:v>5</c:v>
                </c:pt>
                <c:pt idx="3917">
                  <c:v>7</c:v>
                </c:pt>
                <c:pt idx="3918">
                  <c:v>6</c:v>
                </c:pt>
                <c:pt idx="3919">
                  <c:v>7</c:v>
                </c:pt>
                <c:pt idx="3920">
                  <c:v>12</c:v>
                </c:pt>
                <c:pt idx="3921">
                  <c:v>7</c:v>
                </c:pt>
                <c:pt idx="3922">
                  <c:v>10</c:v>
                </c:pt>
                <c:pt idx="3923">
                  <c:v>4</c:v>
                </c:pt>
                <c:pt idx="3924">
                  <c:v>10</c:v>
                </c:pt>
                <c:pt idx="3925">
                  <c:v>9</c:v>
                </c:pt>
                <c:pt idx="3926">
                  <c:v>7</c:v>
                </c:pt>
                <c:pt idx="3927">
                  <c:v>6</c:v>
                </c:pt>
                <c:pt idx="3928">
                  <c:v>5</c:v>
                </c:pt>
                <c:pt idx="3929">
                  <c:v>7</c:v>
                </c:pt>
                <c:pt idx="3930">
                  <c:v>5</c:v>
                </c:pt>
                <c:pt idx="3931">
                  <c:v>5</c:v>
                </c:pt>
                <c:pt idx="3932">
                  <c:v>2</c:v>
                </c:pt>
                <c:pt idx="3933">
                  <c:v>5</c:v>
                </c:pt>
                <c:pt idx="3934">
                  <c:v>8</c:v>
                </c:pt>
                <c:pt idx="3935">
                  <c:v>6</c:v>
                </c:pt>
                <c:pt idx="3936">
                  <c:v>7</c:v>
                </c:pt>
                <c:pt idx="3937">
                  <c:v>6</c:v>
                </c:pt>
                <c:pt idx="3938">
                  <c:v>3</c:v>
                </c:pt>
                <c:pt idx="3939">
                  <c:v>8</c:v>
                </c:pt>
                <c:pt idx="3940">
                  <c:v>4</c:v>
                </c:pt>
                <c:pt idx="3941">
                  <c:v>4</c:v>
                </c:pt>
                <c:pt idx="3942">
                  <c:v>7</c:v>
                </c:pt>
                <c:pt idx="3943">
                  <c:v>10</c:v>
                </c:pt>
                <c:pt idx="3944">
                  <c:v>6</c:v>
                </c:pt>
                <c:pt idx="3945">
                  <c:v>9</c:v>
                </c:pt>
                <c:pt idx="3946">
                  <c:v>8</c:v>
                </c:pt>
                <c:pt idx="3947">
                  <c:v>5</c:v>
                </c:pt>
                <c:pt idx="3948">
                  <c:v>11</c:v>
                </c:pt>
                <c:pt idx="3949">
                  <c:v>4</c:v>
                </c:pt>
                <c:pt idx="3950">
                  <c:v>3</c:v>
                </c:pt>
                <c:pt idx="3951">
                  <c:v>5</c:v>
                </c:pt>
                <c:pt idx="3952">
                  <c:v>7</c:v>
                </c:pt>
                <c:pt idx="3953">
                  <c:v>6</c:v>
                </c:pt>
                <c:pt idx="3954">
                  <c:v>7</c:v>
                </c:pt>
                <c:pt idx="3955">
                  <c:v>7</c:v>
                </c:pt>
                <c:pt idx="3956">
                  <c:v>9</c:v>
                </c:pt>
                <c:pt idx="3957">
                  <c:v>5</c:v>
                </c:pt>
                <c:pt idx="3958">
                  <c:v>8</c:v>
                </c:pt>
                <c:pt idx="3959">
                  <c:v>7</c:v>
                </c:pt>
                <c:pt idx="3960">
                  <c:v>9</c:v>
                </c:pt>
                <c:pt idx="3961">
                  <c:v>12</c:v>
                </c:pt>
                <c:pt idx="3962">
                  <c:v>7</c:v>
                </c:pt>
                <c:pt idx="3963">
                  <c:v>10</c:v>
                </c:pt>
                <c:pt idx="3964">
                  <c:v>9</c:v>
                </c:pt>
                <c:pt idx="3965">
                  <c:v>7</c:v>
                </c:pt>
                <c:pt idx="3966">
                  <c:v>3</c:v>
                </c:pt>
                <c:pt idx="3967">
                  <c:v>5</c:v>
                </c:pt>
                <c:pt idx="3968">
                  <c:v>6</c:v>
                </c:pt>
                <c:pt idx="3969">
                  <c:v>13</c:v>
                </c:pt>
                <c:pt idx="3970">
                  <c:v>13</c:v>
                </c:pt>
                <c:pt idx="3971">
                  <c:v>5</c:v>
                </c:pt>
                <c:pt idx="3972">
                  <c:v>5</c:v>
                </c:pt>
                <c:pt idx="3973">
                  <c:v>11</c:v>
                </c:pt>
                <c:pt idx="3974">
                  <c:v>12</c:v>
                </c:pt>
                <c:pt idx="3975">
                  <c:v>4</c:v>
                </c:pt>
                <c:pt idx="3976">
                  <c:v>5</c:v>
                </c:pt>
                <c:pt idx="3977">
                  <c:v>6</c:v>
                </c:pt>
                <c:pt idx="3978">
                  <c:v>11</c:v>
                </c:pt>
                <c:pt idx="3979">
                  <c:v>8</c:v>
                </c:pt>
                <c:pt idx="3980">
                  <c:v>6</c:v>
                </c:pt>
                <c:pt idx="3981">
                  <c:v>3</c:v>
                </c:pt>
                <c:pt idx="3982">
                  <c:v>12</c:v>
                </c:pt>
                <c:pt idx="3983">
                  <c:v>3</c:v>
                </c:pt>
                <c:pt idx="3984">
                  <c:v>9</c:v>
                </c:pt>
                <c:pt idx="3985">
                  <c:v>8</c:v>
                </c:pt>
                <c:pt idx="3986">
                  <c:v>8</c:v>
                </c:pt>
                <c:pt idx="3987">
                  <c:v>11</c:v>
                </c:pt>
                <c:pt idx="3988">
                  <c:v>4</c:v>
                </c:pt>
                <c:pt idx="3989">
                  <c:v>8</c:v>
                </c:pt>
                <c:pt idx="3990">
                  <c:v>5</c:v>
                </c:pt>
                <c:pt idx="3991">
                  <c:v>9</c:v>
                </c:pt>
                <c:pt idx="3992">
                  <c:v>8</c:v>
                </c:pt>
                <c:pt idx="3993">
                  <c:v>7</c:v>
                </c:pt>
                <c:pt idx="3994">
                  <c:v>11</c:v>
                </c:pt>
                <c:pt idx="3995">
                  <c:v>11</c:v>
                </c:pt>
                <c:pt idx="3996">
                  <c:v>11</c:v>
                </c:pt>
                <c:pt idx="3997">
                  <c:v>7</c:v>
                </c:pt>
                <c:pt idx="3998">
                  <c:v>6</c:v>
                </c:pt>
                <c:pt idx="3999">
                  <c:v>4</c:v>
                </c:pt>
                <c:pt idx="4000">
                  <c:v>2</c:v>
                </c:pt>
                <c:pt idx="4001">
                  <c:v>2</c:v>
                </c:pt>
                <c:pt idx="4002">
                  <c:v>14</c:v>
                </c:pt>
                <c:pt idx="4003">
                  <c:v>11</c:v>
                </c:pt>
                <c:pt idx="4004">
                  <c:v>9</c:v>
                </c:pt>
                <c:pt idx="4005">
                  <c:v>9</c:v>
                </c:pt>
                <c:pt idx="4006">
                  <c:v>4</c:v>
                </c:pt>
                <c:pt idx="4007">
                  <c:v>10</c:v>
                </c:pt>
                <c:pt idx="4008">
                  <c:v>2</c:v>
                </c:pt>
                <c:pt idx="4009">
                  <c:v>10</c:v>
                </c:pt>
                <c:pt idx="4010">
                  <c:v>6</c:v>
                </c:pt>
                <c:pt idx="4011">
                  <c:v>9</c:v>
                </c:pt>
                <c:pt idx="4012">
                  <c:v>8</c:v>
                </c:pt>
                <c:pt idx="4013">
                  <c:v>13</c:v>
                </c:pt>
                <c:pt idx="4014">
                  <c:v>9</c:v>
                </c:pt>
                <c:pt idx="4015">
                  <c:v>9</c:v>
                </c:pt>
                <c:pt idx="4016">
                  <c:v>6</c:v>
                </c:pt>
                <c:pt idx="4017">
                  <c:v>9</c:v>
                </c:pt>
                <c:pt idx="4018">
                  <c:v>7</c:v>
                </c:pt>
                <c:pt idx="4019">
                  <c:v>5</c:v>
                </c:pt>
                <c:pt idx="4020">
                  <c:v>5</c:v>
                </c:pt>
                <c:pt idx="4021">
                  <c:v>5</c:v>
                </c:pt>
                <c:pt idx="4022">
                  <c:v>6</c:v>
                </c:pt>
                <c:pt idx="4023">
                  <c:v>10</c:v>
                </c:pt>
                <c:pt idx="4024">
                  <c:v>5</c:v>
                </c:pt>
                <c:pt idx="4025">
                  <c:v>15</c:v>
                </c:pt>
                <c:pt idx="4026">
                  <c:v>7</c:v>
                </c:pt>
                <c:pt idx="4027">
                  <c:v>7</c:v>
                </c:pt>
                <c:pt idx="4028">
                  <c:v>8</c:v>
                </c:pt>
                <c:pt idx="4029">
                  <c:v>7</c:v>
                </c:pt>
                <c:pt idx="4030">
                  <c:v>7</c:v>
                </c:pt>
                <c:pt idx="4031">
                  <c:v>9</c:v>
                </c:pt>
                <c:pt idx="4032">
                  <c:v>9</c:v>
                </c:pt>
                <c:pt idx="4033">
                  <c:v>13</c:v>
                </c:pt>
                <c:pt idx="4034">
                  <c:v>4</c:v>
                </c:pt>
                <c:pt idx="4035">
                  <c:v>5</c:v>
                </c:pt>
                <c:pt idx="4036">
                  <c:v>7</c:v>
                </c:pt>
                <c:pt idx="4037">
                  <c:v>3</c:v>
                </c:pt>
                <c:pt idx="4038">
                  <c:v>5</c:v>
                </c:pt>
                <c:pt idx="4039">
                  <c:v>10</c:v>
                </c:pt>
                <c:pt idx="4040">
                  <c:v>9</c:v>
                </c:pt>
                <c:pt idx="4041">
                  <c:v>15</c:v>
                </c:pt>
                <c:pt idx="4042">
                  <c:v>29</c:v>
                </c:pt>
                <c:pt idx="4043">
                  <c:v>44</c:v>
                </c:pt>
                <c:pt idx="4044">
                  <c:v>59</c:v>
                </c:pt>
                <c:pt idx="4045">
                  <c:v>67</c:v>
                </c:pt>
                <c:pt idx="4046">
                  <c:v>92</c:v>
                </c:pt>
                <c:pt idx="4047">
                  <c:v>73</c:v>
                </c:pt>
                <c:pt idx="4048">
                  <c:v>68</c:v>
                </c:pt>
                <c:pt idx="4049">
                  <c:v>41</c:v>
                </c:pt>
                <c:pt idx="4050">
                  <c:v>27</c:v>
                </c:pt>
                <c:pt idx="4051">
                  <c:v>17</c:v>
                </c:pt>
                <c:pt idx="4052">
                  <c:v>6</c:v>
                </c:pt>
                <c:pt idx="4053">
                  <c:v>5</c:v>
                </c:pt>
                <c:pt idx="4054">
                  <c:v>10</c:v>
                </c:pt>
                <c:pt idx="4055">
                  <c:v>13</c:v>
                </c:pt>
                <c:pt idx="4056">
                  <c:v>11</c:v>
                </c:pt>
                <c:pt idx="4057">
                  <c:v>3</c:v>
                </c:pt>
                <c:pt idx="4058">
                  <c:v>10</c:v>
                </c:pt>
                <c:pt idx="4059">
                  <c:v>3</c:v>
                </c:pt>
                <c:pt idx="4060">
                  <c:v>8</c:v>
                </c:pt>
                <c:pt idx="4061">
                  <c:v>7</c:v>
                </c:pt>
                <c:pt idx="4062">
                  <c:v>11</c:v>
                </c:pt>
                <c:pt idx="4063">
                  <c:v>4</c:v>
                </c:pt>
                <c:pt idx="4064">
                  <c:v>9</c:v>
                </c:pt>
                <c:pt idx="4065">
                  <c:v>9</c:v>
                </c:pt>
                <c:pt idx="4066">
                  <c:v>4</c:v>
                </c:pt>
                <c:pt idx="4067">
                  <c:v>7</c:v>
                </c:pt>
                <c:pt idx="4068">
                  <c:v>5</c:v>
                </c:pt>
                <c:pt idx="4069">
                  <c:v>4</c:v>
                </c:pt>
                <c:pt idx="4070">
                  <c:v>4</c:v>
                </c:pt>
                <c:pt idx="4071">
                  <c:v>11</c:v>
                </c:pt>
                <c:pt idx="4072">
                  <c:v>11</c:v>
                </c:pt>
                <c:pt idx="4073">
                  <c:v>6</c:v>
                </c:pt>
                <c:pt idx="4074">
                  <c:v>6</c:v>
                </c:pt>
                <c:pt idx="4075">
                  <c:v>8</c:v>
                </c:pt>
                <c:pt idx="4076">
                  <c:v>8</c:v>
                </c:pt>
                <c:pt idx="4077">
                  <c:v>2</c:v>
                </c:pt>
                <c:pt idx="4078">
                  <c:v>6</c:v>
                </c:pt>
                <c:pt idx="4079">
                  <c:v>7</c:v>
                </c:pt>
                <c:pt idx="4080">
                  <c:v>4</c:v>
                </c:pt>
                <c:pt idx="4081">
                  <c:v>10</c:v>
                </c:pt>
                <c:pt idx="4082">
                  <c:v>16</c:v>
                </c:pt>
                <c:pt idx="4083">
                  <c:v>4</c:v>
                </c:pt>
                <c:pt idx="4084">
                  <c:v>9</c:v>
                </c:pt>
                <c:pt idx="4085">
                  <c:v>5</c:v>
                </c:pt>
                <c:pt idx="4086">
                  <c:v>7</c:v>
                </c:pt>
                <c:pt idx="4087">
                  <c:v>11</c:v>
                </c:pt>
                <c:pt idx="4088">
                  <c:v>7</c:v>
                </c:pt>
                <c:pt idx="4089">
                  <c:v>5</c:v>
                </c:pt>
                <c:pt idx="4090">
                  <c:v>7</c:v>
                </c:pt>
                <c:pt idx="4091">
                  <c:v>4</c:v>
                </c:pt>
                <c:pt idx="4092">
                  <c:v>9</c:v>
                </c:pt>
                <c:pt idx="4093">
                  <c:v>4</c:v>
                </c:pt>
                <c:pt idx="4094">
                  <c:v>4</c:v>
                </c:pt>
                <c:pt idx="4095">
                  <c:v>9</c:v>
                </c:pt>
                <c:pt idx="4096">
                  <c:v>10</c:v>
                </c:pt>
                <c:pt idx="4097">
                  <c:v>7</c:v>
                </c:pt>
                <c:pt idx="4098">
                  <c:v>7</c:v>
                </c:pt>
                <c:pt idx="4099">
                  <c:v>7</c:v>
                </c:pt>
                <c:pt idx="4100">
                  <c:v>5</c:v>
                </c:pt>
                <c:pt idx="4101">
                  <c:v>8</c:v>
                </c:pt>
                <c:pt idx="4102">
                  <c:v>11</c:v>
                </c:pt>
                <c:pt idx="4103">
                  <c:v>7</c:v>
                </c:pt>
                <c:pt idx="4104">
                  <c:v>10</c:v>
                </c:pt>
                <c:pt idx="4105">
                  <c:v>9</c:v>
                </c:pt>
                <c:pt idx="4106">
                  <c:v>13</c:v>
                </c:pt>
                <c:pt idx="4107">
                  <c:v>20</c:v>
                </c:pt>
                <c:pt idx="4108">
                  <c:v>23</c:v>
                </c:pt>
                <c:pt idx="4109">
                  <c:v>15</c:v>
                </c:pt>
                <c:pt idx="4110">
                  <c:v>10</c:v>
                </c:pt>
                <c:pt idx="4111">
                  <c:v>6</c:v>
                </c:pt>
                <c:pt idx="4112">
                  <c:v>7</c:v>
                </c:pt>
                <c:pt idx="4113">
                  <c:v>8</c:v>
                </c:pt>
                <c:pt idx="4114">
                  <c:v>9</c:v>
                </c:pt>
                <c:pt idx="4115">
                  <c:v>8</c:v>
                </c:pt>
                <c:pt idx="4116">
                  <c:v>8</c:v>
                </c:pt>
                <c:pt idx="4117">
                  <c:v>6</c:v>
                </c:pt>
                <c:pt idx="4118">
                  <c:v>9</c:v>
                </c:pt>
                <c:pt idx="4119">
                  <c:v>19</c:v>
                </c:pt>
                <c:pt idx="4120">
                  <c:v>16</c:v>
                </c:pt>
                <c:pt idx="4121">
                  <c:v>23</c:v>
                </c:pt>
                <c:pt idx="4122">
                  <c:v>25</c:v>
                </c:pt>
                <c:pt idx="4123">
                  <c:v>28</c:v>
                </c:pt>
                <c:pt idx="4124">
                  <c:v>36</c:v>
                </c:pt>
                <c:pt idx="4125">
                  <c:v>33</c:v>
                </c:pt>
                <c:pt idx="4126">
                  <c:v>21</c:v>
                </c:pt>
                <c:pt idx="4127">
                  <c:v>23</c:v>
                </c:pt>
                <c:pt idx="4128">
                  <c:v>8</c:v>
                </c:pt>
                <c:pt idx="4129">
                  <c:v>12</c:v>
                </c:pt>
                <c:pt idx="4130">
                  <c:v>10</c:v>
                </c:pt>
                <c:pt idx="4131">
                  <c:v>10</c:v>
                </c:pt>
                <c:pt idx="4132">
                  <c:v>7</c:v>
                </c:pt>
                <c:pt idx="4133">
                  <c:v>6</c:v>
                </c:pt>
                <c:pt idx="4134">
                  <c:v>6</c:v>
                </c:pt>
                <c:pt idx="4135">
                  <c:v>5</c:v>
                </c:pt>
                <c:pt idx="4136">
                  <c:v>8</c:v>
                </c:pt>
                <c:pt idx="4137">
                  <c:v>7</c:v>
                </c:pt>
                <c:pt idx="4138">
                  <c:v>9</c:v>
                </c:pt>
                <c:pt idx="4139">
                  <c:v>4</c:v>
                </c:pt>
                <c:pt idx="4140">
                  <c:v>10</c:v>
                </c:pt>
                <c:pt idx="4141">
                  <c:v>6</c:v>
                </c:pt>
                <c:pt idx="4142">
                  <c:v>3</c:v>
                </c:pt>
                <c:pt idx="4143">
                  <c:v>3</c:v>
                </c:pt>
                <c:pt idx="4144">
                  <c:v>10</c:v>
                </c:pt>
                <c:pt idx="4145">
                  <c:v>5</c:v>
                </c:pt>
                <c:pt idx="4146">
                  <c:v>5</c:v>
                </c:pt>
                <c:pt idx="4147">
                  <c:v>6</c:v>
                </c:pt>
                <c:pt idx="4148">
                  <c:v>8</c:v>
                </c:pt>
                <c:pt idx="4149">
                  <c:v>4</c:v>
                </c:pt>
                <c:pt idx="4150">
                  <c:v>2</c:v>
                </c:pt>
                <c:pt idx="4151">
                  <c:v>9</c:v>
                </c:pt>
                <c:pt idx="4152">
                  <c:v>9</c:v>
                </c:pt>
                <c:pt idx="4153">
                  <c:v>5</c:v>
                </c:pt>
                <c:pt idx="4154">
                  <c:v>8</c:v>
                </c:pt>
                <c:pt idx="4155">
                  <c:v>9</c:v>
                </c:pt>
                <c:pt idx="4156">
                  <c:v>2</c:v>
                </c:pt>
                <c:pt idx="4157">
                  <c:v>6</c:v>
                </c:pt>
                <c:pt idx="4158">
                  <c:v>10</c:v>
                </c:pt>
                <c:pt idx="4159">
                  <c:v>4</c:v>
                </c:pt>
                <c:pt idx="4160">
                  <c:v>7</c:v>
                </c:pt>
                <c:pt idx="4161">
                  <c:v>10</c:v>
                </c:pt>
                <c:pt idx="4162">
                  <c:v>9</c:v>
                </c:pt>
                <c:pt idx="4163">
                  <c:v>9</c:v>
                </c:pt>
                <c:pt idx="4164">
                  <c:v>5</c:v>
                </c:pt>
                <c:pt idx="4165">
                  <c:v>11</c:v>
                </c:pt>
                <c:pt idx="4166">
                  <c:v>4</c:v>
                </c:pt>
                <c:pt idx="4167">
                  <c:v>9</c:v>
                </c:pt>
                <c:pt idx="4168">
                  <c:v>7</c:v>
                </c:pt>
                <c:pt idx="4169">
                  <c:v>5</c:v>
                </c:pt>
                <c:pt idx="4170">
                  <c:v>5</c:v>
                </c:pt>
                <c:pt idx="4171">
                  <c:v>8</c:v>
                </c:pt>
                <c:pt idx="4172">
                  <c:v>6</c:v>
                </c:pt>
                <c:pt idx="4173">
                  <c:v>4</c:v>
                </c:pt>
                <c:pt idx="4174">
                  <c:v>6</c:v>
                </c:pt>
                <c:pt idx="4175">
                  <c:v>7</c:v>
                </c:pt>
                <c:pt idx="4176">
                  <c:v>6</c:v>
                </c:pt>
                <c:pt idx="4177">
                  <c:v>7</c:v>
                </c:pt>
                <c:pt idx="4178">
                  <c:v>4</c:v>
                </c:pt>
                <c:pt idx="4179">
                  <c:v>6</c:v>
                </c:pt>
                <c:pt idx="4180">
                  <c:v>6</c:v>
                </c:pt>
                <c:pt idx="4181">
                  <c:v>11</c:v>
                </c:pt>
                <c:pt idx="4182">
                  <c:v>6</c:v>
                </c:pt>
                <c:pt idx="4183">
                  <c:v>8</c:v>
                </c:pt>
                <c:pt idx="4184">
                  <c:v>4</c:v>
                </c:pt>
                <c:pt idx="4185">
                  <c:v>8</c:v>
                </c:pt>
                <c:pt idx="4186">
                  <c:v>4</c:v>
                </c:pt>
                <c:pt idx="4187">
                  <c:v>9</c:v>
                </c:pt>
                <c:pt idx="4188">
                  <c:v>6</c:v>
                </c:pt>
                <c:pt idx="4189">
                  <c:v>6</c:v>
                </c:pt>
                <c:pt idx="4190">
                  <c:v>4</c:v>
                </c:pt>
                <c:pt idx="4191">
                  <c:v>5</c:v>
                </c:pt>
                <c:pt idx="4192">
                  <c:v>8</c:v>
                </c:pt>
                <c:pt idx="4193">
                  <c:v>4</c:v>
                </c:pt>
                <c:pt idx="4194">
                  <c:v>6</c:v>
                </c:pt>
                <c:pt idx="4195">
                  <c:v>9</c:v>
                </c:pt>
                <c:pt idx="4196">
                  <c:v>7</c:v>
                </c:pt>
                <c:pt idx="4197">
                  <c:v>5</c:v>
                </c:pt>
                <c:pt idx="4198">
                  <c:v>2</c:v>
                </c:pt>
                <c:pt idx="4199">
                  <c:v>6</c:v>
                </c:pt>
                <c:pt idx="4200">
                  <c:v>6</c:v>
                </c:pt>
                <c:pt idx="4201">
                  <c:v>3</c:v>
                </c:pt>
                <c:pt idx="4202">
                  <c:v>4</c:v>
                </c:pt>
                <c:pt idx="4203">
                  <c:v>7</c:v>
                </c:pt>
                <c:pt idx="4204">
                  <c:v>6</c:v>
                </c:pt>
                <c:pt idx="4205">
                  <c:v>6</c:v>
                </c:pt>
                <c:pt idx="4206">
                  <c:v>5</c:v>
                </c:pt>
                <c:pt idx="4207">
                  <c:v>4</c:v>
                </c:pt>
                <c:pt idx="4208">
                  <c:v>4</c:v>
                </c:pt>
                <c:pt idx="4209">
                  <c:v>3</c:v>
                </c:pt>
                <c:pt idx="4210">
                  <c:v>5</c:v>
                </c:pt>
                <c:pt idx="4211">
                  <c:v>6</c:v>
                </c:pt>
                <c:pt idx="4212">
                  <c:v>8</c:v>
                </c:pt>
                <c:pt idx="4213">
                  <c:v>6</c:v>
                </c:pt>
                <c:pt idx="4214">
                  <c:v>4</c:v>
                </c:pt>
                <c:pt idx="4215">
                  <c:v>5</c:v>
                </c:pt>
                <c:pt idx="4216">
                  <c:v>5</c:v>
                </c:pt>
                <c:pt idx="4217">
                  <c:v>5</c:v>
                </c:pt>
                <c:pt idx="4218">
                  <c:v>7</c:v>
                </c:pt>
                <c:pt idx="4219">
                  <c:v>5</c:v>
                </c:pt>
                <c:pt idx="4220">
                  <c:v>12</c:v>
                </c:pt>
                <c:pt idx="4221">
                  <c:v>6</c:v>
                </c:pt>
                <c:pt idx="4222">
                  <c:v>8</c:v>
                </c:pt>
                <c:pt idx="4223">
                  <c:v>5</c:v>
                </c:pt>
                <c:pt idx="4224">
                  <c:v>4</c:v>
                </c:pt>
                <c:pt idx="4225">
                  <c:v>8</c:v>
                </c:pt>
                <c:pt idx="4226">
                  <c:v>6</c:v>
                </c:pt>
                <c:pt idx="4227">
                  <c:v>7</c:v>
                </c:pt>
                <c:pt idx="4228">
                  <c:v>6</c:v>
                </c:pt>
                <c:pt idx="4229">
                  <c:v>3</c:v>
                </c:pt>
                <c:pt idx="4230">
                  <c:v>2</c:v>
                </c:pt>
                <c:pt idx="4231">
                  <c:v>5</c:v>
                </c:pt>
                <c:pt idx="4232">
                  <c:v>13</c:v>
                </c:pt>
                <c:pt idx="4233">
                  <c:v>6</c:v>
                </c:pt>
                <c:pt idx="4234">
                  <c:v>7</c:v>
                </c:pt>
                <c:pt idx="4235">
                  <c:v>6</c:v>
                </c:pt>
                <c:pt idx="4236">
                  <c:v>7</c:v>
                </c:pt>
                <c:pt idx="4237">
                  <c:v>6</c:v>
                </c:pt>
                <c:pt idx="4238">
                  <c:v>5</c:v>
                </c:pt>
                <c:pt idx="4239">
                  <c:v>6</c:v>
                </c:pt>
                <c:pt idx="4240">
                  <c:v>8</c:v>
                </c:pt>
                <c:pt idx="4241">
                  <c:v>2</c:v>
                </c:pt>
                <c:pt idx="4242">
                  <c:v>4</c:v>
                </c:pt>
                <c:pt idx="4243">
                  <c:v>7</c:v>
                </c:pt>
                <c:pt idx="4244">
                  <c:v>3</c:v>
                </c:pt>
                <c:pt idx="4245">
                  <c:v>7</c:v>
                </c:pt>
                <c:pt idx="4246">
                  <c:v>8</c:v>
                </c:pt>
                <c:pt idx="4247">
                  <c:v>6</c:v>
                </c:pt>
                <c:pt idx="4248">
                  <c:v>4</c:v>
                </c:pt>
                <c:pt idx="4249">
                  <c:v>11</c:v>
                </c:pt>
                <c:pt idx="4250">
                  <c:v>13</c:v>
                </c:pt>
                <c:pt idx="4251">
                  <c:v>5</c:v>
                </c:pt>
                <c:pt idx="4252">
                  <c:v>6</c:v>
                </c:pt>
                <c:pt idx="4253">
                  <c:v>7</c:v>
                </c:pt>
                <c:pt idx="4254">
                  <c:v>12</c:v>
                </c:pt>
                <c:pt idx="4255">
                  <c:v>6</c:v>
                </c:pt>
                <c:pt idx="4256">
                  <c:v>10</c:v>
                </c:pt>
                <c:pt idx="4257">
                  <c:v>10</c:v>
                </c:pt>
                <c:pt idx="4258">
                  <c:v>8</c:v>
                </c:pt>
                <c:pt idx="4259">
                  <c:v>10</c:v>
                </c:pt>
                <c:pt idx="4260">
                  <c:v>7</c:v>
                </c:pt>
                <c:pt idx="4261">
                  <c:v>10</c:v>
                </c:pt>
                <c:pt idx="4262">
                  <c:v>8</c:v>
                </c:pt>
                <c:pt idx="4263">
                  <c:v>8</c:v>
                </c:pt>
                <c:pt idx="4264">
                  <c:v>9</c:v>
                </c:pt>
                <c:pt idx="4265">
                  <c:v>5</c:v>
                </c:pt>
                <c:pt idx="4266">
                  <c:v>4</c:v>
                </c:pt>
                <c:pt idx="4267">
                  <c:v>3</c:v>
                </c:pt>
                <c:pt idx="4268">
                  <c:v>9</c:v>
                </c:pt>
                <c:pt idx="4269">
                  <c:v>9</c:v>
                </c:pt>
                <c:pt idx="4270">
                  <c:v>10</c:v>
                </c:pt>
                <c:pt idx="4271">
                  <c:v>7</c:v>
                </c:pt>
                <c:pt idx="4272">
                  <c:v>4</c:v>
                </c:pt>
                <c:pt idx="4273">
                  <c:v>7</c:v>
                </c:pt>
                <c:pt idx="4274">
                  <c:v>5</c:v>
                </c:pt>
                <c:pt idx="4275">
                  <c:v>7</c:v>
                </c:pt>
                <c:pt idx="4276">
                  <c:v>6</c:v>
                </c:pt>
                <c:pt idx="4277">
                  <c:v>5</c:v>
                </c:pt>
                <c:pt idx="4278">
                  <c:v>8</c:v>
                </c:pt>
                <c:pt idx="4279">
                  <c:v>7</c:v>
                </c:pt>
                <c:pt idx="4280">
                  <c:v>12</c:v>
                </c:pt>
                <c:pt idx="4281">
                  <c:v>4</c:v>
                </c:pt>
                <c:pt idx="4282">
                  <c:v>9</c:v>
                </c:pt>
                <c:pt idx="4283">
                  <c:v>5</c:v>
                </c:pt>
                <c:pt idx="4284">
                  <c:v>4</c:v>
                </c:pt>
                <c:pt idx="4285">
                  <c:v>3</c:v>
                </c:pt>
                <c:pt idx="4286">
                  <c:v>2</c:v>
                </c:pt>
                <c:pt idx="4287">
                  <c:v>4</c:v>
                </c:pt>
                <c:pt idx="4288">
                  <c:v>10</c:v>
                </c:pt>
                <c:pt idx="4289">
                  <c:v>5</c:v>
                </c:pt>
                <c:pt idx="4290">
                  <c:v>8</c:v>
                </c:pt>
                <c:pt idx="4291">
                  <c:v>8</c:v>
                </c:pt>
                <c:pt idx="4292">
                  <c:v>8</c:v>
                </c:pt>
                <c:pt idx="4293">
                  <c:v>8</c:v>
                </c:pt>
                <c:pt idx="4294">
                  <c:v>5</c:v>
                </c:pt>
                <c:pt idx="4295">
                  <c:v>3</c:v>
                </c:pt>
                <c:pt idx="4296">
                  <c:v>8</c:v>
                </c:pt>
                <c:pt idx="4297">
                  <c:v>9</c:v>
                </c:pt>
                <c:pt idx="4298">
                  <c:v>9</c:v>
                </c:pt>
                <c:pt idx="4299">
                  <c:v>6</c:v>
                </c:pt>
                <c:pt idx="4300">
                  <c:v>8</c:v>
                </c:pt>
                <c:pt idx="4301">
                  <c:v>5</c:v>
                </c:pt>
                <c:pt idx="4302">
                  <c:v>3</c:v>
                </c:pt>
                <c:pt idx="4303">
                  <c:v>7</c:v>
                </c:pt>
                <c:pt idx="4304">
                  <c:v>8</c:v>
                </c:pt>
                <c:pt idx="4305">
                  <c:v>7</c:v>
                </c:pt>
                <c:pt idx="4306">
                  <c:v>5</c:v>
                </c:pt>
                <c:pt idx="4307">
                  <c:v>4</c:v>
                </c:pt>
                <c:pt idx="4308">
                  <c:v>7</c:v>
                </c:pt>
                <c:pt idx="4309">
                  <c:v>8</c:v>
                </c:pt>
                <c:pt idx="4310">
                  <c:v>7</c:v>
                </c:pt>
                <c:pt idx="4311">
                  <c:v>10</c:v>
                </c:pt>
                <c:pt idx="4312">
                  <c:v>3</c:v>
                </c:pt>
                <c:pt idx="4313">
                  <c:v>5</c:v>
                </c:pt>
                <c:pt idx="4314">
                  <c:v>3</c:v>
                </c:pt>
                <c:pt idx="4315">
                  <c:v>10</c:v>
                </c:pt>
                <c:pt idx="4316">
                  <c:v>8</c:v>
                </c:pt>
                <c:pt idx="4317">
                  <c:v>6</c:v>
                </c:pt>
                <c:pt idx="4318">
                  <c:v>10</c:v>
                </c:pt>
                <c:pt idx="4319">
                  <c:v>11</c:v>
                </c:pt>
                <c:pt idx="4320">
                  <c:v>10</c:v>
                </c:pt>
                <c:pt idx="4321">
                  <c:v>7</c:v>
                </c:pt>
                <c:pt idx="4322">
                  <c:v>8</c:v>
                </c:pt>
                <c:pt idx="4323">
                  <c:v>9</c:v>
                </c:pt>
                <c:pt idx="4324">
                  <c:v>10</c:v>
                </c:pt>
                <c:pt idx="4325">
                  <c:v>3</c:v>
                </c:pt>
                <c:pt idx="4326">
                  <c:v>4</c:v>
                </c:pt>
                <c:pt idx="4327">
                  <c:v>4</c:v>
                </c:pt>
                <c:pt idx="4328">
                  <c:v>2</c:v>
                </c:pt>
                <c:pt idx="4329">
                  <c:v>5</c:v>
                </c:pt>
                <c:pt idx="4330">
                  <c:v>6</c:v>
                </c:pt>
                <c:pt idx="4331">
                  <c:v>7</c:v>
                </c:pt>
                <c:pt idx="4332">
                  <c:v>9</c:v>
                </c:pt>
                <c:pt idx="4333">
                  <c:v>4</c:v>
                </c:pt>
                <c:pt idx="4334">
                  <c:v>8</c:v>
                </c:pt>
                <c:pt idx="4335">
                  <c:v>7</c:v>
                </c:pt>
                <c:pt idx="4336">
                  <c:v>6</c:v>
                </c:pt>
                <c:pt idx="4337">
                  <c:v>12</c:v>
                </c:pt>
                <c:pt idx="4338">
                  <c:v>0</c:v>
                </c:pt>
                <c:pt idx="4339">
                  <c:v>9</c:v>
                </c:pt>
                <c:pt idx="4340">
                  <c:v>11</c:v>
                </c:pt>
                <c:pt idx="4341">
                  <c:v>12</c:v>
                </c:pt>
                <c:pt idx="4342">
                  <c:v>4</c:v>
                </c:pt>
                <c:pt idx="4343">
                  <c:v>8</c:v>
                </c:pt>
                <c:pt idx="4344">
                  <c:v>8</c:v>
                </c:pt>
                <c:pt idx="4345">
                  <c:v>10</c:v>
                </c:pt>
                <c:pt idx="4346">
                  <c:v>7</c:v>
                </c:pt>
                <c:pt idx="4347">
                  <c:v>7</c:v>
                </c:pt>
                <c:pt idx="4348">
                  <c:v>6</c:v>
                </c:pt>
                <c:pt idx="4349">
                  <c:v>7</c:v>
                </c:pt>
                <c:pt idx="4350">
                  <c:v>5</c:v>
                </c:pt>
                <c:pt idx="4351">
                  <c:v>9</c:v>
                </c:pt>
                <c:pt idx="4352">
                  <c:v>7</c:v>
                </c:pt>
                <c:pt idx="4353">
                  <c:v>4</c:v>
                </c:pt>
                <c:pt idx="4354">
                  <c:v>6</c:v>
                </c:pt>
                <c:pt idx="4355">
                  <c:v>3</c:v>
                </c:pt>
                <c:pt idx="4356">
                  <c:v>11</c:v>
                </c:pt>
                <c:pt idx="4357">
                  <c:v>8</c:v>
                </c:pt>
                <c:pt idx="4358">
                  <c:v>5</c:v>
                </c:pt>
                <c:pt idx="4359">
                  <c:v>5</c:v>
                </c:pt>
                <c:pt idx="4360">
                  <c:v>5</c:v>
                </c:pt>
                <c:pt idx="4361">
                  <c:v>7</c:v>
                </c:pt>
                <c:pt idx="4362">
                  <c:v>10</c:v>
                </c:pt>
                <c:pt idx="4363">
                  <c:v>9</c:v>
                </c:pt>
                <c:pt idx="4364">
                  <c:v>12</c:v>
                </c:pt>
                <c:pt idx="4365">
                  <c:v>4</c:v>
                </c:pt>
                <c:pt idx="4366">
                  <c:v>11</c:v>
                </c:pt>
                <c:pt idx="4367">
                  <c:v>6</c:v>
                </c:pt>
                <c:pt idx="4368">
                  <c:v>8</c:v>
                </c:pt>
                <c:pt idx="4369">
                  <c:v>7</c:v>
                </c:pt>
                <c:pt idx="4370">
                  <c:v>2</c:v>
                </c:pt>
                <c:pt idx="4371">
                  <c:v>11</c:v>
                </c:pt>
                <c:pt idx="4372">
                  <c:v>8</c:v>
                </c:pt>
                <c:pt idx="4373">
                  <c:v>2</c:v>
                </c:pt>
                <c:pt idx="4374">
                  <c:v>3</c:v>
                </c:pt>
                <c:pt idx="4375">
                  <c:v>7</c:v>
                </c:pt>
                <c:pt idx="4376">
                  <c:v>6</c:v>
                </c:pt>
                <c:pt idx="4377">
                  <c:v>6</c:v>
                </c:pt>
                <c:pt idx="4378">
                  <c:v>6</c:v>
                </c:pt>
                <c:pt idx="4379">
                  <c:v>10</c:v>
                </c:pt>
                <c:pt idx="4380">
                  <c:v>8</c:v>
                </c:pt>
                <c:pt idx="4381">
                  <c:v>9</c:v>
                </c:pt>
                <c:pt idx="4382">
                  <c:v>12</c:v>
                </c:pt>
                <c:pt idx="4383">
                  <c:v>6</c:v>
                </c:pt>
                <c:pt idx="4384">
                  <c:v>7</c:v>
                </c:pt>
                <c:pt idx="4385">
                  <c:v>7</c:v>
                </c:pt>
                <c:pt idx="4386">
                  <c:v>6</c:v>
                </c:pt>
                <c:pt idx="4387">
                  <c:v>13</c:v>
                </c:pt>
                <c:pt idx="4388">
                  <c:v>6</c:v>
                </c:pt>
                <c:pt idx="4389">
                  <c:v>8</c:v>
                </c:pt>
                <c:pt idx="4390">
                  <c:v>5</c:v>
                </c:pt>
                <c:pt idx="4391">
                  <c:v>4</c:v>
                </c:pt>
                <c:pt idx="4392">
                  <c:v>4</c:v>
                </c:pt>
                <c:pt idx="4393">
                  <c:v>9</c:v>
                </c:pt>
                <c:pt idx="4394">
                  <c:v>10</c:v>
                </c:pt>
                <c:pt idx="4395">
                  <c:v>6</c:v>
                </c:pt>
                <c:pt idx="4396">
                  <c:v>5</c:v>
                </c:pt>
                <c:pt idx="4397">
                  <c:v>4</c:v>
                </c:pt>
                <c:pt idx="4398">
                  <c:v>7</c:v>
                </c:pt>
                <c:pt idx="4399">
                  <c:v>7</c:v>
                </c:pt>
                <c:pt idx="4400">
                  <c:v>7</c:v>
                </c:pt>
                <c:pt idx="4401">
                  <c:v>4</c:v>
                </c:pt>
                <c:pt idx="4402">
                  <c:v>8</c:v>
                </c:pt>
                <c:pt idx="4403">
                  <c:v>4</c:v>
                </c:pt>
                <c:pt idx="4404">
                  <c:v>7</c:v>
                </c:pt>
                <c:pt idx="4405">
                  <c:v>9</c:v>
                </c:pt>
                <c:pt idx="4406">
                  <c:v>7</c:v>
                </c:pt>
                <c:pt idx="4407">
                  <c:v>7</c:v>
                </c:pt>
                <c:pt idx="4408">
                  <c:v>5</c:v>
                </c:pt>
                <c:pt idx="4409">
                  <c:v>8</c:v>
                </c:pt>
                <c:pt idx="4410">
                  <c:v>4</c:v>
                </c:pt>
                <c:pt idx="4411">
                  <c:v>9</c:v>
                </c:pt>
                <c:pt idx="4412">
                  <c:v>9</c:v>
                </c:pt>
                <c:pt idx="4413">
                  <c:v>5</c:v>
                </c:pt>
                <c:pt idx="4414">
                  <c:v>7</c:v>
                </c:pt>
                <c:pt idx="4415">
                  <c:v>8</c:v>
                </c:pt>
                <c:pt idx="4416">
                  <c:v>4</c:v>
                </c:pt>
                <c:pt idx="4417">
                  <c:v>5</c:v>
                </c:pt>
                <c:pt idx="4418">
                  <c:v>8</c:v>
                </c:pt>
                <c:pt idx="4419">
                  <c:v>6</c:v>
                </c:pt>
                <c:pt idx="4420">
                  <c:v>7</c:v>
                </c:pt>
                <c:pt idx="4421">
                  <c:v>7</c:v>
                </c:pt>
                <c:pt idx="4422">
                  <c:v>4</c:v>
                </c:pt>
                <c:pt idx="4423">
                  <c:v>4</c:v>
                </c:pt>
                <c:pt idx="4424">
                  <c:v>6</c:v>
                </c:pt>
                <c:pt idx="4425">
                  <c:v>9</c:v>
                </c:pt>
                <c:pt idx="4426">
                  <c:v>7</c:v>
                </c:pt>
                <c:pt idx="4427">
                  <c:v>5</c:v>
                </c:pt>
                <c:pt idx="4428">
                  <c:v>3</c:v>
                </c:pt>
                <c:pt idx="4429">
                  <c:v>6</c:v>
                </c:pt>
                <c:pt idx="4430">
                  <c:v>7</c:v>
                </c:pt>
                <c:pt idx="4431">
                  <c:v>8</c:v>
                </c:pt>
                <c:pt idx="4432">
                  <c:v>5</c:v>
                </c:pt>
                <c:pt idx="4433">
                  <c:v>3</c:v>
                </c:pt>
                <c:pt idx="4434">
                  <c:v>6</c:v>
                </c:pt>
                <c:pt idx="4435">
                  <c:v>5</c:v>
                </c:pt>
                <c:pt idx="4436">
                  <c:v>5</c:v>
                </c:pt>
                <c:pt idx="4437">
                  <c:v>7</c:v>
                </c:pt>
                <c:pt idx="4438">
                  <c:v>5</c:v>
                </c:pt>
                <c:pt idx="4439">
                  <c:v>8</c:v>
                </c:pt>
                <c:pt idx="4440">
                  <c:v>4</c:v>
                </c:pt>
                <c:pt idx="4441">
                  <c:v>3</c:v>
                </c:pt>
                <c:pt idx="4442">
                  <c:v>8</c:v>
                </c:pt>
                <c:pt idx="4443">
                  <c:v>4</c:v>
                </c:pt>
                <c:pt idx="4444">
                  <c:v>4</c:v>
                </c:pt>
                <c:pt idx="4445">
                  <c:v>3</c:v>
                </c:pt>
                <c:pt idx="4446">
                  <c:v>3</c:v>
                </c:pt>
                <c:pt idx="4447">
                  <c:v>6</c:v>
                </c:pt>
                <c:pt idx="4448">
                  <c:v>6</c:v>
                </c:pt>
                <c:pt idx="4449">
                  <c:v>6</c:v>
                </c:pt>
                <c:pt idx="4450">
                  <c:v>4</c:v>
                </c:pt>
                <c:pt idx="4451">
                  <c:v>9</c:v>
                </c:pt>
                <c:pt idx="4452">
                  <c:v>7</c:v>
                </c:pt>
                <c:pt idx="4453">
                  <c:v>5</c:v>
                </c:pt>
                <c:pt idx="4454">
                  <c:v>3</c:v>
                </c:pt>
                <c:pt idx="4455">
                  <c:v>6</c:v>
                </c:pt>
                <c:pt idx="4456">
                  <c:v>6</c:v>
                </c:pt>
                <c:pt idx="4457">
                  <c:v>11</c:v>
                </c:pt>
                <c:pt idx="4458">
                  <c:v>7</c:v>
                </c:pt>
                <c:pt idx="4459">
                  <c:v>8</c:v>
                </c:pt>
                <c:pt idx="4460">
                  <c:v>6</c:v>
                </c:pt>
                <c:pt idx="4461">
                  <c:v>6</c:v>
                </c:pt>
                <c:pt idx="4462">
                  <c:v>11</c:v>
                </c:pt>
                <c:pt idx="4463">
                  <c:v>9</c:v>
                </c:pt>
                <c:pt idx="4464">
                  <c:v>7</c:v>
                </c:pt>
                <c:pt idx="4465">
                  <c:v>10</c:v>
                </c:pt>
                <c:pt idx="4466">
                  <c:v>6</c:v>
                </c:pt>
                <c:pt idx="4467">
                  <c:v>14</c:v>
                </c:pt>
                <c:pt idx="4468">
                  <c:v>6</c:v>
                </c:pt>
                <c:pt idx="4469">
                  <c:v>8</c:v>
                </c:pt>
                <c:pt idx="4470">
                  <c:v>11</c:v>
                </c:pt>
                <c:pt idx="4471">
                  <c:v>12</c:v>
                </c:pt>
                <c:pt idx="4472">
                  <c:v>9</c:v>
                </c:pt>
                <c:pt idx="4473">
                  <c:v>4</c:v>
                </c:pt>
                <c:pt idx="4474">
                  <c:v>9</c:v>
                </c:pt>
                <c:pt idx="4475">
                  <c:v>7</c:v>
                </c:pt>
                <c:pt idx="4476">
                  <c:v>7</c:v>
                </c:pt>
                <c:pt idx="4477">
                  <c:v>11</c:v>
                </c:pt>
                <c:pt idx="4478">
                  <c:v>4</c:v>
                </c:pt>
                <c:pt idx="4479">
                  <c:v>5</c:v>
                </c:pt>
                <c:pt idx="4480">
                  <c:v>7</c:v>
                </c:pt>
                <c:pt idx="4481">
                  <c:v>7</c:v>
                </c:pt>
                <c:pt idx="4482">
                  <c:v>5</c:v>
                </c:pt>
                <c:pt idx="4483">
                  <c:v>11</c:v>
                </c:pt>
                <c:pt idx="4484">
                  <c:v>8</c:v>
                </c:pt>
                <c:pt idx="4485">
                  <c:v>10</c:v>
                </c:pt>
                <c:pt idx="4486">
                  <c:v>10</c:v>
                </c:pt>
                <c:pt idx="4487">
                  <c:v>5</c:v>
                </c:pt>
                <c:pt idx="4488">
                  <c:v>7</c:v>
                </c:pt>
                <c:pt idx="4489">
                  <c:v>4</c:v>
                </c:pt>
                <c:pt idx="4490">
                  <c:v>11</c:v>
                </c:pt>
                <c:pt idx="4491">
                  <c:v>3</c:v>
                </c:pt>
                <c:pt idx="4492">
                  <c:v>6</c:v>
                </c:pt>
                <c:pt idx="4493">
                  <c:v>4</c:v>
                </c:pt>
                <c:pt idx="4494">
                  <c:v>3</c:v>
                </c:pt>
                <c:pt idx="4495">
                  <c:v>5</c:v>
                </c:pt>
                <c:pt idx="4496">
                  <c:v>5</c:v>
                </c:pt>
                <c:pt idx="4497">
                  <c:v>6</c:v>
                </c:pt>
                <c:pt idx="4498">
                  <c:v>12</c:v>
                </c:pt>
                <c:pt idx="4499">
                  <c:v>12</c:v>
                </c:pt>
                <c:pt idx="4500">
                  <c:v>7</c:v>
                </c:pt>
                <c:pt idx="4501">
                  <c:v>8</c:v>
                </c:pt>
                <c:pt idx="4502">
                  <c:v>5</c:v>
                </c:pt>
                <c:pt idx="4503">
                  <c:v>8</c:v>
                </c:pt>
                <c:pt idx="4504">
                  <c:v>7</c:v>
                </c:pt>
                <c:pt idx="4505">
                  <c:v>1</c:v>
                </c:pt>
                <c:pt idx="4506">
                  <c:v>3</c:v>
                </c:pt>
                <c:pt idx="4507">
                  <c:v>4</c:v>
                </c:pt>
                <c:pt idx="4508">
                  <c:v>8</c:v>
                </c:pt>
                <c:pt idx="4509">
                  <c:v>8</c:v>
                </c:pt>
                <c:pt idx="4510">
                  <c:v>9</c:v>
                </c:pt>
                <c:pt idx="4511">
                  <c:v>4</c:v>
                </c:pt>
                <c:pt idx="4512">
                  <c:v>7</c:v>
                </c:pt>
                <c:pt idx="4513">
                  <c:v>9</c:v>
                </c:pt>
                <c:pt idx="4514">
                  <c:v>9</c:v>
                </c:pt>
                <c:pt idx="4515">
                  <c:v>9</c:v>
                </c:pt>
                <c:pt idx="4516">
                  <c:v>6</c:v>
                </c:pt>
                <c:pt idx="4517">
                  <c:v>9</c:v>
                </c:pt>
                <c:pt idx="4518">
                  <c:v>4</c:v>
                </c:pt>
                <c:pt idx="4519">
                  <c:v>4</c:v>
                </c:pt>
                <c:pt idx="4520">
                  <c:v>8</c:v>
                </c:pt>
                <c:pt idx="4521">
                  <c:v>8</c:v>
                </c:pt>
                <c:pt idx="4522">
                  <c:v>8</c:v>
                </c:pt>
                <c:pt idx="4523">
                  <c:v>6</c:v>
                </c:pt>
                <c:pt idx="4524">
                  <c:v>8</c:v>
                </c:pt>
                <c:pt idx="4525">
                  <c:v>6</c:v>
                </c:pt>
                <c:pt idx="4526">
                  <c:v>7</c:v>
                </c:pt>
                <c:pt idx="4527">
                  <c:v>7</c:v>
                </c:pt>
                <c:pt idx="4528">
                  <c:v>5</c:v>
                </c:pt>
                <c:pt idx="4529">
                  <c:v>8</c:v>
                </c:pt>
                <c:pt idx="4530">
                  <c:v>10</c:v>
                </c:pt>
                <c:pt idx="4531">
                  <c:v>6</c:v>
                </c:pt>
                <c:pt idx="4532">
                  <c:v>10</c:v>
                </c:pt>
                <c:pt idx="4533">
                  <c:v>13</c:v>
                </c:pt>
                <c:pt idx="4534">
                  <c:v>8</c:v>
                </c:pt>
                <c:pt idx="4535">
                  <c:v>2</c:v>
                </c:pt>
                <c:pt idx="4536">
                  <c:v>5</c:v>
                </c:pt>
                <c:pt idx="4537">
                  <c:v>8</c:v>
                </c:pt>
                <c:pt idx="4538">
                  <c:v>8</c:v>
                </c:pt>
                <c:pt idx="4539">
                  <c:v>6</c:v>
                </c:pt>
                <c:pt idx="4540">
                  <c:v>7</c:v>
                </c:pt>
                <c:pt idx="4541">
                  <c:v>10</c:v>
                </c:pt>
                <c:pt idx="4542">
                  <c:v>8</c:v>
                </c:pt>
                <c:pt idx="4543">
                  <c:v>8</c:v>
                </c:pt>
                <c:pt idx="4544">
                  <c:v>4</c:v>
                </c:pt>
                <c:pt idx="4545">
                  <c:v>8</c:v>
                </c:pt>
                <c:pt idx="4546">
                  <c:v>7</c:v>
                </c:pt>
                <c:pt idx="4547">
                  <c:v>9</c:v>
                </c:pt>
                <c:pt idx="4548">
                  <c:v>4</c:v>
                </c:pt>
                <c:pt idx="4549">
                  <c:v>7</c:v>
                </c:pt>
                <c:pt idx="4550">
                  <c:v>8</c:v>
                </c:pt>
                <c:pt idx="4551">
                  <c:v>8</c:v>
                </c:pt>
                <c:pt idx="4552">
                  <c:v>7</c:v>
                </c:pt>
                <c:pt idx="4553">
                  <c:v>5</c:v>
                </c:pt>
                <c:pt idx="4554">
                  <c:v>10</c:v>
                </c:pt>
                <c:pt idx="4555">
                  <c:v>6</c:v>
                </c:pt>
                <c:pt idx="4556">
                  <c:v>8</c:v>
                </c:pt>
                <c:pt idx="4557">
                  <c:v>12</c:v>
                </c:pt>
                <c:pt idx="4558">
                  <c:v>13</c:v>
                </c:pt>
                <c:pt idx="4559">
                  <c:v>10</c:v>
                </c:pt>
                <c:pt idx="4560">
                  <c:v>6</c:v>
                </c:pt>
                <c:pt idx="4561">
                  <c:v>6</c:v>
                </c:pt>
                <c:pt idx="4562">
                  <c:v>6</c:v>
                </c:pt>
                <c:pt idx="4563">
                  <c:v>8</c:v>
                </c:pt>
                <c:pt idx="4564">
                  <c:v>10</c:v>
                </c:pt>
                <c:pt idx="4565">
                  <c:v>8</c:v>
                </c:pt>
                <c:pt idx="4566">
                  <c:v>1</c:v>
                </c:pt>
                <c:pt idx="4567">
                  <c:v>9</c:v>
                </c:pt>
                <c:pt idx="4568">
                  <c:v>5</c:v>
                </c:pt>
                <c:pt idx="4569">
                  <c:v>8</c:v>
                </c:pt>
                <c:pt idx="4570">
                  <c:v>7</c:v>
                </c:pt>
                <c:pt idx="4571">
                  <c:v>4</c:v>
                </c:pt>
                <c:pt idx="4572">
                  <c:v>3</c:v>
                </c:pt>
                <c:pt idx="4573">
                  <c:v>7</c:v>
                </c:pt>
                <c:pt idx="4574">
                  <c:v>6</c:v>
                </c:pt>
                <c:pt idx="4575">
                  <c:v>7</c:v>
                </c:pt>
                <c:pt idx="4576">
                  <c:v>5</c:v>
                </c:pt>
                <c:pt idx="4577">
                  <c:v>10</c:v>
                </c:pt>
                <c:pt idx="4578">
                  <c:v>6</c:v>
                </c:pt>
                <c:pt idx="4579">
                  <c:v>8</c:v>
                </c:pt>
                <c:pt idx="4580">
                  <c:v>10</c:v>
                </c:pt>
                <c:pt idx="4581">
                  <c:v>8</c:v>
                </c:pt>
                <c:pt idx="4582">
                  <c:v>5</c:v>
                </c:pt>
                <c:pt idx="4583">
                  <c:v>8</c:v>
                </c:pt>
                <c:pt idx="4584">
                  <c:v>6</c:v>
                </c:pt>
                <c:pt idx="4585">
                  <c:v>4</c:v>
                </c:pt>
                <c:pt idx="4586">
                  <c:v>8</c:v>
                </c:pt>
                <c:pt idx="4587">
                  <c:v>4</c:v>
                </c:pt>
                <c:pt idx="4588">
                  <c:v>10</c:v>
                </c:pt>
                <c:pt idx="4589">
                  <c:v>7</c:v>
                </c:pt>
                <c:pt idx="4590">
                  <c:v>2</c:v>
                </c:pt>
                <c:pt idx="4591">
                  <c:v>4</c:v>
                </c:pt>
                <c:pt idx="4592">
                  <c:v>6</c:v>
                </c:pt>
                <c:pt idx="4593">
                  <c:v>3</c:v>
                </c:pt>
                <c:pt idx="4594">
                  <c:v>5</c:v>
                </c:pt>
                <c:pt idx="4595">
                  <c:v>8</c:v>
                </c:pt>
                <c:pt idx="4596">
                  <c:v>3</c:v>
                </c:pt>
                <c:pt idx="4597">
                  <c:v>4</c:v>
                </c:pt>
                <c:pt idx="4598">
                  <c:v>3</c:v>
                </c:pt>
                <c:pt idx="4599">
                  <c:v>7</c:v>
                </c:pt>
                <c:pt idx="4600">
                  <c:v>3</c:v>
                </c:pt>
                <c:pt idx="4601">
                  <c:v>5</c:v>
                </c:pt>
                <c:pt idx="4602">
                  <c:v>8</c:v>
                </c:pt>
                <c:pt idx="4603">
                  <c:v>3</c:v>
                </c:pt>
                <c:pt idx="4604">
                  <c:v>2</c:v>
                </c:pt>
                <c:pt idx="4605">
                  <c:v>7</c:v>
                </c:pt>
                <c:pt idx="4606">
                  <c:v>9</c:v>
                </c:pt>
                <c:pt idx="4607">
                  <c:v>6</c:v>
                </c:pt>
                <c:pt idx="4608">
                  <c:v>5</c:v>
                </c:pt>
                <c:pt idx="4609">
                  <c:v>4</c:v>
                </c:pt>
                <c:pt idx="4610">
                  <c:v>5</c:v>
                </c:pt>
                <c:pt idx="4611">
                  <c:v>4</c:v>
                </c:pt>
                <c:pt idx="4612">
                  <c:v>4</c:v>
                </c:pt>
                <c:pt idx="4613">
                  <c:v>5</c:v>
                </c:pt>
                <c:pt idx="4614">
                  <c:v>5</c:v>
                </c:pt>
                <c:pt idx="4615">
                  <c:v>5</c:v>
                </c:pt>
                <c:pt idx="4616">
                  <c:v>10</c:v>
                </c:pt>
                <c:pt idx="4617">
                  <c:v>5</c:v>
                </c:pt>
                <c:pt idx="4618">
                  <c:v>9</c:v>
                </c:pt>
                <c:pt idx="4619">
                  <c:v>6</c:v>
                </c:pt>
                <c:pt idx="4620">
                  <c:v>5</c:v>
                </c:pt>
                <c:pt idx="4621">
                  <c:v>3</c:v>
                </c:pt>
                <c:pt idx="4622">
                  <c:v>6</c:v>
                </c:pt>
                <c:pt idx="4623">
                  <c:v>6</c:v>
                </c:pt>
                <c:pt idx="4624">
                  <c:v>4</c:v>
                </c:pt>
                <c:pt idx="4625">
                  <c:v>2</c:v>
                </c:pt>
                <c:pt idx="4626">
                  <c:v>2</c:v>
                </c:pt>
                <c:pt idx="4627">
                  <c:v>7</c:v>
                </c:pt>
                <c:pt idx="4628">
                  <c:v>4</c:v>
                </c:pt>
                <c:pt idx="4629">
                  <c:v>4</c:v>
                </c:pt>
                <c:pt idx="4630">
                  <c:v>6</c:v>
                </c:pt>
                <c:pt idx="4631">
                  <c:v>4</c:v>
                </c:pt>
                <c:pt idx="4632">
                  <c:v>4</c:v>
                </c:pt>
                <c:pt idx="4633">
                  <c:v>3</c:v>
                </c:pt>
                <c:pt idx="4634">
                  <c:v>9</c:v>
                </c:pt>
                <c:pt idx="4635">
                  <c:v>9</c:v>
                </c:pt>
                <c:pt idx="4636">
                  <c:v>7</c:v>
                </c:pt>
                <c:pt idx="4637">
                  <c:v>9</c:v>
                </c:pt>
                <c:pt idx="4638">
                  <c:v>6</c:v>
                </c:pt>
                <c:pt idx="4639">
                  <c:v>5</c:v>
                </c:pt>
                <c:pt idx="4640">
                  <c:v>11</c:v>
                </c:pt>
                <c:pt idx="4641">
                  <c:v>5</c:v>
                </c:pt>
                <c:pt idx="4642">
                  <c:v>5</c:v>
                </c:pt>
                <c:pt idx="4643">
                  <c:v>4</c:v>
                </c:pt>
                <c:pt idx="4644">
                  <c:v>2</c:v>
                </c:pt>
                <c:pt idx="4645">
                  <c:v>5</c:v>
                </c:pt>
                <c:pt idx="4646">
                  <c:v>3</c:v>
                </c:pt>
                <c:pt idx="4647">
                  <c:v>5</c:v>
                </c:pt>
                <c:pt idx="4648">
                  <c:v>3</c:v>
                </c:pt>
                <c:pt idx="4649">
                  <c:v>4</c:v>
                </c:pt>
                <c:pt idx="4650">
                  <c:v>6</c:v>
                </c:pt>
                <c:pt idx="4651">
                  <c:v>8</c:v>
                </c:pt>
                <c:pt idx="4652">
                  <c:v>2</c:v>
                </c:pt>
                <c:pt idx="4653">
                  <c:v>2</c:v>
                </c:pt>
                <c:pt idx="4654">
                  <c:v>8</c:v>
                </c:pt>
                <c:pt idx="4655">
                  <c:v>4</c:v>
                </c:pt>
                <c:pt idx="4656">
                  <c:v>1</c:v>
                </c:pt>
                <c:pt idx="4657">
                  <c:v>3</c:v>
                </c:pt>
                <c:pt idx="4658">
                  <c:v>6</c:v>
                </c:pt>
                <c:pt idx="4659">
                  <c:v>4</c:v>
                </c:pt>
                <c:pt idx="4660">
                  <c:v>4</c:v>
                </c:pt>
                <c:pt idx="4661">
                  <c:v>4</c:v>
                </c:pt>
                <c:pt idx="4662">
                  <c:v>7</c:v>
                </c:pt>
                <c:pt idx="4663">
                  <c:v>7</c:v>
                </c:pt>
                <c:pt idx="4664">
                  <c:v>5</c:v>
                </c:pt>
                <c:pt idx="4665">
                  <c:v>7</c:v>
                </c:pt>
                <c:pt idx="4666">
                  <c:v>3</c:v>
                </c:pt>
                <c:pt idx="4667">
                  <c:v>2</c:v>
                </c:pt>
                <c:pt idx="4668">
                  <c:v>4</c:v>
                </c:pt>
                <c:pt idx="4669">
                  <c:v>5</c:v>
                </c:pt>
                <c:pt idx="4670">
                  <c:v>6</c:v>
                </c:pt>
                <c:pt idx="4671">
                  <c:v>2</c:v>
                </c:pt>
                <c:pt idx="4672">
                  <c:v>2</c:v>
                </c:pt>
                <c:pt idx="4673">
                  <c:v>4</c:v>
                </c:pt>
                <c:pt idx="4674">
                  <c:v>6</c:v>
                </c:pt>
                <c:pt idx="4675">
                  <c:v>2</c:v>
                </c:pt>
                <c:pt idx="4676">
                  <c:v>7</c:v>
                </c:pt>
                <c:pt idx="4677">
                  <c:v>2</c:v>
                </c:pt>
                <c:pt idx="4678">
                  <c:v>2</c:v>
                </c:pt>
                <c:pt idx="4679">
                  <c:v>9</c:v>
                </c:pt>
                <c:pt idx="4680">
                  <c:v>4</c:v>
                </c:pt>
                <c:pt idx="4681">
                  <c:v>6</c:v>
                </c:pt>
                <c:pt idx="4682">
                  <c:v>2</c:v>
                </c:pt>
                <c:pt idx="4683">
                  <c:v>4</c:v>
                </c:pt>
                <c:pt idx="4684">
                  <c:v>8</c:v>
                </c:pt>
                <c:pt idx="4685">
                  <c:v>7</c:v>
                </c:pt>
                <c:pt idx="4686">
                  <c:v>7</c:v>
                </c:pt>
                <c:pt idx="4687">
                  <c:v>4</c:v>
                </c:pt>
                <c:pt idx="4688">
                  <c:v>4</c:v>
                </c:pt>
                <c:pt idx="4689">
                  <c:v>5</c:v>
                </c:pt>
                <c:pt idx="4690">
                  <c:v>10</c:v>
                </c:pt>
                <c:pt idx="4691">
                  <c:v>5</c:v>
                </c:pt>
                <c:pt idx="4692">
                  <c:v>5</c:v>
                </c:pt>
                <c:pt idx="4693">
                  <c:v>5</c:v>
                </c:pt>
                <c:pt idx="4694">
                  <c:v>3</c:v>
                </c:pt>
                <c:pt idx="4695">
                  <c:v>7</c:v>
                </c:pt>
                <c:pt idx="4696">
                  <c:v>5</c:v>
                </c:pt>
                <c:pt idx="4697">
                  <c:v>8</c:v>
                </c:pt>
                <c:pt idx="4698">
                  <c:v>5</c:v>
                </c:pt>
                <c:pt idx="4699">
                  <c:v>6</c:v>
                </c:pt>
                <c:pt idx="4700">
                  <c:v>8</c:v>
                </c:pt>
                <c:pt idx="4701">
                  <c:v>8</c:v>
                </c:pt>
                <c:pt idx="4702">
                  <c:v>8</c:v>
                </c:pt>
                <c:pt idx="4703">
                  <c:v>11</c:v>
                </c:pt>
                <c:pt idx="4704">
                  <c:v>7</c:v>
                </c:pt>
                <c:pt idx="4705">
                  <c:v>10</c:v>
                </c:pt>
                <c:pt idx="4706">
                  <c:v>6</c:v>
                </c:pt>
                <c:pt idx="4707">
                  <c:v>4</c:v>
                </c:pt>
                <c:pt idx="4708">
                  <c:v>7</c:v>
                </c:pt>
                <c:pt idx="4709">
                  <c:v>9</c:v>
                </c:pt>
                <c:pt idx="4710">
                  <c:v>2</c:v>
                </c:pt>
                <c:pt idx="4711">
                  <c:v>5</c:v>
                </c:pt>
                <c:pt idx="4712">
                  <c:v>7</c:v>
                </c:pt>
                <c:pt idx="4713">
                  <c:v>6</c:v>
                </c:pt>
                <c:pt idx="4714">
                  <c:v>3</c:v>
                </c:pt>
                <c:pt idx="4715">
                  <c:v>10</c:v>
                </c:pt>
                <c:pt idx="4716">
                  <c:v>4</c:v>
                </c:pt>
                <c:pt idx="4717">
                  <c:v>6</c:v>
                </c:pt>
                <c:pt idx="4718">
                  <c:v>10</c:v>
                </c:pt>
                <c:pt idx="4719">
                  <c:v>6</c:v>
                </c:pt>
                <c:pt idx="4720">
                  <c:v>6</c:v>
                </c:pt>
                <c:pt idx="4721">
                  <c:v>6</c:v>
                </c:pt>
                <c:pt idx="4722">
                  <c:v>6</c:v>
                </c:pt>
                <c:pt idx="4723">
                  <c:v>5</c:v>
                </c:pt>
                <c:pt idx="4724">
                  <c:v>5</c:v>
                </c:pt>
                <c:pt idx="4725">
                  <c:v>2</c:v>
                </c:pt>
                <c:pt idx="4726">
                  <c:v>4</c:v>
                </c:pt>
                <c:pt idx="4727">
                  <c:v>2</c:v>
                </c:pt>
                <c:pt idx="4728">
                  <c:v>9</c:v>
                </c:pt>
                <c:pt idx="4729">
                  <c:v>5</c:v>
                </c:pt>
                <c:pt idx="4730">
                  <c:v>8</c:v>
                </c:pt>
                <c:pt idx="4731">
                  <c:v>6</c:v>
                </c:pt>
                <c:pt idx="4732">
                  <c:v>4</c:v>
                </c:pt>
                <c:pt idx="4733">
                  <c:v>2</c:v>
                </c:pt>
                <c:pt idx="4734">
                  <c:v>6</c:v>
                </c:pt>
                <c:pt idx="4735">
                  <c:v>5</c:v>
                </c:pt>
                <c:pt idx="4736">
                  <c:v>2</c:v>
                </c:pt>
                <c:pt idx="4737">
                  <c:v>7</c:v>
                </c:pt>
                <c:pt idx="4738">
                  <c:v>6</c:v>
                </c:pt>
                <c:pt idx="4739">
                  <c:v>7</c:v>
                </c:pt>
                <c:pt idx="4740">
                  <c:v>3</c:v>
                </c:pt>
                <c:pt idx="4741">
                  <c:v>7</c:v>
                </c:pt>
                <c:pt idx="4742">
                  <c:v>7</c:v>
                </c:pt>
                <c:pt idx="4743">
                  <c:v>7</c:v>
                </c:pt>
                <c:pt idx="4744">
                  <c:v>3</c:v>
                </c:pt>
                <c:pt idx="4745">
                  <c:v>4</c:v>
                </c:pt>
                <c:pt idx="4746">
                  <c:v>7</c:v>
                </c:pt>
                <c:pt idx="4747">
                  <c:v>2</c:v>
                </c:pt>
                <c:pt idx="4748">
                  <c:v>9</c:v>
                </c:pt>
                <c:pt idx="4749">
                  <c:v>13</c:v>
                </c:pt>
                <c:pt idx="4750">
                  <c:v>16</c:v>
                </c:pt>
                <c:pt idx="4751">
                  <c:v>35</c:v>
                </c:pt>
                <c:pt idx="4752">
                  <c:v>36</c:v>
                </c:pt>
                <c:pt idx="4753">
                  <c:v>55</c:v>
                </c:pt>
                <c:pt idx="4754">
                  <c:v>53</c:v>
                </c:pt>
                <c:pt idx="4755">
                  <c:v>49</c:v>
                </c:pt>
                <c:pt idx="4756">
                  <c:v>44</c:v>
                </c:pt>
                <c:pt idx="4757">
                  <c:v>27</c:v>
                </c:pt>
                <c:pt idx="4758">
                  <c:v>22</c:v>
                </c:pt>
                <c:pt idx="4759">
                  <c:v>15</c:v>
                </c:pt>
                <c:pt idx="4760">
                  <c:v>13</c:v>
                </c:pt>
                <c:pt idx="4761">
                  <c:v>10</c:v>
                </c:pt>
                <c:pt idx="4762">
                  <c:v>6</c:v>
                </c:pt>
                <c:pt idx="4763">
                  <c:v>1</c:v>
                </c:pt>
                <c:pt idx="4764">
                  <c:v>6</c:v>
                </c:pt>
                <c:pt idx="4765">
                  <c:v>4</c:v>
                </c:pt>
                <c:pt idx="4766">
                  <c:v>6</c:v>
                </c:pt>
                <c:pt idx="4767">
                  <c:v>5</c:v>
                </c:pt>
                <c:pt idx="4768">
                  <c:v>4</c:v>
                </c:pt>
                <c:pt idx="4769">
                  <c:v>3</c:v>
                </c:pt>
                <c:pt idx="4770">
                  <c:v>6</c:v>
                </c:pt>
                <c:pt idx="4771">
                  <c:v>4</c:v>
                </c:pt>
                <c:pt idx="4772">
                  <c:v>5</c:v>
                </c:pt>
                <c:pt idx="4773">
                  <c:v>3</c:v>
                </c:pt>
                <c:pt idx="4774">
                  <c:v>3</c:v>
                </c:pt>
                <c:pt idx="4775">
                  <c:v>7</c:v>
                </c:pt>
                <c:pt idx="4776">
                  <c:v>5</c:v>
                </c:pt>
                <c:pt idx="4777">
                  <c:v>2</c:v>
                </c:pt>
                <c:pt idx="4778">
                  <c:v>4</c:v>
                </c:pt>
                <c:pt idx="4779">
                  <c:v>3</c:v>
                </c:pt>
                <c:pt idx="4780">
                  <c:v>8</c:v>
                </c:pt>
                <c:pt idx="4781">
                  <c:v>9</c:v>
                </c:pt>
                <c:pt idx="4782">
                  <c:v>3</c:v>
                </c:pt>
                <c:pt idx="4783">
                  <c:v>7</c:v>
                </c:pt>
                <c:pt idx="4784">
                  <c:v>0</c:v>
                </c:pt>
                <c:pt idx="4785">
                  <c:v>5</c:v>
                </c:pt>
                <c:pt idx="4786">
                  <c:v>2</c:v>
                </c:pt>
                <c:pt idx="4787">
                  <c:v>1</c:v>
                </c:pt>
                <c:pt idx="4788">
                  <c:v>4</c:v>
                </c:pt>
                <c:pt idx="4789">
                  <c:v>3</c:v>
                </c:pt>
                <c:pt idx="4790">
                  <c:v>5</c:v>
                </c:pt>
                <c:pt idx="4791">
                  <c:v>4</c:v>
                </c:pt>
                <c:pt idx="4792">
                  <c:v>5</c:v>
                </c:pt>
                <c:pt idx="4793">
                  <c:v>5</c:v>
                </c:pt>
                <c:pt idx="4794">
                  <c:v>4</c:v>
                </c:pt>
                <c:pt idx="4795">
                  <c:v>3</c:v>
                </c:pt>
                <c:pt idx="4796">
                  <c:v>3</c:v>
                </c:pt>
                <c:pt idx="4797">
                  <c:v>1</c:v>
                </c:pt>
                <c:pt idx="4798">
                  <c:v>7</c:v>
                </c:pt>
                <c:pt idx="4799">
                  <c:v>8</c:v>
                </c:pt>
                <c:pt idx="4800">
                  <c:v>3</c:v>
                </c:pt>
                <c:pt idx="4801">
                  <c:v>1</c:v>
                </c:pt>
                <c:pt idx="4802">
                  <c:v>5</c:v>
                </c:pt>
                <c:pt idx="4803">
                  <c:v>4</c:v>
                </c:pt>
                <c:pt idx="4804">
                  <c:v>3</c:v>
                </c:pt>
                <c:pt idx="4805">
                  <c:v>3</c:v>
                </c:pt>
                <c:pt idx="4806">
                  <c:v>4</c:v>
                </c:pt>
                <c:pt idx="4807">
                  <c:v>4</c:v>
                </c:pt>
                <c:pt idx="4808">
                  <c:v>2</c:v>
                </c:pt>
                <c:pt idx="4809">
                  <c:v>3</c:v>
                </c:pt>
                <c:pt idx="4810">
                  <c:v>6</c:v>
                </c:pt>
                <c:pt idx="4811">
                  <c:v>2</c:v>
                </c:pt>
                <c:pt idx="4812">
                  <c:v>4</c:v>
                </c:pt>
                <c:pt idx="4813">
                  <c:v>5</c:v>
                </c:pt>
                <c:pt idx="4814">
                  <c:v>3</c:v>
                </c:pt>
                <c:pt idx="4815">
                  <c:v>5</c:v>
                </c:pt>
                <c:pt idx="4816">
                  <c:v>5</c:v>
                </c:pt>
                <c:pt idx="4817">
                  <c:v>6</c:v>
                </c:pt>
                <c:pt idx="4818">
                  <c:v>4</c:v>
                </c:pt>
                <c:pt idx="4819">
                  <c:v>8</c:v>
                </c:pt>
                <c:pt idx="4820">
                  <c:v>2</c:v>
                </c:pt>
                <c:pt idx="4821">
                  <c:v>4</c:v>
                </c:pt>
                <c:pt idx="4822">
                  <c:v>7</c:v>
                </c:pt>
                <c:pt idx="4823">
                  <c:v>4</c:v>
                </c:pt>
                <c:pt idx="4824">
                  <c:v>6</c:v>
                </c:pt>
                <c:pt idx="4825">
                  <c:v>5</c:v>
                </c:pt>
                <c:pt idx="4826">
                  <c:v>4</c:v>
                </c:pt>
                <c:pt idx="4827">
                  <c:v>5</c:v>
                </c:pt>
                <c:pt idx="4828">
                  <c:v>5</c:v>
                </c:pt>
                <c:pt idx="4829">
                  <c:v>6</c:v>
                </c:pt>
                <c:pt idx="4830">
                  <c:v>3</c:v>
                </c:pt>
                <c:pt idx="4831">
                  <c:v>1</c:v>
                </c:pt>
                <c:pt idx="4832">
                  <c:v>3</c:v>
                </c:pt>
                <c:pt idx="4833">
                  <c:v>8</c:v>
                </c:pt>
                <c:pt idx="4834">
                  <c:v>3</c:v>
                </c:pt>
                <c:pt idx="4835">
                  <c:v>2</c:v>
                </c:pt>
                <c:pt idx="4836">
                  <c:v>6</c:v>
                </c:pt>
                <c:pt idx="4837">
                  <c:v>5</c:v>
                </c:pt>
                <c:pt idx="4838">
                  <c:v>4</c:v>
                </c:pt>
                <c:pt idx="4839">
                  <c:v>5</c:v>
                </c:pt>
                <c:pt idx="4840">
                  <c:v>3</c:v>
                </c:pt>
                <c:pt idx="4841">
                  <c:v>4</c:v>
                </c:pt>
                <c:pt idx="4842">
                  <c:v>1</c:v>
                </c:pt>
                <c:pt idx="4843">
                  <c:v>2</c:v>
                </c:pt>
                <c:pt idx="4844">
                  <c:v>3</c:v>
                </c:pt>
                <c:pt idx="4845">
                  <c:v>5</c:v>
                </c:pt>
                <c:pt idx="4846">
                  <c:v>7</c:v>
                </c:pt>
                <c:pt idx="4847">
                  <c:v>4</c:v>
                </c:pt>
                <c:pt idx="4848">
                  <c:v>4</c:v>
                </c:pt>
                <c:pt idx="4849">
                  <c:v>2</c:v>
                </c:pt>
                <c:pt idx="4850">
                  <c:v>2</c:v>
                </c:pt>
                <c:pt idx="4851">
                  <c:v>7</c:v>
                </c:pt>
                <c:pt idx="4852">
                  <c:v>4</c:v>
                </c:pt>
                <c:pt idx="4853">
                  <c:v>2</c:v>
                </c:pt>
                <c:pt idx="4854">
                  <c:v>9</c:v>
                </c:pt>
                <c:pt idx="4855">
                  <c:v>4</c:v>
                </c:pt>
                <c:pt idx="4856">
                  <c:v>3</c:v>
                </c:pt>
                <c:pt idx="4857">
                  <c:v>5</c:v>
                </c:pt>
                <c:pt idx="4858">
                  <c:v>3</c:v>
                </c:pt>
                <c:pt idx="4859">
                  <c:v>2</c:v>
                </c:pt>
                <c:pt idx="4860">
                  <c:v>2</c:v>
                </c:pt>
                <c:pt idx="4861">
                  <c:v>3</c:v>
                </c:pt>
                <c:pt idx="4862">
                  <c:v>2</c:v>
                </c:pt>
                <c:pt idx="4863">
                  <c:v>0</c:v>
                </c:pt>
                <c:pt idx="4864">
                  <c:v>3</c:v>
                </c:pt>
                <c:pt idx="4865">
                  <c:v>4</c:v>
                </c:pt>
                <c:pt idx="4866">
                  <c:v>4</c:v>
                </c:pt>
                <c:pt idx="4867">
                  <c:v>6</c:v>
                </c:pt>
                <c:pt idx="4868">
                  <c:v>4</c:v>
                </c:pt>
                <c:pt idx="4869">
                  <c:v>2</c:v>
                </c:pt>
                <c:pt idx="4870">
                  <c:v>3</c:v>
                </c:pt>
                <c:pt idx="4871">
                  <c:v>3</c:v>
                </c:pt>
                <c:pt idx="4872">
                  <c:v>3</c:v>
                </c:pt>
                <c:pt idx="4873">
                  <c:v>12</c:v>
                </c:pt>
                <c:pt idx="4874">
                  <c:v>2</c:v>
                </c:pt>
                <c:pt idx="4875">
                  <c:v>4</c:v>
                </c:pt>
                <c:pt idx="4876">
                  <c:v>4</c:v>
                </c:pt>
                <c:pt idx="4877">
                  <c:v>1</c:v>
                </c:pt>
                <c:pt idx="4878">
                  <c:v>2</c:v>
                </c:pt>
                <c:pt idx="4879">
                  <c:v>4</c:v>
                </c:pt>
                <c:pt idx="4880">
                  <c:v>2</c:v>
                </c:pt>
                <c:pt idx="4881">
                  <c:v>5</c:v>
                </c:pt>
                <c:pt idx="4882">
                  <c:v>8</c:v>
                </c:pt>
                <c:pt idx="4883">
                  <c:v>2</c:v>
                </c:pt>
                <c:pt idx="4884">
                  <c:v>3</c:v>
                </c:pt>
                <c:pt idx="4885">
                  <c:v>4</c:v>
                </c:pt>
                <c:pt idx="4886">
                  <c:v>3</c:v>
                </c:pt>
                <c:pt idx="4887">
                  <c:v>3</c:v>
                </c:pt>
                <c:pt idx="4888">
                  <c:v>2</c:v>
                </c:pt>
                <c:pt idx="4889">
                  <c:v>1</c:v>
                </c:pt>
                <c:pt idx="4890">
                  <c:v>8</c:v>
                </c:pt>
                <c:pt idx="4891">
                  <c:v>6</c:v>
                </c:pt>
                <c:pt idx="4892">
                  <c:v>1</c:v>
                </c:pt>
                <c:pt idx="4893">
                  <c:v>3</c:v>
                </c:pt>
                <c:pt idx="4894">
                  <c:v>3</c:v>
                </c:pt>
                <c:pt idx="4895">
                  <c:v>3</c:v>
                </c:pt>
                <c:pt idx="4896">
                  <c:v>5</c:v>
                </c:pt>
                <c:pt idx="4897">
                  <c:v>4</c:v>
                </c:pt>
                <c:pt idx="4898">
                  <c:v>5</c:v>
                </c:pt>
                <c:pt idx="4899">
                  <c:v>7</c:v>
                </c:pt>
                <c:pt idx="4900">
                  <c:v>4</c:v>
                </c:pt>
                <c:pt idx="4901">
                  <c:v>5</c:v>
                </c:pt>
                <c:pt idx="4902">
                  <c:v>1</c:v>
                </c:pt>
                <c:pt idx="4903">
                  <c:v>4</c:v>
                </c:pt>
                <c:pt idx="4904">
                  <c:v>7</c:v>
                </c:pt>
                <c:pt idx="4905">
                  <c:v>6</c:v>
                </c:pt>
                <c:pt idx="4906">
                  <c:v>5</c:v>
                </c:pt>
                <c:pt idx="4907">
                  <c:v>3</c:v>
                </c:pt>
                <c:pt idx="4908">
                  <c:v>5</c:v>
                </c:pt>
                <c:pt idx="4909">
                  <c:v>9</c:v>
                </c:pt>
                <c:pt idx="4910">
                  <c:v>3</c:v>
                </c:pt>
                <c:pt idx="4911">
                  <c:v>4</c:v>
                </c:pt>
                <c:pt idx="4912">
                  <c:v>3</c:v>
                </c:pt>
                <c:pt idx="4913">
                  <c:v>2</c:v>
                </c:pt>
                <c:pt idx="4914">
                  <c:v>4</c:v>
                </c:pt>
                <c:pt idx="4915">
                  <c:v>2</c:v>
                </c:pt>
                <c:pt idx="4916">
                  <c:v>5</c:v>
                </c:pt>
                <c:pt idx="4917">
                  <c:v>8</c:v>
                </c:pt>
                <c:pt idx="4918">
                  <c:v>3</c:v>
                </c:pt>
                <c:pt idx="4919">
                  <c:v>6</c:v>
                </c:pt>
                <c:pt idx="4920">
                  <c:v>4</c:v>
                </c:pt>
                <c:pt idx="4921">
                  <c:v>4</c:v>
                </c:pt>
                <c:pt idx="4922">
                  <c:v>6</c:v>
                </c:pt>
                <c:pt idx="4923">
                  <c:v>1</c:v>
                </c:pt>
                <c:pt idx="4924">
                  <c:v>3</c:v>
                </c:pt>
                <c:pt idx="4925">
                  <c:v>1</c:v>
                </c:pt>
                <c:pt idx="4926">
                  <c:v>4</c:v>
                </c:pt>
                <c:pt idx="4927">
                  <c:v>5</c:v>
                </c:pt>
                <c:pt idx="4928">
                  <c:v>4</c:v>
                </c:pt>
                <c:pt idx="4929">
                  <c:v>4</c:v>
                </c:pt>
                <c:pt idx="4930">
                  <c:v>4</c:v>
                </c:pt>
                <c:pt idx="4931">
                  <c:v>6</c:v>
                </c:pt>
                <c:pt idx="4932">
                  <c:v>8</c:v>
                </c:pt>
                <c:pt idx="4933">
                  <c:v>2</c:v>
                </c:pt>
                <c:pt idx="4934">
                  <c:v>3</c:v>
                </c:pt>
                <c:pt idx="4935">
                  <c:v>3</c:v>
                </c:pt>
                <c:pt idx="4936">
                  <c:v>4</c:v>
                </c:pt>
                <c:pt idx="4937">
                  <c:v>2</c:v>
                </c:pt>
                <c:pt idx="4938">
                  <c:v>3</c:v>
                </c:pt>
                <c:pt idx="4939">
                  <c:v>5</c:v>
                </c:pt>
                <c:pt idx="4940">
                  <c:v>5</c:v>
                </c:pt>
                <c:pt idx="4941">
                  <c:v>1</c:v>
                </c:pt>
                <c:pt idx="4942">
                  <c:v>3</c:v>
                </c:pt>
                <c:pt idx="4943">
                  <c:v>6</c:v>
                </c:pt>
                <c:pt idx="4944">
                  <c:v>5</c:v>
                </c:pt>
                <c:pt idx="4945">
                  <c:v>3</c:v>
                </c:pt>
                <c:pt idx="4946">
                  <c:v>9</c:v>
                </c:pt>
                <c:pt idx="4947">
                  <c:v>5</c:v>
                </c:pt>
                <c:pt idx="4948">
                  <c:v>2</c:v>
                </c:pt>
                <c:pt idx="4949">
                  <c:v>7</c:v>
                </c:pt>
                <c:pt idx="4950">
                  <c:v>7</c:v>
                </c:pt>
                <c:pt idx="4951">
                  <c:v>7</c:v>
                </c:pt>
                <c:pt idx="4952">
                  <c:v>5</c:v>
                </c:pt>
                <c:pt idx="4953">
                  <c:v>7</c:v>
                </c:pt>
                <c:pt idx="4954">
                  <c:v>11</c:v>
                </c:pt>
                <c:pt idx="4955">
                  <c:v>4</c:v>
                </c:pt>
                <c:pt idx="4956">
                  <c:v>9</c:v>
                </c:pt>
                <c:pt idx="4957">
                  <c:v>5</c:v>
                </c:pt>
                <c:pt idx="4958">
                  <c:v>3</c:v>
                </c:pt>
                <c:pt idx="4959">
                  <c:v>3</c:v>
                </c:pt>
                <c:pt idx="4960">
                  <c:v>0</c:v>
                </c:pt>
                <c:pt idx="4961">
                  <c:v>7</c:v>
                </c:pt>
                <c:pt idx="4962">
                  <c:v>4</c:v>
                </c:pt>
                <c:pt idx="4963">
                  <c:v>4</c:v>
                </c:pt>
                <c:pt idx="4964">
                  <c:v>0</c:v>
                </c:pt>
                <c:pt idx="4965">
                  <c:v>3</c:v>
                </c:pt>
                <c:pt idx="4966">
                  <c:v>4</c:v>
                </c:pt>
                <c:pt idx="4967">
                  <c:v>9</c:v>
                </c:pt>
                <c:pt idx="4968">
                  <c:v>1</c:v>
                </c:pt>
                <c:pt idx="4969">
                  <c:v>3</c:v>
                </c:pt>
                <c:pt idx="4970">
                  <c:v>3</c:v>
                </c:pt>
                <c:pt idx="4971">
                  <c:v>7</c:v>
                </c:pt>
                <c:pt idx="4972">
                  <c:v>6</c:v>
                </c:pt>
                <c:pt idx="4973">
                  <c:v>6</c:v>
                </c:pt>
                <c:pt idx="4974">
                  <c:v>2</c:v>
                </c:pt>
                <c:pt idx="4975">
                  <c:v>6</c:v>
                </c:pt>
                <c:pt idx="4976">
                  <c:v>7</c:v>
                </c:pt>
                <c:pt idx="4977">
                  <c:v>5</c:v>
                </c:pt>
                <c:pt idx="4978">
                  <c:v>3</c:v>
                </c:pt>
                <c:pt idx="4979">
                  <c:v>2</c:v>
                </c:pt>
                <c:pt idx="4980">
                  <c:v>4</c:v>
                </c:pt>
                <c:pt idx="4981">
                  <c:v>8</c:v>
                </c:pt>
                <c:pt idx="4982">
                  <c:v>5</c:v>
                </c:pt>
                <c:pt idx="4983">
                  <c:v>3</c:v>
                </c:pt>
                <c:pt idx="4984">
                  <c:v>2</c:v>
                </c:pt>
                <c:pt idx="4985">
                  <c:v>2</c:v>
                </c:pt>
                <c:pt idx="4986">
                  <c:v>7</c:v>
                </c:pt>
                <c:pt idx="4987">
                  <c:v>4</c:v>
                </c:pt>
                <c:pt idx="4988">
                  <c:v>3</c:v>
                </c:pt>
                <c:pt idx="4989">
                  <c:v>1</c:v>
                </c:pt>
                <c:pt idx="4990">
                  <c:v>5</c:v>
                </c:pt>
                <c:pt idx="4991">
                  <c:v>5</c:v>
                </c:pt>
                <c:pt idx="4992">
                  <c:v>2</c:v>
                </c:pt>
                <c:pt idx="4993">
                  <c:v>3</c:v>
                </c:pt>
                <c:pt idx="4994">
                  <c:v>1</c:v>
                </c:pt>
                <c:pt idx="4995">
                  <c:v>1</c:v>
                </c:pt>
                <c:pt idx="4996">
                  <c:v>4</c:v>
                </c:pt>
                <c:pt idx="4997">
                  <c:v>4</c:v>
                </c:pt>
                <c:pt idx="4998">
                  <c:v>3</c:v>
                </c:pt>
                <c:pt idx="4999">
                  <c:v>4</c:v>
                </c:pt>
                <c:pt idx="5000">
                  <c:v>3</c:v>
                </c:pt>
                <c:pt idx="5001">
                  <c:v>5</c:v>
                </c:pt>
                <c:pt idx="5002">
                  <c:v>5</c:v>
                </c:pt>
                <c:pt idx="5003">
                  <c:v>3</c:v>
                </c:pt>
                <c:pt idx="5004">
                  <c:v>2</c:v>
                </c:pt>
                <c:pt idx="5005">
                  <c:v>3</c:v>
                </c:pt>
                <c:pt idx="5006">
                  <c:v>2</c:v>
                </c:pt>
                <c:pt idx="5007">
                  <c:v>6</c:v>
                </c:pt>
                <c:pt idx="5008">
                  <c:v>2</c:v>
                </c:pt>
                <c:pt idx="5009">
                  <c:v>6</c:v>
                </c:pt>
                <c:pt idx="5010">
                  <c:v>4</c:v>
                </c:pt>
                <c:pt idx="5011">
                  <c:v>6</c:v>
                </c:pt>
                <c:pt idx="5012">
                  <c:v>1</c:v>
                </c:pt>
                <c:pt idx="5013">
                  <c:v>5</c:v>
                </c:pt>
                <c:pt idx="5014">
                  <c:v>3</c:v>
                </c:pt>
                <c:pt idx="5015">
                  <c:v>2</c:v>
                </c:pt>
                <c:pt idx="5016">
                  <c:v>3</c:v>
                </c:pt>
                <c:pt idx="5017">
                  <c:v>6</c:v>
                </c:pt>
                <c:pt idx="5018">
                  <c:v>6</c:v>
                </c:pt>
                <c:pt idx="5019">
                  <c:v>2</c:v>
                </c:pt>
                <c:pt idx="5020">
                  <c:v>5</c:v>
                </c:pt>
                <c:pt idx="5021">
                  <c:v>3</c:v>
                </c:pt>
                <c:pt idx="5022">
                  <c:v>3</c:v>
                </c:pt>
                <c:pt idx="5023">
                  <c:v>4</c:v>
                </c:pt>
                <c:pt idx="5024">
                  <c:v>1</c:v>
                </c:pt>
                <c:pt idx="5025">
                  <c:v>2</c:v>
                </c:pt>
                <c:pt idx="5026">
                  <c:v>2</c:v>
                </c:pt>
                <c:pt idx="5027">
                  <c:v>3</c:v>
                </c:pt>
                <c:pt idx="5028">
                  <c:v>4</c:v>
                </c:pt>
                <c:pt idx="5029">
                  <c:v>4</c:v>
                </c:pt>
                <c:pt idx="5030">
                  <c:v>1</c:v>
                </c:pt>
                <c:pt idx="5031">
                  <c:v>6</c:v>
                </c:pt>
                <c:pt idx="5032">
                  <c:v>5</c:v>
                </c:pt>
                <c:pt idx="5033">
                  <c:v>8</c:v>
                </c:pt>
                <c:pt idx="5034">
                  <c:v>13</c:v>
                </c:pt>
                <c:pt idx="5035">
                  <c:v>19</c:v>
                </c:pt>
                <c:pt idx="5036">
                  <c:v>19</c:v>
                </c:pt>
                <c:pt idx="5037">
                  <c:v>30</c:v>
                </c:pt>
                <c:pt idx="5038">
                  <c:v>24</c:v>
                </c:pt>
                <c:pt idx="5039">
                  <c:v>21</c:v>
                </c:pt>
                <c:pt idx="5040">
                  <c:v>10</c:v>
                </c:pt>
                <c:pt idx="5041">
                  <c:v>4</c:v>
                </c:pt>
                <c:pt idx="5042">
                  <c:v>9</c:v>
                </c:pt>
                <c:pt idx="5043">
                  <c:v>8</c:v>
                </c:pt>
                <c:pt idx="5044">
                  <c:v>3</c:v>
                </c:pt>
                <c:pt idx="5045">
                  <c:v>3</c:v>
                </c:pt>
                <c:pt idx="5046">
                  <c:v>9</c:v>
                </c:pt>
                <c:pt idx="5047">
                  <c:v>3</c:v>
                </c:pt>
                <c:pt idx="5048">
                  <c:v>2</c:v>
                </c:pt>
                <c:pt idx="5049">
                  <c:v>2</c:v>
                </c:pt>
                <c:pt idx="5050">
                  <c:v>9</c:v>
                </c:pt>
                <c:pt idx="5051">
                  <c:v>3</c:v>
                </c:pt>
                <c:pt idx="5052">
                  <c:v>2</c:v>
                </c:pt>
                <c:pt idx="5053">
                  <c:v>6</c:v>
                </c:pt>
                <c:pt idx="5054">
                  <c:v>7</c:v>
                </c:pt>
                <c:pt idx="5055">
                  <c:v>4</c:v>
                </c:pt>
                <c:pt idx="5056">
                  <c:v>3</c:v>
                </c:pt>
                <c:pt idx="5057">
                  <c:v>2</c:v>
                </c:pt>
                <c:pt idx="5058">
                  <c:v>3</c:v>
                </c:pt>
                <c:pt idx="5059">
                  <c:v>4</c:v>
                </c:pt>
                <c:pt idx="5060">
                  <c:v>0</c:v>
                </c:pt>
                <c:pt idx="5061">
                  <c:v>2</c:v>
                </c:pt>
                <c:pt idx="5062">
                  <c:v>7</c:v>
                </c:pt>
                <c:pt idx="5063">
                  <c:v>3</c:v>
                </c:pt>
                <c:pt idx="5064">
                  <c:v>2</c:v>
                </c:pt>
                <c:pt idx="5065">
                  <c:v>6</c:v>
                </c:pt>
                <c:pt idx="5066">
                  <c:v>7</c:v>
                </c:pt>
                <c:pt idx="5067">
                  <c:v>5</c:v>
                </c:pt>
                <c:pt idx="5068">
                  <c:v>8</c:v>
                </c:pt>
                <c:pt idx="5069">
                  <c:v>8</c:v>
                </c:pt>
                <c:pt idx="5070">
                  <c:v>8</c:v>
                </c:pt>
                <c:pt idx="5071">
                  <c:v>5</c:v>
                </c:pt>
                <c:pt idx="5072">
                  <c:v>10</c:v>
                </c:pt>
                <c:pt idx="5073">
                  <c:v>11</c:v>
                </c:pt>
                <c:pt idx="5074">
                  <c:v>4</c:v>
                </c:pt>
                <c:pt idx="5075">
                  <c:v>3</c:v>
                </c:pt>
                <c:pt idx="5076">
                  <c:v>6</c:v>
                </c:pt>
                <c:pt idx="5077">
                  <c:v>4</c:v>
                </c:pt>
                <c:pt idx="5078">
                  <c:v>5</c:v>
                </c:pt>
                <c:pt idx="5079">
                  <c:v>3</c:v>
                </c:pt>
                <c:pt idx="5080">
                  <c:v>4</c:v>
                </c:pt>
                <c:pt idx="5081">
                  <c:v>0</c:v>
                </c:pt>
                <c:pt idx="5082">
                  <c:v>1</c:v>
                </c:pt>
                <c:pt idx="5083">
                  <c:v>4</c:v>
                </c:pt>
                <c:pt idx="5084">
                  <c:v>1</c:v>
                </c:pt>
                <c:pt idx="5085">
                  <c:v>1</c:v>
                </c:pt>
                <c:pt idx="5086">
                  <c:v>7</c:v>
                </c:pt>
                <c:pt idx="5087">
                  <c:v>7</c:v>
                </c:pt>
                <c:pt idx="5088">
                  <c:v>3</c:v>
                </c:pt>
                <c:pt idx="5089">
                  <c:v>6</c:v>
                </c:pt>
                <c:pt idx="5090">
                  <c:v>2</c:v>
                </c:pt>
                <c:pt idx="5091">
                  <c:v>1</c:v>
                </c:pt>
                <c:pt idx="5092">
                  <c:v>5</c:v>
                </c:pt>
                <c:pt idx="5093">
                  <c:v>6</c:v>
                </c:pt>
                <c:pt idx="5094">
                  <c:v>1</c:v>
                </c:pt>
                <c:pt idx="5095">
                  <c:v>10</c:v>
                </c:pt>
                <c:pt idx="5096">
                  <c:v>5</c:v>
                </c:pt>
                <c:pt idx="5097">
                  <c:v>4</c:v>
                </c:pt>
                <c:pt idx="5098">
                  <c:v>3</c:v>
                </c:pt>
                <c:pt idx="5099">
                  <c:v>2</c:v>
                </c:pt>
                <c:pt idx="5100">
                  <c:v>3</c:v>
                </c:pt>
                <c:pt idx="5101">
                  <c:v>6</c:v>
                </c:pt>
                <c:pt idx="5102">
                  <c:v>3</c:v>
                </c:pt>
                <c:pt idx="5103">
                  <c:v>3</c:v>
                </c:pt>
                <c:pt idx="5104">
                  <c:v>1</c:v>
                </c:pt>
                <c:pt idx="5105">
                  <c:v>2</c:v>
                </c:pt>
                <c:pt idx="5106">
                  <c:v>3</c:v>
                </c:pt>
                <c:pt idx="5107">
                  <c:v>3</c:v>
                </c:pt>
                <c:pt idx="5108">
                  <c:v>3</c:v>
                </c:pt>
                <c:pt idx="5109">
                  <c:v>5</c:v>
                </c:pt>
                <c:pt idx="5110">
                  <c:v>6</c:v>
                </c:pt>
                <c:pt idx="5111">
                  <c:v>5</c:v>
                </c:pt>
                <c:pt idx="5112">
                  <c:v>3</c:v>
                </c:pt>
                <c:pt idx="5113">
                  <c:v>3</c:v>
                </c:pt>
                <c:pt idx="5114">
                  <c:v>1</c:v>
                </c:pt>
                <c:pt idx="5115">
                  <c:v>6</c:v>
                </c:pt>
                <c:pt idx="5116">
                  <c:v>3</c:v>
                </c:pt>
                <c:pt idx="5117">
                  <c:v>1</c:v>
                </c:pt>
                <c:pt idx="5118">
                  <c:v>5</c:v>
                </c:pt>
                <c:pt idx="5119">
                  <c:v>4</c:v>
                </c:pt>
                <c:pt idx="5120">
                  <c:v>0</c:v>
                </c:pt>
                <c:pt idx="5121">
                  <c:v>1</c:v>
                </c:pt>
                <c:pt idx="5122">
                  <c:v>5</c:v>
                </c:pt>
                <c:pt idx="5123">
                  <c:v>2</c:v>
                </c:pt>
                <c:pt idx="5124">
                  <c:v>6</c:v>
                </c:pt>
                <c:pt idx="5125">
                  <c:v>3</c:v>
                </c:pt>
                <c:pt idx="5126">
                  <c:v>5</c:v>
                </c:pt>
                <c:pt idx="5127">
                  <c:v>1</c:v>
                </c:pt>
                <c:pt idx="5128">
                  <c:v>5</c:v>
                </c:pt>
                <c:pt idx="5129">
                  <c:v>4</c:v>
                </c:pt>
                <c:pt idx="5130">
                  <c:v>1</c:v>
                </c:pt>
                <c:pt idx="5131">
                  <c:v>5</c:v>
                </c:pt>
                <c:pt idx="5132">
                  <c:v>5</c:v>
                </c:pt>
                <c:pt idx="5133">
                  <c:v>4</c:v>
                </c:pt>
                <c:pt idx="5134">
                  <c:v>3</c:v>
                </c:pt>
                <c:pt idx="5135">
                  <c:v>4</c:v>
                </c:pt>
                <c:pt idx="5136">
                  <c:v>1</c:v>
                </c:pt>
                <c:pt idx="5137">
                  <c:v>1</c:v>
                </c:pt>
                <c:pt idx="5138">
                  <c:v>8</c:v>
                </c:pt>
                <c:pt idx="5139">
                  <c:v>4</c:v>
                </c:pt>
                <c:pt idx="5140">
                  <c:v>4</c:v>
                </c:pt>
                <c:pt idx="5141">
                  <c:v>8</c:v>
                </c:pt>
                <c:pt idx="5142">
                  <c:v>5</c:v>
                </c:pt>
                <c:pt idx="5143">
                  <c:v>2</c:v>
                </c:pt>
                <c:pt idx="5144">
                  <c:v>5</c:v>
                </c:pt>
                <c:pt idx="5145">
                  <c:v>6</c:v>
                </c:pt>
                <c:pt idx="5146">
                  <c:v>1</c:v>
                </c:pt>
                <c:pt idx="5147">
                  <c:v>2</c:v>
                </c:pt>
                <c:pt idx="5148">
                  <c:v>4</c:v>
                </c:pt>
                <c:pt idx="5149">
                  <c:v>1</c:v>
                </c:pt>
                <c:pt idx="5150">
                  <c:v>2</c:v>
                </c:pt>
                <c:pt idx="5151">
                  <c:v>4</c:v>
                </c:pt>
                <c:pt idx="5152">
                  <c:v>4</c:v>
                </c:pt>
                <c:pt idx="5153">
                  <c:v>6</c:v>
                </c:pt>
                <c:pt idx="5154">
                  <c:v>10</c:v>
                </c:pt>
                <c:pt idx="5155">
                  <c:v>4</c:v>
                </c:pt>
                <c:pt idx="5156">
                  <c:v>2</c:v>
                </c:pt>
                <c:pt idx="5157">
                  <c:v>4</c:v>
                </c:pt>
                <c:pt idx="5158">
                  <c:v>6</c:v>
                </c:pt>
                <c:pt idx="5159">
                  <c:v>6</c:v>
                </c:pt>
                <c:pt idx="5160">
                  <c:v>3</c:v>
                </c:pt>
                <c:pt idx="5161">
                  <c:v>2</c:v>
                </c:pt>
                <c:pt idx="5162">
                  <c:v>5</c:v>
                </c:pt>
                <c:pt idx="5163">
                  <c:v>4</c:v>
                </c:pt>
                <c:pt idx="5164">
                  <c:v>1</c:v>
                </c:pt>
                <c:pt idx="5165">
                  <c:v>3</c:v>
                </c:pt>
                <c:pt idx="5166">
                  <c:v>6</c:v>
                </c:pt>
                <c:pt idx="5167">
                  <c:v>3</c:v>
                </c:pt>
                <c:pt idx="5168">
                  <c:v>2</c:v>
                </c:pt>
                <c:pt idx="5169">
                  <c:v>2</c:v>
                </c:pt>
                <c:pt idx="5170">
                  <c:v>2</c:v>
                </c:pt>
                <c:pt idx="5171">
                  <c:v>2</c:v>
                </c:pt>
                <c:pt idx="5172">
                  <c:v>2</c:v>
                </c:pt>
                <c:pt idx="5173">
                  <c:v>4</c:v>
                </c:pt>
                <c:pt idx="5174">
                  <c:v>0</c:v>
                </c:pt>
                <c:pt idx="5175">
                  <c:v>2</c:v>
                </c:pt>
                <c:pt idx="5176">
                  <c:v>4</c:v>
                </c:pt>
                <c:pt idx="5177">
                  <c:v>3</c:v>
                </c:pt>
                <c:pt idx="5178">
                  <c:v>2</c:v>
                </c:pt>
                <c:pt idx="5179">
                  <c:v>5</c:v>
                </c:pt>
                <c:pt idx="5180">
                  <c:v>9</c:v>
                </c:pt>
                <c:pt idx="5181">
                  <c:v>9</c:v>
                </c:pt>
                <c:pt idx="5182">
                  <c:v>6</c:v>
                </c:pt>
                <c:pt idx="5183">
                  <c:v>11</c:v>
                </c:pt>
                <c:pt idx="5184">
                  <c:v>6</c:v>
                </c:pt>
                <c:pt idx="5185">
                  <c:v>3</c:v>
                </c:pt>
                <c:pt idx="5186">
                  <c:v>8</c:v>
                </c:pt>
                <c:pt idx="5187">
                  <c:v>4</c:v>
                </c:pt>
                <c:pt idx="5188">
                  <c:v>3</c:v>
                </c:pt>
                <c:pt idx="5189">
                  <c:v>5</c:v>
                </c:pt>
                <c:pt idx="5190">
                  <c:v>1</c:v>
                </c:pt>
                <c:pt idx="5191">
                  <c:v>2</c:v>
                </c:pt>
                <c:pt idx="5192">
                  <c:v>4</c:v>
                </c:pt>
                <c:pt idx="5193">
                  <c:v>2</c:v>
                </c:pt>
                <c:pt idx="5194">
                  <c:v>5</c:v>
                </c:pt>
                <c:pt idx="5195">
                  <c:v>4</c:v>
                </c:pt>
                <c:pt idx="5196">
                  <c:v>2</c:v>
                </c:pt>
                <c:pt idx="5197">
                  <c:v>7</c:v>
                </c:pt>
                <c:pt idx="5198">
                  <c:v>1</c:v>
                </c:pt>
                <c:pt idx="5199">
                  <c:v>6</c:v>
                </c:pt>
                <c:pt idx="5200">
                  <c:v>3</c:v>
                </c:pt>
                <c:pt idx="5201">
                  <c:v>3</c:v>
                </c:pt>
                <c:pt idx="5202">
                  <c:v>4</c:v>
                </c:pt>
                <c:pt idx="5203">
                  <c:v>4</c:v>
                </c:pt>
                <c:pt idx="5204">
                  <c:v>3</c:v>
                </c:pt>
                <c:pt idx="5205">
                  <c:v>3</c:v>
                </c:pt>
                <c:pt idx="5206">
                  <c:v>2</c:v>
                </c:pt>
                <c:pt idx="5207">
                  <c:v>4</c:v>
                </c:pt>
                <c:pt idx="5208">
                  <c:v>6</c:v>
                </c:pt>
                <c:pt idx="5209">
                  <c:v>1</c:v>
                </c:pt>
                <c:pt idx="5210">
                  <c:v>2</c:v>
                </c:pt>
                <c:pt idx="5211">
                  <c:v>1</c:v>
                </c:pt>
                <c:pt idx="5212">
                  <c:v>3</c:v>
                </c:pt>
                <c:pt idx="5213">
                  <c:v>2</c:v>
                </c:pt>
                <c:pt idx="5214">
                  <c:v>4</c:v>
                </c:pt>
                <c:pt idx="5215">
                  <c:v>3</c:v>
                </c:pt>
                <c:pt idx="5216">
                  <c:v>5</c:v>
                </c:pt>
                <c:pt idx="5217">
                  <c:v>3</c:v>
                </c:pt>
                <c:pt idx="5218">
                  <c:v>5</c:v>
                </c:pt>
                <c:pt idx="5219">
                  <c:v>6</c:v>
                </c:pt>
                <c:pt idx="5220">
                  <c:v>2</c:v>
                </c:pt>
                <c:pt idx="5221">
                  <c:v>2</c:v>
                </c:pt>
                <c:pt idx="5222">
                  <c:v>3</c:v>
                </c:pt>
                <c:pt idx="5223">
                  <c:v>4</c:v>
                </c:pt>
                <c:pt idx="5224">
                  <c:v>4</c:v>
                </c:pt>
                <c:pt idx="5225">
                  <c:v>3</c:v>
                </c:pt>
                <c:pt idx="5226">
                  <c:v>2</c:v>
                </c:pt>
                <c:pt idx="5227">
                  <c:v>5</c:v>
                </c:pt>
                <c:pt idx="5228">
                  <c:v>0</c:v>
                </c:pt>
                <c:pt idx="5229">
                  <c:v>3</c:v>
                </c:pt>
                <c:pt idx="5230">
                  <c:v>2</c:v>
                </c:pt>
                <c:pt idx="5231">
                  <c:v>4</c:v>
                </c:pt>
                <c:pt idx="5232">
                  <c:v>5</c:v>
                </c:pt>
                <c:pt idx="5233">
                  <c:v>1</c:v>
                </c:pt>
                <c:pt idx="5234">
                  <c:v>2</c:v>
                </c:pt>
                <c:pt idx="5235">
                  <c:v>3</c:v>
                </c:pt>
                <c:pt idx="5236">
                  <c:v>4</c:v>
                </c:pt>
                <c:pt idx="5237">
                  <c:v>3</c:v>
                </c:pt>
                <c:pt idx="5238">
                  <c:v>3</c:v>
                </c:pt>
                <c:pt idx="5239">
                  <c:v>5</c:v>
                </c:pt>
                <c:pt idx="5240">
                  <c:v>2</c:v>
                </c:pt>
                <c:pt idx="5241">
                  <c:v>3</c:v>
                </c:pt>
                <c:pt idx="5242">
                  <c:v>6</c:v>
                </c:pt>
                <c:pt idx="5243">
                  <c:v>3</c:v>
                </c:pt>
                <c:pt idx="5244">
                  <c:v>1</c:v>
                </c:pt>
                <c:pt idx="5245">
                  <c:v>5</c:v>
                </c:pt>
                <c:pt idx="5246">
                  <c:v>3</c:v>
                </c:pt>
                <c:pt idx="5247">
                  <c:v>3</c:v>
                </c:pt>
                <c:pt idx="5248">
                  <c:v>7</c:v>
                </c:pt>
                <c:pt idx="5249">
                  <c:v>1</c:v>
                </c:pt>
                <c:pt idx="5250">
                  <c:v>5</c:v>
                </c:pt>
                <c:pt idx="5251">
                  <c:v>3</c:v>
                </c:pt>
                <c:pt idx="5252">
                  <c:v>2</c:v>
                </c:pt>
                <c:pt idx="5253">
                  <c:v>1</c:v>
                </c:pt>
                <c:pt idx="5254">
                  <c:v>3</c:v>
                </c:pt>
                <c:pt idx="5255">
                  <c:v>3</c:v>
                </c:pt>
                <c:pt idx="5256">
                  <c:v>5</c:v>
                </c:pt>
                <c:pt idx="5257">
                  <c:v>2</c:v>
                </c:pt>
                <c:pt idx="5258">
                  <c:v>2</c:v>
                </c:pt>
                <c:pt idx="5259">
                  <c:v>4</c:v>
                </c:pt>
                <c:pt idx="5260">
                  <c:v>3</c:v>
                </c:pt>
                <c:pt idx="5261">
                  <c:v>4</c:v>
                </c:pt>
                <c:pt idx="5262">
                  <c:v>3</c:v>
                </c:pt>
                <c:pt idx="5263">
                  <c:v>1</c:v>
                </c:pt>
                <c:pt idx="5264">
                  <c:v>1</c:v>
                </c:pt>
                <c:pt idx="5265">
                  <c:v>2</c:v>
                </c:pt>
                <c:pt idx="5266">
                  <c:v>4</c:v>
                </c:pt>
                <c:pt idx="5267">
                  <c:v>3</c:v>
                </c:pt>
                <c:pt idx="5268">
                  <c:v>10</c:v>
                </c:pt>
                <c:pt idx="5269">
                  <c:v>2</c:v>
                </c:pt>
                <c:pt idx="5270">
                  <c:v>6</c:v>
                </c:pt>
                <c:pt idx="5271">
                  <c:v>2</c:v>
                </c:pt>
                <c:pt idx="5272">
                  <c:v>6</c:v>
                </c:pt>
                <c:pt idx="5273">
                  <c:v>1</c:v>
                </c:pt>
                <c:pt idx="5274">
                  <c:v>5</c:v>
                </c:pt>
                <c:pt idx="5275">
                  <c:v>4</c:v>
                </c:pt>
                <c:pt idx="5276">
                  <c:v>5</c:v>
                </c:pt>
                <c:pt idx="5277">
                  <c:v>0</c:v>
                </c:pt>
                <c:pt idx="5278">
                  <c:v>3</c:v>
                </c:pt>
                <c:pt idx="5279">
                  <c:v>3</c:v>
                </c:pt>
                <c:pt idx="5280">
                  <c:v>1</c:v>
                </c:pt>
                <c:pt idx="5281">
                  <c:v>1</c:v>
                </c:pt>
                <c:pt idx="5282">
                  <c:v>4</c:v>
                </c:pt>
                <c:pt idx="5283">
                  <c:v>3</c:v>
                </c:pt>
                <c:pt idx="5284">
                  <c:v>2</c:v>
                </c:pt>
                <c:pt idx="5285">
                  <c:v>2</c:v>
                </c:pt>
                <c:pt idx="5286">
                  <c:v>4</c:v>
                </c:pt>
                <c:pt idx="5287">
                  <c:v>10</c:v>
                </c:pt>
                <c:pt idx="5288">
                  <c:v>7</c:v>
                </c:pt>
                <c:pt idx="5289">
                  <c:v>4</c:v>
                </c:pt>
                <c:pt idx="5290">
                  <c:v>3</c:v>
                </c:pt>
                <c:pt idx="5291">
                  <c:v>3</c:v>
                </c:pt>
                <c:pt idx="5292">
                  <c:v>0</c:v>
                </c:pt>
                <c:pt idx="5293">
                  <c:v>1</c:v>
                </c:pt>
                <c:pt idx="5294">
                  <c:v>3</c:v>
                </c:pt>
                <c:pt idx="5295">
                  <c:v>4</c:v>
                </c:pt>
                <c:pt idx="5296">
                  <c:v>4</c:v>
                </c:pt>
                <c:pt idx="5297">
                  <c:v>5</c:v>
                </c:pt>
                <c:pt idx="5298">
                  <c:v>5</c:v>
                </c:pt>
                <c:pt idx="5299">
                  <c:v>2</c:v>
                </c:pt>
                <c:pt idx="5300">
                  <c:v>6</c:v>
                </c:pt>
                <c:pt idx="5301">
                  <c:v>4</c:v>
                </c:pt>
                <c:pt idx="5302">
                  <c:v>3</c:v>
                </c:pt>
                <c:pt idx="5303">
                  <c:v>0</c:v>
                </c:pt>
                <c:pt idx="5304">
                  <c:v>2</c:v>
                </c:pt>
                <c:pt idx="5305">
                  <c:v>3</c:v>
                </c:pt>
                <c:pt idx="5306">
                  <c:v>2</c:v>
                </c:pt>
                <c:pt idx="5307">
                  <c:v>3</c:v>
                </c:pt>
                <c:pt idx="5308">
                  <c:v>0</c:v>
                </c:pt>
                <c:pt idx="5309">
                  <c:v>5</c:v>
                </c:pt>
                <c:pt idx="5310">
                  <c:v>3</c:v>
                </c:pt>
                <c:pt idx="5311">
                  <c:v>5</c:v>
                </c:pt>
                <c:pt idx="5312">
                  <c:v>3</c:v>
                </c:pt>
                <c:pt idx="5313">
                  <c:v>3</c:v>
                </c:pt>
                <c:pt idx="5314">
                  <c:v>3</c:v>
                </c:pt>
                <c:pt idx="5315">
                  <c:v>1</c:v>
                </c:pt>
                <c:pt idx="5316">
                  <c:v>1</c:v>
                </c:pt>
                <c:pt idx="5317">
                  <c:v>1</c:v>
                </c:pt>
                <c:pt idx="5318">
                  <c:v>6</c:v>
                </c:pt>
                <c:pt idx="5319">
                  <c:v>3</c:v>
                </c:pt>
                <c:pt idx="5320">
                  <c:v>5</c:v>
                </c:pt>
                <c:pt idx="5321">
                  <c:v>4</c:v>
                </c:pt>
                <c:pt idx="5322">
                  <c:v>3</c:v>
                </c:pt>
                <c:pt idx="5323">
                  <c:v>6</c:v>
                </c:pt>
                <c:pt idx="5324">
                  <c:v>4</c:v>
                </c:pt>
                <c:pt idx="5325">
                  <c:v>2</c:v>
                </c:pt>
                <c:pt idx="5326">
                  <c:v>3</c:v>
                </c:pt>
                <c:pt idx="5327">
                  <c:v>4</c:v>
                </c:pt>
                <c:pt idx="5328">
                  <c:v>1</c:v>
                </c:pt>
                <c:pt idx="5329">
                  <c:v>3</c:v>
                </c:pt>
                <c:pt idx="5330">
                  <c:v>3</c:v>
                </c:pt>
                <c:pt idx="5331">
                  <c:v>1</c:v>
                </c:pt>
                <c:pt idx="5332">
                  <c:v>2</c:v>
                </c:pt>
                <c:pt idx="5333">
                  <c:v>9</c:v>
                </c:pt>
                <c:pt idx="5334">
                  <c:v>3</c:v>
                </c:pt>
                <c:pt idx="5335">
                  <c:v>1</c:v>
                </c:pt>
                <c:pt idx="5336">
                  <c:v>2</c:v>
                </c:pt>
                <c:pt idx="5337">
                  <c:v>2</c:v>
                </c:pt>
                <c:pt idx="5338">
                  <c:v>4</c:v>
                </c:pt>
                <c:pt idx="5339">
                  <c:v>1</c:v>
                </c:pt>
                <c:pt idx="5340">
                  <c:v>4</c:v>
                </c:pt>
                <c:pt idx="5341">
                  <c:v>3</c:v>
                </c:pt>
                <c:pt idx="5342">
                  <c:v>7</c:v>
                </c:pt>
                <c:pt idx="5343">
                  <c:v>5</c:v>
                </c:pt>
                <c:pt idx="5344">
                  <c:v>3</c:v>
                </c:pt>
                <c:pt idx="5345">
                  <c:v>2</c:v>
                </c:pt>
                <c:pt idx="5346">
                  <c:v>2</c:v>
                </c:pt>
                <c:pt idx="5347">
                  <c:v>0</c:v>
                </c:pt>
                <c:pt idx="5348">
                  <c:v>2</c:v>
                </c:pt>
                <c:pt idx="5349">
                  <c:v>4</c:v>
                </c:pt>
                <c:pt idx="5350">
                  <c:v>4</c:v>
                </c:pt>
                <c:pt idx="5351">
                  <c:v>6</c:v>
                </c:pt>
                <c:pt idx="5352">
                  <c:v>2</c:v>
                </c:pt>
                <c:pt idx="5353">
                  <c:v>3</c:v>
                </c:pt>
                <c:pt idx="5354">
                  <c:v>6</c:v>
                </c:pt>
                <c:pt idx="5355">
                  <c:v>1</c:v>
                </c:pt>
                <c:pt idx="5356">
                  <c:v>0</c:v>
                </c:pt>
                <c:pt idx="5357">
                  <c:v>3</c:v>
                </c:pt>
                <c:pt idx="5358">
                  <c:v>0</c:v>
                </c:pt>
                <c:pt idx="5359">
                  <c:v>1</c:v>
                </c:pt>
                <c:pt idx="5360">
                  <c:v>7</c:v>
                </c:pt>
                <c:pt idx="5361">
                  <c:v>3</c:v>
                </c:pt>
                <c:pt idx="5362">
                  <c:v>2</c:v>
                </c:pt>
                <c:pt idx="5363">
                  <c:v>3</c:v>
                </c:pt>
                <c:pt idx="5364">
                  <c:v>5</c:v>
                </c:pt>
                <c:pt idx="5365">
                  <c:v>5</c:v>
                </c:pt>
                <c:pt idx="5366">
                  <c:v>4</c:v>
                </c:pt>
                <c:pt idx="5367">
                  <c:v>6</c:v>
                </c:pt>
                <c:pt idx="5368">
                  <c:v>6</c:v>
                </c:pt>
                <c:pt idx="5369">
                  <c:v>7</c:v>
                </c:pt>
                <c:pt idx="5370">
                  <c:v>12</c:v>
                </c:pt>
                <c:pt idx="5371">
                  <c:v>18</c:v>
                </c:pt>
                <c:pt idx="5372">
                  <c:v>31</c:v>
                </c:pt>
                <c:pt idx="5373">
                  <c:v>45</c:v>
                </c:pt>
                <c:pt idx="5374">
                  <c:v>86</c:v>
                </c:pt>
                <c:pt idx="5375">
                  <c:v>97</c:v>
                </c:pt>
                <c:pt idx="5376">
                  <c:v>130</c:v>
                </c:pt>
                <c:pt idx="5377">
                  <c:v>163</c:v>
                </c:pt>
                <c:pt idx="5378">
                  <c:v>142</c:v>
                </c:pt>
                <c:pt idx="5379">
                  <c:v>112</c:v>
                </c:pt>
                <c:pt idx="5380">
                  <c:v>65</c:v>
                </c:pt>
                <c:pt idx="5381">
                  <c:v>58</c:v>
                </c:pt>
                <c:pt idx="5382">
                  <c:v>23</c:v>
                </c:pt>
                <c:pt idx="5383">
                  <c:v>11</c:v>
                </c:pt>
                <c:pt idx="5384">
                  <c:v>5</c:v>
                </c:pt>
                <c:pt idx="5385">
                  <c:v>7</c:v>
                </c:pt>
                <c:pt idx="5386">
                  <c:v>4</c:v>
                </c:pt>
                <c:pt idx="5387">
                  <c:v>12</c:v>
                </c:pt>
                <c:pt idx="5388">
                  <c:v>15</c:v>
                </c:pt>
                <c:pt idx="5389">
                  <c:v>12</c:v>
                </c:pt>
                <c:pt idx="5390">
                  <c:v>13</c:v>
                </c:pt>
                <c:pt idx="5391">
                  <c:v>15</c:v>
                </c:pt>
                <c:pt idx="5392">
                  <c:v>4</c:v>
                </c:pt>
                <c:pt idx="5393">
                  <c:v>4</c:v>
                </c:pt>
                <c:pt idx="5394">
                  <c:v>2</c:v>
                </c:pt>
                <c:pt idx="5395">
                  <c:v>0</c:v>
                </c:pt>
                <c:pt idx="5396">
                  <c:v>2</c:v>
                </c:pt>
                <c:pt idx="5397">
                  <c:v>7</c:v>
                </c:pt>
                <c:pt idx="5398">
                  <c:v>1</c:v>
                </c:pt>
                <c:pt idx="5399">
                  <c:v>0</c:v>
                </c:pt>
                <c:pt idx="5400">
                  <c:v>2</c:v>
                </c:pt>
                <c:pt idx="5401">
                  <c:v>1</c:v>
                </c:pt>
                <c:pt idx="5402">
                  <c:v>3</c:v>
                </c:pt>
                <c:pt idx="5403">
                  <c:v>1</c:v>
                </c:pt>
                <c:pt idx="5404">
                  <c:v>8</c:v>
                </c:pt>
                <c:pt idx="5405">
                  <c:v>3</c:v>
                </c:pt>
                <c:pt idx="5406">
                  <c:v>4</c:v>
                </c:pt>
                <c:pt idx="5407">
                  <c:v>3</c:v>
                </c:pt>
                <c:pt idx="5408">
                  <c:v>5</c:v>
                </c:pt>
                <c:pt idx="5409">
                  <c:v>6</c:v>
                </c:pt>
                <c:pt idx="5410">
                  <c:v>6</c:v>
                </c:pt>
                <c:pt idx="5411">
                  <c:v>5</c:v>
                </c:pt>
                <c:pt idx="5412">
                  <c:v>0</c:v>
                </c:pt>
                <c:pt idx="5413">
                  <c:v>3</c:v>
                </c:pt>
                <c:pt idx="5414">
                  <c:v>3</c:v>
                </c:pt>
                <c:pt idx="5415">
                  <c:v>2</c:v>
                </c:pt>
                <c:pt idx="5416">
                  <c:v>3</c:v>
                </c:pt>
                <c:pt idx="5417">
                  <c:v>1</c:v>
                </c:pt>
                <c:pt idx="5418">
                  <c:v>2</c:v>
                </c:pt>
                <c:pt idx="5419">
                  <c:v>1</c:v>
                </c:pt>
                <c:pt idx="5420">
                  <c:v>3</c:v>
                </c:pt>
                <c:pt idx="5421">
                  <c:v>6</c:v>
                </c:pt>
                <c:pt idx="5422">
                  <c:v>1</c:v>
                </c:pt>
                <c:pt idx="5423">
                  <c:v>2</c:v>
                </c:pt>
                <c:pt idx="5424">
                  <c:v>1</c:v>
                </c:pt>
                <c:pt idx="5425">
                  <c:v>6</c:v>
                </c:pt>
                <c:pt idx="5426">
                  <c:v>2</c:v>
                </c:pt>
                <c:pt idx="5427">
                  <c:v>2</c:v>
                </c:pt>
                <c:pt idx="5428">
                  <c:v>7</c:v>
                </c:pt>
                <c:pt idx="5429">
                  <c:v>4</c:v>
                </c:pt>
                <c:pt idx="5430">
                  <c:v>2</c:v>
                </c:pt>
                <c:pt idx="5431">
                  <c:v>4</c:v>
                </c:pt>
                <c:pt idx="5432">
                  <c:v>1</c:v>
                </c:pt>
                <c:pt idx="5433">
                  <c:v>1</c:v>
                </c:pt>
                <c:pt idx="5434">
                  <c:v>7</c:v>
                </c:pt>
                <c:pt idx="5435">
                  <c:v>1</c:v>
                </c:pt>
                <c:pt idx="5436">
                  <c:v>2</c:v>
                </c:pt>
                <c:pt idx="5437">
                  <c:v>3</c:v>
                </c:pt>
                <c:pt idx="5438">
                  <c:v>0</c:v>
                </c:pt>
                <c:pt idx="5439">
                  <c:v>4</c:v>
                </c:pt>
                <c:pt idx="5440">
                  <c:v>3</c:v>
                </c:pt>
                <c:pt idx="5441">
                  <c:v>4</c:v>
                </c:pt>
                <c:pt idx="5442">
                  <c:v>4</c:v>
                </c:pt>
                <c:pt idx="5443">
                  <c:v>2</c:v>
                </c:pt>
                <c:pt idx="5444">
                  <c:v>1</c:v>
                </c:pt>
                <c:pt idx="5445">
                  <c:v>1</c:v>
                </c:pt>
                <c:pt idx="5446">
                  <c:v>1</c:v>
                </c:pt>
                <c:pt idx="5447">
                  <c:v>7</c:v>
                </c:pt>
                <c:pt idx="5448">
                  <c:v>3</c:v>
                </c:pt>
                <c:pt idx="5449">
                  <c:v>1</c:v>
                </c:pt>
                <c:pt idx="5450">
                  <c:v>5</c:v>
                </c:pt>
                <c:pt idx="5451">
                  <c:v>3</c:v>
                </c:pt>
                <c:pt idx="5452">
                  <c:v>1</c:v>
                </c:pt>
                <c:pt idx="5453">
                  <c:v>2</c:v>
                </c:pt>
                <c:pt idx="5454">
                  <c:v>1</c:v>
                </c:pt>
                <c:pt idx="5455">
                  <c:v>1</c:v>
                </c:pt>
                <c:pt idx="5456">
                  <c:v>1</c:v>
                </c:pt>
                <c:pt idx="5457">
                  <c:v>4</c:v>
                </c:pt>
                <c:pt idx="5458">
                  <c:v>6</c:v>
                </c:pt>
                <c:pt idx="5459">
                  <c:v>3</c:v>
                </c:pt>
                <c:pt idx="5460">
                  <c:v>4</c:v>
                </c:pt>
                <c:pt idx="5461">
                  <c:v>3</c:v>
                </c:pt>
                <c:pt idx="5462">
                  <c:v>2</c:v>
                </c:pt>
                <c:pt idx="5463">
                  <c:v>5</c:v>
                </c:pt>
                <c:pt idx="5464">
                  <c:v>4</c:v>
                </c:pt>
                <c:pt idx="5465">
                  <c:v>4</c:v>
                </c:pt>
                <c:pt idx="5466">
                  <c:v>2</c:v>
                </c:pt>
                <c:pt idx="5467">
                  <c:v>5</c:v>
                </c:pt>
                <c:pt idx="5468">
                  <c:v>1</c:v>
                </c:pt>
                <c:pt idx="5469">
                  <c:v>7</c:v>
                </c:pt>
                <c:pt idx="5470">
                  <c:v>8</c:v>
                </c:pt>
                <c:pt idx="5471">
                  <c:v>1</c:v>
                </c:pt>
                <c:pt idx="5472">
                  <c:v>5</c:v>
                </c:pt>
                <c:pt idx="5473">
                  <c:v>2</c:v>
                </c:pt>
                <c:pt idx="5474">
                  <c:v>1</c:v>
                </c:pt>
                <c:pt idx="5475">
                  <c:v>0</c:v>
                </c:pt>
                <c:pt idx="5476">
                  <c:v>4</c:v>
                </c:pt>
                <c:pt idx="5477">
                  <c:v>4</c:v>
                </c:pt>
                <c:pt idx="5478">
                  <c:v>3</c:v>
                </c:pt>
                <c:pt idx="5479">
                  <c:v>0</c:v>
                </c:pt>
                <c:pt idx="5480">
                  <c:v>1</c:v>
                </c:pt>
                <c:pt idx="5481">
                  <c:v>2</c:v>
                </c:pt>
                <c:pt idx="5482">
                  <c:v>1</c:v>
                </c:pt>
                <c:pt idx="5483">
                  <c:v>2</c:v>
                </c:pt>
                <c:pt idx="5484">
                  <c:v>3</c:v>
                </c:pt>
                <c:pt idx="5485">
                  <c:v>0</c:v>
                </c:pt>
                <c:pt idx="5486">
                  <c:v>0</c:v>
                </c:pt>
                <c:pt idx="5487">
                  <c:v>0</c:v>
                </c:pt>
                <c:pt idx="5488">
                  <c:v>1</c:v>
                </c:pt>
                <c:pt idx="5489">
                  <c:v>3</c:v>
                </c:pt>
                <c:pt idx="5490">
                  <c:v>0</c:v>
                </c:pt>
                <c:pt idx="5491">
                  <c:v>2</c:v>
                </c:pt>
                <c:pt idx="5492">
                  <c:v>2</c:v>
                </c:pt>
                <c:pt idx="5493">
                  <c:v>3</c:v>
                </c:pt>
                <c:pt idx="5494">
                  <c:v>2</c:v>
                </c:pt>
                <c:pt idx="5495">
                  <c:v>0</c:v>
                </c:pt>
                <c:pt idx="5496">
                  <c:v>0</c:v>
                </c:pt>
                <c:pt idx="5497">
                  <c:v>2</c:v>
                </c:pt>
                <c:pt idx="5498">
                  <c:v>4</c:v>
                </c:pt>
                <c:pt idx="5499">
                  <c:v>3</c:v>
                </c:pt>
                <c:pt idx="5500">
                  <c:v>3</c:v>
                </c:pt>
                <c:pt idx="5501">
                  <c:v>2</c:v>
                </c:pt>
                <c:pt idx="5502">
                  <c:v>4</c:v>
                </c:pt>
                <c:pt idx="5503">
                  <c:v>3</c:v>
                </c:pt>
                <c:pt idx="5504">
                  <c:v>2</c:v>
                </c:pt>
                <c:pt idx="5505">
                  <c:v>4</c:v>
                </c:pt>
                <c:pt idx="5506">
                  <c:v>1</c:v>
                </c:pt>
                <c:pt idx="5507">
                  <c:v>3</c:v>
                </c:pt>
                <c:pt idx="5508">
                  <c:v>4</c:v>
                </c:pt>
                <c:pt idx="5509">
                  <c:v>1</c:v>
                </c:pt>
                <c:pt idx="5510">
                  <c:v>6</c:v>
                </c:pt>
                <c:pt idx="5511">
                  <c:v>1</c:v>
                </c:pt>
                <c:pt idx="5512">
                  <c:v>1</c:v>
                </c:pt>
                <c:pt idx="5513">
                  <c:v>7</c:v>
                </c:pt>
                <c:pt idx="5514">
                  <c:v>2</c:v>
                </c:pt>
                <c:pt idx="5515">
                  <c:v>0</c:v>
                </c:pt>
                <c:pt idx="5516">
                  <c:v>3</c:v>
                </c:pt>
                <c:pt idx="5517">
                  <c:v>5</c:v>
                </c:pt>
                <c:pt idx="5518">
                  <c:v>0</c:v>
                </c:pt>
                <c:pt idx="5519">
                  <c:v>2</c:v>
                </c:pt>
                <c:pt idx="5520">
                  <c:v>1</c:v>
                </c:pt>
                <c:pt idx="5521">
                  <c:v>1</c:v>
                </c:pt>
                <c:pt idx="5522">
                  <c:v>1</c:v>
                </c:pt>
                <c:pt idx="5523">
                  <c:v>1</c:v>
                </c:pt>
                <c:pt idx="5524">
                  <c:v>2</c:v>
                </c:pt>
                <c:pt idx="5525">
                  <c:v>2</c:v>
                </c:pt>
                <c:pt idx="5526">
                  <c:v>5</c:v>
                </c:pt>
                <c:pt idx="5527">
                  <c:v>2</c:v>
                </c:pt>
                <c:pt idx="5528">
                  <c:v>5</c:v>
                </c:pt>
                <c:pt idx="5529">
                  <c:v>2</c:v>
                </c:pt>
                <c:pt idx="5530">
                  <c:v>3</c:v>
                </c:pt>
                <c:pt idx="5531">
                  <c:v>3</c:v>
                </c:pt>
                <c:pt idx="5532">
                  <c:v>5</c:v>
                </c:pt>
                <c:pt idx="5533">
                  <c:v>3</c:v>
                </c:pt>
                <c:pt idx="5534">
                  <c:v>3</c:v>
                </c:pt>
                <c:pt idx="5535">
                  <c:v>3</c:v>
                </c:pt>
                <c:pt idx="5536">
                  <c:v>2</c:v>
                </c:pt>
                <c:pt idx="5537">
                  <c:v>3</c:v>
                </c:pt>
                <c:pt idx="5538">
                  <c:v>2</c:v>
                </c:pt>
                <c:pt idx="5539">
                  <c:v>1</c:v>
                </c:pt>
                <c:pt idx="5540">
                  <c:v>2</c:v>
                </c:pt>
                <c:pt idx="5541">
                  <c:v>0</c:v>
                </c:pt>
                <c:pt idx="5542">
                  <c:v>1</c:v>
                </c:pt>
                <c:pt idx="5543">
                  <c:v>2</c:v>
                </c:pt>
                <c:pt idx="5544">
                  <c:v>1</c:v>
                </c:pt>
                <c:pt idx="5545">
                  <c:v>1</c:v>
                </c:pt>
                <c:pt idx="5546">
                  <c:v>3</c:v>
                </c:pt>
                <c:pt idx="5547">
                  <c:v>5</c:v>
                </c:pt>
                <c:pt idx="5548">
                  <c:v>3</c:v>
                </c:pt>
                <c:pt idx="5549">
                  <c:v>2</c:v>
                </c:pt>
                <c:pt idx="5550">
                  <c:v>1</c:v>
                </c:pt>
                <c:pt idx="5551">
                  <c:v>2</c:v>
                </c:pt>
                <c:pt idx="5552">
                  <c:v>5</c:v>
                </c:pt>
                <c:pt idx="5553">
                  <c:v>2</c:v>
                </c:pt>
                <c:pt idx="5554">
                  <c:v>5</c:v>
                </c:pt>
                <c:pt idx="5555">
                  <c:v>8</c:v>
                </c:pt>
                <c:pt idx="5556">
                  <c:v>4</c:v>
                </c:pt>
                <c:pt idx="5557">
                  <c:v>4</c:v>
                </c:pt>
                <c:pt idx="5558">
                  <c:v>6</c:v>
                </c:pt>
                <c:pt idx="5559">
                  <c:v>3</c:v>
                </c:pt>
                <c:pt idx="5560">
                  <c:v>6</c:v>
                </c:pt>
                <c:pt idx="5561">
                  <c:v>3</c:v>
                </c:pt>
                <c:pt idx="5562">
                  <c:v>5</c:v>
                </c:pt>
                <c:pt idx="5563">
                  <c:v>0</c:v>
                </c:pt>
                <c:pt idx="5564">
                  <c:v>2</c:v>
                </c:pt>
                <c:pt idx="5565">
                  <c:v>3</c:v>
                </c:pt>
                <c:pt idx="5566">
                  <c:v>1</c:v>
                </c:pt>
                <c:pt idx="5567">
                  <c:v>4</c:v>
                </c:pt>
                <c:pt idx="5568">
                  <c:v>2</c:v>
                </c:pt>
                <c:pt idx="5569">
                  <c:v>0</c:v>
                </c:pt>
                <c:pt idx="5570">
                  <c:v>2</c:v>
                </c:pt>
                <c:pt idx="5571">
                  <c:v>3</c:v>
                </c:pt>
                <c:pt idx="5572">
                  <c:v>2</c:v>
                </c:pt>
                <c:pt idx="5573">
                  <c:v>2</c:v>
                </c:pt>
                <c:pt idx="5574">
                  <c:v>3</c:v>
                </c:pt>
                <c:pt idx="5575">
                  <c:v>4</c:v>
                </c:pt>
                <c:pt idx="5576">
                  <c:v>1</c:v>
                </c:pt>
                <c:pt idx="5577">
                  <c:v>1</c:v>
                </c:pt>
                <c:pt idx="5578">
                  <c:v>2</c:v>
                </c:pt>
                <c:pt idx="5579">
                  <c:v>8</c:v>
                </c:pt>
                <c:pt idx="5580">
                  <c:v>2</c:v>
                </c:pt>
                <c:pt idx="5581">
                  <c:v>2</c:v>
                </c:pt>
                <c:pt idx="5582">
                  <c:v>3</c:v>
                </c:pt>
                <c:pt idx="5583">
                  <c:v>2</c:v>
                </c:pt>
                <c:pt idx="5584">
                  <c:v>1</c:v>
                </c:pt>
                <c:pt idx="5585">
                  <c:v>5</c:v>
                </c:pt>
                <c:pt idx="5586">
                  <c:v>2</c:v>
                </c:pt>
                <c:pt idx="5587">
                  <c:v>2</c:v>
                </c:pt>
                <c:pt idx="5588">
                  <c:v>1</c:v>
                </c:pt>
                <c:pt idx="5589">
                  <c:v>3</c:v>
                </c:pt>
                <c:pt idx="5590">
                  <c:v>3</c:v>
                </c:pt>
                <c:pt idx="5591">
                  <c:v>6</c:v>
                </c:pt>
                <c:pt idx="5592">
                  <c:v>1</c:v>
                </c:pt>
                <c:pt idx="5593">
                  <c:v>2</c:v>
                </c:pt>
                <c:pt idx="5594">
                  <c:v>3</c:v>
                </c:pt>
                <c:pt idx="5595">
                  <c:v>4</c:v>
                </c:pt>
                <c:pt idx="5596">
                  <c:v>1</c:v>
                </c:pt>
                <c:pt idx="5597">
                  <c:v>1</c:v>
                </c:pt>
                <c:pt idx="5598">
                  <c:v>1</c:v>
                </c:pt>
                <c:pt idx="5599">
                  <c:v>4</c:v>
                </c:pt>
                <c:pt idx="5600">
                  <c:v>4</c:v>
                </c:pt>
                <c:pt idx="5601">
                  <c:v>3</c:v>
                </c:pt>
                <c:pt idx="5602">
                  <c:v>5</c:v>
                </c:pt>
                <c:pt idx="5603">
                  <c:v>4</c:v>
                </c:pt>
                <c:pt idx="5604">
                  <c:v>1</c:v>
                </c:pt>
                <c:pt idx="5605">
                  <c:v>6</c:v>
                </c:pt>
                <c:pt idx="5606">
                  <c:v>1</c:v>
                </c:pt>
                <c:pt idx="5607">
                  <c:v>3</c:v>
                </c:pt>
                <c:pt idx="5608">
                  <c:v>1</c:v>
                </c:pt>
                <c:pt idx="5609">
                  <c:v>1</c:v>
                </c:pt>
                <c:pt idx="5610">
                  <c:v>1</c:v>
                </c:pt>
                <c:pt idx="5611">
                  <c:v>1</c:v>
                </c:pt>
                <c:pt idx="5612">
                  <c:v>4</c:v>
                </c:pt>
                <c:pt idx="5613">
                  <c:v>3</c:v>
                </c:pt>
                <c:pt idx="5614">
                  <c:v>2</c:v>
                </c:pt>
                <c:pt idx="5615">
                  <c:v>2</c:v>
                </c:pt>
                <c:pt idx="5616">
                  <c:v>3</c:v>
                </c:pt>
                <c:pt idx="5617">
                  <c:v>0</c:v>
                </c:pt>
                <c:pt idx="5618">
                  <c:v>0</c:v>
                </c:pt>
                <c:pt idx="5619">
                  <c:v>1</c:v>
                </c:pt>
                <c:pt idx="5620">
                  <c:v>1</c:v>
                </c:pt>
                <c:pt idx="5621">
                  <c:v>1</c:v>
                </c:pt>
                <c:pt idx="5622">
                  <c:v>0</c:v>
                </c:pt>
                <c:pt idx="5623">
                  <c:v>3</c:v>
                </c:pt>
                <c:pt idx="5624">
                  <c:v>3</c:v>
                </c:pt>
                <c:pt idx="5625">
                  <c:v>3</c:v>
                </c:pt>
                <c:pt idx="5626">
                  <c:v>1</c:v>
                </c:pt>
                <c:pt idx="5627">
                  <c:v>1</c:v>
                </c:pt>
                <c:pt idx="5628">
                  <c:v>1</c:v>
                </c:pt>
                <c:pt idx="5629">
                  <c:v>2</c:v>
                </c:pt>
                <c:pt idx="5630">
                  <c:v>3</c:v>
                </c:pt>
                <c:pt idx="5631">
                  <c:v>1</c:v>
                </c:pt>
                <c:pt idx="5632">
                  <c:v>3</c:v>
                </c:pt>
                <c:pt idx="5633">
                  <c:v>1</c:v>
                </c:pt>
                <c:pt idx="5634">
                  <c:v>3</c:v>
                </c:pt>
                <c:pt idx="5635">
                  <c:v>3</c:v>
                </c:pt>
                <c:pt idx="5636">
                  <c:v>4</c:v>
                </c:pt>
                <c:pt idx="5637">
                  <c:v>2</c:v>
                </c:pt>
                <c:pt idx="5638">
                  <c:v>2</c:v>
                </c:pt>
                <c:pt idx="5639">
                  <c:v>1</c:v>
                </c:pt>
                <c:pt idx="5640">
                  <c:v>2</c:v>
                </c:pt>
                <c:pt idx="5641">
                  <c:v>0</c:v>
                </c:pt>
                <c:pt idx="5642">
                  <c:v>0</c:v>
                </c:pt>
                <c:pt idx="5643">
                  <c:v>1</c:v>
                </c:pt>
                <c:pt idx="5644">
                  <c:v>3</c:v>
                </c:pt>
                <c:pt idx="5645">
                  <c:v>0</c:v>
                </c:pt>
                <c:pt idx="5646">
                  <c:v>4</c:v>
                </c:pt>
                <c:pt idx="5647">
                  <c:v>4</c:v>
                </c:pt>
                <c:pt idx="5648">
                  <c:v>5</c:v>
                </c:pt>
                <c:pt idx="5649">
                  <c:v>2</c:v>
                </c:pt>
                <c:pt idx="5650">
                  <c:v>2</c:v>
                </c:pt>
                <c:pt idx="5651">
                  <c:v>0</c:v>
                </c:pt>
                <c:pt idx="5652">
                  <c:v>1</c:v>
                </c:pt>
                <c:pt idx="5653">
                  <c:v>1</c:v>
                </c:pt>
                <c:pt idx="5654">
                  <c:v>3</c:v>
                </c:pt>
                <c:pt idx="5655">
                  <c:v>1</c:v>
                </c:pt>
                <c:pt idx="5656">
                  <c:v>5</c:v>
                </c:pt>
                <c:pt idx="5657">
                  <c:v>2</c:v>
                </c:pt>
                <c:pt idx="5658">
                  <c:v>1</c:v>
                </c:pt>
                <c:pt idx="5659">
                  <c:v>2</c:v>
                </c:pt>
                <c:pt idx="5660">
                  <c:v>1</c:v>
                </c:pt>
                <c:pt idx="5661">
                  <c:v>1</c:v>
                </c:pt>
                <c:pt idx="5662">
                  <c:v>2</c:v>
                </c:pt>
                <c:pt idx="5663">
                  <c:v>4</c:v>
                </c:pt>
                <c:pt idx="5664">
                  <c:v>3</c:v>
                </c:pt>
                <c:pt idx="5665">
                  <c:v>4</c:v>
                </c:pt>
                <c:pt idx="5666">
                  <c:v>4</c:v>
                </c:pt>
                <c:pt idx="5667">
                  <c:v>2</c:v>
                </c:pt>
                <c:pt idx="5668">
                  <c:v>2</c:v>
                </c:pt>
                <c:pt idx="5669">
                  <c:v>1</c:v>
                </c:pt>
                <c:pt idx="5670">
                  <c:v>3</c:v>
                </c:pt>
                <c:pt idx="5671">
                  <c:v>2</c:v>
                </c:pt>
                <c:pt idx="5672">
                  <c:v>2</c:v>
                </c:pt>
                <c:pt idx="5673">
                  <c:v>5</c:v>
                </c:pt>
                <c:pt idx="5674">
                  <c:v>1</c:v>
                </c:pt>
                <c:pt idx="5675">
                  <c:v>6</c:v>
                </c:pt>
                <c:pt idx="5676">
                  <c:v>1</c:v>
                </c:pt>
                <c:pt idx="5677">
                  <c:v>2</c:v>
                </c:pt>
                <c:pt idx="5678">
                  <c:v>2</c:v>
                </c:pt>
                <c:pt idx="5679">
                  <c:v>3</c:v>
                </c:pt>
                <c:pt idx="5680">
                  <c:v>2</c:v>
                </c:pt>
                <c:pt idx="5681">
                  <c:v>2</c:v>
                </c:pt>
                <c:pt idx="5682">
                  <c:v>3</c:v>
                </c:pt>
                <c:pt idx="5683">
                  <c:v>1</c:v>
                </c:pt>
                <c:pt idx="5684">
                  <c:v>3</c:v>
                </c:pt>
                <c:pt idx="5685">
                  <c:v>2</c:v>
                </c:pt>
                <c:pt idx="5686">
                  <c:v>1</c:v>
                </c:pt>
                <c:pt idx="5687">
                  <c:v>3</c:v>
                </c:pt>
                <c:pt idx="5688">
                  <c:v>0</c:v>
                </c:pt>
                <c:pt idx="5689">
                  <c:v>5</c:v>
                </c:pt>
                <c:pt idx="5690">
                  <c:v>0</c:v>
                </c:pt>
                <c:pt idx="5691">
                  <c:v>2</c:v>
                </c:pt>
                <c:pt idx="5692">
                  <c:v>4</c:v>
                </c:pt>
                <c:pt idx="5693">
                  <c:v>0</c:v>
                </c:pt>
                <c:pt idx="5694">
                  <c:v>0</c:v>
                </c:pt>
                <c:pt idx="5695">
                  <c:v>0</c:v>
                </c:pt>
                <c:pt idx="5696">
                  <c:v>3</c:v>
                </c:pt>
                <c:pt idx="5697">
                  <c:v>0</c:v>
                </c:pt>
                <c:pt idx="5698">
                  <c:v>3</c:v>
                </c:pt>
                <c:pt idx="5699">
                  <c:v>3</c:v>
                </c:pt>
                <c:pt idx="5700">
                  <c:v>0</c:v>
                </c:pt>
                <c:pt idx="5701">
                  <c:v>1</c:v>
                </c:pt>
                <c:pt idx="5702">
                  <c:v>1</c:v>
                </c:pt>
                <c:pt idx="5703">
                  <c:v>3</c:v>
                </c:pt>
                <c:pt idx="5704">
                  <c:v>4</c:v>
                </c:pt>
                <c:pt idx="5705">
                  <c:v>2</c:v>
                </c:pt>
                <c:pt idx="5706">
                  <c:v>1</c:v>
                </c:pt>
                <c:pt idx="5707">
                  <c:v>3</c:v>
                </c:pt>
                <c:pt idx="5708">
                  <c:v>1</c:v>
                </c:pt>
                <c:pt idx="5709">
                  <c:v>4</c:v>
                </c:pt>
                <c:pt idx="5710">
                  <c:v>2</c:v>
                </c:pt>
                <c:pt idx="5711">
                  <c:v>3</c:v>
                </c:pt>
                <c:pt idx="5712">
                  <c:v>0</c:v>
                </c:pt>
                <c:pt idx="5713">
                  <c:v>1</c:v>
                </c:pt>
                <c:pt idx="5714">
                  <c:v>1</c:v>
                </c:pt>
                <c:pt idx="5715">
                  <c:v>3</c:v>
                </c:pt>
                <c:pt idx="5716">
                  <c:v>5</c:v>
                </c:pt>
                <c:pt idx="5717">
                  <c:v>3</c:v>
                </c:pt>
                <c:pt idx="5718">
                  <c:v>4</c:v>
                </c:pt>
                <c:pt idx="5719">
                  <c:v>1</c:v>
                </c:pt>
                <c:pt idx="5720">
                  <c:v>2</c:v>
                </c:pt>
                <c:pt idx="5721">
                  <c:v>4</c:v>
                </c:pt>
                <c:pt idx="5722">
                  <c:v>2</c:v>
                </c:pt>
                <c:pt idx="5723">
                  <c:v>1</c:v>
                </c:pt>
                <c:pt idx="5724">
                  <c:v>2</c:v>
                </c:pt>
                <c:pt idx="5725">
                  <c:v>1</c:v>
                </c:pt>
                <c:pt idx="5726">
                  <c:v>2</c:v>
                </c:pt>
                <c:pt idx="5727">
                  <c:v>2</c:v>
                </c:pt>
                <c:pt idx="5728">
                  <c:v>0</c:v>
                </c:pt>
                <c:pt idx="5729">
                  <c:v>3</c:v>
                </c:pt>
                <c:pt idx="5730">
                  <c:v>0</c:v>
                </c:pt>
                <c:pt idx="5731">
                  <c:v>3</c:v>
                </c:pt>
                <c:pt idx="5732">
                  <c:v>3</c:v>
                </c:pt>
                <c:pt idx="5733">
                  <c:v>1</c:v>
                </c:pt>
                <c:pt idx="5734">
                  <c:v>3</c:v>
                </c:pt>
                <c:pt idx="5735">
                  <c:v>0</c:v>
                </c:pt>
                <c:pt idx="5736">
                  <c:v>1</c:v>
                </c:pt>
                <c:pt idx="5737">
                  <c:v>2</c:v>
                </c:pt>
                <c:pt idx="5738">
                  <c:v>2</c:v>
                </c:pt>
                <c:pt idx="5739">
                  <c:v>2</c:v>
                </c:pt>
                <c:pt idx="5740">
                  <c:v>1</c:v>
                </c:pt>
                <c:pt idx="5741">
                  <c:v>2</c:v>
                </c:pt>
                <c:pt idx="5742">
                  <c:v>1</c:v>
                </c:pt>
                <c:pt idx="5743">
                  <c:v>1</c:v>
                </c:pt>
                <c:pt idx="5744">
                  <c:v>1</c:v>
                </c:pt>
                <c:pt idx="5745">
                  <c:v>3</c:v>
                </c:pt>
                <c:pt idx="5746">
                  <c:v>1</c:v>
                </c:pt>
                <c:pt idx="5747">
                  <c:v>3</c:v>
                </c:pt>
                <c:pt idx="5748">
                  <c:v>1</c:v>
                </c:pt>
                <c:pt idx="5749">
                  <c:v>3</c:v>
                </c:pt>
                <c:pt idx="5750">
                  <c:v>6</c:v>
                </c:pt>
                <c:pt idx="5751">
                  <c:v>4</c:v>
                </c:pt>
                <c:pt idx="5752">
                  <c:v>4</c:v>
                </c:pt>
                <c:pt idx="5753">
                  <c:v>2</c:v>
                </c:pt>
                <c:pt idx="5754">
                  <c:v>2</c:v>
                </c:pt>
                <c:pt idx="5755">
                  <c:v>2</c:v>
                </c:pt>
                <c:pt idx="5756">
                  <c:v>5</c:v>
                </c:pt>
                <c:pt idx="5757">
                  <c:v>2</c:v>
                </c:pt>
                <c:pt idx="5758">
                  <c:v>2</c:v>
                </c:pt>
                <c:pt idx="5759">
                  <c:v>2</c:v>
                </c:pt>
                <c:pt idx="5760">
                  <c:v>1</c:v>
                </c:pt>
                <c:pt idx="5761">
                  <c:v>4</c:v>
                </c:pt>
                <c:pt idx="5762">
                  <c:v>4</c:v>
                </c:pt>
                <c:pt idx="5763">
                  <c:v>2</c:v>
                </c:pt>
                <c:pt idx="5764">
                  <c:v>4</c:v>
                </c:pt>
                <c:pt idx="5765">
                  <c:v>0</c:v>
                </c:pt>
                <c:pt idx="5766">
                  <c:v>3</c:v>
                </c:pt>
                <c:pt idx="5767">
                  <c:v>5</c:v>
                </c:pt>
                <c:pt idx="5768">
                  <c:v>2</c:v>
                </c:pt>
                <c:pt idx="5769">
                  <c:v>4</c:v>
                </c:pt>
                <c:pt idx="5770">
                  <c:v>2</c:v>
                </c:pt>
                <c:pt idx="5771">
                  <c:v>4</c:v>
                </c:pt>
                <c:pt idx="5772">
                  <c:v>5</c:v>
                </c:pt>
                <c:pt idx="5773">
                  <c:v>4</c:v>
                </c:pt>
                <c:pt idx="5774">
                  <c:v>5</c:v>
                </c:pt>
                <c:pt idx="5775">
                  <c:v>0</c:v>
                </c:pt>
                <c:pt idx="5776">
                  <c:v>1</c:v>
                </c:pt>
                <c:pt idx="5777">
                  <c:v>0</c:v>
                </c:pt>
                <c:pt idx="5778">
                  <c:v>2</c:v>
                </c:pt>
                <c:pt idx="5779">
                  <c:v>2</c:v>
                </c:pt>
                <c:pt idx="5780">
                  <c:v>1</c:v>
                </c:pt>
                <c:pt idx="5781">
                  <c:v>3</c:v>
                </c:pt>
                <c:pt idx="5782">
                  <c:v>1</c:v>
                </c:pt>
                <c:pt idx="5783">
                  <c:v>3</c:v>
                </c:pt>
                <c:pt idx="5784">
                  <c:v>7</c:v>
                </c:pt>
                <c:pt idx="5785">
                  <c:v>6</c:v>
                </c:pt>
                <c:pt idx="5786">
                  <c:v>2</c:v>
                </c:pt>
                <c:pt idx="5787">
                  <c:v>5</c:v>
                </c:pt>
                <c:pt idx="5788">
                  <c:v>2</c:v>
                </c:pt>
                <c:pt idx="5789">
                  <c:v>3</c:v>
                </c:pt>
                <c:pt idx="5790">
                  <c:v>2</c:v>
                </c:pt>
                <c:pt idx="5791">
                  <c:v>3</c:v>
                </c:pt>
                <c:pt idx="5792">
                  <c:v>0</c:v>
                </c:pt>
                <c:pt idx="5793">
                  <c:v>3</c:v>
                </c:pt>
                <c:pt idx="5794">
                  <c:v>3</c:v>
                </c:pt>
                <c:pt idx="5795">
                  <c:v>5</c:v>
                </c:pt>
                <c:pt idx="5796">
                  <c:v>1</c:v>
                </c:pt>
                <c:pt idx="5797">
                  <c:v>3</c:v>
                </c:pt>
                <c:pt idx="5798">
                  <c:v>3</c:v>
                </c:pt>
                <c:pt idx="5799">
                  <c:v>3</c:v>
                </c:pt>
                <c:pt idx="5800">
                  <c:v>2</c:v>
                </c:pt>
                <c:pt idx="5801">
                  <c:v>2</c:v>
                </c:pt>
                <c:pt idx="5802">
                  <c:v>2</c:v>
                </c:pt>
                <c:pt idx="5803">
                  <c:v>0</c:v>
                </c:pt>
                <c:pt idx="5804">
                  <c:v>1</c:v>
                </c:pt>
                <c:pt idx="5805">
                  <c:v>0</c:v>
                </c:pt>
                <c:pt idx="5806">
                  <c:v>2</c:v>
                </c:pt>
                <c:pt idx="5807">
                  <c:v>4</c:v>
                </c:pt>
                <c:pt idx="5808">
                  <c:v>2</c:v>
                </c:pt>
                <c:pt idx="5809">
                  <c:v>1</c:v>
                </c:pt>
                <c:pt idx="5810">
                  <c:v>3</c:v>
                </c:pt>
                <c:pt idx="5811">
                  <c:v>4</c:v>
                </c:pt>
                <c:pt idx="5812">
                  <c:v>2</c:v>
                </c:pt>
                <c:pt idx="5813">
                  <c:v>1</c:v>
                </c:pt>
                <c:pt idx="5814">
                  <c:v>1</c:v>
                </c:pt>
                <c:pt idx="5815">
                  <c:v>2</c:v>
                </c:pt>
                <c:pt idx="5816">
                  <c:v>3</c:v>
                </c:pt>
                <c:pt idx="5817">
                  <c:v>1</c:v>
                </c:pt>
                <c:pt idx="5818">
                  <c:v>3</c:v>
                </c:pt>
                <c:pt idx="5819">
                  <c:v>4</c:v>
                </c:pt>
                <c:pt idx="5820">
                  <c:v>5</c:v>
                </c:pt>
                <c:pt idx="5821">
                  <c:v>0</c:v>
                </c:pt>
                <c:pt idx="5822">
                  <c:v>0</c:v>
                </c:pt>
                <c:pt idx="5823">
                  <c:v>2</c:v>
                </c:pt>
                <c:pt idx="5824">
                  <c:v>4</c:v>
                </c:pt>
                <c:pt idx="5825">
                  <c:v>2</c:v>
                </c:pt>
                <c:pt idx="5826">
                  <c:v>4</c:v>
                </c:pt>
                <c:pt idx="5827">
                  <c:v>2</c:v>
                </c:pt>
                <c:pt idx="5828">
                  <c:v>4</c:v>
                </c:pt>
                <c:pt idx="5829">
                  <c:v>3</c:v>
                </c:pt>
                <c:pt idx="5830">
                  <c:v>4</c:v>
                </c:pt>
                <c:pt idx="5831">
                  <c:v>2</c:v>
                </c:pt>
                <c:pt idx="5832">
                  <c:v>4</c:v>
                </c:pt>
                <c:pt idx="5833">
                  <c:v>2</c:v>
                </c:pt>
                <c:pt idx="5834">
                  <c:v>0</c:v>
                </c:pt>
                <c:pt idx="5835">
                  <c:v>2</c:v>
                </c:pt>
                <c:pt idx="5836">
                  <c:v>2</c:v>
                </c:pt>
                <c:pt idx="5837">
                  <c:v>4</c:v>
                </c:pt>
                <c:pt idx="5838">
                  <c:v>2</c:v>
                </c:pt>
                <c:pt idx="5839">
                  <c:v>2</c:v>
                </c:pt>
                <c:pt idx="5840">
                  <c:v>5</c:v>
                </c:pt>
                <c:pt idx="5841">
                  <c:v>4</c:v>
                </c:pt>
                <c:pt idx="5842">
                  <c:v>4</c:v>
                </c:pt>
                <c:pt idx="5843">
                  <c:v>1</c:v>
                </c:pt>
                <c:pt idx="5844">
                  <c:v>5</c:v>
                </c:pt>
                <c:pt idx="5845">
                  <c:v>4</c:v>
                </c:pt>
                <c:pt idx="5846">
                  <c:v>7</c:v>
                </c:pt>
                <c:pt idx="5847">
                  <c:v>3</c:v>
                </c:pt>
                <c:pt idx="5848">
                  <c:v>6</c:v>
                </c:pt>
                <c:pt idx="5849">
                  <c:v>5</c:v>
                </c:pt>
                <c:pt idx="5850">
                  <c:v>4</c:v>
                </c:pt>
                <c:pt idx="5851">
                  <c:v>6</c:v>
                </c:pt>
                <c:pt idx="5852">
                  <c:v>3</c:v>
                </c:pt>
                <c:pt idx="5853">
                  <c:v>2</c:v>
                </c:pt>
                <c:pt idx="5854">
                  <c:v>1</c:v>
                </c:pt>
                <c:pt idx="5855">
                  <c:v>0</c:v>
                </c:pt>
                <c:pt idx="5856">
                  <c:v>1</c:v>
                </c:pt>
                <c:pt idx="5857">
                  <c:v>3</c:v>
                </c:pt>
                <c:pt idx="5858">
                  <c:v>2</c:v>
                </c:pt>
                <c:pt idx="5859">
                  <c:v>8</c:v>
                </c:pt>
                <c:pt idx="5860">
                  <c:v>4</c:v>
                </c:pt>
                <c:pt idx="5861">
                  <c:v>3</c:v>
                </c:pt>
                <c:pt idx="5862">
                  <c:v>6</c:v>
                </c:pt>
                <c:pt idx="5863">
                  <c:v>5</c:v>
                </c:pt>
                <c:pt idx="5864">
                  <c:v>0</c:v>
                </c:pt>
                <c:pt idx="5865">
                  <c:v>7</c:v>
                </c:pt>
                <c:pt idx="5866">
                  <c:v>4</c:v>
                </c:pt>
                <c:pt idx="5867">
                  <c:v>2</c:v>
                </c:pt>
                <c:pt idx="5868">
                  <c:v>3</c:v>
                </c:pt>
                <c:pt idx="5869">
                  <c:v>6</c:v>
                </c:pt>
                <c:pt idx="5870">
                  <c:v>11</c:v>
                </c:pt>
                <c:pt idx="5871">
                  <c:v>17</c:v>
                </c:pt>
                <c:pt idx="5872">
                  <c:v>12</c:v>
                </c:pt>
                <c:pt idx="5873">
                  <c:v>21</c:v>
                </c:pt>
                <c:pt idx="5874">
                  <c:v>31</c:v>
                </c:pt>
                <c:pt idx="5875">
                  <c:v>32</c:v>
                </c:pt>
                <c:pt idx="5876">
                  <c:v>32</c:v>
                </c:pt>
                <c:pt idx="5877">
                  <c:v>48</c:v>
                </c:pt>
                <c:pt idx="5878">
                  <c:v>25</c:v>
                </c:pt>
                <c:pt idx="5879">
                  <c:v>14</c:v>
                </c:pt>
                <c:pt idx="5880">
                  <c:v>11</c:v>
                </c:pt>
                <c:pt idx="5881">
                  <c:v>11</c:v>
                </c:pt>
                <c:pt idx="5882">
                  <c:v>4</c:v>
                </c:pt>
                <c:pt idx="5883">
                  <c:v>3</c:v>
                </c:pt>
                <c:pt idx="5884">
                  <c:v>1</c:v>
                </c:pt>
                <c:pt idx="5885">
                  <c:v>1</c:v>
                </c:pt>
                <c:pt idx="5886">
                  <c:v>3</c:v>
                </c:pt>
                <c:pt idx="5887">
                  <c:v>2</c:v>
                </c:pt>
                <c:pt idx="5888">
                  <c:v>2</c:v>
                </c:pt>
                <c:pt idx="5889">
                  <c:v>3</c:v>
                </c:pt>
                <c:pt idx="5890">
                  <c:v>2</c:v>
                </c:pt>
                <c:pt idx="5891">
                  <c:v>2</c:v>
                </c:pt>
                <c:pt idx="5892">
                  <c:v>1</c:v>
                </c:pt>
                <c:pt idx="5893">
                  <c:v>1</c:v>
                </c:pt>
                <c:pt idx="5894">
                  <c:v>0</c:v>
                </c:pt>
                <c:pt idx="5895">
                  <c:v>1</c:v>
                </c:pt>
                <c:pt idx="5896">
                  <c:v>1</c:v>
                </c:pt>
                <c:pt idx="5897">
                  <c:v>0</c:v>
                </c:pt>
                <c:pt idx="5898">
                  <c:v>1</c:v>
                </c:pt>
                <c:pt idx="5899">
                  <c:v>2</c:v>
                </c:pt>
                <c:pt idx="5900">
                  <c:v>1</c:v>
                </c:pt>
                <c:pt idx="5901">
                  <c:v>2</c:v>
                </c:pt>
                <c:pt idx="5902">
                  <c:v>3</c:v>
                </c:pt>
                <c:pt idx="5903">
                  <c:v>3</c:v>
                </c:pt>
                <c:pt idx="5904">
                  <c:v>1</c:v>
                </c:pt>
                <c:pt idx="5905">
                  <c:v>1</c:v>
                </c:pt>
                <c:pt idx="5906">
                  <c:v>0</c:v>
                </c:pt>
                <c:pt idx="5907">
                  <c:v>1</c:v>
                </c:pt>
                <c:pt idx="5908">
                  <c:v>1</c:v>
                </c:pt>
                <c:pt idx="5909">
                  <c:v>2</c:v>
                </c:pt>
                <c:pt idx="5910">
                  <c:v>3</c:v>
                </c:pt>
                <c:pt idx="5911">
                  <c:v>4</c:v>
                </c:pt>
                <c:pt idx="5912">
                  <c:v>1</c:v>
                </c:pt>
                <c:pt idx="5913">
                  <c:v>2</c:v>
                </c:pt>
                <c:pt idx="5914">
                  <c:v>3</c:v>
                </c:pt>
                <c:pt idx="5915">
                  <c:v>4</c:v>
                </c:pt>
                <c:pt idx="5916">
                  <c:v>1</c:v>
                </c:pt>
                <c:pt idx="5917">
                  <c:v>3</c:v>
                </c:pt>
                <c:pt idx="5918">
                  <c:v>2</c:v>
                </c:pt>
                <c:pt idx="5919">
                  <c:v>1</c:v>
                </c:pt>
                <c:pt idx="5920">
                  <c:v>3</c:v>
                </c:pt>
                <c:pt idx="5921">
                  <c:v>1</c:v>
                </c:pt>
                <c:pt idx="5922">
                  <c:v>0</c:v>
                </c:pt>
                <c:pt idx="5923">
                  <c:v>1</c:v>
                </c:pt>
                <c:pt idx="5924">
                  <c:v>3</c:v>
                </c:pt>
                <c:pt idx="5925">
                  <c:v>0</c:v>
                </c:pt>
                <c:pt idx="5926">
                  <c:v>2</c:v>
                </c:pt>
                <c:pt idx="5927">
                  <c:v>1</c:v>
                </c:pt>
                <c:pt idx="5928">
                  <c:v>1</c:v>
                </c:pt>
                <c:pt idx="5929">
                  <c:v>1</c:v>
                </c:pt>
                <c:pt idx="5930">
                  <c:v>1</c:v>
                </c:pt>
                <c:pt idx="5931">
                  <c:v>0</c:v>
                </c:pt>
                <c:pt idx="5932">
                  <c:v>2</c:v>
                </c:pt>
                <c:pt idx="5933">
                  <c:v>0</c:v>
                </c:pt>
                <c:pt idx="5934">
                  <c:v>4</c:v>
                </c:pt>
                <c:pt idx="5935">
                  <c:v>1</c:v>
                </c:pt>
                <c:pt idx="5936">
                  <c:v>3</c:v>
                </c:pt>
                <c:pt idx="5937">
                  <c:v>0</c:v>
                </c:pt>
                <c:pt idx="5938">
                  <c:v>4</c:v>
                </c:pt>
                <c:pt idx="5939">
                  <c:v>4</c:v>
                </c:pt>
                <c:pt idx="5940">
                  <c:v>2</c:v>
                </c:pt>
                <c:pt idx="5941">
                  <c:v>2</c:v>
                </c:pt>
                <c:pt idx="5942">
                  <c:v>1</c:v>
                </c:pt>
                <c:pt idx="5943">
                  <c:v>1</c:v>
                </c:pt>
                <c:pt idx="5944">
                  <c:v>2</c:v>
                </c:pt>
                <c:pt idx="5945">
                  <c:v>1</c:v>
                </c:pt>
                <c:pt idx="5946">
                  <c:v>1</c:v>
                </c:pt>
                <c:pt idx="5947">
                  <c:v>2</c:v>
                </c:pt>
                <c:pt idx="5948">
                  <c:v>1</c:v>
                </c:pt>
                <c:pt idx="5949">
                  <c:v>1</c:v>
                </c:pt>
                <c:pt idx="5950">
                  <c:v>2</c:v>
                </c:pt>
                <c:pt idx="5951">
                  <c:v>3</c:v>
                </c:pt>
                <c:pt idx="5952">
                  <c:v>3</c:v>
                </c:pt>
                <c:pt idx="5953">
                  <c:v>2</c:v>
                </c:pt>
                <c:pt idx="5954">
                  <c:v>3</c:v>
                </c:pt>
                <c:pt idx="5955">
                  <c:v>2</c:v>
                </c:pt>
                <c:pt idx="5956">
                  <c:v>2</c:v>
                </c:pt>
                <c:pt idx="5957">
                  <c:v>3</c:v>
                </c:pt>
                <c:pt idx="5958">
                  <c:v>2</c:v>
                </c:pt>
                <c:pt idx="5959">
                  <c:v>1</c:v>
                </c:pt>
                <c:pt idx="5960">
                  <c:v>1</c:v>
                </c:pt>
                <c:pt idx="5961">
                  <c:v>2</c:v>
                </c:pt>
                <c:pt idx="5962">
                  <c:v>3</c:v>
                </c:pt>
                <c:pt idx="5963">
                  <c:v>7</c:v>
                </c:pt>
                <c:pt idx="5964">
                  <c:v>2</c:v>
                </c:pt>
                <c:pt idx="5965">
                  <c:v>5</c:v>
                </c:pt>
                <c:pt idx="5966">
                  <c:v>1</c:v>
                </c:pt>
                <c:pt idx="5967">
                  <c:v>3</c:v>
                </c:pt>
                <c:pt idx="5968">
                  <c:v>5</c:v>
                </c:pt>
                <c:pt idx="5969">
                  <c:v>4</c:v>
                </c:pt>
                <c:pt idx="5970">
                  <c:v>1</c:v>
                </c:pt>
                <c:pt idx="5971">
                  <c:v>6</c:v>
                </c:pt>
                <c:pt idx="5972">
                  <c:v>4</c:v>
                </c:pt>
                <c:pt idx="5973">
                  <c:v>0</c:v>
                </c:pt>
                <c:pt idx="5974">
                  <c:v>2</c:v>
                </c:pt>
                <c:pt idx="5975">
                  <c:v>2</c:v>
                </c:pt>
                <c:pt idx="5976">
                  <c:v>1</c:v>
                </c:pt>
                <c:pt idx="5977">
                  <c:v>5</c:v>
                </c:pt>
                <c:pt idx="5978">
                  <c:v>4</c:v>
                </c:pt>
                <c:pt idx="5979">
                  <c:v>5</c:v>
                </c:pt>
                <c:pt idx="5980">
                  <c:v>3</c:v>
                </c:pt>
                <c:pt idx="5981">
                  <c:v>2</c:v>
                </c:pt>
                <c:pt idx="5982">
                  <c:v>1</c:v>
                </c:pt>
                <c:pt idx="5983">
                  <c:v>0</c:v>
                </c:pt>
                <c:pt idx="5984">
                  <c:v>4</c:v>
                </c:pt>
                <c:pt idx="5985">
                  <c:v>1</c:v>
                </c:pt>
                <c:pt idx="5986">
                  <c:v>3</c:v>
                </c:pt>
                <c:pt idx="5987">
                  <c:v>0</c:v>
                </c:pt>
                <c:pt idx="5988">
                  <c:v>1</c:v>
                </c:pt>
                <c:pt idx="5989">
                  <c:v>1</c:v>
                </c:pt>
                <c:pt idx="5990">
                  <c:v>1</c:v>
                </c:pt>
                <c:pt idx="5991">
                  <c:v>0</c:v>
                </c:pt>
                <c:pt idx="5992">
                  <c:v>1</c:v>
                </c:pt>
                <c:pt idx="5993">
                  <c:v>1</c:v>
                </c:pt>
                <c:pt idx="5994">
                  <c:v>3</c:v>
                </c:pt>
                <c:pt idx="5995">
                  <c:v>2</c:v>
                </c:pt>
                <c:pt idx="5996">
                  <c:v>4</c:v>
                </c:pt>
                <c:pt idx="5997">
                  <c:v>2</c:v>
                </c:pt>
                <c:pt idx="5998">
                  <c:v>1</c:v>
                </c:pt>
                <c:pt idx="5999">
                  <c:v>2</c:v>
                </c:pt>
                <c:pt idx="6000">
                  <c:v>5</c:v>
                </c:pt>
                <c:pt idx="6001">
                  <c:v>2</c:v>
                </c:pt>
                <c:pt idx="6002">
                  <c:v>3</c:v>
                </c:pt>
                <c:pt idx="6003">
                  <c:v>4</c:v>
                </c:pt>
                <c:pt idx="6004">
                  <c:v>4</c:v>
                </c:pt>
                <c:pt idx="6005">
                  <c:v>2</c:v>
                </c:pt>
                <c:pt idx="6006">
                  <c:v>2</c:v>
                </c:pt>
                <c:pt idx="6007">
                  <c:v>1</c:v>
                </c:pt>
                <c:pt idx="6008">
                  <c:v>3</c:v>
                </c:pt>
                <c:pt idx="6009">
                  <c:v>3</c:v>
                </c:pt>
                <c:pt idx="6010">
                  <c:v>0</c:v>
                </c:pt>
                <c:pt idx="6011">
                  <c:v>0</c:v>
                </c:pt>
                <c:pt idx="6012">
                  <c:v>1</c:v>
                </c:pt>
                <c:pt idx="6013">
                  <c:v>1</c:v>
                </c:pt>
                <c:pt idx="6014">
                  <c:v>5</c:v>
                </c:pt>
                <c:pt idx="6015">
                  <c:v>4</c:v>
                </c:pt>
                <c:pt idx="6016">
                  <c:v>2</c:v>
                </c:pt>
                <c:pt idx="6017">
                  <c:v>3</c:v>
                </c:pt>
                <c:pt idx="6018">
                  <c:v>3</c:v>
                </c:pt>
                <c:pt idx="6019">
                  <c:v>0</c:v>
                </c:pt>
                <c:pt idx="6020">
                  <c:v>2</c:v>
                </c:pt>
                <c:pt idx="6021">
                  <c:v>4</c:v>
                </c:pt>
                <c:pt idx="6022">
                  <c:v>0</c:v>
                </c:pt>
                <c:pt idx="6023">
                  <c:v>1</c:v>
                </c:pt>
                <c:pt idx="6024">
                  <c:v>1</c:v>
                </c:pt>
                <c:pt idx="6025">
                  <c:v>4</c:v>
                </c:pt>
                <c:pt idx="6026">
                  <c:v>3</c:v>
                </c:pt>
                <c:pt idx="6027">
                  <c:v>4</c:v>
                </c:pt>
                <c:pt idx="6028">
                  <c:v>2</c:v>
                </c:pt>
                <c:pt idx="6029">
                  <c:v>2</c:v>
                </c:pt>
                <c:pt idx="6030">
                  <c:v>1</c:v>
                </c:pt>
                <c:pt idx="6031">
                  <c:v>0</c:v>
                </c:pt>
                <c:pt idx="6032">
                  <c:v>6</c:v>
                </c:pt>
                <c:pt idx="6033">
                  <c:v>1</c:v>
                </c:pt>
                <c:pt idx="6034">
                  <c:v>1</c:v>
                </c:pt>
                <c:pt idx="6035">
                  <c:v>2</c:v>
                </c:pt>
                <c:pt idx="6036">
                  <c:v>2</c:v>
                </c:pt>
                <c:pt idx="6037">
                  <c:v>1</c:v>
                </c:pt>
                <c:pt idx="6038">
                  <c:v>3</c:v>
                </c:pt>
                <c:pt idx="6039">
                  <c:v>1</c:v>
                </c:pt>
                <c:pt idx="6040">
                  <c:v>0</c:v>
                </c:pt>
                <c:pt idx="6041">
                  <c:v>1</c:v>
                </c:pt>
                <c:pt idx="6042">
                  <c:v>3</c:v>
                </c:pt>
                <c:pt idx="6043">
                  <c:v>0</c:v>
                </c:pt>
                <c:pt idx="6044">
                  <c:v>4</c:v>
                </c:pt>
                <c:pt idx="6045">
                  <c:v>3</c:v>
                </c:pt>
                <c:pt idx="6046">
                  <c:v>4</c:v>
                </c:pt>
                <c:pt idx="6047">
                  <c:v>1</c:v>
                </c:pt>
                <c:pt idx="6048">
                  <c:v>0</c:v>
                </c:pt>
                <c:pt idx="6049">
                  <c:v>2</c:v>
                </c:pt>
                <c:pt idx="6050">
                  <c:v>3</c:v>
                </c:pt>
                <c:pt idx="6051">
                  <c:v>3</c:v>
                </c:pt>
                <c:pt idx="6052">
                  <c:v>0</c:v>
                </c:pt>
                <c:pt idx="6053">
                  <c:v>2</c:v>
                </c:pt>
                <c:pt idx="6054">
                  <c:v>0</c:v>
                </c:pt>
                <c:pt idx="6055">
                  <c:v>1</c:v>
                </c:pt>
                <c:pt idx="6056">
                  <c:v>4</c:v>
                </c:pt>
                <c:pt idx="6057">
                  <c:v>4</c:v>
                </c:pt>
                <c:pt idx="6058">
                  <c:v>2</c:v>
                </c:pt>
                <c:pt idx="6059">
                  <c:v>0</c:v>
                </c:pt>
                <c:pt idx="6060">
                  <c:v>2</c:v>
                </c:pt>
                <c:pt idx="6061">
                  <c:v>2</c:v>
                </c:pt>
                <c:pt idx="6062">
                  <c:v>4</c:v>
                </c:pt>
                <c:pt idx="6063">
                  <c:v>4</c:v>
                </c:pt>
                <c:pt idx="6064">
                  <c:v>4</c:v>
                </c:pt>
                <c:pt idx="6065">
                  <c:v>2</c:v>
                </c:pt>
                <c:pt idx="6066">
                  <c:v>2</c:v>
                </c:pt>
                <c:pt idx="6067">
                  <c:v>3</c:v>
                </c:pt>
                <c:pt idx="6068">
                  <c:v>1</c:v>
                </c:pt>
                <c:pt idx="6069">
                  <c:v>1</c:v>
                </c:pt>
                <c:pt idx="6070">
                  <c:v>1</c:v>
                </c:pt>
                <c:pt idx="6071">
                  <c:v>0</c:v>
                </c:pt>
                <c:pt idx="6072">
                  <c:v>3</c:v>
                </c:pt>
                <c:pt idx="6073">
                  <c:v>1</c:v>
                </c:pt>
                <c:pt idx="6074">
                  <c:v>1</c:v>
                </c:pt>
                <c:pt idx="6075">
                  <c:v>1</c:v>
                </c:pt>
                <c:pt idx="6076">
                  <c:v>6</c:v>
                </c:pt>
                <c:pt idx="6077">
                  <c:v>1</c:v>
                </c:pt>
                <c:pt idx="6078">
                  <c:v>1</c:v>
                </c:pt>
                <c:pt idx="6079">
                  <c:v>2</c:v>
                </c:pt>
                <c:pt idx="6080">
                  <c:v>2</c:v>
                </c:pt>
                <c:pt idx="6081">
                  <c:v>1</c:v>
                </c:pt>
                <c:pt idx="6082">
                  <c:v>0</c:v>
                </c:pt>
                <c:pt idx="6083">
                  <c:v>1</c:v>
                </c:pt>
                <c:pt idx="6084">
                  <c:v>2</c:v>
                </c:pt>
                <c:pt idx="6085">
                  <c:v>2</c:v>
                </c:pt>
                <c:pt idx="6086">
                  <c:v>2</c:v>
                </c:pt>
                <c:pt idx="6087">
                  <c:v>1</c:v>
                </c:pt>
                <c:pt idx="6088">
                  <c:v>1</c:v>
                </c:pt>
                <c:pt idx="6089">
                  <c:v>4</c:v>
                </c:pt>
                <c:pt idx="6090">
                  <c:v>2</c:v>
                </c:pt>
                <c:pt idx="6091">
                  <c:v>0</c:v>
                </c:pt>
                <c:pt idx="6092">
                  <c:v>2</c:v>
                </c:pt>
                <c:pt idx="6093">
                  <c:v>1</c:v>
                </c:pt>
                <c:pt idx="6094">
                  <c:v>1</c:v>
                </c:pt>
                <c:pt idx="6095">
                  <c:v>1</c:v>
                </c:pt>
                <c:pt idx="6096">
                  <c:v>4</c:v>
                </c:pt>
                <c:pt idx="6097">
                  <c:v>1</c:v>
                </c:pt>
                <c:pt idx="6098">
                  <c:v>1</c:v>
                </c:pt>
                <c:pt idx="6099">
                  <c:v>1</c:v>
                </c:pt>
                <c:pt idx="6100">
                  <c:v>0</c:v>
                </c:pt>
                <c:pt idx="6101">
                  <c:v>0</c:v>
                </c:pt>
                <c:pt idx="6102">
                  <c:v>0</c:v>
                </c:pt>
                <c:pt idx="6103">
                  <c:v>0</c:v>
                </c:pt>
                <c:pt idx="6104">
                  <c:v>0</c:v>
                </c:pt>
                <c:pt idx="6105">
                  <c:v>1</c:v>
                </c:pt>
                <c:pt idx="6106">
                  <c:v>2</c:v>
                </c:pt>
                <c:pt idx="6107">
                  <c:v>1</c:v>
                </c:pt>
                <c:pt idx="6108">
                  <c:v>1</c:v>
                </c:pt>
                <c:pt idx="6109">
                  <c:v>2</c:v>
                </c:pt>
                <c:pt idx="6110">
                  <c:v>2</c:v>
                </c:pt>
                <c:pt idx="6111">
                  <c:v>2</c:v>
                </c:pt>
                <c:pt idx="6112">
                  <c:v>2</c:v>
                </c:pt>
                <c:pt idx="6113">
                  <c:v>4</c:v>
                </c:pt>
                <c:pt idx="6114">
                  <c:v>2</c:v>
                </c:pt>
                <c:pt idx="6115">
                  <c:v>2</c:v>
                </c:pt>
                <c:pt idx="6116">
                  <c:v>3</c:v>
                </c:pt>
                <c:pt idx="6117">
                  <c:v>5</c:v>
                </c:pt>
                <c:pt idx="6118">
                  <c:v>5</c:v>
                </c:pt>
                <c:pt idx="6119">
                  <c:v>0</c:v>
                </c:pt>
                <c:pt idx="6120">
                  <c:v>1</c:v>
                </c:pt>
                <c:pt idx="6121">
                  <c:v>2</c:v>
                </c:pt>
                <c:pt idx="6122">
                  <c:v>1</c:v>
                </c:pt>
                <c:pt idx="6123">
                  <c:v>1</c:v>
                </c:pt>
                <c:pt idx="6124">
                  <c:v>2</c:v>
                </c:pt>
                <c:pt idx="6125">
                  <c:v>1</c:v>
                </c:pt>
                <c:pt idx="6126">
                  <c:v>0</c:v>
                </c:pt>
                <c:pt idx="6127">
                  <c:v>1</c:v>
                </c:pt>
                <c:pt idx="6128">
                  <c:v>2</c:v>
                </c:pt>
                <c:pt idx="6129">
                  <c:v>2</c:v>
                </c:pt>
                <c:pt idx="6130">
                  <c:v>1</c:v>
                </c:pt>
                <c:pt idx="6131">
                  <c:v>4</c:v>
                </c:pt>
                <c:pt idx="6132">
                  <c:v>2</c:v>
                </c:pt>
                <c:pt idx="6133">
                  <c:v>2</c:v>
                </c:pt>
                <c:pt idx="6134">
                  <c:v>1</c:v>
                </c:pt>
                <c:pt idx="6135">
                  <c:v>2</c:v>
                </c:pt>
                <c:pt idx="6136">
                  <c:v>4</c:v>
                </c:pt>
                <c:pt idx="6137">
                  <c:v>1</c:v>
                </c:pt>
                <c:pt idx="6138">
                  <c:v>3</c:v>
                </c:pt>
                <c:pt idx="6139">
                  <c:v>2</c:v>
                </c:pt>
                <c:pt idx="6140">
                  <c:v>4</c:v>
                </c:pt>
                <c:pt idx="6141">
                  <c:v>1</c:v>
                </c:pt>
                <c:pt idx="6142">
                  <c:v>2</c:v>
                </c:pt>
                <c:pt idx="6143">
                  <c:v>0</c:v>
                </c:pt>
                <c:pt idx="6144">
                  <c:v>0</c:v>
                </c:pt>
                <c:pt idx="6145">
                  <c:v>1</c:v>
                </c:pt>
                <c:pt idx="6146">
                  <c:v>4</c:v>
                </c:pt>
                <c:pt idx="6147">
                  <c:v>5</c:v>
                </c:pt>
                <c:pt idx="6148">
                  <c:v>4</c:v>
                </c:pt>
                <c:pt idx="6149">
                  <c:v>8</c:v>
                </c:pt>
                <c:pt idx="6150">
                  <c:v>1</c:v>
                </c:pt>
                <c:pt idx="6151">
                  <c:v>0</c:v>
                </c:pt>
                <c:pt idx="6152">
                  <c:v>1</c:v>
                </c:pt>
                <c:pt idx="6153">
                  <c:v>1</c:v>
                </c:pt>
                <c:pt idx="6154">
                  <c:v>1</c:v>
                </c:pt>
                <c:pt idx="6155">
                  <c:v>3</c:v>
                </c:pt>
                <c:pt idx="6156">
                  <c:v>1</c:v>
                </c:pt>
                <c:pt idx="6157">
                  <c:v>1</c:v>
                </c:pt>
                <c:pt idx="6158">
                  <c:v>5</c:v>
                </c:pt>
                <c:pt idx="6159">
                  <c:v>3</c:v>
                </c:pt>
                <c:pt idx="6160">
                  <c:v>2</c:v>
                </c:pt>
                <c:pt idx="6161">
                  <c:v>0</c:v>
                </c:pt>
                <c:pt idx="6162">
                  <c:v>3</c:v>
                </c:pt>
                <c:pt idx="6163">
                  <c:v>1</c:v>
                </c:pt>
                <c:pt idx="6164">
                  <c:v>1</c:v>
                </c:pt>
                <c:pt idx="6165">
                  <c:v>4</c:v>
                </c:pt>
                <c:pt idx="6166">
                  <c:v>1</c:v>
                </c:pt>
                <c:pt idx="6167">
                  <c:v>0</c:v>
                </c:pt>
                <c:pt idx="6168">
                  <c:v>4</c:v>
                </c:pt>
                <c:pt idx="6169">
                  <c:v>0</c:v>
                </c:pt>
                <c:pt idx="6170">
                  <c:v>2</c:v>
                </c:pt>
                <c:pt idx="6171">
                  <c:v>2</c:v>
                </c:pt>
                <c:pt idx="6172">
                  <c:v>4</c:v>
                </c:pt>
                <c:pt idx="6173">
                  <c:v>2</c:v>
                </c:pt>
                <c:pt idx="6174">
                  <c:v>1</c:v>
                </c:pt>
                <c:pt idx="6175">
                  <c:v>0</c:v>
                </c:pt>
                <c:pt idx="6176">
                  <c:v>2</c:v>
                </c:pt>
                <c:pt idx="6177">
                  <c:v>1</c:v>
                </c:pt>
                <c:pt idx="6178">
                  <c:v>1</c:v>
                </c:pt>
                <c:pt idx="6179">
                  <c:v>1</c:v>
                </c:pt>
                <c:pt idx="6180">
                  <c:v>0</c:v>
                </c:pt>
                <c:pt idx="6181">
                  <c:v>2</c:v>
                </c:pt>
                <c:pt idx="6182">
                  <c:v>3</c:v>
                </c:pt>
                <c:pt idx="6183">
                  <c:v>3</c:v>
                </c:pt>
                <c:pt idx="6184">
                  <c:v>2</c:v>
                </c:pt>
                <c:pt idx="6185">
                  <c:v>6</c:v>
                </c:pt>
                <c:pt idx="6186">
                  <c:v>4</c:v>
                </c:pt>
                <c:pt idx="6187">
                  <c:v>7</c:v>
                </c:pt>
                <c:pt idx="6188">
                  <c:v>2</c:v>
                </c:pt>
                <c:pt idx="6189">
                  <c:v>3</c:v>
                </c:pt>
                <c:pt idx="6190">
                  <c:v>5</c:v>
                </c:pt>
                <c:pt idx="6191">
                  <c:v>2</c:v>
                </c:pt>
                <c:pt idx="6192">
                  <c:v>2</c:v>
                </c:pt>
                <c:pt idx="6193">
                  <c:v>2</c:v>
                </c:pt>
                <c:pt idx="6194">
                  <c:v>2</c:v>
                </c:pt>
                <c:pt idx="6195">
                  <c:v>0</c:v>
                </c:pt>
                <c:pt idx="6196">
                  <c:v>1</c:v>
                </c:pt>
                <c:pt idx="6197">
                  <c:v>3</c:v>
                </c:pt>
                <c:pt idx="6198">
                  <c:v>2</c:v>
                </c:pt>
                <c:pt idx="6199">
                  <c:v>1</c:v>
                </c:pt>
                <c:pt idx="6200">
                  <c:v>1</c:v>
                </c:pt>
                <c:pt idx="6201">
                  <c:v>2</c:v>
                </c:pt>
                <c:pt idx="6202">
                  <c:v>2</c:v>
                </c:pt>
                <c:pt idx="6203">
                  <c:v>2</c:v>
                </c:pt>
                <c:pt idx="6204">
                  <c:v>2</c:v>
                </c:pt>
                <c:pt idx="6205">
                  <c:v>1</c:v>
                </c:pt>
                <c:pt idx="6206">
                  <c:v>4</c:v>
                </c:pt>
                <c:pt idx="6207">
                  <c:v>3</c:v>
                </c:pt>
                <c:pt idx="6208">
                  <c:v>3</c:v>
                </c:pt>
                <c:pt idx="6209">
                  <c:v>4</c:v>
                </c:pt>
                <c:pt idx="6210">
                  <c:v>1</c:v>
                </c:pt>
                <c:pt idx="6211">
                  <c:v>1</c:v>
                </c:pt>
                <c:pt idx="6212">
                  <c:v>4</c:v>
                </c:pt>
                <c:pt idx="6213">
                  <c:v>0</c:v>
                </c:pt>
                <c:pt idx="6214">
                  <c:v>2</c:v>
                </c:pt>
                <c:pt idx="6215">
                  <c:v>3</c:v>
                </c:pt>
                <c:pt idx="6216">
                  <c:v>2</c:v>
                </c:pt>
                <c:pt idx="6217">
                  <c:v>3</c:v>
                </c:pt>
                <c:pt idx="6218">
                  <c:v>3</c:v>
                </c:pt>
                <c:pt idx="6219">
                  <c:v>5</c:v>
                </c:pt>
                <c:pt idx="6220">
                  <c:v>5</c:v>
                </c:pt>
                <c:pt idx="6221">
                  <c:v>5</c:v>
                </c:pt>
                <c:pt idx="6222">
                  <c:v>5</c:v>
                </c:pt>
                <c:pt idx="6223">
                  <c:v>3</c:v>
                </c:pt>
                <c:pt idx="6224">
                  <c:v>4</c:v>
                </c:pt>
                <c:pt idx="6225">
                  <c:v>5</c:v>
                </c:pt>
                <c:pt idx="6226">
                  <c:v>3</c:v>
                </c:pt>
                <c:pt idx="6227">
                  <c:v>5</c:v>
                </c:pt>
                <c:pt idx="6228">
                  <c:v>0</c:v>
                </c:pt>
                <c:pt idx="6229">
                  <c:v>2</c:v>
                </c:pt>
                <c:pt idx="6230">
                  <c:v>2</c:v>
                </c:pt>
                <c:pt idx="6231">
                  <c:v>3</c:v>
                </c:pt>
                <c:pt idx="6232">
                  <c:v>1</c:v>
                </c:pt>
                <c:pt idx="6233">
                  <c:v>1</c:v>
                </c:pt>
                <c:pt idx="6234">
                  <c:v>1</c:v>
                </c:pt>
                <c:pt idx="6235">
                  <c:v>2</c:v>
                </c:pt>
                <c:pt idx="6236">
                  <c:v>2</c:v>
                </c:pt>
                <c:pt idx="6237">
                  <c:v>1</c:v>
                </c:pt>
                <c:pt idx="6238">
                  <c:v>2</c:v>
                </c:pt>
                <c:pt idx="6239">
                  <c:v>1</c:v>
                </c:pt>
                <c:pt idx="6240">
                  <c:v>1</c:v>
                </c:pt>
                <c:pt idx="6241">
                  <c:v>0</c:v>
                </c:pt>
                <c:pt idx="6242">
                  <c:v>3</c:v>
                </c:pt>
                <c:pt idx="6243">
                  <c:v>3</c:v>
                </c:pt>
                <c:pt idx="6244">
                  <c:v>3</c:v>
                </c:pt>
                <c:pt idx="6245">
                  <c:v>2</c:v>
                </c:pt>
                <c:pt idx="6246">
                  <c:v>1</c:v>
                </c:pt>
                <c:pt idx="6247">
                  <c:v>5</c:v>
                </c:pt>
                <c:pt idx="6248">
                  <c:v>4</c:v>
                </c:pt>
                <c:pt idx="6249">
                  <c:v>5</c:v>
                </c:pt>
                <c:pt idx="6250">
                  <c:v>1</c:v>
                </c:pt>
                <c:pt idx="6251">
                  <c:v>1</c:v>
                </c:pt>
                <c:pt idx="6252">
                  <c:v>1</c:v>
                </c:pt>
                <c:pt idx="6253">
                  <c:v>1</c:v>
                </c:pt>
                <c:pt idx="6254">
                  <c:v>0</c:v>
                </c:pt>
                <c:pt idx="6255">
                  <c:v>2</c:v>
                </c:pt>
                <c:pt idx="6256">
                  <c:v>0</c:v>
                </c:pt>
                <c:pt idx="6257">
                  <c:v>3</c:v>
                </c:pt>
                <c:pt idx="6258">
                  <c:v>3</c:v>
                </c:pt>
                <c:pt idx="6259">
                  <c:v>0</c:v>
                </c:pt>
                <c:pt idx="6260">
                  <c:v>2</c:v>
                </c:pt>
                <c:pt idx="6261">
                  <c:v>2</c:v>
                </c:pt>
                <c:pt idx="6262">
                  <c:v>1</c:v>
                </c:pt>
                <c:pt idx="6263">
                  <c:v>0</c:v>
                </c:pt>
                <c:pt idx="6264">
                  <c:v>0</c:v>
                </c:pt>
                <c:pt idx="6265">
                  <c:v>3</c:v>
                </c:pt>
                <c:pt idx="6266">
                  <c:v>3</c:v>
                </c:pt>
                <c:pt idx="6267">
                  <c:v>2</c:v>
                </c:pt>
                <c:pt idx="6268">
                  <c:v>1</c:v>
                </c:pt>
                <c:pt idx="6269">
                  <c:v>4</c:v>
                </c:pt>
                <c:pt idx="6270">
                  <c:v>1</c:v>
                </c:pt>
                <c:pt idx="6271">
                  <c:v>3</c:v>
                </c:pt>
                <c:pt idx="6272">
                  <c:v>0</c:v>
                </c:pt>
                <c:pt idx="6273">
                  <c:v>2</c:v>
                </c:pt>
                <c:pt idx="6274">
                  <c:v>1</c:v>
                </c:pt>
                <c:pt idx="6275">
                  <c:v>1</c:v>
                </c:pt>
                <c:pt idx="6276">
                  <c:v>0</c:v>
                </c:pt>
                <c:pt idx="6277">
                  <c:v>1</c:v>
                </c:pt>
                <c:pt idx="6278">
                  <c:v>2</c:v>
                </c:pt>
                <c:pt idx="6279">
                  <c:v>3</c:v>
                </c:pt>
                <c:pt idx="6280">
                  <c:v>0</c:v>
                </c:pt>
                <c:pt idx="6281">
                  <c:v>1</c:v>
                </c:pt>
                <c:pt idx="6282">
                  <c:v>2</c:v>
                </c:pt>
                <c:pt idx="6283">
                  <c:v>2</c:v>
                </c:pt>
                <c:pt idx="6284">
                  <c:v>3</c:v>
                </c:pt>
                <c:pt idx="6285">
                  <c:v>2</c:v>
                </c:pt>
                <c:pt idx="6286">
                  <c:v>2</c:v>
                </c:pt>
                <c:pt idx="6287">
                  <c:v>4</c:v>
                </c:pt>
                <c:pt idx="6288">
                  <c:v>0</c:v>
                </c:pt>
                <c:pt idx="6289">
                  <c:v>1</c:v>
                </c:pt>
                <c:pt idx="6290">
                  <c:v>0</c:v>
                </c:pt>
                <c:pt idx="6291">
                  <c:v>1</c:v>
                </c:pt>
                <c:pt idx="6292">
                  <c:v>1</c:v>
                </c:pt>
                <c:pt idx="6293">
                  <c:v>1</c:v>
                </c:pt>
                <c:pt idx="6294">
                  <c:v>2</c:v>
                </c:pt>
                <c:pt idx="6295">
                  <c:v>4</c:v>
                </c:pt>
                <c:pt idx="6296">
                  <c:v>2</c:v>
                </c:pt>
                <c:pt idx="6297">
                  <c:v>0</c:v>
                </c:pt>
                <c:pt idx="6298">
                  <c:v>1</c:v>
                </c:pt>
                <c:pt idx="6299">
                  <c:v>2</c:v>
                </c:pt>
                <c:pt idx="6300">
                  <c:v>1</c:v>
                </c:pt>
                <c:pt idx="6301">
                  <c:v>2</c:v>
                </c:pt>
                <c:pt idx="6302">
                  <c:v>2</c:v>
                </c:pt>
                <c:pt idx="6303">
                  <c:v>3</c:v>
                </c:pt>
                <c:pt idx="6304">
                  <c:v>0</c:v>
                </c:pt>
                <c:pt idx="6305">
                  <c:v>2</c:v>
                </c:pt>
                <c:pt idx="6306">
                  <c:v>2</c:v>
                </c:pt>
                <c:pt idx="6307">
                  <c:v>1</c:v>
                </c:pt>
                <c:pt idx="6308">
                  <c:v>1</c:v>
                </c:pt>
                <c:pt idx="6309">
                  <c:v>1</c:v>
                </c:pt>
                <c:pt idx="6310">
                  <c:v>0</c:v>
                </c:pt>
                <c:pt idx="6311">
                  <c:v>0</c:v>
                </c:pt>
                <c:pt idx="6312">
                  <c:v>1</c:v>
                </c:pt>
                <c:pt idx="6313">
                  <c:v>3</c:v>
                </c:pt>
                <c:pt idx="6314">
                  <c:v>2</c:v>
                </c:pt>
                <c:pt idx="6315">
                  <c:v>1</c:v>
                </c:pt>
                <c:pt idx="6316">
                  <c:v>4</c:v>
                </c:pt>
                <c:pt idx="6317">
                  <c:v>4</c:v>
                </c:pt>
                <c:pt idx="6318">
                  <c:v>1</c:v>
                </c:pt>
                <c:pt idx="6319">
                  <c:v>3</c:v>
                </c:pt>
                <c:pt idx="6320">
                  <c:v>3</c:v>
                </c:pt>
                <c:pt idx="6321">
                  <c:v>3</c:v>
                </c:pt>
                <c:pt idx="6322">
                  <c:v>1</c:v>
                </c:pt>
                <c:pt idx="6323">
                  <c:v>1</c:v>
                </c:pt>
                <c:pt idx="6324">
                  <c:v>1</c:v>
                </c:pt>
                <c:pt idx="6325">
                  <c:v>2</c:v>
                </c:pt>
                <c:pt idx="6326">
                  <c:v>3</c:v>
                </c:pt>
                <c:pt idx="6327">
                  <c:v>1</c:v>
                </c:pt>
                <c:pt idx="6328">
                  <c:v>0</c:v>
                </c:pt>
                <c:pt idx="6329">
                  <c:v>1</c:v>
                </c:pt>
                <c:pt idx="6330">
                  <c:v>2</c:v>
                </c:pt>
                <c:pt idx="6331">
                  <c:v>1</c:v>
                </c:pt>
                <c:pt idx="6332">
                  <c:v>1</c:v>
                </c:pt>
                <c:pt idx="6333">
                  <c:v>1</c:v>
                </c:pt>
                <c:pt idx="6334">
                  <c:v>1</c:v>
                </c:pt>
                <c:pt idx="6335">
                  <c:v>2</c:v>
                </c:pt>
                <c:pt idx="6336">
                  <c:v>0</c:v>
                </c:pt>
                <c:pt idx="6337">
                  <c:v>2</c:v>
                </c:pt>
                <c:pt idx="6338">
                  <c:v>2</c:v>
                </c:pt>
                <c:pt idx="6339">
                  <c:v>1</c:v>
                </c:pt>
                <c:pt idx="6340">
                  <c:v>1</c:v>
                </c:pt>
                <c:pt idx="6341">
                  <c:v>1</c:v>
                </c:pt>
                <c:pt idx="6342">
                  <c:v>1</c:v>
                </c:pt>
                <c:pt idx="6343">
                  <c:v>1</c:v>
                </c:pt>
                <c:pt idx="6344">
                  <c:v>2</c:v>
                </c:pt>
                <c:pt idx="6345">
                  <c:v>2</c:v>
                </c:pt>
                <c:pt idx="6346">
                  <c:v>3</c:v>
                </c:pt>
                <c:pt idx="6347">
                  <c:v>2</c:v>
                </c:pt>
                <c:pt idx="6348">
                  <c:v>1</c:v>
                </c:pt>
                <c:pt idx="6349">
                  <c:v>2</c:v>
                </c:pt>
                <c:pt idx="6350">
                  <c:v>2</c:v>
                </c:pt>
                <c:pt idx="6351">
                  <c:v>5</c:v>
                </c:pt>
                <c:pt idx="6352">
                  <c:v>1</c:v>
                </c:pt>
                <c:pt idx="6353">
                  <c:v>1</c:v>
                </c:pt>
                <c:pt idx="6354">
                  <c:v>0</c:v>
                </c:pt>
                <c:pt idx="6355">
                  <c:v>2</c:v>
                </c:pt>
                <c:pt idx="6356">
                  <c:v>3</c:v>
                </c:pt>
                <c:pt idx="6357">
                  <c:v>0</c:v>
                </c:pt>
                <c:pt idx="6358">
                  <c:v>4</c:v>
                </c:pt>
                <c:pt idx="6359">
                  <c:v>2</c:v>
                </c:pt>
                <c:pt idx="6360">
                  <c:v>2</c:v>
                </c:pt>
                <c:pt idx="6361">
                  <c:v>1</c:v>
                </c:pt>
                <c:pt idx="6362">
                  <c:v>3</c:v>
                </c:pt>
                <c:pt idx="6363">
                  <c:v>2</c:v>
                </c:pt>
                <c:pt idx="6364">
                  <c:v>11</c:v>
                </c:pt>
                <c:pt idx="6365">
                  <c:v>6</c:v>
                </c:pt>
                <c:pt idx="6366">
                  <c:v>8</c:v>
                </c:pt>
                <c:pt idx="6367">
                  <c:v>5</c:v>
                </c:pt>
                <c:pt idx="6368">
                  <c:v>8</c:v>
                </c:pt>
                <c:pt idx="6369">
                  <c:v>2</c:v>
                </c:pt>
                <c:pt idx="6370">
                  <c:v>6</c:v>
                </c:pt>
                <c:pt idx="6371">
                  <c:v>1</c:v>
                </c:pt>
                <c:pt idx="6372">
                  <c:v>2</c:v>
                </c:pt>
                <c:pt idx="6373">
                  <c:v>3</c:v>
                </c:pt>
                <c:pt idx="6374">
                  <c:v>0</c:v>
                </c:pt>
                <c:pt idx="6375">
                  <c:v>4</c:v>
                </c:pt>
                <c:pt idx="6376">
                  <c:v>2</c:v>
                </c:pt>
                <c:pt idx="6377">
                  <c:v>5</c:v>
                </c:pt>
                <c:pt idx="6378">
                  <c:v>2</c:v>
                </c:pt>
                <c:pt idx="6379">
                  <c:v>2</c:v>
                </c:pt>
                <c:pt idx="6380">
                  <c:v>1</c:v>
                </c:pt>
                <c:pt idx="6381">
                  <c:v>3</c:v>
                </c:pt>
                <c:pt idx="6382">
                  <c:v>1</c:v>
                </c:pt>
                <c:pt idx="6383">
                  <c:v>0</c:v>
                </c:pt>
                <c:pt idx="6384">
                  <c:v>0</c:v>
                </c:pt>
                <c:pt idx="6385">
                  <c:v>1</c:v>
                </c:pt>
                <c:pt idx="6386">
                  <c:v>2</c:v>
                </c:pt>
                <c:pt idx="6387">
                  <c:v>1</c:v>
                </c:pt>
                <c:pt idx="6388">
                  <c:v>3</c:v>
                </c:pt>
                <c:pt idx="6389">
                  <c:v>2</c:v>
                </c:pt>
                <c:pt idx="6390">
                  <c:v>3</c:v>
                </c:pt>
                <c:pt idx="6391">
                  <c:v>2</c:v>
                </c:pt>
                <c:pt idx="6392">
                  <c:v>1</c:v>
                </c:pt>
                <c:pt idx="6393">
                  <c:v>2</c:v>
                </c:pt>
                <c:pt idx="6394">
                  <c:v>2</c:v>
                </c:pt>
                <c:pt idx="6395">
                  <c:v>2</c:v>
                </c:pt>
                <c:pt idx="6396">
                  <c:v>1</c:v>
                </c:pt>
                <c:pt idx="6397">
                  <c:v>1</c:v>
                </c:pt>
                <c:pt idx="6398">
                  <c:v>1</c:v>
                </c:pt>
                <c:pt idx="6399">
                  <c:v>3</c:v>
                </c:pt>
                <c:pt idx="6400">
                  <c:v>1</c:v>
                </c:pt>
                <c:pt idx="6401">
                  <c:v>2</c:v>
                </c:pt>
                <c:pt idx="6402">
                  <c:v>3</c:v>
                </c:pt>
                <c:pt idx="6403">
                  <c:v>0</c:v>
                </c:pt>
                <c:pt idx="6404">
                  <c:v>2</c:v>
                </c:pt>
                <c:pt idx="6405">
                  <c:v>0</c:v>
                </c:pt>
                <c:pt idx="6406">
                  <c:v>1</c:v>
                </c:pt>
                <c:pt idx="6407">
                  <c:v>4</c:v>
                </c:pt>
                <c:pt idx="6408">
                  <c:v>1</c:v>
                </c:pt>
                <c:pt idx="6409">
                  <c:v>2</c:v>
                </c:pt>
                <c:pt idx="6410">
                  <c:v>1</c:v>
                </c:pt>
                <c:pt idx="6411">
                  <c:v>0</c:v>
                </c:pt>
                <c:pt idx="6412">
                  <c:v>1</c:v>
                </c:pt>
                <c:pt idx="6413">
                  <c:v>2</c:v>
                </c:pt>
                <c:pt idx="6414">
                  <c:v>1</c:v>
                </c:pt>
                <c:pt idx="6415">
                  <c:v>1</c:v>
                </c:pt>
                <c:pt idx="6416">
                  <c:v>4</c:v>
                </c:pt>
                <c:pt idx="6417">
                  <c:v>1</c:v>
                </c:pt>
                <c:pt idx="6418">
                  <c:v>3</c:v>
                </c:pt>
                <c:pt idx="6419">
                  <c:v>1</c:v>
                </c:pt>
                <c:pt idx="6420">
                  <c:v>2</c:v>
                </c:pt>
                <c:pt idx="6421">
                  <c:v>1</c:v>
                </c:pt>
                <c:pt idx="6422">
                  <c:v>3</c:v>
                </c:pt>
                <c:pt idx="6423">
                  <c:v>1</c:v>
                </c:pt>
                <c:pt idx="6424">
                  <c:v>3</c:v>
                </c:pt>
                <c:pt idx="6425">
                  <c:v>5</c:v>
                </c:pt>
                <c:pt idx="6426">
                  <c:v>0</c:v>
                </c:pt>
                <c:pt idx="6427">
                  <c:v>2</c:v>
                </c:pt>
                <c:pt idx="6428">
                  <c:v>4</c:v>
                </c:pt>
                <c:pt idx="6429">
                  <c:v>0</c:v>
                </c:pt>
                <c:pt idx="6430">
                  <c:v>3</c:v>
                </c:pt>
                <c:pt idx="6431">
                  <c:v>0</c:v>
                </c:pt>
                <c:pt idx="6432">
                  <c:v>1</c:v>
                </c:pt>
                <c:pt idx="6433">
                  <c:v>0</c:v>
                </c:pt>
                <c:pt idx="6434">
                  <c:v>1</c:v>
                </c:pt>
                <c:pt idx="6435">
                  <c:v>2</c:v>
                </c:pt>
                <c:pt idx="6436">
                  <c:v>0</c:v>
                </c:pt>
                <c:pt idx="6437">
                  <c:v>2</c:v>
                </c:pt>
                <c:pt idx="6438">
                  <c:v>3</c:v>
                </c:pt>
                <c:pt idx="6439">
                  <c:v>0</c:v>
                </c:pt>
                <c:pt idx="6440">
                  <c:v>1</c:v>
                </c:pt>
                <c:pt idx="6441">
                  <c:v>4</c:v>
                </c:pt>
                <c:pt idx="6442">
                  <c:v>0</c:v>
                </c:pt>
                <c:pt idx="6443">
                  <c:v>4</c:v>
                </c:pt>
                <c:pt idx="6444">
                  <c:v>4</c:v>
                </c:pt>
                <c:pt idx="6445">
                  <c:v>3</c:v>
                </c:pt>
                <c:pt idx="6446">
                  <c:v>2</c:v>
                </c:pt>
                <c:pt idx="6447">
                  <c:v>2</c:v>
                </c:pt>
                <c:pt idx="6448">
                  <c:v>1</c:v>
                </c:pt>
                <c:pt idx="6449">
                  <c:v>0</c:v>
                </c:pt>
                <c:pt idx="6450">
                  <c:v>0</c:v>
                </c:pt>
                <c:pt idx="6451">
                  <c:v>1</c:v>
                </c:pt>
                <c:pt idx="6452">
                  <c:v>0</c:v>
                </c:pt>
                <c:pt idx="6453">
                  <c:v>0</c:v>
                </c:pt>
                <c:pt idx="6454">
                  <c:v>2</c:v>
                </c:pt>
                <c:pt idx="6455">
                  <c:v>2</c:v>
                </c:pt>
                <c:pt idx="6456">
                  <c:v>3</c:v>
                </c:pt>
                <c:pt idx="6457">
                  <c:v>0</c:v>
                </c:pt>
                <c:pt idx="6458">
                  <c:v>0</c:v>
                </c:pt>
                <c:pt idx="6459">
                  <c:v>6</c:v>
                </c:pt>
                <c:pt idx="6460">
                  <c:v>0</c:v>
                </c:pt>
                <c:pt idx="6461">
                  <c:v>2</c:v>
                </c:pt>
                <c:pt idx="6462">
                  <c:v>1</c:v>
                </c:pt>
                <c:pt idx="6463">
                  <c:v>5</c:v>
                </c:pt>
                <c:pt idx="6464">
                  <c:v>1</c:v>
                </c:pt>
                <c:pt idx="6465">
                  <c:v>2</c:v>
                </c:pt>
                <c:pt idx="6466">
                  <c:v>1</c:v>
                </c:pt>
                <c:pt idx="6467">
                  <c:v>1</c:v>
                </c:pt>
                <c:pt idx="6468">
                  <c:v>2</c:v>
                </c:pt>
                <c:pt idx="6469">
                  <c:v>1</c:v>
                </c:pt>
                <c:pt idx="6470">
                  <c:v>2</c:v>
                </c:pt>
                <c:pt idx="6471">
                  <c:v>0</c:v>
                </c:pt>
                <c:pt idx="6472">
                  <c:v>1</c:v>
                </c:pt>
                <c:pt idx="6473">
                  <c:v>1</c:v>
                </c:pt>
                <c:pt idx="6474">
                  <c:v>2</c:v>
                </c:pt>
                <c:pt idx="6475">
                  <c:v>2</c:v>
                </c:pt>
                <c:pt idx="6476">
                  <c:v>1</c:v>
                </c:pt>
                <c:pt idx="6477">
                  <c:v>0</c:v>
                </c:pt>
                <c:pt idx="6478">
                  <c:v>0</c:v>
                </c:pt>
                <c:pt idx="6479">
                  <c:v>1</c:v>
                </c:pt>
                <c:pt idx="6480">
                  <c:v>2</c:v>
                </c:pt>
                <c:pt idx="6481">
                  <c:v>0</c:v>
                </c:pt>
                <c:pt idx="6482">
                  <c:v>1</c:v>
                </c:pt>
                <c:pt idx="6483">
                  <c:v>4</c:v>
                </c:pt>
                <c:pt idx="6484">
                  <c:v>2</c:v>
                </c:pt>
                <c:pt idx="6485">
                  <c:v>1</c:v>
                </c:pt>
                <c:pt idx="6486">
                  <c:v>0</c:v>
                </c:pt>
                <c:pt idx="6487">
                  <c:v>4</c:v>
                </c:pt>
                <c:pt idx="6488">
                  <c:v>5</c:v>
                </c:pt>
                <c:pt idx="6489">
                  <c:v>3</c:v>
                </c:pt>
                <c:pt idx="6490">
                  <c:v>3</c:v>
                </c:pt>
                <c:pt idx="6491">
                  <c:v>9</c:v>
                </c:pt>
                <c:pt idx="6492">
                  <c:v>6</c:v>
                </c:pt>
                <c:pt idx="6493">
                  <c:v>10</c:v>
                </c:pt>
                <c:pt idx="6494">
                  <c:v>17</c:v>
                </c:pt>
                <c:pt idx="6495">
                  <c:v>19</c:v>
                </c:pt>
                <c:pt idx="6496">
                  <c:v>21</c:v>
                </c:pt>
                <c:pt idx="6497">
                  <c:v>9</c:v>
                </c:pt>
                <c:pt idx="6498">
                  <c:v>20</c:v>
                </c:pt>
                <c:pt idx="6499">
                  <c:v>14</c:v>
                </c:pt>
                <c:pt idx="6500">
                  <c:v>5</c:v>
                </c:pt>
                <c:pt idx="6501">
                  <c:v>4</c:v>
                </c:pt>
                <c:pt idx="6502">
                  <c:v>2</c:v>
                </c:pt>
                <c:pt idx="6503">
                  <c:v>2</c:v>
                </c:pt>
                <c:pt idx="6504">
                  <c:v>4</c:v>
                </c:pt>
                <c:pt idx="6505">
                  <c:v>1</c:v>
                </c:pt>
                <c:pt idx="6506">
                  <c:v>4</c:v>
                </c:pt>
                <c:pt idx="6507">
                  <c:v>0</c:v>
                </c:pt>
                <c:pt idx="6508">
                  <c:v>2</c:v>
                </c:pt>
                <c:pt idx="6509">
                  <c:v>1</c:v>
                </c:pt>
                <c:pt idx="6510">
                  <c:v>2</c:v>
                </c:pt>
                <c:pt idx="6511">
                  <c:v>2</c:v>
                </c:pt>
                <c:pt idx="6512">
                  <c:v>2</c:v>
                </c:pt>
                <c:pt idx="6513">
                  <c:v>2</c:v>
                </c:pt>
                <c:pt idx="6514">
                  <c:v>1</c:v>
                </c:pt>
                <c:pt idx="6515">
                  <c:v>4</c:v>
                </c:pt>
                <c:pt idx="6516">
                  <c:v>0</c:v>
                </c:pt>
                <c:pt idx="6517">
                  <c:v>0</c:v>
                </c:pt>
                <c:pt idx="6518">
                  <c:v>1</c:v>
                </c:pt>
                <c:pt idx="6519">
                  <c:v>1</c:v>
                </c:pt>
                <c:pt idx="6520">
                  <c:v>3</c:v>
                </c:pt>
                <c:pt idx="6521">
                  <c:v>1</c:v>
                </c:pt>
                <c:pt idx="6522">
                  <c:v>0</c:v>
                </c:pt>
                <c:pt idx="6523">
                  <c:v>2</c:v>
                </c:pt>
                <c:pt idx="6524">
                  <c:v>1</c:v>
                </c:pt>
                <c:pt idx="6525">
                  <c:v>1</c:v>
                </c:pt>
                <c:pt idx="6526">
                  <c:v>2</c:v>
                </c:pt>
                <c:pt idx="6527">
                  <c:v>1</c:v>
                </c:pt>
                <c:pt idx="6528">
                  <c:v>0</c:v>
                </c:pt>
                <c:pt idx="6529">
                  <c:v>6</c:v>
                </c:pt>
                <c:pt idx="6530">
                  <c:v>1</c:v>
                </c:pt>
                <c:pt idx="6531">
                  <c:v>4</c:v>
                </c:pt>
                <c:pt idx="6532">
                  <c:v>1</c:v>
                </c:pt>
                <c:pt idx="6533">
                  <c:v>0</c:v>
                </c:pt>
                <c:pt idx="6534">
                  <c:v>2</c:v>
                </c:pt>
                <c:pt idx="6535">
                  <c:v>1</c:v>
                </c:pt>
                <c:pt idx="6536">
                  <c:v>4</c:v>
                </c:pt>
                <c:pt idx="6537">
                  <c:v>2</c:v>
                </c:pt>
                <c:pt idx="6538">
                  <c:v>2</c:v>
                </c:pt>
                <c:pt idx="6539">
                  <c:v>1</c:v>
                </c:pt>
                <c:pt idx="6540">
                  <c:v>1</c:v>
                </c:pt>
                <c:pt idx="6541">
                  <c:v>3</c:v>
                </c:pt>
                <c:pt idx="6542">
                  <c:v>1</c:v>
                </c:pt>
                <c:pt idx="6543">
                  <c:v>1</c:v>
                </c:pt>
                <c:pt idx="6544">
                  <c:v>2</c:v>
                </c:pt>
                <c:pt idx="6545">
                  <c:v>3</c:v>
                </c:pt>
                <c:pt idx="6546">
                  <c:v>0</c:v>
                </c:pt>
                <c:pt idx="6547">
                  <c:v>2</c:v>
                </c:pt>
                <c:pt idx="6548">
                  <c:v>2</c:v>
                </c:pt>
                <c:pt idx="6549">
                  <c:v>1</c:v>
                </c:pt>
                <c:pt idx="6550">
                  <c:v>1</c:v>
                </c:pt>
                <c:pt idx="6551">
                  <c:v>2</c:v>
                </c:pt>
                <c:pt idx="6552">
                  <c:v>0</c:v>
                </c:pt>
                <c:pt idx="6553">
                  <c:v>2</c:v>
                </c:pt>
                <c:pt idx="6554">
                  <c:v>2</c:v>
                </c:pt>
                <c:pt idx="6555">
                  <c:v>1</c:v>
                </c:pt>
                <c:pt idx="6556">
                  <c:v>1</c:v>
                </c:pt>
                <c:pt idx="6557">
                  <c:v>2</c:v>
                </c:pt>
                <c:pt idx="6558">
                  <c:v>0</c:v>
                </c:pt>
                <c:pt idx="6559">
                  <c:v>3</c:v>
                </c:pt>
                <c:pt idx="6560">
                  <c:v>2</c:v>
                </c:pt>
                <c:pt idx="6561">
                  <c:v>1</c:v>
                </c:pt>
                <c:pt idx="6562">
                  <c:v>0</c:v>
                </c:pt>
                <c:pt idx="6563">
                  <c:v>4</c:v>
                </c:pt>
                <c:pt idx="6564">
                  <c:v>1</c:v>
                </c:pt>
                <c:pt idx="6565">
                  <c:v>2</c:v>
                </c:pt>
                <c:pt idx="6566">
                  <c:v>2</c:v>
                </c:pt>
                <c:pt idx="6567">
                  <c:v>0</c:v>
                </c:pt>
                <c:pt idx="6568">
                  <c:v>2</c:v>
                </c:pt>
                <c:pt idx="6569">
                  <c:v>0</c:v>
                </c:pt>
                <c:pt idx="6570">
                  <c:v>2</c:v>
                </c:pt>
                <c:pt idx="6571">
                  <c:v>0</c:v>
                </c:pt>
                <c:pt idx="6572">
                  <c:v>0</c:v>
                </c:pt>
                <c:pt idx="6573">
                  <c:v>3</c:v>
                </c:pt>
                <c:pt idx="6574">
                  <c:v>1</c:v>
                </c:pt>
                <c:pt idx="6575">
                  <c:v>2</c:v>
                </c:pt>
                <c:pt idx="6576">
                  <c:v>1</c:v>
                </c:pt>
                <c:pt idx="6577">
                  <c:v>2</c:v>
                </c:pt>
                <c:pt idx="6578">
                  <c:v>1</c:v>
                </c:pt>
                <c:pt idx="6579">
                  <c:v>2</c:v>
                </c:pt>
                <c:pt idx="6580">
                  <c:v>1</c:v>
                </c:pt>
                <c:pt idx="6581">
                  <c:v>2</c:v>
                </c:pt>
                <c:pt idx="6582">
                  <c:v>0</c:v>
                </c:pt>
                <c:pt idx="6583">
                  <c:v>4</c:v>
                </c:pt>
                <c:pt idx="6584">
                  <c:v>4</c:v>
                </c:pt>
                <c:pt idx="6585">
                  <c:v>3</c:v>
                </c:pt>
                <c:pt idx="6586">
                  <c:v>4</c:v>
                </c:pt>
                <c:pt idx="6587">
                  <c:v>3</c:v>
                </c:pt>
                <c:pt idx="6588">
                  <c:v>1</c:v>
                </c:pt>
                <c:pt idx="6589">
                  <c:v>2</c:v>
                </c:pt>
                <c:pt idx="6590">
                  <c:v>2</c:v>
                </c:pt>
                <c:pt idx="6591">
                  <c:v>1</c:v>
                </c:pt>
                <c:pt idx="6592">
                  <c:v>1</c:v>
                </c:pt>
                <c:pt idx="6593">
                  <c:v>1</c:v>
                </c:pt>
                <c:pt idx="6594">
                  <c:v>0</c:v>
                </c:pt>
                <c:pt idx="6595">
                  <c:v>0</c:v>
                </c:pt>
                <c:pt idx="6596">
                  <c:v>1</c:v>
                </c:pt>
                <c:pt idx="6597">
                  <c:v>0</c:v>
                </c:pt>
                <c:pt idx="6598">
                  <c:v>0</c:v>
                </c:pt>
                <c:pt idx="6599">
                  <c:v>0</c:v>
                </c:pt>
                <c:pt idx="6600">
                  <c:v>0</c:v>
                </c:pt>
                <c:pt idx="6601">
                  <c:v>1</c:v>
                </c:pt>
                <c:pt idx="6602">
                  <c:v>2</c:v>
                </c:pt>
                <c:pt idx="6603">
                  <c:v>3</c:v>
                </c:pt>
                <c:pt idx="6604">
                  <c:v>2</c:v>
                </c:pt>
                <c:pt idx="6605">
                  <c:v>2</c:v>
                </c:pt>
                <c:pt idx="6606">
                  <c:v>1</c:v>
                </c:pt>
                <c:pt idx="6607">
                  <c:v>3</c:v>
                </c:pt>
                <c:pt idx="6608">
                  <c:v>1</c:v>
                </c:pt>
                <c:pt idx="6609">
                  <c:v>0</c:v>
                </c:pt>
                <c:pt idx="6610">
                  <c:v>3</c:v>
                </c:pt>
                <c:pt idx="6611">
                  <c:v>2</c:v>
                </c:pt>
                <c:pt idx="6612">
                  <c:v>1</c:v>
                </c:pt>
                <c:pt idx="6613">
                  <c:v>0</c:v>
                </c:pt>
                <c:pt idx="6614">
                  <c:v>3</c:v>
                </c:pt>
                <c:pt idx="6615">
                  <c:v>0</c:v>
                </c:pt>
                <c:pt idx="6616">
                  <c:v>1</c:v>
                </c:pt>
                <c:pt idx="6617">
                  <c:v>4</c:v>
                </c:pt>
                <c:pt idx="6618">
                  <c:v>1</c:v>
                </c:pt>
                <c:pt idx="6619">
                  <c:v>0</c:v>
                </c:pt>
                <c:pt idx="6620">
                  <c:v>2</c:v>
                </c:pt>
                <c:pt idx="6621">
                  <c:v>0</c:v>
                </c:pt>
                <c:pt idx="6622">
                  <c:v>3</c:v>
                </c:pt>
                <c:pt idx="6623">
                  <c:v>0</c:v>
                </c:pt>
                <c:pt idx="6624">
                  <c:v>1</c:v>
                </c:pt>
                <c:pt idx="6625">
                  <c:v>1</c:v>
                </c:pt>
                <c:pt idx="6626">
                  <c:v>0</c:v>
                </c:pt>
                <c:pt idx="6627">
                  <c:v>2</c:v>
                </c:pt>
                <c:pt idx="6628">
                  <c:v>1</c:v>
                </c:pt>
                <c:pt idx="6629">
                  <c:v>2</c:v>
                </c:pt>
                <c:pt idx="6630">
                  <c:v>0</c:v>
                </c:pt>
                <c:pt idx="6631">
                  <c:v>0</c:v>
                </c:pt>
                <c:pt idx="6632">
                  <c:v>3</c:v>
                </c:pt>
                <c:pt idx="6633">
                  <c:v>1</c:v>
                </c:pt>
                <c:pt idx="6634">
                  <c:v>2</c:v>
                </c:pt>
                <c:pt idx="6635">
                  <c:v>2</c:v>
                </c:pt>
                <c:pt idx="6636">
                  <c:v>2</c:v>
                </c:pt>
                <c:pt idx="6637">
                  <c:v>4</c:v>
                </c:pt>
                <c:pt idx="6638">
                  <c:v>1</c:v>
                </c:pt>
                <c:pt idx="6639">
                  <c:v>0</c:v>
                </c:pt>
                <c:pt idx="6640">
                  <c:v>1</c:v>
                </c:pt>
                <c:pt idx="6641">
                  <c:v>3</c:v>
                </c:pt>
                <c:pt idx="6642">
                  <c:v>1</c:v>
                </c:pt>
                <c:pt idx="6643">
                  <c:v>3</c:v>
                </c:pt>
                <c:pt idx="6644">
                  <c:v>3</c:v>
                </c:pt>
                <c:pt idx="6645">
                  <c:v>2</c:v>
                </c:pt>
                <c:pt idx="6646">
                  <c:v>3</c:v>
                </c:pt>
                <c:pt idx="6647">
                  <c:v>1</c:v>
                </c:pt>
                <c:pt idx="6648">
                  <c:v>2</c:v>
                </c:pt>
                <c:pt idx="6649">
                  <c:v>1</c:v>
                </c:pt>
                <c:pt idx="6650">
                  <c:v>4</c:v>
                </c:pt>
                <c:pt idx="6651">
                  <c:v>1</c:v>
                </c:pt>
                <c:pt idx="6652">
                  <c:v>2</c:v>
                </c:pt>
                <c:pt idx="6653">
                  <c:v>0</c:v>
                </c:pt>
                <c:pt idx="6654">
                  <c:v>1</c:v>
                </c:pt>
                <c:pt idx="6655">
                  <c:v>1</c:v>
                </c:pt>
                <c:pt idx="6656">
                  <c:v>1</c:v>
                </c:pt>
                <c:pt idx="6657">
                  <c:v>4</c:v>
                </c:pt>
                <c:pt idx="6658">
                  <c:v>1</c:v>
                </c:pt>
                <c:pt idx="6659">
                  <c:v>1</c:v>
                </c:pt>
                <c:pt idx="6660">
                  <c:v>4</c:v>
                </c:pt>
                <c:pt idx="6661">
                  <c:v>1</c:v>
                </c:pt>
                <c:pt idx="6662">
                  <c:v>1</c:v>
                </c:pt>
                <c:pt idx="6663">
                  <c:v>0</c:v>
                </c:pt>
                <c:pt idx="6664">
                  <c:v>1</c:v>
                </c:pt>
                <c:pt idx="6665">
                  <c:v>0</c:v>
                </c:pt>
                <c:pt idx="6666">
                  <c:v>2</c:v>
                </c:pt>
                <c:pt idx="6667">
                  <c:v>2</c:v>
                </c:pt>
                <c:pt idx="6668">
                  <c:v>0</c:v>
                </c:pt>
                <c:pt idx="6669">
                  <c:v>2</c:v>
                </c:pt>
                <c:pt idx="6670">
                  <c:v>1</c:v>
                </c:pt>
                <c:pt idx="6671">
                  <c:v>4</c:v>
                </c:pt>
                <c:pt idx="6672">
                  <c:v>3</c:v>
                </c:pt>
                <c:pt idx="6673">
                  <c:v>2</c:v>
                </c:pt>
                <c:pt idx="6674">
                  <c:v>1</c:v>
                </c:pt>
                <c:pt idx="6675">
                  <c:v>1</c:v>
                </c:pt>
                <c:pt idx="6676">
                  <c:v>1</c:v>
                </c:pt>
                <c:pt idx="6677">
                  <c:v>1</c:v>
                </c:pt>
                <c:pt idx="6678">
                  <c:v>1</c:v>
                </c:pt>
                <c:pt idx="6679">
                  <c:v>0</c:v>
                </c:pt>
                <c:pt idx="6680">
                  <c:v>3</c:v>
                </c:pt>
                <c:pt idx="6681">
                  <c:v>1</c:v>
                </c:pt>
                <c:pt idx="6682">
                  <c:v>2</c:v>
                </c:pt>
                <c:pt idx="6683">
                  <c:v>5</c:v>
                </c:pt>
                <c:pt idx="6684">
                  <c:v>0</c:v>
                </c:pt>
                <c:pt idx="6685">
                  <c:v>0</c:v>
                </c:pt>
                <c:pt idx="6686">
                  <c:v>3</c:v>
                </c:pt>
                <c:pt idx="6687">
                  <c:v>2</c:v>
                </c:pt>
                <c:pt idx="6688">
                  <c:v>2</c:v>
                </c:pt>
                <c:pt idx="6689">
                  <c:v>2</c:v>
                </c:pt>
                <c:pt idx="6690">
                  <c:v>1</c:v>
                </c:pt>
                <c:pt idx="6691">
                  <c:v>0</c:v>
                </c:pt>
                <c:pt idx="6692">
                  <c:v>0</c:v>
                </c:pt>
                <c:pt idx="6693">
                  <c:v>0</c:v>
                </c:pt>
                <c:pt idx="6694">
                  <c:v>1</c:v>
                </c:pt>
                <c:pt idx="6695">
                  <c:v>1</c:v>
                </c:pt>
                <c:pt idx="6696">
                  <c:v>2</c:v>
                </c:pt>
                <c:pt idx="6697">
                  <c:v>2</c:v>
                </c:pt>
                <c:pt idx="6698">
                  <c:v>5</c:v>
                </c:pt>
                <c:pt idx="6699">
                  <c:v>1</c:v>
                </c:pt>
                <c:pt idx="6700">
                  <c:v>2</c:v>
                </c:pt>
                <c:pt idx="6701">
                  <c:v>1</c:v>
                </c:pt>
                <c:pt idx="6702">
                  <c:v>5</c:v>
                </c:pt>
                <c:pt idx="6703">
                  <c:v>1</c:v>
                </c:pt>
                <c:pt idx="6704">
                  <c:v>1</c:v>
                </c:pt>
                <c:pt idx="6705">
                  <c:v>3</c:v>
                </c:pt>
                <c:pt idx="6706">
                  <c:v>2</c:v>
                </c:pt>
                <c:pt idx="6707">
                  <c:v>0</c:v>
                </c:pt>
                <c:pt idx="6708">
                  <c:v>3</c:v>
                </c:pt>
                <c:pt idx="6709">
                  <c:v>0</c:v>
                </c:pt>
                <c:pt idx="6710">
                  <c:v>3</c:v>
                </c:pt>
                <c:pt idx="6711">
                  <c:v>3</c:v>
                </c:pt>
                <c:pt idx="6712">
                  <c:v>2</c:v>
                </c:pt>
                <c:pt idx="6713">
                  <c:v>0</c:v>
                </c:pt>
                <c:pt idx="6714">
                  <c:v>1</c:v>
                </c:pt>
                <c:pt idx="6715">
                  <c:v>1</c:v>
                </c:pt>
                <c:pt idx="6716">
                  <c:v>2</c:v>
                </c:pt>
                <c:pt idx="6717">
                  <c:v>1</c:v>
                </c:pt>
                <c:pt idx="6718">
                  <c:v>0</c:v>
                </c:pt>
                <c:pt idx="6719">
                  <c:v>0</c:v>
                </c:pt>
                <c:pt idx="6720">
                  <c:v>1</c:v>
                </c:pt>
                <c:pt idx="6721">
                  <c:v>1</c:v>
                </c:pt>
                <c:pt idx="6722">
                  <c:v>2</c:v>
                </c:pt>
                <c:pt idx="6723">
                  <c:v>1</c:v>
                </c:pt>
                <c:pt idx="6724">
                  <c:v>3</c:v>
                </c:pt>
                <c:pt idx="6725">
                  <c:v>1</c:v>
                </c:pt>
                <c:pt idx="6726">
                  <c:v>2</c:v>
                </c:pt>
                <c:pt idx="6727">
                  <c:v>1</c:v>
                </c:pt>
                <c:pt idx="6728">
                  <c:v>3</c:v>
                </c:pt>
                <c:pt idx="6729">
                  <c:v>4</c:v>
                </c:pt>
                <c:pt idx="6730">
                  <c:v>4</c:v>
                </c:pt>
                <c:pt idx="6731">
                  <c:v>0</c:v>
                </c:pt>
                <c:pt idx="6732">
                  <c:v>1</c:v>
                </c:pt>
                <c:pt idx="6733">
                  <c:v>2</c:v>
                </c:pt>
                <c:pt idx="6734">
                  <c:v>2</c:v>
                </c:pt>
                <c:pt idx="6735">
                  <c:v>3</c:v>
                </c:pt>
                <c:pt idx="6736">
                  <c:v>1</c:v>
                </c:pt>
                <c:pt idx="6737">
                  <c:v>0</c:v>
                </c:pt>
                <c:pt idx="6738">
                  <c:v>2</c:v>
                </c:pt>
                <c:pt idx="6739">
                  <c:v>4</c:v>
                </c:pt>
                <c:pt idx="6740">
                  <c:v>0</c:v>
                </c:pt>
                <c:pt idx="6741">
                  <c:v>1</c:v>
                </c:pt>
                <c:pt idx="6742">
                  <c:v>1</c:v>
                </c:pt>
                <c:pt idx="6743">
                  <c:v>3</c:v>
                </c:pt>
                <c:pt idx="6744">
                  <c:v>2</c:v>
                </c:pt>
                <c:pt idx="6745">
                  <c:v>1</c:v>
                </c:pt>
                <c:pt idx="6746">
                  <c:v>1</c:v>
                </c:pt>
                <c:pt idx="6747">
                  <c:v>2</c:v>
                </c:pt>
                <c:pt idx="6748">
                  <c:v>0</c:v>
                </c:pt>
                <c:pt idx="6749">
                  <c:v>1</c:v>
                </c:pt>
                <c:pt idx="6750">
                  <c:v>2</c:v>
                </c:pt>
                <c:pt idx="6751">
                  <c:v>0</c:v>
                </c:pt>
                <c:pt idx="6752">
                  <c:v>0</c:v>
                </c:pt>
                <c:pt idx="6753">
                  <c:v>1</c:v>
                </c:pt>
                <c:pt idx="6754">
                  <c:v>1</c:v>
                </c:pt>
                <c:pt idx="6755">
                  <c:v>2</c:v>
                </c:pt>
                <c:pt idx="6756">
                  <c:v>0</c:v>
                </c:pt>
                <c:pt idx="6757">
                  <c:v>2</c:v>
                </c:pt>
                <c:pt idx="6758">
                  <c:v>0</c:v>
                </c:pt>
                <c:pt idx="6759">
                  <c:v>4</c:v>
                </c:pt>
                <c:pt idx="6760">
                  <c:v>4</c:v>
                </c:pt>
                <c:pt idx="6761">
                  <c:v>2</c:v>
                </c:pt>
                <c:pt idx="6762">
                  <c:v>2</c:v>
                </c:pt>
                <c:pt idx="6763">
                  <c:v>2</c:v>
                </c:pt>
                <c:pt idx="6764">
                  <c:v>3</c:v>
                </c:pt>
                <c:pt idx="6765">
                  <c:v>2</c:v>
                </c:pt>
                <c:pt idx="6766">
                  <c:v>2</c:v>
                </c:pt>
                <c:pt idx="6767">
                  <c:v>1</c:v>
                </c:pt>
                <c:pt idx="6768">
                  <c:v>0</c:v>
                </c:pt>
                <c:pt idx="6769">
                  <c:v>0</c:v>
                </c:pt>
                <c:pt idx="6770">
                  <c:v>1</c:v>
                </c:pt>
                <c:pt idx="6771">
                  <c:v>0</c:v>
                </c:pt>
                <c:pt idx="6772">
                  <c:v>2</c:v>
                </c:pt>
                <c:pt idx="6773">
                  <c:v>1</c:v>
                </c:pt>
                <c:pt idx="6774">
                  <c:v>1</c:v>
                </c:pt>
                <c:pt idx="6775">
                  <c:v>1</c:v>
                </c:pt>
                <c:pt idx="6776">
                  <c:v>5</c:v>
                </c:pt>
                <c:pt idx="6777">
                  <c:v>2</c:v>
                </c:pt>
                <c:pt idx="6778">
                  <c:v>1</c:v>
                </c:pt>
                <c:pt idx="6779">
                  <c:v>3</c:v>
                </c:pt>
                <c:pt idx="6780">
                  <c:v>2</c:v>
                </c:pt>
                <c:pt idx="6781">
                  <c:v>2</c:v>
                </c:pt>
                <c:pt idx="6782">
                  <c:v>4</c:v>
                </c:pt>
                <c:pt idx="6783">
                  <c:v>2</c:v>
                </c:pt>
                <c:pt idx="6784">
                  <c:v>0</c:v>
                </c:pt>
                <c:pt idx="6785">
                  <c:v>4</c:v>
                </c:pt>
                <c:pt idx="6786">
                  <c:v>0</c:v>
                </c:pt>
                <c:pt idx="6787">
                  <c:v>2</c:v>
                </c:pt>
                <c:pt idx="6788">
                  <c:v>2</c:v>
                </c:pt>
                <c:pt idx="6789">
                  <c:v>2</c:v>
                </c:pt>
                <c:pt idx="6790">
                  <c:v>1</c:v>
                </c:pt>
                <c:pt idx="6791">
                  <c:v>2</c:v>
                </c:pt>
                <c:pt idx="6792">
                  <c:v>1</c:v>
                </c:pt>
                <c:pt idx="6793">
                  <c:v>4</c:v>
                </c:pt>
                <c:pt idx="6794">
                  <c:v>1</c:v>
                </c:pt>
                <c:pt idx="6795">
                  <c:v>2</c:v>
                </c:pt>
                <c:pt idx="6796">
                  <c:v>0</c:v>
                </c:pt>
                <c:pt idx="6797">
                  <c:v>8</c:v>
                </c:pt>
                <c:pt idx="6798">
                  <c:v>3</c:v>
                </c:pt>
                <c:pt idx="6799">
                  <c:v>2</c:v>
                </c:pt>
                <c:pt idx="6800">
                  <c:v>9</c:v>
                </c:pt>
                <c:pt idx="6801">
                  <c:v>5</c:v>
                </c:pt>
                <c:pt idx="6802">
                  <c:v>6</c:v>
                </c:pt>
                <c:pt idx="6803">
                  <c:v>2</c:v>
                </c:pt>
                <c:pt idx="6804">
                  <c:v>3</c:v>
                </c:pt>
                <c:pt idx="6805">
                  <c:v>5</c:v>
                </c:pt>
                <c:pt idx="6806">
                  <c:v>1</c:v>
                </c:pt>
                <c:pt idx="6807">
                  <c:v>3</c:v>
                </c:pt>
                <c:pt idx="6808">
                  <c:v>1</c:v>
                </c:pt>
                <c:pt idx="6809">
                  <c:v>3</c:v>
                </c:pt>
                <c:pt idx="6810">
                  <c:v>3</c:v>
                </c:pt>
                <c:pt idx="6811">
                  <c:v>2</c:v>
                </c:pt>
                <c:pt idx="6812">
                  <c:v>5</c:v>
                </c:pt>
                <c:pt idx="6813">
                  <c:v>1</c:v>
                </c:pt>
                <c:pt idx="6814">
                  <c:v>1</c:v>
                </c:pt>
                <c:pt idx="6815">
                  <c:v>1</c:v>
                </c:pt>
                <c:pt idx="6816">
                  <c:v>2</c:v>
                </c:pt>
                <c:pt idx="6817">
                  <c:v>2</c:v>
                </c:pt>
                <c:pt idx="6818">
                  <c:v>2</c:v>
                </c:pt>
                <c:pt idx="6819">
                  <c:v>0</c:v>
                </c:pt>
                <c:pt idx="6820">
                  <c:v>1</c:v>
                </c:pt>
                <c:pt idx="6821">
                  <c:v>1</c:v>
                </c:pt>
                <c:pt idx="6822">
                  <c:v>3</c:v>
                </c:pt>
                <c:pt idx="6823">
                  <c:v>1</c:v>
                </c:pt>
                <c:pt idx="6824">
                  <c:v>1</c:v>
                </c:pt>
                <c:pt idx="6825">
                  <c:v>2</c:v>
                </c:pt>
                <c:pt idx="6826">
                  <c:v>2</c:v>
                </c:pt>
                <c:pt idx="6827">
                  <c:v>0</c:v>
                </c:pt>
                <c:pt idx="6828">
                  <c:v>0</c:v>
                </c:pt>
                <c:pt idx="6829">
                  <c:v>4</c:v>
                </c:pt>
                <c:pt idx="6830">
                  <c:v>1</c:v>
                </c:pt>
                <c:pt idx="6831">
                  <c:v>1</c:v>
                </c:pt>
                <c:pt idx="6832">
                  <c:v>2</c:v>
                </c:pt>
                <c:pt idx="6833">
                  <c:v>3</c:v>
                </c:pt>
                <c:pt idx="6834">
                  <c:v>0</c:v>
                </c:pt>
                <c:pt idx="6835">
                  <c:v>0</c:v>
                </c:pt>
                <c:pt idx="6836">
                  <c:v>1</c:v>
                </c:pt>
                <c:pt idx="6837">
                  <c:v>2</c:v>
                </c:pt>
                <c:pt idx="6838">
                  <c:v>3</c:v>
                </c:pt>
                <c:pt idx="6839">
                  <c:v>2</c:v>
                </c:pt>
                <c:pt idx="6840">
                  <c:v>2</c:v>
                </c:pt>
                <c:pt idx="6841">
                  <c:v>3</c:v>
                </c:pt>
                <c:pt idx="6842">
                  <c:v>3</c:v>
                </c:pt>
                <c:pt idx="6843">
                  <c:v>2</c:v>
                </c:pt>
                <c:pt idx="6844">
                  <c:v>7</c:v>
                </c:pt>
                <c:pt idx="6845">
                  <c:v>4</c:v>
                </c:pt>
                <c:pt idx="6846">
                  <c:v>2</c:v>
                </c:pt>
                <c:pt idx="6847">
                  <c:v>10</c:v>
                </c:pt>
                <c:pt idx="6848">
                  <c:v>9</c:v>
                </c:pt>
                <c:pt idx="6849">
                  <c:v>9</c:v>
                </c:pt>
                <c:pt idx="6850">
                  <c:v>16</c:v>
                </c:pt>
                <c:pt idx="6851">
                  <c:v>16</c:v>
                </c:pt>
                <c:pt idx="6852">
                  <c:v>10</c:v>
                </c:pt>
                <c:pt idx="6853">
                  <c:v>10</c:v>
                </c:pt>
                <c:pt idx="6854">
                  <c:v>5</c:v>
                </c:pt>
                <c:pt idx="6855">
                  <c:v>5</c:v>
                </c:pt>
                <c:pt idx="6856">
                  <c:v>5</c:v>
                </c:pt>
                <c:pt idx="6857">
                  <c:v>4</c:v>
                </c:pt>
                <c:pt idx="6858">
                  <c:v>2</c:v>
                </c:pt>
                <c:pt idx="6859">
                  <c:v>2</c:v>
                </c:pt>
                <c:pt idx="6860">
                  <c:v>2</c:v>
                </c:pt>
                <c:pt idx="6861">
                  <c:v>2</c:v>
                </c:pt>
                <c:pt idx="6862">
                  <c:v>6</c:v>
                </c:pt>
                <c:pt idx="6863">
                  <c:v>1</c:v>
                </c:pt>
                <c:pt idx="6864">
                  <c:v>0</c:v>
                </c:pt>
                <c:pt idx="6865">
                  <c:v>2</c:v>
                </c:pt>
                <c:pt idx="6866">
                  <c:v>3</c:v>
                </c:pt>
                <c:pt idx="6867">
                  <c:v>3</c:v>
                </c:pt>
                <c:pt idx="6868">
                  <c:v>2</c:v>
                </c:pt>
                <c:pt idx="6869">
                  <c:v>1</c:v>
                </c:pt>
                <c:pt idx="6870">
                  <c:v>1</c:v>
                </c:pt>
                <c:pt idx="6871">
                  <c:v>3</c:v>
                </c:pt>
                <c:pt idx="6872">
                  <c:v>0</c:v>
                </c:pt>
                <c:pt idx="6873">
                  <c:v>0</c:v>
                </c:pt>
                <c:pt idx="6874">
                  <c:v>2</c:v>
                </c:pt>
                <c:pt idx="6875">
                  <c:v>2</c:v>
                </c:pt>
                <c:pt idx="6876">
                  <c:v>0</c:v>
                </c:pt>
                <c:pt idx="6877">
                  <c:v>3</c:v>
                </c:pt>
                <c:pt idx="6878">
                  <c:v>2</c:v>
                </c:pt>
                <c:pt idx="6879">
                  <c:v>1</c:v>
                </c:pt>
                <c:pt idx="6880">
                  <c:v>0</c:v>
                </c:pt>
                <c:pt idx="6881">
                  <c:v>0</c:v>
                </c:pt>
                <c:pt idx="6882">
                  <c:v>2</c:v>
                </c:pt>
                <c:pt idx="6883">
                  <c:v>1</c:v>
                </c:pt>
                <c:pt idx="6884">
                  <c:v>3</c:v>
                </c:pt>
                <c:pt idx="6885">
                  <c:v>0</c:v>
                </c:pt>
                <c:pt idx="6886">
                  <c:v>2</c:v>
                </c:pt>
                <c:pt idx="6887">
                  <c:v>3</c:v>
                </c:pt>
                <c:pt idx="6888">
                  <c:v>1</c:v>
                </c:pt>
                <c:pt idx="6889">
                  <c:v>0</c:v>
                </c:pt>
                <c:pt idx="6890">
                  <c:v>1</c:v>
                </c:pt>
                <c:pt idx="6891">
                  <c:v>0</c:v>
                </c:pt>
                <c:pt idx="6892">
                  <c:v>0</c:v>
                </c:pt>
                <c:pt idx="6893">
                  <c:v>1</c:v>
                </c:pt>
                <c:pt idx="6894">
                  <c:v>1</c:v>
                </c:pt>
                <c:pt idx="6895">
                  <c:v>3</c:v>
                </c:pt>
                <c:pt idx="6896">
                  <c:v>0</c:v>
                </c:pt>
                <c:pt idx="6897">
                  <c:v>4</c:v>
                </c:pt>
                <c:pt idx="6898">
                  <c:v>1</c:v>
                </c:pt>
                <c:pt idx="6899">
                  <c:v>0</c:v>
                </c:pt>
                <c:pt idx="6900">
                  <c:v>1</c:v>
                </c:pt>
                <c:pt idx="6901">
                  <c:v>0</c:v>
                </c:pt>
                <c:pt idx="6902">
                  <c:v>2</c:v>
                </c:pt>
                <c:pt idx="6903">
                  <c:v>0</c:v>
                </c:pt>
                <c:pt idx="6904">
                  <c:v>1</c:v>
                </c:pt>
                <c:pt idx="6905">
                  <c:v>2</c:v>
                </c:pt>
                <c:pt idx="6906">
                  <c:v>1</c:v>
                </c:pt>
                <c:pt idx="6907">
                  <c:v>1</c:v>
                </c:pt>
                <c:pt idx="6908">
                  <c:v>2</c:v>
                </c:pt>
                <c:pt idx="6909">
                  <c:v>1</c:v>
                </c:pt>
                <c:pt idx="6910">
                  <c:v>1</c:v>
                </c:pt>
                <c:pt idx="6911">
                  <c:v>3</c:v>
                </c:pt>
                <c:pt idx="6912">
                  <c:v>2</c:v>
                </c:pt>
                <c:pt idx="6913">
                  <c:v>4</c:v>
                </c:pt>
                <c:pt idx="6914">
                  <c:v>1</c:v>
                </c:pt>
                <c:pt idx="6915">
                  <c:v>0</c:v>
                </c:pt>
                <c:pt idx="6916">
                  <c:v>1</c:v>
                </c:pt>
                <c:pt idx="6917">
                  <c:v>2</c:v>
                </c:pt>
                <c:pt idx="6918">
                  <c:v>2</c:v>
                </c:pt>
                <c:pt idx="6919">
                  <c:v>0</c:v>
                </c:pt>
                <c:pt idx="6920">
                  <c:v>2</c:v>
                </c:pt>
                <c:pt idx="6921">
                  <c:v>0</c:v>
                </c:pt>
                <c:pt idx="6922">
                  <c:v>1</c:v>
                </c:pt>
                <c:pt idx="6923">
                  <c:v>0</c:v>
                </c:pt>
                <c:pt idx="6924">
                  <c:v>2</c:v>
                </c:pt>
                <c:pt idx="6925">
                  <c:v>2</c:v>
                </c:pt>
                <c:pt idx="6926">
                  <c:v>1</c:v>
                </c:pt>
                <c:pt idx="6927">
                  <c:v>0</c:v>
                </c:pt>
                <c:pt idx="6928">
                  <c:v>1</c:v>
                </c:pt>
                <c:pt idx="6929">
                  <c:v>1</c:v>
                </c:pt>
                <c:pt idx="6930">
                  <c:v>0</c:v>
                </c:pt>
                <c:pt idx="6931">
                  <c:v>2</c:v>
                </c:pt>
                <c:pt idx="6932">
                  <c:v>3</c:v>
                </c:pt>
                <c:pt idx="6933">
                  <c:v>0</c:v>
                </c:pt>
                <c:pt idx="6934">
                  <c:v>2</c:v>
                </c:pt>
                <c:pt idx="6935">
                  <c:v>4</c:v>
                </c:pt>
                <c:pt idx="6936">
                  <c:v>3</c:v>
                </c:pt>
                <c:pt idx="6937">
                  <c:v>0</c:v>
                </c:pt>
                <c:pt idx="6938">
                  <c:v>2</c:v>
                </c:pt>
                <c:pt idx="6939">
                  <c:v>4</c:v>
                </c:pt>
                <c:pt idx="6940">
                  <c:v>4</c:v>
                </c:pt>
                <c:pt idx="6941">
                  <c:v>0</c:v>
                </c:pt>
                <c:pt idx="6942">
                  <c:v>3</c:v>
                </c:pt>
                <c:pt idx="6943">
                  <c:v>1</c:v>
                </c:pt>
                <c:pt idx="6944">
                  <c:v>2</c:v>
                </c:pt>
                <c:pt idx="6945">
                  <c:v>2</c:v>
                </c:pt>
                <c:pt idx="6946">
                  <c:v>1</c:v>
                </c:pt>
                <c:pt idx="6947">
                  <c:v>1</c:v>
                </c:pt>
                <c:pt idx="6948">
                  <c:v>3</c:v>
                </c:pt>
                <c:pt idx="6949">
                  <c:v>3</c:v>
                </c:pt>
                <c:pt idx="6950">
                  <c:v>1</c:v>
                </c:pt>
                <c:pt idx="6951">
                  <c:v>1</c:v>
                </c:pt>
                <c:pt idx="6952">
                  <c:v>1</c:v>
                </c:pt>
                <c:pt idx="6953">
                  <c:v>0</c:v>
                </c:pt>
                <c:pt idx="6954">
                  <c:v>4</c:v>
                </c:pt>
                <c:pt idx="6955">
                  <c:v>2</c:v>
                </c:pt>
                <c:pt idx="6956">
                  <c:v>2</c:v>
                </c:pt>
                <c:pt idx="6957">
                  <c:v>1</c:v>
                </c:pt>
                <c:pt idx="6958">
                  <c:v>3</c:v>
                </c:pt>
                <c:pt idx="6959">
                  <c:v>0</c:v>
                </c:pt>
                <c:pt idx="6960">
                  <c:v>2</c:v>
                </c:pt>
                <c:pt idx="6961">
                  <c:v>2</c:v>
                </c:pt>
                <c:pt idx="6962">
                  <c:v>2</c:v>
                </c:pt>
                <c:pt idx="6963">
                  <c:v>2</c:v>
                </c:pt>
                <c:pt idx="6964">
                  <c:v>2</c:v>
                </c:pt>
                <c:pt idx="6965">
                  <c:v>2</c:v>
                </c:pt>
                <c:pt idx="6966">
                  <c:v>1</c:v>
                </c:pt>
                <c:pt idx="6967">
                  <c:v>1</c:v>
                </c:pt>
                <c:pt idx="6968">
                  <c:v>1</c:v>
                </c:pt>
                <c:pt idx="6969">
                  <c:v>1</c:v>
                </c:pt>
                <c:pt idx="6970">
                  <c:v>3</c:v>
                </c:pt>
                <c:pt idx="6971">
                  <c:v>0</c:v>
                </c:pt>
                <c:pt idx="6972">
                  <c:v>1</c:v>
                </c:pt>
                <c:pt idx="6973">
                  <c:v>2</c:v>
                </c:pt>
                <c:pt idx="6974">
                  <c:v>0</c:v>
                </c:pt>
                <c:pt idx="6975">
                  <c:v>3</c:v>
                </c:pt>
                <c:pt idx="6976">
                  <c:v>1</c:v>
                </c:pt>
                <c:pt idx="6977">
                  <c:v>3</c:v>
                </c:pt>
                <c:pt idx="6978">
                  <c:v>2</c:v>
                </c:pt>
                <c:pt idx="6979">
                  <c:v>2</c:v>
                </c:pt>
                <c:pt idx="6980">
                  <c:v>1</c:v>
                </c:pt>
                <c:pt idx="6981">
                  <c:v>2</c:v>
                </c:pt>
                <c:pt idx="6982">
                  <c:v>2</c:v>
                </c:pt>
                <c:pt idx="6983">
                  <c:v>5</c:v>
                </c:pt>
                <c:pt idx="6984">
                  <c:v>3</c:v>
                </c:pt>
                <c:pt idx="6985">
                  <c:v>1</c:v>
                </c:pt>
                <c:pt idx="6986">
                  <c:v>1</c:v>
                </c:pt>
                <c:pt idx="6987">
                  <c:v>4</c:v>
                </c:pt>
                <c:pt idx="6988">
                  <c:v>0</c:v>
                </c:pt>
                <c:pt idx="6989">
                  <c:v>3</c:v>
                </c:pt>
                <c:pt idx="6990">
                  <c:v>1</c:v>
                </c:pt>
                <c:pt idx="6991">
                  <c:v>0</c:v>
                </c:pt>
                <c:pt idx="6992">
                  <c:v>4</c:v>
                </c:pt>
                <c:pt idx="6993">
                  <c:v>1</c:v>
                </c:pt>
                <c:pt idx="6994">
                  <c:v>0</c:v>
                </c:pt>
                <c:pt idx="6995">
                  <c:v>3</c:v>
                </c:pt>
                <c:pt idx="6996">
                  <c:v>2</c:v>
                </c:pt>
                <c:pt idx="6997">
                  <c:v>2</c:v>
                </c:pt>
                <c:pt idx="6998">
                  <c:v>2</c:v>
                </c:pt>
                <c:pt idx="6999">
                  <c:v>0</c:v>
                </c:pt>
                <c:pt idx="7000">
                  <c:v>3</c:v>
                </c:pt>
                <c:pt idx="7001">
                  <c:v>2</c:v>
                </c:pt>
                <c:pt idx="7002">
                  <c:v>3</c:v>
                </c:pt>
                <c:pt idx="7003">
                  <c:v>4</c:v>
                </c:pt>
                <c:pt idx="7004">
                  <c:v>0</c:v>
                </c:pt>
                <c:pt idx="7005">
                  <c:v>2</c:v>
                </c:pt>
                <c:pt idx="7006">
                  <c:v>1</c:v>
                </c:pt>
                <c:pt idx="7007">
                  <c:v>4</c:v>
                </c:pt>
                <c:pt idx="7008">
                  <c:v>1</c:v>
                </c:pt>
                <c:pt idx="7009">
                  <c:v>1</c:v>
                </c:pt>
                <c:pt idx="7010">
                  <c:v>1</c:v>
                </c:pt>
                <c:pt idx="7011">
                  <c:v>3</c:v>
                </c:pt>
                <c:pt idx="7012">
                  <c:v>3</c:v>
                </c:pt>
                <c:pt idx="7013">
                  <c:v>2</c:v>
                </c:pt>
                <c:pt idx="7014">
                  <c:v>2</c:v>
                </c:pt>
                <c:pt idx="7015">
                  <c:v>1</c:v>
                </c:pt>
                <c:pt idx="7016">
                  <c:v>2</c:v>
                </c:pt>
                <c:pt idx="7017">
                  <c:v>1</c:v>
                </c:pt>
                <c:pt idx="7018">
                  <c:v>2</c:v>
                </c:pt>
                <c:pt idx="7019">
                  <c:v>4</c:v>
                </c:pt>
                <c:pt idx="7020">
                  <c:v>3</c:v>
                </c:pt>
                <c:pt idx="7021">
                  <c:v>3</c:v>
                </c:pt>
                <c:pt idx="7022">
                  <c:v>6</c:v>
                </c:pt>
                <c:pt idx="7023">
                  <c:v>5</c:v>
                </c:pt>
                <c:pt idx="7024">
                  <c:v>0</c:v>
                </c:pt>
                <c:pt idx="7025">
                  <c:v>3</c:v>
                </c:pt>
                <c:pt idx="7026">
                  <c:v>1</c:v>
                </c:pt>
                <c:pt idx="7027">
                  <c:v>1</c:v>
                </c:pt>
                <c:pt idx="7028">
                  <c:v>0</c:v>
                </c:pt>
                <c:pt idx="7029">
                  <c:v>2</c:v>
                </c:pt>
                <c:pt idx="7030">
                  <c:v>5</c:v>
                </c:pt>
                <c:pt idx="7031">
                  <c:v>1</c:v>
                </c:pt>
                <c:pt idx="7032">
                  <c:v>1</c:v>
                </c:pt>
                <c:pt idx="7033">
                  <c:v>3</c:v>
                </c:pt>
                <c:pt idx="7034">
                  <c:v>1</c:v>
                </c:pt>
                <c:pt idx="7035">
                  <c:v>1</c:v>
                </c:pt>
                <c:pt idx="7036">
                  <c:v>1</c:v>
                </c:pt>
                <c:pt idx="7037">
                  <c:v>5</c:v>
                </c:pt>
                <c:pt idx="7038">
                  <c:v>3</c:v>
                </c:pt>
                <c:pt idx="7039">
                  <c:v>6</c:v>
                </c:pt>
                <c:pt idx="7040">
                  <c:v>2</c:v>
                </c:pt>
                <c:pt idx="7041">
                  <c:v>1</c:v>
                </c:pt>
                <c:pt idx="7042">
                  <c:v>1</c:v>
                </c:pt>
                <c:pt idx="7043">
                  <c:v>3</c:v>
                </c:pt>
                <c:pt idx="7044">
                  <c:v>1</c:v>
                </c:pt>
                <c:pt idx="7045">
                  <c:v>1</c:v>
                </c:pt>
                <c:pt idx="7046">
                  <c:v>0</c:v>
                </c:pt>
                <c:pt idx="7047">
                  <c:v>1</c:v>
                </c:pt>
                <c:pt idx="7048">
                  <c:v>2</c:v>
                </c:pt>
                <c:pt idx="7049">
                  <c:v>5</c:v>
                </c:pt>
                <c:pt idx="7050">
                  <c:v>3</c:v>
                </c:pt>
                <c:pt idx="7051">
                  <c:v>5</c:v>
                </c:pt>
                <c:pt idx="7052">
                  <c:v>0</c:v>
                </c:pt>
                <c:pt idx="7053">
                  <c:v>0</c:v>
                </c:pt>
                <c:pt idx="7054">
                  <c:v>4</c:v>
                </c:pt>
                <c:pt idx="7055">
                  <c:v>3</c:v>
                </c:pt>
                <c:pt idx="7056">
                  <c:v>1</c:v>
                </c:pt>
                <c:pt idx="7057">
                  <c:v>1</c:v>
                </c:pt>
                <c:pt idx="7058">
                  <c:v>1</c:v>
                </c:pt>
                <c:pt idx="7059">
                  <c:v>6</c:v>
                </c:pt>
                <c:pt idx="7060">
                  <c:v>1</c:v>
                </c:pt>
                <c:pt idx="7061">
                  <c:v>3</c:v>
                </c:pt>
                <c:pt idx="7062">
                  <c:v>3</c:v>
                </c:pt>
                <c:pt idx="7063">
                  <c:v>3</c:v>
                </c:pt>
                <c:pt idx="7064">
                  <c:v>4</c:v>
                </c:pt>
                <c:pt idx="7065">
                  <c:v>3</c:v>
                </c:pt>
                <c:pt idx="7066">
                  <c:v>2</c:v>
                </c:pt>
                <c:pt idx="7067">
                  <c:v>1</c:v>
                </c:pt>
                <c:pt idx="7068">
                  <c:v>3</c:v>
                </c:pt>
                <c:pt idx="7069">
                  <c:v>2</c:v>
                </c:pt>
                <c:pt idx="7070">
                  <c:v>6</c:v>
                </c:pt>
                <c:pt idx="7071">
                  <c:v>2</c:v>
                </c:pt>
                <c:pt idx="7072">
                  <c:v>3</c:v>
                </c:pt>
                <c:pt idx="7073">
                  <c:v>3</c:v>
                </c:pt>
                <c:pt idx="7074">
                  <c:v>1</c:v>
                </c:pt>
                <c:pt idx="7075">
                  <c:v>1</c:v>
                </c:pt>
                <c:pt idx="7076">
                  <c:v>6</c:v>
                </c:pt>
                <c:pt idx="7077">
                  <c:v>4</c:v>
                </c:pt>
                <c:pt idx="7078">
                  <c:v>1</c:v>
                </c:pt>
                <c:pt idx="7079">
                  <c:v>3</c:v>
                </c:pt>
                <c:pt idx="7080">
                  <c:v>0</c:v>
                </c:pt>
                <c:pt idx="7081">
                  <c:v>3</c:v>
                </c:pt>
                <c:pt idx="7082">
                  <c:v>1</c:v>
                </c:pt>
                <c:pt idx="7083">
                  <c:v>1</c:v>
                </c:pt>
                <c:pt idx="7084">
                  <c:v>1</c:v>
                </c:pt>
                <c:pt idx="7085">
                  <c:v>2</c:v>
                </c:pt>
                <c:pt idx="7086">
                  <c:v>1</c:v>
                </c:pt>
                <c:pt idx="7087">
                  <c:v>3</c:v>
                </c:pt>
                <c:pt idx="7088">
                  <c:v>3</c:v>
                </c:pt>
                <c:pt idx="7089">
                  <c:v>0</c:v>
                </c:pt>
                <c:pt idx="7090">
                  <c:v>1</c:v>
                </c:pt>
                <c:pt idx="7091">
                  <c:v>4</c:v>
                </c:pt>
                <c:pt idx="7092">
                  <c:v>1</c:v>
                </c:pt>
                <c:pt idx="7093">
                  <c:v>1</c:v>
                </c:pt>
                <c:pt idx="7094">
                  <c:v>1</c:v>
                </c:pt>
                <c:pt idx="7095">
                  <c:v>0</c:v>
                </c:pt>
                <c:pt idx="7096">
                  <c:v>1</c:v>
                </c:pt>
                <c:pt idx="7097">
                  <c:v>0</c:v>
                </c:pt>
                <c:pt idx="7098">
                  <c:v>3</c:v>
                </c:pt>
                <c:pt idx="7099">
                  <c:v>1</c:v>
                </c:pt>
                <c:pt idx="7100">
                  <c:v>2</c:v>
                </c:pt>
                <c:pt idx="7101">
                  <c:v>2</c:v>
                </c:pt>
                <c:pt idx="7102">
                  <c:v>0</c:v>
                </c:pt>
                <c:pt idx="7103">
                  <c:v>1</c:v>
                </c:pt>
                <c:pt idx="7104">
                  <c:v>0</c:v>
                </c:pt>
                <c:pt idx="7105">
                  <c:v>2</c:v>
                </c:pt>
                <c:pt idx="7106">
                  <c:v>0</c:v>
                </c:pt>
                <c:pt idx="7107">
                  <c:v>2</c:v>
                </c:pt>
                <c:pt idx="7108">
                  <c:v>0</c:v>
                </c:pt>
                <c:pt idx="7109">
                  <c:v>2</c:v>
                </c:pt>
                <c:pt idx="7110">
                  <c:v>2</c:v>
                </c:pt>
                <c:pt idx="7111">
                  <c:v>1</c:v>
                </c:pt>
                <c:pt idx="7112">
                  <c:v>3</c:v>
                </c:pt>
                <c:pt idx="7113">
                  <c:v>3</c:v>
                </c:pt>
                <c:pt idx="7114">
                  <c:v>3</c:v>
                </c:pt>
                <c:pt idx="7115">
                  <c:v>1</c:v>
                </c:pt>
                <c:pt idx="7116">
                  <c:v>5</c:v>
                </c:pt>
                <c:pt idx="7117">
                  <c:v>1</c:v>
                </c:pt>
                <c:pt idx="7118">
                  <c:v>2</c:v>
                </c:pt>
                <c:pt idx="7119">
                  <c:v>1</c:v>
                </c:pt>
                <c:pt idx="7120">
                  <c:v>2</c:v>
                </c:pt>
                <c:pt idx="7121">
                  <c:v>2</c:v>
                </c:pt>
                <c:pt idx="7122">
                  <c:v>1</c:v>
                </c:pt>
                <c:pt idx="7123">
                  <c:v>0</c:v>
                </c:pt>
                <c:pt idx="7124">
                  <c:v>2</c:v>
                </c:pt>
                <c:pt idx="7125">
                  <c:v>1</c:v>
                </c:pt>
                <c:pt idx="7126">
                  <c:v>3</c:v>
                </c:pt>
                <c:pt idx="7127">
                  <c:v>2</c:v>
                </c:pt>
                <c:pt idx="7128">
                  <c:v>4</c:v>
                </c:pt>
                <c:pt idx="7129">
                  <c:v>2</c:v>
                </c:pt>
                <c:pt idx="7130">
                  <c:v>1</c:v>
                </c:pt>
                <c:pt idx="7131">
                  <c:v>1</c:v>
                </c:pt>
                <c:pt idx="7132">
                  <c:v>3</c:v>
                </c:pt>
                <c:pt idx="7133">
                  <c:v>1</c:v>
                </c:pt>
                <c:pt idx="7134">
                  <c:v>1</c:v>
                </c:pt>
                <c:pt idx="7135">
                  <c:v>1</c:v>
                </c:pt>
                <c:pt idx="7136">
                  <c:v>2</c:v>
                </c:pt>
                <c:pt idx="7137">
                  <c:v>2</c:v>
                </c:pt>
                <c:pt idx="7138">
                  <c:v>1</c:v>
                </c:pt>
                <c:pt idx="7139">
                  <c:v>4</c:v>
                </c:pt>
                <c:pt idx="7140">
                  <c:v>1</c:v>
                </c:pt>
                <c:pt idx="7141">
                  <c:v>2</c:v>
                </c:pt>
                <c:pt idx="7142">
                  <c:v>1</c:v>
                </c:pt>
                <c:pt idx="7143">
                  <c:v>2</c:v>
                </c:pt>
                <c:pt idx="7144">
                  <c:v>2</c:v>
                </c:pt>
                <c:pt idx="7145">
                  <c:v>2</c:v>
                </c:pt>
                <c:pt idx="7146">
                  <c:v>3</c:v>
                </c:pt>
                <c:pt idx="7147">
                  <c:v>0</c:v>
                </c:pt>
                <c:pt idx="7148">
                  <c:v>2</c:v>
                </c:pt>
                <c:pt idx="7149">
                  <c:v>2</c:v>
                </c:pt>
                <c:pt idx="7150">
                  <c:v>4</c:v>
                </c:pt>
                <c:pt idx="7151">
                  <c:v>3</c:v>
                </c:pt>
                <c:pt idx="7152">
                  <c:v>2</c:v>
                </c:pt>
                <c:pt idx="7153">
                  <c:v>2</c:v>
                </c:pt>
                <c:pt idx="7154">
                  <c:v>1</c:v>
                </c:pt>
                <c:pt idx="7155">
                  <c:v>1</c:v>
                </c:pt>
                <c:pt idx="7156">
                  <c:v>1</c:v>
                </c:pt>
                <c:pt idx="7157">
                  <c:v>0</c:v>
                </c:pt>
                <c:pt idx="7158">
                  <c:v>1</c:v>
                </c:pt>
                <c:pt idx="7159">
                  <c:v>0</c:v>
                </c:pt>
                <c:pt idx="7160">
                  <c:v>3</c:v>
                </c:pt>
                <c:pt idx="7161">
                  <c:v>2</c:v>
                </c:pt>
                <c:pt idx="7162">
                  <c:v>1</c:v>
                </c:pt>
                <c:pt idx="7163">
                  <c:v>2</c:v>
                </c:pt>
                <c:pt idx="7164">
                  <c:v>0</c:v>
                </c:pt>
                <c:pt idx="7165">
                  <c:v>2</c:v>
                </c:pt>
                <c:pt idx="7166">
                  <c:v>3</c:v>
                </c:pt>
                <c:pt idx="7167">
                  <c:v>1</c:v>
                </c:pt>
                <c:pt idx="7168">
                  <c:v>3</c:v>
                </c:pt>
                <c:pt idx="7169">
                  <c:v>1</c:v>
                </c:pt>
                <c:pt idx="7170">
                  <c:v>1</c:v>
                </c:pt>
                <c:pt idx="7171">
                  <c:v>0</c:v>
                </c:pt>
                <c:pt idx="7172">
                  <c:v>2</c:v>
                </c:pt>
                <c:pt idx="7173">
                  <c:v>1</c:v>
                </c:pt>
                <c:pt idx="7174">
                  <c:v>1</c:v>
                </c:pt>
                <c:pt idx="7175">
                  <c:v>4</c:v>
                </c:pt>
                <c:pt idx="7176">
                  <c:v>2</c:v>
                </c:pt>
                <c:pt idx="7177">
                  <c:v>1</c:v>
                </c:pt>
                <c:pt idx="7178">
                  <c:v>1</c:v>
                </c:pt>
                <c:pt idx="7179">
                  <c:v>0</c:v>
                </c:pt>
                <c:pt idx="7180">
                  <c:v>1</c:v>
                </c:pt>
                <c:pt idx="7181">
                  <c:v>3</c:v>
                </c:pt>
                <c:pt idx="7182">
                  <c:v>2</c:v>
                </c:pt>
                <c:pt idx="7183">
                  <c:v>2</c:v>
                </c:pt>
                <c:pt idx="7184">
                  <c:v>1</c:v>
                </c:pt>
                <c:pt idx="7185">
                  <c:v>2</c:v>
                </c:pt>
                <c:pt idx="7186">
                  <c:v>1</c:v>
                </c:pt>
                <c:pt idx="7187">
                  <c:v>1</c:v>
                </c:pt>
                <c:pt idx="7188">
                  <c:v>0</c:v>
                </c:pt>
                <c:pt idx="7189">
                  <c:v>1</c:v>
                </c:pt>
                <c:pt idx="7190">
                  <c:v>2</c:v>
                </c:pt>
                <c:pt idx="7191">
                  <c:v>2</c:v>
                </c:pt>
                <c:pt idx="7192">
                  <c:v>1</c:v>
                </c:pt>
                <c:pt idx="7193">
                  <c:v>3</c:v>
                </c:pt>
                <c:pt idx="7194">
                  <c:v>2</c:v>
                </c:pt>
                <c:pt idx="7195">
                  <c:v>3</c:v>
                </c:pt>
                <c:pt idx="7196">
                  <c:v>2</c:v>
                </c:pt>
                <c:pt idx="7197">
                  <c:v>1</c:v>
                </c:pt>
                <c:pt idx="7198">
                  <c:v>2</c:v>
                </c:pt>
                <c:pt idx="7199">
                  <c:v>1</c:v>
                </c:pt>
                <c:pt idx="7200">
                  <c:v>0</c:v>
                </c:pt>
                <c:pt idx="7201">
                  <c:v>0</c:v>
                </c:pt>
                <c:pt idx="7202">
                  <c:v>1</c:v>
                </c:pt>
                <c:pt idx="7203">
                  <c:v>3</c:v>
                </c:pt>
                <c:pt idx="7204">
                  <c:v>1</c:v>
                </c:pt>
                <c:pt idx="7205">
                  <c:v>0</c:v>
                </c:pt>
                <c:pt idx="7206">
                  <c:v>3</c:v>
                </c:pt>
                <c:pt idx="7207">
                  <c:v>1</c:v>
                </c:pt>
                <c:pt idx="7208">
                  <c:v>1</c:v>
                </c:pt>
                <c:pt idx="7209">
                  <c:v>3</c:v>
                </c:pt>
                <c:pt idx="7210">
                  <c:v>3</c:v>
                </c:pt>
                <c:pt idx="7211">
                  <c:v>2</c:v>
                </c:pt>
                <c:pt idx="7212">
                  <c:v>0</c:v>
                </c:pt>
                <c:pt idx="7213">
                  <c:v>0</c:v>
                </c:pt>
                <c:pt idx="7214">
                  <c:v>2</c:v>
                </c:pt>
                <c:pt idx="7215">
                  <c:v>0</c:v>
                </c:pt>
                <c:pt idx="7216">
                  <c:v>1</c:v>
                </c:pt>
                <c:pt idx="7217">
                  <c:v>2</c:v>
                </c:pt>
                <c:pt idx="7218">
                  <c:v>2</c:v>
                </c:pt>
                <c:pt idx="7219">
                  <c:v>1</c:v>
                </c:pt>
                <c:pt idx="7220">
                  <c:v>1</c:v>
                </c:pt>
                <c:pt idx="7221">
                  <c:v>3</c:v>
                </c:pt>
                <c:pt idx="7222">
                  <c:v>1</c:v>
                </c:pt>
                <c:pt idx="7223">
                  <c:v>3</c:v>
                </c:pt>
                <c:pt idx="7224">
                  <c:v>1</c:v>
                </c:pt>
                <c:pt idx="7225">
                  <c:v>2</c:v>
                </c:pt>
                <c:pt idx="7226">
                  <c:v>2</c:v>
                </c:pt>
                <c:pt idx="7227">
                  <c:v>1</c:v>
                </c:pt>
                <c:pt idx="7228">
                  <c:v>0</c:v>
                </c:pt>
                <c:pt idx="7229">
                  <c:v>2</c:v>
                </c:pt>
                <c:pt idx="7230">
                  <c:v>0</c:v>
                </c:pt>
                <c:pt idx="7231">
                  <c:v>2</c:v>
                </c:pt>
                <c:pt idx="7232">
                  <c:v>3</c:v>
                </c:pt>
                <c:pt idx="7233">
                  <c:v>3</c:v>
                </c:pt>
                <c:pt idx="7234">
                  <c:v>4</c:v>
                </c:pt>
                <c:pt idx="7235">
                  <c:v>0</c:v>
                </c:pt>
                <c:pt idx="7236">
                  <c:v>1</c:v>
                </c:pt>
                <c:pt idx="7237">
                  <c:v>3</c:v>
                </c:pt>
                <c:pt idx="7238">
                  <c:v>1</c:v>
                </c:pt>
                <c:pt idx="7239">
                  <c:v>1</c:v>
                </c:pt>
                <c:pt idx="7240">
                  <c:v>2</c:v>
                </c:pt>
                <c:pt idx="7241">
                  <c:v>2</c:v>
                </c:pt>
                <c:pt idx="7242">
                  <c:v>1</c:v>
                </c:pt>
                <c:pt idx="7243">
                  <c:v>2</c:v>
                </c:pt>
                <c:pt idx="7244">
                  <c:v>0</c:v>
                </c:pt>
                <c:pt idx="7245">
                  <c:v>0</c:v>
                </c:pt>
                <c:pt idx="7246">
                  <c:v>0</c:v>
                </c:pt>
                <c:pt idx="7247">
                  <c:v>2</c:v>
                </c:pt>
                <c:pt idx="7248">
                  <c:v>0</c:v>
                </c:pt>
                <c:pt idx="7249">
                  <c:v>1</c:v>
                </c:pt>
                <c:pt idx="7250">
                  <c:v>2</c:v>
                </c:pt>
                <c:pt idx="7251">
                  <c:v>0</c:v>
                </c:pt>
                <c:pt idx="7252">
                  <c:v>3</c:v>
                </c:pt>
                <c:pt idx="7253">
                  <c:v>2</c:v>
                </c:pt>
                <c:pt idx="7254">
                  <c:v>1</c:v>
                </c:pt>
                <c:pt idx="7255">
                  <c:v>2</c:v>
                </c:pt>
                <c:pt idx="7256">
                  <c:v>1</c:v>
                </c:pt>
                <c:pt idx="7257">
                  <c:v>1</c:v>
                </c:pt>
                <c:pt idx="7258">
                  <c:v>1</c:v>
                </c:pt>
                <c:pt idx="7259">
                  <c:v>2</c:v>
                </c:pt>
                <c:pt idx="7260">
                  <c:v>0</c:v>
                </c:pt>
                <c:pt idx="7261">
                  <c:v>0</c:v>
                </c:pt>
                <c:pt idx="7262">
                  <c:v>3</c:v>
                </c:pt>
                <c:pt idx="7263">
                  <c:v>1</c:v>
                </c:pt>
                <c:pt idx="7264">
                  <c:v>2</c:v>
                </c:pt>
                <c:pt idx="7265">
                  <c:v>2</c:v>
                </c:pt>
                <c:pt idx="7266">
                  <c:v>2</c:v>
                </c:pt>
                <c:pt idx="7267">
                  <c:v>0</c:v>
                </c:pt>
                <c:pt idx="7268">
                  <c:v>2</c:v>
                </c:pt>
                <c:pt idx="7269">
                  <c:v>3</c:v>
                </c:pt>
                <c:pt idx="7270">
                  <c:v>3</c:v>
                </c:pt>
                <c:pt idx="7271">
                  <c:v>2</c:v>
                </c:pt>
                <c:pt idx="7272">
                  <c:v>2</c:v>
                </c:pt>
                <c:pt idx="7273">
                  <c:v>1</c:v>
                </c:pt>
                <c:pt idx="7274">
                  <c:v>1</c:v>
                </c:pt>
                <c:pt idx="7275">
                  <c:v>3</c:v>
                </c:pt>
                <c:pt idx="7276">
                  <c:v>2</c:v>
                </c:pt>
                <c:pt idx="7277">
                  <c:v>3</c:v>
                </c:pt>
                <c:pt idx="7278">
                  <c:v>2</c:v>
                </c:pt>
                <c:pt idx="7279">
                  <c:v>0</c:v>
                </c:pt>
                <c:pt idx="7280">
                  <c:v>0</c:v>
                </c:pt>
                <c:pt idx="7281">
                  <c:v>1</c:v>
                </c:pt>
                <c:pt idx="7282">
                  <c:v>0</c:v>
                </c:pt>
                <c:pt idx="7283">
                  <c:v>2</c:v>
                </c:pt>
                <c:pt idx="7284">
                  <c:v>2</c:v>
                </c:pt>
                <c:pt idx="7285">
                  <c:v>2</c:v>
                </c:pt>
                <c:pt idx="7286">
                  <c:v>2</c:v>
                </c:pt>
                <c:pt idx="7287">
                  <c:v>1</c:v>
                </c:pt>
                <c:pt idx="7288">
                  <c:v>3</c:v>
                </c:pt>
                <c:pt idx="7289">
                  <c:v>3</c:v>
                </c:pt>
                <c:pt idx="7290">
                  <c:v>2</c:v>
                </c:pt>
                <c:pt idx="7291">
                  <c:v>2</c:v>
                </c:pt>
                <c:pt idx="7292">
                  <c:v>4</c:v>
                </c:pt>
                <c:pt idx="7293">
                  <c:v>2</c:v>
                </c:pt>
                <c:pt idx="7294">
                  <c:v>1</c:v>
                </c:pt>
                <c:pt idx="7295">
                  <c:v>2</c:v>
                </c:pt>
                <c:pt idx="7296">
                  <c:v>0</c:v>
                </c:pt>
                <c:pt idx="7297">
                  <c:v>1</c:v>
                </c:pt>
                <c:pt idx="7298">
                  <c:v>1</c:v>
                </c:pt>
                <c:pt idx="7299">
                  <c:v>0</c:v>
                </c:pt>
                <c:pt idx="7300">
                  <c:v>3</c:v>
                </c:pt>
                <c:pt idx="7301">
                  <c:v>0</c:v>
                </c:pt>
                <c:pt idx="7302">
                  <c:v>3</c:v>
                </c:pt>
                <c:pt idx="7303">
                  <c:v>2</c:v>
                </c:pt>
                <c:pt idx="7304">
                  <c:v>3</c:v>
                </c:pt>
                <c:pt idx="7305">
                  <c:v>2</c:v>
                </c:pt>
                <c:pt idx="7306">
                  <c:v>2</c:v>
                </c:pt>
                <c:pt idx="7307">
                  <c:v>0</c:v>
                </c:pt>
                <c:pt idx="7308">
                  <c:v>0</c:v>
                </c:pt>
                <c:pt idx="7309">
                  <c:v>2</c:v>
                </c:pt>
                <c:pt idx="7310">
                  <c:v>1</c:v>
                </c:pt>
                <c:pt idx="7311">
                  <c:v>0</c:v>
                </c:pt>
                <c:pt idx="7312">
                  <c:v>2</c:v>
                </c:pt>
                <c:pt idx="7313">
                  <c:v>1</c:v>
                </c:pt>
                <c:pt idx="7314">
                  <c:v>1</c:v>
                </c:pt>
                <c:pt idx="7315">
                  <c:v>1</c:v>
                </c:pt>
                <c:pt idx="7316">
                  <c:v>1</c:v>
                </c:pt>
                <c:pt idx="7317">
                  <c:v>2</c:v>
                </c:pt>
                <c:pt idx="7318">
                  <c:v>1</c:v>
                </c:pt>
                <c:pt idx="7319">
                  <c:v>1</c:v>
                </c:pt>
                <c:pt idx="7320">
                  <c:v>3</c:v>
                </c:pt>
                <c:pt idx="7321">
                  <c:v>1</c:v>
                </c:pt>
                <c:pt idx="7322">
                  <c:v>1</c:v>
                </c:pt>
                <c:pt idx="7323">
                  <c:v>2</c:v>
                </c:pt>
                <c:pt idx="7324">
                  <c:v>2</c:v>
                </c:pt>
                <c:pt idx="7325">
                  <c:v>1</c:v>
                </c:pt>
                <c:pt idx="7326">
                  <c:v>0</c:v>
                </c:pt>
                <c:pt idx="7327">
                  <c:v>1</c:v>
                </c:pt>
                <c:pt idx="7328">
                  <c:v>1</c:v>
                </c:pt>
                <c:pt idx="7329">
                  <c:v>4</c:v>
                </c:pt>
                <c:pt idx="7330">
                  <c:v>1</c:v>
                </c:pt>
                <c:pt idx="7331">
                  <c:v>1</c:v>
                </c:pt>
                <c:pt idx="7332">
                  <c:v>0</c:v>
                </c:pt>
                <c:pt idx="7333">
                  <c:v>1</c:v>
                </c:pt>
                <c:pt idx="7334">
                  <c:v>3</c:v>
                </c:pt>
                <c:pt idx="7335">
                  <c:v>3</c:v>
                </c:pt>
                <c:pt idx="7336">
                  <c:v>1</c:v>
                </c:pt>
                <c:pt idx="7337">
                  <c:v>3</c:v>
                </c:pt>
                <c:pt idx="7338">
                  <c:v>0</c:v>
                </c:pt>
                <c:pt idx="7339">
                  <c:v>1</c:v>
                </c:pt>
                <c:pt idx="7340">
                  <c:v>1</c:v>
                </c:pt>
                <c:pt idx="7341">
                  <c:v>1</c:v>
                </c:pt>
                <c:pt idx="7342">
                  <c:v>2</c:v>
                </c:pt>
                <c:pt idx="7343">
                  <c:v>1</c:v>
                </c:pt>
                <c:pt idx="7344">
                  <c:v>0</c:v>
                </c:pt>
                <c:pt idx="7345">
                  <c:v>0</c:v>
                </c:pt>
                <c:pt idx="7346">
                  <c:v>0</c:v>
                </c:pt>
                <c:pt idx="7347">
                  <c:v>2</c:v>
                </c:pt>
                <c:pt idx="7348">
                  <c:v>4</c:v>
                </c:pt>
                <c:pt idx="7349">
                  <c:v>2</c:v>
                </c:pt>
                <c:pt idx="7350">
                  <c:v>4</c:v>
                </c:pt>
                <c:pt idx="7351">
                  <c:v>4</c:v>
                </c:pt>
                <c:pt idx="7352">
                  <c:v>1</c:v>
                </c:pt>
                <c:pt idx="7353">
                  <c:v>7</c:v>
                </c:pt>
                <c:pt idx="7354">
                  <c:v>2</c:v>
                </c:pt>
                <c:pt idx="7355">
                  <c:v>4</c:v>
                </c:pt>
                <c:pt idx="7356">
                  <c:v>0</c:v>
                </c:pt>
                <c:pt idx="7357">
                  <c:v>4</c:v>
                </c:pt>
                <c:pt idx="7358">
                  <c:v>1</c:v>
                </c:pt>
                <c:pt idx="7359">
                  <c:v>1</c:v>
                </c:pt>
                <c:pt idx="7360">
                  <c:v>2</c:v>
                </c:pt>
                <c:pt idx="7361">
                  <c:v>1</c:v>
                </c:pt>
                <c:pt idx="7362">
                  <c:v>0</c:v>
                </c:pt>
                <c:pt idx="7363">
                  <c:v>1</c:v>
                </c:pt>
                <c:pt idx="7364">
                  <c:v>1</c:v>
                </c:pt>
                <c:pt idx="7365">
                  <c:v>3</c:v>
                </c:pt>
                <c:pt idx="7366">
                  <c:v>1</c:v>
                </c:pt>
                <c:pt idx="7367">
                  <c:v>3</c:v>
                </c:pt>
                <c:pt idx="7368">
                  <c:v>0</c:v>
                </c:pt>
                <c:pt idx="7369">
                  <c:v>3</c:v>
                </c:pt>
                <c:pt idx="7370">
                  <c:v>0</c:v>
                </c:pt>
                <c:pt idx="7371">
                  <c:v>1</c:v>
                </c:pt>
                <c:pt idx="7372">
                  <c:v>1</c:v>
                </c:pt>
                <c:pt idx="7373">
                  <c:v>2</c:v>
                </c:pt>
                <c:pt idx="7374">
                  <c:v>1</c:v>
                </c:pt>
                <c:pt idx="7375">
                  <c:v>0</c:v>
                </c:pt>
                <c:pt idx="7376">
                  <c:v>1</c:v>
                </c:pt>
                <c:pt idx="7377">
                  <c:v>0</c:v>
                </c:pt>
                <c:pt idx="7378">
                  <c:v>2</c:v>
                </c:pt>
                <c:pt idx="7379">
                  <c:v>1</c:v>
                </c:pt>
                <c:pt idx="7380">
                  <c:v>2</c:v>
                </c:pt>
                <c:pt idx="7381">
                  <c:v>5</c:v>
                </c:pt>
                <c:pt idx="7382">
                  <c:v>1</c:v>
                </c:pt>
                <c:pt idx="7383">
                  <c:v>0</c:v>
                </c:pt>
                <c:pt idx="7384">
                  <c:v>1</c:v>
                </c:pt>
                <c:pt idx="7385">
                  <c:v>2</c:v>
                </c:pt>
                <c:pt idx="7386">
                  <c:v>2</c:v>
                </c:pt>
                <c:pt idx="7387">
                  <c:v>3</c:v>
                </c:pt>
                <c:pt idx="7388">
                  <c:v>4</c:v>
                </c:pt>
                <c:pt idx="7389">
                  <c:v>1</c:v>
                </c:pt>
                <c:pt idx="7390">
                  <c:v>1</c:v>
                </c:pt>
                <c:pt idx="7391">
                  <c:v>2</c:v>
                </c:pt>
                <c:pt idx="7392">
                  <c:v>0</c:v>
                </c:pt>
                <c:pt idx="7393">
                  <c:v>1</c:v>
                </c:pt>
                <c:pt idx="7394">
                  <c:v>2</c:v>
                </c:pt>
                <c:pt idx="7395">
                  <c:v>2</c:v>
                </c:pt>
                <c:pt idx="7396">
                  <c:v>5</c:v>
                </c:pt>
                <c:pt idx="7397">
                  <c:v>2</c:v>
                </c:pt>
                <c:pt idx="7398">
                  <c:v>3</c:v>
                </c:pt>
                <c:pt idx="7399">
                  <c:v>1</c:v>
                </c:pt>
                <c:pt idx="7400">
                  <c:v>3</c:v>
                </c:pt>
                <c:pt idx="7401">
                  <c:v>0</c:v>
                </c:pt>
                <c:pt idx="7402">
                  <c:v>1</c:v>
                </c:pt>
                <c:pt idx="7403">
                  <c:v>1</c:v>
                </c:pt>
                <c:pt idx="7404">
                  <c:v>5</c:v>
                </c:pt>
                <c:pt idx="7405">
                  <c:v>0</c:v>
                </c:pt>
                <c:pt idx="7406">
                  <c:v>1</c:v>
                </c:pt>
                <c:pt idx="7407">
                  <c:v>2</c:v>
                </c:pt>
                <c:pt idx="7408">
                  <c:v>0</c:v>
                </c:pt>
                <c:pt idx="7409">
                  <c:v>0</c:v>
                </c:pt>
                <c:pt idx="7410">
                  <c:v>0</c:v>
                </c:pt>
                <c:pt idx="7411">
                  <c:v>2</c:v>
                </c:pt>
                <c:pt idx="7412">
                  <c:v>1</c:v>
                </c:pt>
                <c:pt idx="7413">
                  <c:v>1</c:v>
                </c:pt>
                <c:pt idx="7414">
                  <c:v>1</c:v>
                </c:pt>
                <c:pt idx="7415">
                  <c:v>3</c:v>
                </c:pt>
                <c:pt idx="7416">
                  <c:v>4</c:v>
                </c:pt>
                <c:pt idx="7417">
                  <c:v>1</c:v>
                </c:pt>
                <c:pt idx="7418">
                  <c:v>1</c:v>
                </c:pt>
                <c:pt idx="7419">
                  <c:v>5</c:v>
                </c:pt>
                <c:pt idx="7420">
                  <c:v>1</c:v>
                </c:pt>
                <c:pt idx="7421">
                  <c:v>2</c:v>
                </c:pt>
                <c:pt idx="7422">
                  <c:v>3</c:v>
                </c:pt>
                <c:pt idx="7423">
                  <c:v>3</c:v>
                </c:pt>
                <c:pt idx="7424">
                  <c:v>1</c:v>
                </c:pt>
                <c:pt idx="7425">
                  <c:v>2</c:v>
                </c:pt>
                <c:pt idx="7426">
                  <c:v>2</c:v>
                </c:pt>
                <c:pt idx="7427">
                  <c:v>1</c:v>
                </c:pt>
                <c:pt idx="7428">
                  <c:v>1</c:v>
                </c:pt>
                <c:pt idx="7429">
                  <c:v>2</c:v>
                </c:pt>
                <c:pt idx="7430">
                  <c:v>2</c:v>
                </c:pt>
                <c:pt idx="7431">
                  <c:v>2</c:v>
                </c:pt>
                <c:pt idx="7432">
                  <c:v>0</c:v>
                </c:pt>
                <c:pt idx="7433">
                  <c:v>1</c:v>
                </c:pt>
                <c:pt idx="7434">
                  <c:v>2</c:v>
                </c:pt>
                <c:pt idx="7435">
                  <c:v>0</c:v>
                </c:pt>
                <c:pt idx="7436">
                  <c:v>1</c:v>
                </c:pt>
                <c:pt idx="7437">
                  <c:v>0</c:v>
                </c:pt>
                <c:pt idx="7438">
                  <c:v>1</c:v>
                </c:pt>
                <c:pt idx="7439">
                  <c:v>1</c:v>
                </c:pt>
                <c:pt idx="7440">
                  <c:v>0</c:v>
                </c:pt>
                <c:pt idx="7441">
                  <c:v>0</c:v>
                </c:pt>
                <c:pt idx="7442">
                  <c:v>0</c:v>
                </c:pt>
                <c:pt idx="7443">
                  <c:v>2</c:v>
                </c:pt>
                <c:pt idx="7444">
                  <c:v>3</c:v>
                </c:pt>
                <c:pt idx="7445">
                  <c:v>0</c:v>
                </c:pt>
                <c:pt idx="7446">
                  <c:v>2</c:v>
                </c:pt>
                <c:pt idx="7447">
                  <c:v>1</c:v>
                </c:pt>
                <c:pt idx="7448">
                  <c:v>3</c:v>
                </c:pt>
                <c:pt idx="7449">
                  <c:v>1</c:v>
                </c:pt>
                <c:pt idx="7450">
                  <c:v>3</c:v>
                </c:pt>
                <c:pt idx="7451">
                  <c:v>0</c:v>
                </c:pt>
                <c:pt idx="7452">
                  <c:v>1</c:v>
                </c:pt>
                <c:pt idx="7453">
                  <c:v>1</c:v>
                </c:pt>
                <c:pt idx="7454">
                  <c:v>1</c:v>
                </c:pt>
                <c:pt idx="7455">
                  <c:v>4</c:v>
                </c:pt>
                <c:pt idx="7456">
                  <c:v>0</c:v>
                </c:pt>
                <c:pt idx="7457">
                  <c:v>1</c:v>
                </c:pt>
                <c:pt idx="7458">
                  <c:v>2</c:v>
                </c:pt>
                <c:pt idx="7459">
                  <c:v>1</c:v>
                </c:pt>
                <c:pt idx="7460">
                  <c:v>4</c:v>
                </c:pt>
                <c:pt idx="7461">
                  <c:v>0</c:v>
                </c:pt>
                <c:pt idx="7462">
                  <c:v>0</c:v>
                </c:pt>
                <c:pt idx="7463">
                  <c:v>1</c:v>
                </c:pt>
                <c:pt idx="7464">
                  <c:v>2</c:v>
                </c:pt>
                <c:pt idx="7465">
                  <c:v>0</c:v>
                </c:pt>
                <c:pt idx="7466">
                  <c:v>2</c:v>
                </c:pt>
                <c:pt idx="7467">
                  <c:v>2</c:v>
                </c:pt>
                <c:pt idx="7468">
                  <c:v>2</c:v>
                </c:pt>
                <c:pt idx="7469">
                  <c:v>2</c:v>
                </c:pt>
                <c:pt idx="7470">
                  <c:v>3</c:v>
                </c:pt>
                <c:pt idx="7471">
                  <c:v>0</c:v>
                </c:pt>
                <c:pt idx="7472">
                  <c:v>2</c:v>
                </c:pt>
                <c:pt idx="7473">
                  <c:v>0</c:v>
                </c:pt>
                <c:pt idx="7474">
                  <c:v>0</c:v>
                </c:pt>
                <c:pt idx="7475">
                  <c:v>3</c:v>
                </c:pt>
                <c:pt idx="7476">
                  <c:v>0</c:v>
                </c:pt>
                <c:pt idx="7477">
                  <c:v>0</c:v>
                </c:pt>
                <c:pt idx="7478">
                  <c:v>1</c:v>
                </c:pt>
                <c:pt idx="7479">
                  <c:v>0</c:v>
                </c:pt>
                <c:pt idx="7480">
                  <c:v>0</c:v>
                </c:pt>
                <c:pt idx="7481">
                  <c:v>2</c:v>
                </c:pt>
                <c:pt idx="7482">
                  <c:v>1</c:v>
                </c:pt>
                <c:pt idx="7483">
                  <c:v>2</c:v>
                </c:pt>
                <c:pt idx="7484">
                  <c:v>1</c:v>
                </c:pt>
                <c:pt idx="7485">
                  <c:v>1</c:v>
                </c:pt>
                <c:pt idx="7486">
                  <c:v>0</c:v>
                </c:pt>
                <c:pt idx="7487">
                  <c:v>1</c:v>
                </c:pt>
                <c:pt idx="7488">
                  <c:v>2</c:v>
                </c:pt>
                <c:pt idx="7489">
                  <c:v>0</c:v>
                </c:pt>
                <c:pt idx="7490">
                  <c:v>1</c:v>
                </c:pt>
                <c:pt idx="7491">
                  <c:v>0</c:v>
                </c:pt>
                <c:pt idx="7492">
                  <c:v>1</c:v>
                </c:pt>
                <c:pt idx="7493">
                  <c:v>3</c:v>
                </c:pt>
                <c:pt idx="7494">
                  <c:v>0</c:v>
                </c:pt>
                <c:pt idx="7495">
                  <c:v>4</c:v>
                </c:pt>
                <c:pt idx="7496">
                  <c:v>2</c:v>
                </c:pt>
                <c:pt idx="7497">
                  <c:v>0</c:v>
                </c:pt>
                <c:pt idx="7498">
                  <c:v>0</c:v>
                </c:pt>
                <c:pt idx="7499">
                  <c:v>1</c:v>
                </c:pt>
                <c:pt idx="7500">
                  <c:v>0</c:v>
                </c:pt>
                <c:pt idx="7501">
                  <c:v>1</c:v>
                </c:pt>
                <c:pt idx="7502">
                  <c:v>1</c:v>
                </c:pt>
                <c:pt idx="7503">
                  <c:v>2</c:v>
                </c:pt>
                <c:pt idx="7504">
                  <c:v>2</c:v>
                </c:pt>
                <c:pt idx="7505">
                  <c:v>0</c:v>
                </c:pt>
                <c:pt idx="7506">
                  <c:v>0</c:v>
                </c:pt>
                <c:pt idx="7507">
                  <c:v>1</c:v>
                </c:pt>
                <c:pt idx="7508">
                  <c:v>2</c:v>
                </c:pt>
                <c:pt idx="7509">
                  <c:v>1</c:v>
                </c:pt>
                <c:pt idx="7510">
                  <c:v>0</c:v>
                </c:pt>
                <c:pt idx="7511">
                  <c:v>2</c:v>
                </c:pt>
                <c:pt idx="7512">
                  <c:v>0</c:v>
                </c:pt>
                <c:pt idx="7513">
                  <c:v>1</c:v>
                </c:pt>
                <c:pt idx="7514">
                  <c:v>1</c:v>
                </c:pt>
                <c:pt idx="7515">
                  <c:v>3</c:v>
                </c:pt>
                <c:pt idx="7516">
                  <c:v>2</c:v>
                </c:pt>
                <c:pt idx="7517">
                  <c:v>2</c:v>
                </c:pt>
                <c:pt idx="7518">
                  <c:v>1</c:v>
                </c:pt>
                <c:pt idx="7519">
                  <c:v>1</c:v>
                </c:pt>
                <c:pt idx="7520">
                  <c:v>2</c:v>
                </c:pt>
                <c:pt idx="7521">
                  <c:v>0</c:v>
                </c:pt>
                <c:pt idx="7522">
                  <c:v>0</c:v>
                </c:pt>
                <c:pt idx="7523">
                  <c:v>0</c:v>
                </c:pt>
                <c:pt idx="7524">
                  <c:v>3</c:v>
                </c:pt>
                <c:pt idx="7525">
                  <c:v>4</c:v>
                </c:pt>
                <c:pt idx="7526">
                  <c:v>0</c:v>
                </c:pt>
                <c:pt idx="7527">
                  <c:v>3</c:v>
                </c:pt>
                <c:pt idx="7528">
                  <c:v>1</c:v>
                </c:pt>
                <c:pt idx="7529">
                  <c:v>2</c:v>
                </c:pt>
                <c:pt idx="7530">
                  <c:v>2</c:v>
                </c:pt>
                <c:pt idx="7531">
                  <c:v>0</c:v>
                </c:pt>
                <c:pt idx="7532">
                  <c:v>0</c:v>
                </c:pt>
                <c:pt idx="7533">
                  <c:v>0</c:v>
                </c:pt>
                <c:pt idx="7534">
                  <c:v>0</c:v>
                </c:pt>
                <c:pt idx="7535">
                  <c:v>3</c:v>
                </c:pt>
                <c:pt idx="7536">
                  <c:v>2</c:v>
                </c:pt>
                <c:pt idx="7537">
                  <c:v>1</c:v>
                </c:pt>
                <c:pt idx="7538">
                  <c:v>1</c:v>
                </c:pt>
                <c:pt idx="7539">
                  <c:v>1</c:v>
                </c:pt>
                <c:pt idx="7540">
                  <c:v>2</c:v>
                </c:pt>
                <c:pt idx="7541">
                  <c:v>3</c:v>
                </c:pt>
                <c:pt idx="7542">
                  <c:v>1</c:v>
                </c:pt>
                <c:pt idx="7543">
                  <c:v>0</c:v>
                </c:pt>
                <c:pt idx="7544">
                  <c:v>1</c:v>
                </c:pt>
                <c:pt idx="7545">
                  <c:v>0</c:v>
                </c:pt>
                <c:pt idx="7546">
                  <c:v>2</c:v>
                </c:pt>
                <c:pt idx="7547">
                  <c:v>1</c:v>
                </c:pt>
                <c:pt idx="7548">
                  <c:v>0</c:v>
                </c:pt>
                <c:pt idx="7549">
                  <c:v>1</c:v>
                </c:pt>
                <c:pt idx="7550">
                  <c:v>0</c:v>
                </c:pt>
                <c:pt idx="7551">
                  <c:v>0</c:v>
                </c:pt>
                <c:pt idx="7552">
                  <c:v>2</c:v>
                </c:pt>
                <c:pt idx="7553">
                  <c:v>2</c:v>
                </c:pt>
                <c:pt idx="7554">
                  <c:v>0</c:v>
                </c:pt>
                <c:pt idx="7555">
                  <c:v>1</c:v>
                </c:pt>
                <c:pt idx="7556">
                  <c:v>0</c:v>
                </c:pt>
                <c:pt idx="7557">
                  <c:v>2</c:v>
                </c:pt>
                <c:pt idx="7558">
                  <c:v>3</c:v>
                </c:pt>
                <c:pt idx="7559">
                  <c:v>1</c:v>
                </c:pt>
                <c:pt idx="7560">
                  <c:v>2</c:v>
                </c:pt>
                <c:pt idx="7561">
                  <c:v>2</c:v>
                </c:pt>
                <c:pt idx="7562">
                  <c:v>5</c:v>
                </c:pt>
                <c:pt idx="7563">
                  <c:v>2</c:v>
                </c:pt>
                <c:pt idx="7564">
                  <c:v>2</c:v>
                </c:pt>
                <c:pt idx="7565">
                  <c:v>2</c:v>
                </c:pt>
                <c:pt idx="7566">
                  <c:v>1</c:v>
                </c:pt>
                <c:pt idx="7567">
                  <c:v>1</c:v>
                </c:pt>
                <c:pt idx="7568">
                  <c:v>1</c:v>
                </c:pt>
                <c:pt idx="7569">
                  <c:v>1</c:v>
                </c:pt>
                <c:pt idx="7570">
                  <c:v>1</c:v>
                </c:pt>
                <c:pt idx="7571">
                  <c:v>0</c:v>
                </c:pt>
                <c:pt idx="7572">
                  <c:v>0</c:v>
                </c:pt>
                <c:pt idx="7573">
                  <c:v>2</c:v>
                </c:pt>
                <c:pt idx="7574">
                  <c:v>1</c:v>
                </c:pt>
                <c:pt idx="7575">
                  <c:v>2</c:v>
                </c:pt>
                <c:pt idx="7576">
                  <c:v>0</c:v>
                </c:pt>
                <c:pt idx="7577">
                  <c:v>1</c:v>
                </c:pt>
                <c:pt idx="7578">
                  <c:v>1</c:v>
                </c:pt>
                <c:pt idx="7579">
                  <c:v>2</c:v>
                </c:pt>
                <c:pt idx="7580">
                  <c:v>1</c:v>
                </c:pt>
                <c:pt idx="7581">
                  <c:v>2</c:v>
                </c:pt>
                <c:pt idx="7582">
                  <c:v>2</c:v>
                </c:pt>
                <c:pt idx="7583">
                  <c:v>1</c:v>
                </c:pt>
                <c:pt idx="7584">
                  <c:v>1</c:v>
                </c:pt>
                <c:pt idx="7585">
                  <c:v>0</c:v>
                </c:pt>
                <c:pt idx="7586">
                  <c:v>1</c:v>
                </c:pt>
                <c:pt idx="7587">
                  <c:v>2</c:v>
                </c:pt>
                <c:pt idx="7588">
                  <c:v>1</c:v>
                </c:pt>
                <c:pt idx="7589">
                  <c:v>1</c:v>
                </c:pt>
                <c:pt idx="7590">
                  <c:v>0</c:v>
                </c:pt>
                <c:pt idx="7591">
                  <c:v>2</c:v>
                </c:pt>
                <c:pt idx="7592">
                  <c:v>1</c:v>
                </c:pt>
                <c:pt idx="7593">
                  <c:v>1</c:v>
                </c:pt>
                <c:pt idx="7594">
                  <c:v>1</c:v>
                </c:pt>
                <c:pt idx="7595">
                  <c:v>0</c:v>
                </c:pt>
                <c:pt idx="7596">
                  <c:v>1</c:v>
                </c:pt>
                <c:pt idx="7597">
                  <c:v>1</c:v>
                </c:pt>
                <c:pt idx="7598">
                  <c:v>2</c:v>
                </c:pt>
                <c:pt idx="7599">
                  <c:v>2</c:v>
                </c:pt>
                <c:pt idx="7600">
                  <c:v>2</c:v>
                </c:pt>
                <c:pt idx="7601">
                  <c:v>1</c:v>
                </c:pt>
                <c:pt idx="7602">
                  <c:v>2</c:v>
                </c:pt>
                <c:pt idx="7603">
                  <c:v>2</c:v>
                </c:pt>
                <c:pt idx="7604">
                  <c:v>1</c:v>
                </c:pt>
                <c:pt idx="7605">
                  <c:v>1</c:v>
                </c:pt>
                <c:pt idx="7606">
                  <c:v>1</c:v>
                </c:pt>
                <c:pt idx="7607">
                  <c:v>0</c:v>
                </c:pt>
                <c:pt idx="7608">
                  <c:v>0</c:v>
                </c:pt>
                <c:pt idx="7609">
                  <c:v>0</c:v>
                </c:pt>
                <c:pt idx="7610">
                  <c:v>1</c:v>
                </c:pt>
                <c:pt idx="7611">
                  <c:v>0</c:v>
                </c:pt>
                <c:pt idx="7612">
                  <c:v>0</c:v>
                </c:pt>
                <c:pt idx="7613">
                  <c:v>1</c:v>
                </c:pt>
                <c:pt idx="7614">
                  <c:v>3</c:v>
                </c:pt>
                <c:pt idx="7615">
                  <c:v>1</c:v>
                </c:pt>
                <c:pt idx="7616">
                  <c:v>2</c:v>
                </c:pt>
                <c:pt idx="7617">
                  <c:v>0</c:v>
                </c:pt>
                <c:pt idx="7618">
                  <c:v>2</c:v>
                </c:pt>
                <c:pt idx="7619">
                  <c:v>2</c:v>
                </c:pt>
                <c:pt idx="7620">
                  <c:v>2</c:v>
                </c:pt>
                <c:pt idx="7621">
                  <c:v>2</c:v>
                </c:pt>
                <c:pt idx="7622">
                  <c:v>1</c:v>
                </c:pt>
                <c:pt idx="7623">
                  <c:v>2</c:v>
                </c:pt>
                <c:pt idx="7624">
                  <c:v>2</c:v>
                </c:pt>
                <c:pt idx="7625">
                  <c:v>2</c:v>
                </c:pt>
                <c:pt idx="7626">
                  <c:v>4</c:v>
                </c:pt>
                <c:pt idx="7627">
                  <c:v>1</c:v>
                </c:pt>
                <c:pt idx="7628">
                  <c:v>4</c:v>
                </c:pt>
                <c:pt idx="7629">
                  <c:v>2</c:v>
                </c:pt>
                <c:pt idx="7630">
                  <c:v>0</c:v>
                </c:pt>
                <c:pt idx="7631">
                  <c:v>2</c:v>
                </c:pt>
                <c:pt idx="7632">
                  <c:v>0</c:v>
                </c:pt>
                <c:pt idx="7633">
                  <c:v>1</c:v>
                </c:pt>
                <c:pt idx="7634">
                  <c:v>1</c:v>
                </c:pt>
                <c:pt idx="7635">
                  <c:v>1</c:v>
                </c:pt>
                <c:pt idx="7636">
                  <c:v>3</c:v>
                </c:pt>
                <c:pt idx="7637">
                  <c:v>1</c:v>
                </c:pt>
                <c:pt idx="7638">
                  <c:v>0</c:v>
                </c:pt>
                <c:pt idx="7639">
                  <c:v>1</c:v>
                </c:pt>
                <c:pt idx="7640">
                  <c:v>0</c:v>
                </c:pt>
                <c:pt idx="7641">
                  <c:v>2</c:v>
                </c:pt>
                <c:pt idx="7642">
                  <c:v>1</c:v>
                </c:pt>
                <c:pt idx="7643">
                  <c:v>1</c:v>
                </c:pt>
                <c:pt idx="7644">
                  <c:v>2</c:v>
                </c:pt>
                <c:pt idx="7645">
                  <c:v>3</c:v>
                </c:pt>
                <c:pt idx="7646">
                  <c:v>1</c:v>
                </c:pt>
                <c:pt idx="7647">
                  <c:v>3</c:v>
                </c:pt>
                <c:pt idx="7648">
                  <c:v>1</c:v>
                </c:pt>
                <c:pt idx="7649">
                  <c:v>1</c:v>
                </c:pt>
                <c:pt idx="7650">
                  <c:v>5</c:v>
                </c:pt>
                <c:pt idx="7651">
                  <c:v>0</c:v>
                </c:pt>
                <c:pt idx="7652">
                  <c:v>2</c:v>
                </c:pt>
                <c:pt idx="7653">
                  <c:v>1</c:v>
                </c:pt>
                <c:pt idx="7654">
                  <c:v>0</c:v>
                </c:pt>
                <c:pt idx="7655">
                  <c:v>0</c:v>
                </c:pt>
                <c:pt idx="7656">
                  <c:v>0</c:v>
                </c:pt>
                <c:pt idx="7657">
                  <c:v>2</c:v>
                </c:pt>
                <c:pt idx="7658">
                  <c:v>0</c:v>
                </c:pt>
                <c:pt idx="7659">
                  <c:v>0</c:v>
                </c:pt>
                <c:pt idx="7660">
                  <c:v>0</c:v>
                </c:pt>
                <c:pt idx="7661">
                  <c:v>2</c:v>
                </c:pt>
                <c:pt idx="7662">
                  <c:v>1</c:v>
                </c:pt>
                <c:pt idx="7663">
                  <c:v>3</c:v>
                </c:pt>
                <c:pt idx="7664">
                  <c:v>1</c:v>
                </c:pt>
                <c:pt idx="7665">
                  <c:v>1</c:v>
                </c:pt>
                <c:pt idx="7666">
                  <c:v>1</c:v>
                </c:pt>
                <c:pt idx="7667">
                  <c:v>0</c:v>
                </c:pt>
                <c:pt idx="7668">
                  <c:v>0</c:v>
                </c:pt>
                <c:pt idx="7669">
                  <c:v>0</c:v>
                </c:pt>
                <c:pt idx="7670">
                  <c:v>0</c:v>
                </c:pt>
                <c:pt idx="7671">
                  <c:v>1</c:v>
                </c:pt>
                <c:pt idx="7672">
                  <c:v>0</c:v>
                </c:pt>
                <c:pt idx="7673">
                  <c:v>1</c:v>
                </c:pt>
                <c:pt idx="7674">
                  <c:v>1</c:v>
                </c:pt>
                <c:pt idx="7675">
                  <c:v>3</c:v>
                </c:pt>
                <c:pt idx="7676">
                  <c:v>3</c:v>
                </c:pt>
                <c:pt idx="7677">
                  <c:v>2</c:v>
                </c:pt>
                <c:pt idx="7678">
                  <c:v>1</c:v>
                </c:pt>
                <c:pt idx="7679">
                  <c:v>0</c:v>
                </c:pt>
                <c:pt idx="7680">
                  <c:v>0</c:v>
                </c:pt>
                <c:pt idx="7681">
                  <c:v>2</c:v>
                </c:pt>
                <c:pt idx="7682">
                  <c:v>0</c:v>
                </c:pt>
                <c:pt idx="7683">
                  <c:v>1</c:v>
                </c:pt>
                <c:pt idx="7684">
                  <c:v>1</c:v>
                </c:pt>
                <c:pt idx="7685">
                  <c:v>2</c:v>
                </c:pt>
                <c:pt idx="7686">
                  <c:v>2</c:v>
                </c:pt>
                <c:pt idx="7687">
                  <c:v>2</c:v>
                </c:pt>
                <c:pt idx="7688">
                  <c:v>1</c:v>
                </c:pt>
                <c:pt idx="7689">
                  <c:v>0</c:v>
                </c:pt>
                <c:pt idx="7690">
                  <c:v>2</c:v>
                </c:pt>
                <c:pt idx="7691">
                  <c:v>0</c:v>
                </c:pt>
                <c:pt idx="7692">
                  <c:v>1</c:v>
                </c:pt>
                <c:pt idx="7693">
                  <c:v>2</c:v>
                </c:pt>
                <c:pt idx="7694">
                  <c:v>2</c:v>
                </c:pt>
                <c:pt idx="7695">
                  <c:v>1</c:v>
                </c:pt>
                <c:pt idx="7696">
                  <c:v>0</c:v>
                </c:pt>
                <c:pt idx="7697">
                  <c:v>1</c:v>
                </c:pt>
                <c:pt idx="7698">
                  <c:v>0</c:v>
                </c:pt>
                <c:pt idx="7699">
                  <c:v>1</c:v>
                </c:pt>
                <c:pt idx="7700">
                  <c:v>2</c:v>
                </c:pt>
                <c:pt idx="7701">
                  <c:v>1</c:v>
                </c:pt>
                <c:pt idx="7702">
                  <c:v>1</c:v>
                </c:pt>
                <c:pt idx="7703">
                  <c:v>1</c:v>
                </c:pt>
                <c:pt idx="7704">
                  <c:v>1</c:v>
                </c:pt>
                <c:pt idx="7705">
                  <c:v>1</c:v>
                </c:pt>
                <c:pt idx="7706">
                  <c:v>1</c:v>
                </c:pt>
                <c:pt idx="7707">
                  <c:v>1</c:v>
                </c:pt>
                <c:pt idx="7708">
                  <c:v>1</c:v>
                </c:pt>
                <c:pt idx="7709">
                  <c:v>2</c:v>
                </c:pt>
                <c:pt idx="7710">
                  <c:v>1</c:v>
                </c:pt>
                <c:pt idx="7711">
                  <c:v>0</c:v>
                </c:pt>
                <c:pt idx="7712">
                  <c:v>3</c:v>
                </c:pt>
                <c:pt idx="7713">
                  <c:v>1</c:v>
                </c:pt>
                <c:pt idx="7714">
                  <c:v>3</c:v>
                </c:pt>
                <c:pt idx="7715">
                  <c:v>0</c:v>
                </c:pt>
                <c:pt idx="7716">
                  <c:v>0</c:v>
                </c:pt>
                <c:pt idx="7717">
                  <c:v>2</c:v>
                </c:pt>
                <c:pt idx="7718">
                  <c:v>2</c:v>
                </c:pt>
                <c:pt idx="7719">
                  <c:v>3</c:v>
                </c:pt>
                <c:pt idx="7720">
                  <c:v>4</c:v>
                </c:pt>
                <c:pt idx="7721">
                  <c:v>1</c:v>
                </c:pt>
                <c:pt idx="7722">
                  <c:v>3</c:v>
                </c:pt>
                <c:pt idx="7723">
                  <c:v>1</c:v>
                </c:pt>
                <c:pt idx="7724">
                  <c:v>4</c:v>
                </c:pt>
                <c:pt idx="7725">
                  <c:v>0</c:v>
                </c:pt>
                <c:pt idx="7726">
                  <c:v>1</c:v>
                </c:pt>
                <c:pt idx="7727">
                  <c:v>0</c:v>
                </c:pt>
                <c:pt idx="7728">
                  <c:v>1</c:v>
                </c:pt>
                <c:pt idx="7729">
                  <c:v>0</c:v>
                </c:pt>
                <c:pt idx="7730">
                  <c:v>1</c:v>
                </c:pt>
                <c:pt idx="7731">
                  <c:v>1</c:v>
                </c:pt>
                <c:pt idx="7732">
                  <c:v>1</c:v>
                </c:pt>
                <c:pt idx="7733">
                  <c:v>2</c:v>
                </c:pt>
                <c:pt idx="7734">
                  <c:v>1</c:v>
                </c:pt>
                <c:pt idx="7735">
                  <c:v>1</c:v>
                </c:pt>
                <c:pt idx="7736">
                  <c:v>4</c:v>
                </c:pt>
                <c:pt idx="7737">
                  <c:v>4</c:v>
                </c:pt>
                <c:pt idx="7738">
                  <c:v>3</c:v>
                </c:pt>
                <c:pt idx="7739">
                  <c:v>4</c:v>
                </c:pt>
                <c:pt idx="7740">
                  <c:v>1</c:v>
                </c:pt>
                <c:pt idx="7741">
                  <c:v>7</c:v>
                </c:pt>
                <c:pt idx="7742">
                  <c:v>5</c:v>
                </c:pt>
                <c:pt idx="7743">
                  <c:v>7</c:v>
                </c:pt>
                <c:pt idx="7744">
                  <c:v>5</c:v>
                </c:pt>
                <c:pt idx="7745">
                  <c:v>7</c:v>
                </c:pt>
                <c:pt idx="7746">
                  <c:v>3</c:v>
                </c:pt>
                <c:pt idx="7747">
                  <c:v>4</c:v>
                </c:pt>
                <c:pt idx="7748">
                  <c:v>4</c:v>
                </c:pt>
                <c:pt idx="7749">
                  <c:v>6</c:v>
                </c:pt>
                <c:pt idx="7750">
                  <c:v>4</c:v>
                </c:pt>
                <c:pt idx="7751">
                  <c:v>4</c:v>
                </c:pt>
                <c:pt idx="7752">
                  <c:v>3</c:v>
                </c:pt>
                <c:pt idx="7753">
                  <c:v>1</c:v>
                </c:pt>
                <c:pt idx="7754">
                  <c:v>4</c:v>
                </c:pt>
                <c:pt idx="7755">
                  <c:v>1</c:v>
                </c:pt>
                <c:pt idx="7756">
                  <c:v>1</c:v>
                </c:pt>
                <c:pt idx="7757">
                  <c:v>0</c:v>
                </c:pt>
                <c:pt idx="7758">
                  <c:v>1</c:v>
                </c:pt>
                <c:pt idx="7759">
                  <c:v>2</c:v>
                </c:pt>
                <c:pt idx="7760">
                  <c:v>1</c:v>
                </c:pt>
                <c:pt idx="7761">
                  <c:v>2</c:v>
                </c:pt>
                <c:pt idx="7762">
                  <c:v>1</c:v>
                </c:pt>
                <c:pt idx="7763">
                  <c:v>2</c:v>
                </c:pt>
                <c:pt idx="7764">
                  <c:v>4</c:v>
                </c:pt>
                <c:pt idx="7765">
                  <c:v>2</c:v>
                </c:pt>
                <c:pt idx="7766">
                  <c:v>2</c:v>
                </c:pt>
                <c:pt idx="7767">
                  <c:v>3</c:v>
                </c:pt>
                <c:pt idx="7768">
                  <c:v>1</c:v>
                </c:pt>
                <c:pt idx="7769">
                  <c:v>2</c:v>
                </c:pt>
                <c:pt idx="7770">
                  <c:v>0</c:v>
                </c:pt>
                <c:pt idx="7771">
                  <c:v>2</c:v>
                </c:pt>
                <c:pt idx="7772">
                  <c:v>0</c:v>
                </c:pt>
                <c:pt idx="7773">
                  <c:v>3</c:v>
                </c:pt>
                <c:pt idx="7774">
                  <c:v>1</c:v>
                </c:pt>
                <c:pt idx="7775">
                  <c:v>0</c:v>
                </c:pt>
                <c:pt idx="7776">
                  <c:v>1</c:v>
                </c:pt>
                <c:pt idx="7777">
                  <c:v>3</c:v>
                </c:pt>
                <c:pt idx="7778">
                  <c:v>3</c:v>
                </c:pt>
                <c:pt idx="7779">
                  <c:v>1</c:v>
                </c:pt>
                <c:pt idx="7780">
                  <c:v>1</c:v>
                </c:pt>
                <c:pt idx="7781">
                  <c:v>2</c:v>
                </c:pt>
                <c:pt idx="7782">
                  <c:v>1</c:v>
                </c:pt>
                <c:pt idx="7783">
                  <c:v>0</c:v>
                </c:pt>
                <c:pt idx="7784">
                  <c:v>4</c:v>
                </c:pt>
                <c:pt idx="7785">
                  <c:v>0</c:v>
                </c:pt>
                <c:pt idx="7786">
                  <c:v>1</c:v>
                </c:pt>
                <c:pt idx="7787">
                  <c:v>1</c:v>
                </c:pt>
                <c:pt idx="7788">
                  <c:v>2</c:v>
                </c:pt>
                <c:pt idx="7789">
                  <c:v>0</c:v>
                </c:pt>
                <c:pt idx="7790">
                  <c:v>1</c:v>
                </c:pt>
                <c:pt idx="7791">
                  <c:v>3</c:v>
                </c:pt>
                <c:pt idx="7792">
                  <c:v>2</c:v>
                </c:pt>
                <c:pt idx="7793">
                  <c:v>1</c:v>
                </c:pt>
                <c:pt idx="7794">
                  <c:v>3</c:v>
                </c:pt>
                <c:pt idx="7795">
                  <c:v>3</c:v>
                </c:pt>
                <c:pt idx="7796">
                  <c:v>7</c:v>
                </c:pt>
                <c:pt idx="7797">
                  <c:v>2</c:v>
                </c:pt>
                <c:pt idx="7798">
                  <c:v>3</c:v>
                </c:pt>
                <c:pt idx="7799">
                  <c:v>4</c:v>
                </c:pt>
                <c:pt idx="7800">
                  <c:v>4</c:v>
                </c:pt>
                <c:pt idx="7801">
                  <c:v>1</c:v>
                </c:pt>
                <c:pt idx="7802">
                  <c:v>1</c:v>
                </c:pt>
                <c:pt idx="7803">
                  <c:v>2</c:v>
                </c:pt>
                <c:pt idx="7804">
                  <c:v>1</c:v>
                </c:pt>
                <c:pt idx="7805">
                  <c:v>0</c:v>
                </c:pt>
                <c:pt idx="7806">
                  <c:v>2</c:v>
                </c:pt>
                <c:pt idx="7807">
                  <c:v>0</c:v>
                </c:pt>
                <c:pt idx="7808">
                  <c:v>2</c:v>
                </c:pt>
                <c:pt idx="7809">
                  <c:v>1</c:v>
                </c:pt>
                <c:pt idx="7810">
                  <c:v>1</c:v>
                </c:pt>
                <c:pt idx="7811">
                  <c:v>2</c:v>
                </c:pt>
                <c:pt idx="7812">
                  <c:v>3</c:v>
                </c:pt>
                <c:pt idx="7813">
                  <c:v>0</c:v>
                </c:pt>
                <c:pt idx="7814">
                  <c:v>1</c:v>
                </c:pt>
                <c:pt idx="7815">
                  <c:v>2</c:v>
                </c:pt>
                <c:pt idx="7816">
                  <c:v>2</c:v>
                </c:pt>
                <c:pt idx="7817">
                  <c:v>0</c:v>
                </c:pt>
                <c:pt idx="7818">
                  <c:v>0</c:v>
                </c:pt>
                <c:pt idx="7819">
                  <c:v>0</c:v>
                </c:pt>
                <c:pt idx="7820">
                  <c:v>1</c:v>
                </c:pt>
                <c:pt idx="7821">
                  <c:v>1</c:v>
                </c:pt>
                <c:pt idx="7822">
                  <c:v>0</c:v>
                </c:pt>
                <c:pt idx="7823">
                  <c:v>0</c:v>
                </c:pt>
                <c:pt idx="7824">
                  <c:v>0</c:v>
                </c:pt>
                <c:pt idx="7825">
                  <c:v>1</c:v>
                </c:pt>
                <c:pt idx="7826">
                  <c:v>2</c:v>
                </c:pt>
                <c:pt idx="7827">
                  <c:v>2</c:v>
                </c:pt>
                <c:pt idx="7828">
                  <c:v>3</c:v>
                </c:pt>
                <c:pt idx="7829">
                  <c:v>0</c:v>
                </c:pt>
                <c:pt idx="7830">
                  <c:v>0</c:v>
                </c:pt>
                <c:pt idx="7831">
                  <c:v>3</c:v>
                </c:pt>
                <c:pt idx="7832">
                  <c:v>3</c:v>
                </c:pt>
                <c:pt idx="7833">
                  <c:v>2</c:v>
                </c:pt>
                <c:pt idx="7834">
                  <c:v>0</c:v>
                </c:pt>
                <c:pt idx="7835">
                  <c:v>0</c:v>
                </c:pt>
                <c:pt idx="7836">
                  <c:v>2</c:v>
                </c:pt>
                <c:pt idx="7837">
                  <c:v>0</c:v>
                </c:pt>
                <c:pt idx="7838">
                  <c:v>1</c:v>
                </c:pt>
                <c:pt idx="7839">
                  <c:v>1</c:v>
                </c:pt>
                <c:pt idx="7840">
                  <c:v>1</c:v>
                </c:pt>
                <c:pt idx="7841">
                  <c:v>0</c:v>
                </c:pt>
                <c:pt idx="7842">
                  <c:v>2</c:v>
                </c:pt>
                <c:pt idx="7843">
                  <c:v>1</c:v>
                </c:pt>
                <c:pt idx="7844">
                  <c:v>4</c:v>
                </c:pt>
                <c:pt idx="7845">
                  <c:v>3</c:v>
                </c:pt>
                <c:pt idx="7846">
                  <c:v>2</c:v>
                </c:pt>
                <c:pt idx="7847">
                  <c:v>1</c:v>
                </c:pt>
                <c:pt idx="7848">
                  <c:v>1</c:v>
                </c:pt>
                <c:pt idx="7849">
                  <c:v>0</c:v>
                </c:pt>
                <c:pt idx="7850">
                  <c:v>0</c:v>
                </c:pt>
                <c:pt idx="7851">
                  <c:v>0</c:v>
                </c:pt>
                <c:pt idx="7852">
                  <c:v>2</c:v>
                </c:pt>
                <c:pt idx="7853">
                  <c:v>2</c:v>
                </c:pt>
                <c:pt idx="7854">
                  <c:v>0</c:v>
                </c:pt>
                <c:pt idx="7855">
                  <c:v>0</c:v>
                </c:pt>
                <c:pt idx="7856">
                  <c:v>2</c:v>
                </c:pt>
                <c:pt idx="7857">
                  <c:v>2</c:v>
                </c:pt>
                <c:pt idx="7858">
                  <c:v>2</c:v>
                </c:pt>
                <c:pt idx="7859">
                  <c:v>0</c:v>
                </c:pt>
                <c:pt idx="7860">
                  <c:v>1</c:v>
                </c:pt>
                <c:pt idx="7861">
                  <c:v>2</c:v>
                </c:pt>
                <c:pt idx="7862">
                  <c:v>3</c:v>
                </c:pt>
                <c:pt idx="7863">
                  <c:v>1</c:v>
                </c:pt>
                <c:pt idx="7864">
                  <c:v>1</c:v>
                </c:pt>
                <c:pt idx="7865">
                  <c:v>2</c:v>
                </c:pt>
                <c:pt idx="7866">
                  <c:v>1</c:v>
                </c:pt>
                <c:pt idx="7867">
                  <c:v>0</c:v>
                </c:pt>
                <c:pt idx="7868">
                  <c:v>1</c:v>
                </c:pt>
                <c:pt idx="7869">
                  <c:v>4</c:v>
                </c:pt>
                <c:pt idx="7870">
                  <c:v>1</c:v>
                </c:pt>
                <c:pt idx="7871">
                  <c:v>1</c:v>
                </c:pt>
                <c:pt idx="7872">
                  <c:v>2</c:v>
                </c:pt>
                <c:pt idx="7873">
                  <c:v>0</c:v>
                </c:pt>
                <c:pt idx="7874">
                  <c:v>0</c:v>
                </c:pt>
                <c:pt idx="7875">
                  <c:v>0</c:v>
                </c:pt>
                <c:pt idx="7876">
                  <c:v>1</c:v>
                </c:pt>
                <c:pt idx="7877">
                  <c:v>4</c:v>
                </c:pt>
                <c:pt idx="7878">
                  <c:v>1</c:v>
                </c:pt>
                <c:pt idx="7879">
                  <c:v>2</c:v>
                </c:pt>
                <c:pt idx="7880">
                  <c:v>1</c:v>
                </c:pt>
                <c:pt idx="7881">
                  <c:v>0</c:v>
                </c:pt>
                <c:pt idx="7882">
                  <c:v>0</c:v>
                </c:pt>
                <c:pt idx="7883">
                  <c:v>0</c:v>
                </c:pt>
                <c:pt idx="7884">
                  <c:v>4</c:v>
                </c:pt>
                <c:pt idx="7885">
                  <c:v>2</c:v>
                </c:pt>
                <c:pt idx="7886">
                  <c:v>2</c:v>
                </c:pt>
                <c:pt idx="7887">
                  <c:v>0</c:v>
                </c:pt>
                <c:pt idx="7888">
                  <c:v>1</c:v>
                </c:pt>
                <c:pt idx="7889">
                  <c:v>2</c:v>
                </c:pt>
                <c:pt idx="7890">
                  <c:v>1</c:v>
                </c:pt>
                <c:pt idx="7891">
                  <c:v>1</c:v>
                </c:pt>
                <c:pt idx="7892">
                  <c:v>1</c:v>
                </c:pt>
                <c:pt idx="7893">
                  <c:v>3</c:v>
                </c:pt>
                <c:pt idx="7894">
                  <c:v>1</c:v>
                </c:pt>
                <c:pt idx="7895">
                  <c:v>1</c:v>
                </c:pt>
                <c:pt idx="7896">
                  <c:v>3</c:v>
                </c:pt>
                <c:pt idx="7897">
                  <c:v>3</c:v>
                </c:pt>
                <c:pt idx="7898">
                  <c:v>4</c:v>
                </c:pt>
                <c:pt idx="7899">
                  <c:v>2</c:v>
                </c:pt>
                <c:pt idx="7900">
                  <c:v>0</c:v>
                </c:pt>
                <c:pt idx="7901">
                  <c:v>1</c:v>
                </c:pt>
                <c:pt idx="7902">
                  <c:v>0</c:v>
                </c:pt>
                <c:pt idx="7903">
                  <c:v>1</c:v>
                </c:pt>
                <c:pt idx="7904">
                  <c:v>0</c:v>
                </c:pt>
                <c:pt idx="7905">
                  <c:v>4</c:v>
                </c:pt>
                <c:pt idx="7906">
                  <c:v>0</c:v>
                </c:pt>
                <c:pt idx="7907">
                  <c:v>1</c:v>
                </c:pt>
                <c:pt idx="7908">
                  <c:v>3</c:v>
                </c:pt>
                <c:pt idx="7909">
                  <c:v>0</c:v>
                </c:pt>
                <c:pt idx="7910">
                  <c:v>1</c:v>
                </c:pt>
                <c:pt idx="7911">
                  <c:v>2</c:v>
                </c:pt>
                <c:pt idx="7912">
                  <c:v>0</c:v>
                </c:pt>
                <c:pt idx="7913">
                  <c:v>2</c:v>
                </c:pt>
                <c:pt idx="7914">
                  <c:v>2</c:v>
                </c:pt>
                <c:pt idx="7915">
                  <c:v>0</c:v>
                </c:pt>
                <c:pt idx="7916">
                  <c:v>0</c:v>
                </c:pt>
                <c:pt idx="7917">
                  <c:v>2</c:v>
                </c:pt>
                <c:pt idx="7918">
                  <c:v>0</c:v>
                </c:pt>
                <c:pt idx="7919">
                  <c:v>2</c:v>
                </c:pt>
                <c:pt idx="7920">
                  <c:v>0</c:v>
                </c:pt>
                <c:pt idx="7921">
                  <c:v>1</c:v>
                </c:pt>
                <c:pt idx="7922">
                  <c:v>0</c:v>
                </c:pt>
                <c:pt idx="7923">
                  <c:v>3</c:v>
                </c:pt>
                <c:pt idx="7924">
                  <c:v>0</c:v>
                </c:pt>
                <c:pt idx="7925">
                  <c:v>4</c:v>
                </c:pt>
                <c:pt idx="7926">
                  <c:v>2</c:v>
                </c:pt>
                <c:pt idx="7927">
                  <c:v>0</c:v>
                </c:pt>
                <c:pt idx="7928">
                  <c:v>0</c:v>
                </c:pt>
                <c:pt idx="7929">
                  <c:v>1</c:v>
                </c:pt>
                <c:pt idx="7930">
                  <c:v>0</c:v>
                </c:pt>
                <c:pt idx="7931">
                  <c:v>1</c:v>
                </c:pt>
                <c:pt idx="7932">
                  <c:v>2</c:v>
                </c:pt>
                <c:pt idx="7933">
                  <c:v>0</c:v>
                </c:pt>
                <c:pt idx="7934">
                  <c:v>4</c:v>
                </c:pt>
                <c:pt idx="7935">
                  <c:v>0</c:v>
                </c:pt>
                <c:pt idx="7936">
                  <c:v>3</c:v>
                </c:pt>
                <c:pt idx="7937">
                  <c:v>2</c:v>
                </c:pt>
                <c:pt idx="7938">
                  <c:v>0</c:v>
                </c:pt>
                <c:pt idx="7939">
                  <c:v>1</c:v>
                </c:pt>
                <c:pt idx="7940">
                  <c:v>1</c:v>
                </c:pt>
                <c:pt idx="7941">
                  <c:v>2</c:v>
                </c:pt>
                <c:pt idx="7942">
                  <c:v>1</c:v>
                </c:pt>
                <c:pt idx="7943">
                  <c:v>1</c:v>
                </c:pt>
                <c:pt idx="7944">
                  <c:v>0</c:v>
                </c:pt>
                <c:pt idx="7945">
                  <c:v>1</c:v>
                </c:pt>
                <c:pt idx="7946">
                  <c:v>1</c:v>
                </c:pt>
                <c:pt idx="7947">
                  <c:v>1</c:v>
                </c:pt>
                <c:pt idx="7948">
                  <c:v>1</c:v>
                </c:pt>
                <c:pt idx="7949">
                  <c:v>2</c:v>
                </c:pt>
                <c:pt idx="7950">
                  <c:v>3</c:v>
                </c:pt>
                <c:pt idx="7951">
                  <c:v>2</c:v>
                </c:pt>
                <c:pt idx="7952">
                  <c:v>0</c:v>
                </c:pt>
                <c:pt idx="7953">
                  <c:v>1</c:v>
                </c:pt>
                <c:pt idx="7954">
                  <c:v>2</c:v>
                </c:pt>
                <c:pt idx="7955">
                  <c:v>0</c:v>
                </c:pt>
                <c:pt idx="7956">
                  <c:v>0</c:v>
                </c:pt>
                <c:pt idx="7957">
                  <c:v>0</c:v>
                </c:pt>
                <c:pt idx="7958">
                  <c:v>1</c:v>
                </c:pt>
                <c:pt idx="7959">
                  <c:v>1</c:v>
                </c:pt>
                <c:pt idx="7960">
                  <c:v>2</c:v>
                </c:pt>
                <c:pt idx="7961">
                  <c:v>3</c:v>
                </c:pt>
                <c:pt idx="7962">
                  <c:v>0</c:v>
                </c:pt>
                <c:pt idx="7963">
                  <c:v>2</c:v>
                </c:pt>
                <c:pt idx="7964">
                  <c:v>2</c:v>
                </c:pt>
                <c:pt idx="7965">
                  <c:v>0</c:v>
                </c:pt>
                <c:pt idx="7966">
                  <c:v>3</c:v>
                </c:pt>
                <c:pt idx="7967">
                  <c:v>1</c:v>
                </c:pt>
                <c:pt idx="7968">
                  <c:v>0</c:v>
                </c:pt>
                <c:pt idx="7969">
                  <c:v>1</c:v>
                </c:pt>
                <c:pt idx="7970">
                  <c:v>0</c:v>
                </c:pt>
                <c:pt idx="7971">
                  <c:v>1</c:v>
                </c:pt>
                <c:pt idx="7972">
                  <c:v>1</c:v>
                </c:pt>
                <c:pt idx="7973">
                  <c:v>1</c:v>
                </c:pt>
                <c:pt idx="7974">
                  <c:v>1</c:v>
                </c:pt>
                <c:pt idx="7975">
                  <c:v>0</c:v>
                </c:pt>
                <c:pt idx="7976">
                  <c:v>1</c:v>
                </c:pt>
                <c:pt idx="7977">
                  <c:v>1</c:v>
                </c:pt>
                <c:pt idx="7978">
                  <c:v>3</c:v>
                </c:pt>
                <c:pt idx="7979">
                  <c:v>4</c:v>
                </c:pt>
                <c:pt idx="7980">
                  <c:v>1</c:v>
                </c:pt>
                <c:pt idx="7981">
                  <c:v>2</c:v>
                </c:pt>
                <c:pt idx="7982">
                  <c:v>1</c:v>
                </c:pt>
                <c:pt idx="7983">
                  <c:v>0</c:v>
                </c:pt>
                <c:pt idx="7984">
                  <c:v>1</c:v>
                </c:pt>
                <c:pt idx="7985">
                  <c:v>3</c:v>
                </c:pt>
                <c:pt idx="7986">
                  <c:v>0</c:v>
                </c:pt>
                <c:pt idx="7987">
                  <c:v>2</c:v>
                </c:pt>
                <c:pt idx="7988">
                  <c:v>0</c:v>
                </c:pt>
                <c:pt idx="7989">
                  <c:v>0</c:v>
                </c:pt>
                <c:pt idx="7990">
                  <c:v>3</c:v>
                </c:pt>
                <c:pt idx="7991">
                  <c:v>2</c:v>
                </c:pt>
                <c:pt idx="7992">
                  <c:v>0</c:v>
                </c:pt>
                <c:pt idx="7993">
                  <c:v>0</c:v>
                </c:pt>
                <c:pt idx="7994">
                  <c:v>1</c:v>
                </c:pt>
                <c:pt idx="7995">
                  <c:v>2</c:v>
                </c:pt>
                <c:pt idx="7996">
                  <c:v>2</c:v>
                </c:pt>
                <c:pt idx="7997">
                  <c:v>1</c:v>
                </c:pt>
                <c:pt idx="7998">
                  <c:v>5</c:v>
                </c:pt>
                <c:pt idx="7999">
                  <c:v>1</c:v>
                </c:pt>
                <c:pt idx="8000">
                  <c:v>0</c:v>
                </c:pt>
                <c:pt idx="8001">
                  <c:v>1</c:v>
                </c:pt>
                <c:pt idx="8002">
                  <c:v>0</c:v>
                </c:pt>
                <c:pt idx="8003">
                  <c:v>1</c:v>
                </c:pt>
                <c:pt idx="8004">
                  <c:v>1</c:v>
                </c:pt>
                <c:pt idx="8005">
                  <c:v>0</c:v>
                </c:pt>
                <c:pt idx="8006">
                  <c:v>4</c:v>
                </c:pt>
                <c:pt idx="8007">
                  <c:v>0</c:v>
                </c:pt>
                <c:pt idx="8008">
                  <c:v>1</c:v>
                </c:pt>
                <c:pt idx="8009">
                  <c:v>3</c:v>
                </c:pt>
                <c:pt idx="8010">
                  <c:v>1</c:v>
                </c:pt>
                <c:pt idx="8011">
                  <c:v>2</c:v>
                </c:pt>
                <c:pt idx="8012">
                  <c:v>0</c:v>
                </c:pt>
                <c:pt idx="8013">
                  <c:v>0</c:v>
                </c:pt>
                <c:pt idx="8014">
                  <c:v>1</c:v>
                </c:pt>
                <c:pt idx="8015">
                  <c:v>2</c:v>
                </c:pt>
                <c:pt idx="8016">
                  <c:v>0</c:v>
                </c:pt>
                <c:pt idx="8017">
                  <c:v>1</c:v>
                </c:pt>
                <c:pt idx="8018">
                  <c:v>2</c:v>
                </c:pt>
                <c:pt idx="8019">
                  <c:v>1</c:v>
                </c:pt>
                <c:pt idx="8020">
                  <c:v>0</c:v>
                </c:pt>
                <c:pt idx="8021">
                  <c:v>1</c:v>
                </c:pt>
                <c:pt idx="8022">
                  <c:v>0</c:v>
                </c:pt>
                <c:pt idx="8023">
                  <c:v>1</c:v>
                </c:pt>
                <c:pt idx="8024">
                  <c:v>3</c:v>
                </c:pt>
                <c:pt idx="8025">
                  <c:v>1</c:v>
                </c:pt>
                <c:pt idx="8026">
                  <c:v>3</c:v>
                </c:pt>
                <c:pt idx="8027">
                  <c:v>2</c:v>
                </c:pt>
                <c:pt idx="8028">
                  <c:v>1</c:v>
                </c:pt>
                <c:pt idx="8029">
                  <c:v>1</c:v>
                </c:pt>
                <c:pt idx="8030">
                  <c:v>0</c:v>
                </c:pt>
                <c:pt idx="8031">
                  <c:v>1</c:v>
                </c:pt>
                <c:pt idx="8032">
                  <c:v>1</c:v>
                </c:pt>
                <c:pt idx="8033">
                  <c:v>2</c:v>
                </c:pt>
                <c:pt idx="8034">
                  <c:v>2</c:v>
                </c:pt>
                <c:pt idx="8035">
                  <c:v>4</c:v>
                </c:pt>
                <c:pt idx="8036">
                  <c:v>0</c:v>
                </c:pt>
                <c:pt idx="8037">
                  <c:v>1</c:v>
                </c:pt>
                <c:pt idx="8038">
                  <c:v>0</c:v>
                </c:pt>
                <c:pt idx="8039">
                  <c:v>1</c:v>
                </c:pt>
                <c:pt idx="8040">
                  <c:v>2</c:v>
                </c:pt>
                <c:pt idx="8041">
                  <c:v>1</c:v>
                </c:pt>
                <c:pt idx="8042">
                  <c:v>2</c:v>
                </c:pt>
                <c:pt idx="8043">
                  <c:v>2</c:v>
                </c:pt>
                <c:pt idx="8044">
                  <c:v>0</c:v>
                </c:pt>
                <c:pt idx="8045">
                  <c:v>1</c:v>
                </c:pt>
                <c:pt idx="8046">
                  <c:v>2</c:v>
                </c:pt>
                <c:pt idx="8047">
                  <c:v>2</c:v>
                </c:pt>
                <c:pt idx="8048">
                  <c:v>1</c:v>
                </c:pt>
                <c:pt idx="8049">
                  <c:v>3</c:v>
                </c:pt>
                <c:pt idx="8050">
                  <c:v>0</c:v>
                </c:pt>
                <c:pt idx="8051">
                  <c:v>0</c:v>
                </c:pt>
                <c:pt idx="8052">
                  <c:v>5</c:v>
                </c:pt>
                <c:pt idx="8053">
                  <c:v>0</c:v>
                </c:pt>
                <c:pt idx="8054">
                  <c:v>1</c:v>
                </c:pt>
                <c:pt idx="8055">
                  <c:v>3</c:v>
                </c:pt>
                <c:pt idx="8056">
                  <c:v>0</c:v>
                </c:pt>
                <c:pt idx="8057">
                  <c:v>3</c:v>
                </c:pt>
                <c:pt idx="8058">
                  <c:v>3</c:v>
                </c:pt>
                <c:pt idx="8059">
                  <c:v>3</c:v>
                </c:pt>
                <c:pt idx="8060">
                  <c:v>1</c:v>
                </c:pt>
                <c:pt idx="8061">
                  <c:v>3</c:v>
                </c:pt>
                <c:pt idx="8062">
                  <c:v>0</c:v>
                </c:pt>
                <c:pt idx="8063">
                  <c:v>1</c:v>
                </c:pt>
                <c:pt idx="8064">
                  <c:v>2</c:v>
                </c:pt>
                <c:pt idx="8065">
                  <c:v>4</c:v>
                </c:pt>
                <c:pt idx="8066">
                  <c:v>4</c:v>
                </c:pt>
                <c:pt idx="8067">
                  <c:v>2</c:v>
                </c:pt>
                <c:pt idx="8068">
                  <c:v>0</c:v>
                </c:pt>
                <c:pt idx="8069">
                  <c:v>1</c:v>
                </c:pt>
                <c:pt idx="8070">
                  <c:v>0</c:v>
                </c:pt>
                <c:pt idx="8071">
                  <c:v>1</c:v>
                </c:pt>
                <c:pt idx="8072">
                  <c:v>1</c:v>
                </c:pt>
                <c:pt idx="8073">
                  <c:v>1</c:v>
                </c:pt>
                <c:pt idx="8074">
                  <c:v>2</c:v>
                </c:pt>
                <c:pt idx="8075">
                  <c:v>0</c:v>
                </c:pt>
                <c:pt idx="8076">
                  <c:v>1</c:v>
                </c:pt>
                <c:pt idx="8077">
                  <c:v>1</c:v>
                </c:pt>
                <c:pt idx="8078">
                  <c:v>5</c:v>
                </c:pt>
                <c:pt idx="8079">
                  <c:v>1</c:v>
                </c:pt>
                <c:pt idx="8080">
                  <c:v>1</c:v>
                </c:pt>
                <c:pt idx="8081">
                  <c:v>2</c:v>
                </c:pt>
                <c:pt idx="8082">
                  <c:v>0</c:v>
                </c:pt>
                <c:pt idx="8083">
                  <c:v>0</c:v>
                </c:pt>
                <c:pt idx="8084">
                  <c:v>1</c:v>
                </c:pt>
                <c:pt idx="8085">
                  <c:v>0</c:v>
                </c:pt>
                <c:pt idx="8086">
                  <c:v>2</c:v>
                </c:pt>
                <c:pt idx="8087">
                  <c:v>2</c:v>
                </c:pt>
                <c:pt idx="8088">
                  <c:v>1</c:v>
                </c:pt>
                <c:pt idx="8089">
                  <c:v>1</c:v>
                </c:pt>
                <c:pt idx="8090">
                  <c:v>0</c:v>
                </c:pt>
                <c:pt idx="8091">
                  <c:v>0</c:v>
                </c:pt>
                <c:pt idx="8092">
                  <c:v>1</c:v>
                </c:pt>
                <c:pt idx="8093">
                  <c:v>1</c:v>
                </c:pt>
                <c:pt idx="8094">
                  <c:v>2</c:v>
                </c:pt>
                <c:pt idx="8095">
                  <c:v>1</c:v>
                </c:pt>
                <c:pt idx="8096">
                  <c:v>7</c:v>
                </c:pt>
                <c:pt idx="8097">
                  <c:v>2</c:v>
                </c:pt>
                <c:pt idx="8098">
                  <c:v>13</c:v>
                </c:pt>
                <c:pt idx="8099">
                  <c:v>16</c:v>
                </c:pt>
                <c:pt idx="8100">
                  <c:v>19</c:v>
                </c:pt>
                <c:pt idx="8101">
                  <c:v>34</c:v>
                </c:pt>
                <c:pt idx="8102">
                  <c:v>31</c:v>
                </c:pt>
                <c:pt idx="8103">
                  <c:v>35</c:v>
                </c:pt>
                <c:pt idx="8104">
                  <c:v>45</c:v>
                </c:pt>
                <c:pt idx="8105">
                  <c:v>46</c:v>
                </c:pt>
                <c:pt idx="8106">
                  <c:v>38</c:v>
                </c:pt>
                <c:pt idx="8107">
                  <c:v>31</c:v>
                </c:pt>
                <c:pt idx="8108">
                  <c:v>18</c:v>
                </c:pt>
                <c:pt idx="8109">
                  <c:v>19</c:v>
                </c:pt>
                <c:pt idx="8110">
                  <c:v>20</c:v>
                </c:pt>
                <c:pt idx="8111">
                  <c:v>10</c:v>
                </c:pt>
                <c:pt idx="8112">
                  <c:v>9</c:v>
                </c:pt>
                <c:pt idx="8113">
                  <c:v>8</c:v>
                </c:pt>
                <c:pt idx="8114">
                  <c:v>7</c:v>
                </c:pt>
                <c:pt idx="8115">
                  <c:v>13</c:v>
                </c:pt>
                <c:pt idx="8116">
                  <c:v>7</c:v>
                </c:pt>
                <c:pt idx="8117">
                  <c:v>4</c:v>
                </c:pt>
                <c:pt idx="8118">
                  <c:v>2</c:v>
                </c:pt>
                <c:pt idx="8119">
                  <c:v>1</c:v>
                </c:pt>
                <c:pt idx="8120">
                  <c:v>2</c:v>
                </c:pt>
                <c:pt idx="8121">
                  <c:v>0</c:v>
                </c:pt>
                <c:pt idx="8122">
                  <c:v>3</c:v>
                </c:pt>
                <c:pt idx="8123">
                  <c:v>1</c:v>
                </c:pt>
                <c:pt idx="8124">
                  <c:v>1</c:v>
                </c:pt>
                <c:pt idx="8125">
                  <c:v>1</c:v>
                </c:pt>
                <c:pt idx="8126">
                  <c:v>0</c:v>
                </c:pt>
                <c:pt idx="8127">
                  <c:v>0</c:v>
                </c:pt>
                <c:pt idx="8128">
                  <c:v>0</c:v>
                </c:pt>
                <c:pt idx="8129">
                  <c:v>2</c:v>
                </c:pt>
                <c:pt idx="8130">
                  <c:v>2</c:v>
                </c:pt>
                <c:pt idx="8131">
                  <c:v>1</c:v>
                </c:pt>
                <c:pt idx="8132">
                  <c:v>3</c:v>
                </c:pt>
                <c:pt idx="8133">
                  <c:v>0</c:v>
                </c:pt>
                <c:pt idx="8134">
                  <c:v>1</c:v>
                </c:pt>
                <c:pt idx="8135">
                  <c:v>3</c:v>
                </c:pt>
                <c:pt idx="8136">
                  <c:v>2</c:v>
                </c:pt>
                <c:pt idx="8137">
                  <c:v>2</c:v>
                </c:pt>
                <c:pt idx="8138">
                  <c:v>1</c:v>
                </c:pt>
                <c:pt idx="8139">
                  <c:v>0</c:v>
                </c:pt>
                <c:pt idx="8140">
                  <c:v>0</c:v>
                </c:pt>
                <c:pt idx="8141">
                  <c:v>0</c:v>
                </c:pt>
                <c:pt idx="8142">
                  <c:v>0</c:v>
                </c:pt>
                <c:pt idx="8143">
                  <c:v>1</c:v>
                </c:pt>
                <c:pt idx="8144">
                  <c:v>2</c:v>
                </c:pt>
                <c:pt idx="8145">
                  <c:v>0</c:v>
                </c:pt>
                <c:pt idx="8146">
                  <c:v>3</c:v>
                </c:pt>
                <c:pt idx="8147">
                  <c:v>1</c:v>
                </c:pt>
                <c:pt idx="8148">
                  <c:v>1</c:v>
                </c:pt>
                <c:pt idx="8149">
                  <c:v>2</c:v>
                </c:pt>
                <c:pt idx="8150">
                  <c:v>0</c:v>
                </c:pt>
                <c:pt idx="8151">
                  <c:v>0</c:v>
                </c:pt>
                <c:pt idx="8152">
                  <c:v>0</c:v>
                </c:pt>
                <c:pt idx="8153">
                  <c:v>0</c:v>
                </c:pt>
                <c:pt idx="8154">
                  <c:v>3</c:v>
                </c:pt>
                <c:pt idx="8155">
                  <c:v>0</c:v>
                </c:pt>
                <c:pt idx="8156">
                  <c:v>1</c:v>
                </c:pt>
                <c:pt idx="8157">
                  <c:v>2</c:v>
                </c:pt>
                <c:pt idx="8158">
                  <c:v>0</c:v>
                </c:pt>
                <c:pt idx="8159">
                  <c:v>1</c:v>
                </c:pt>
                <c:pt idx="8160">
                  <c:v>0</c:v>
                </c:pt>
                <c:pt idx="8161">
                  <c:v>2</c:v>
                </c:pt>
                <c:pt idx="8162">
                  <c:v>2</c:v>
                </c:pt>
                <c:pt idx="8163">
                  <c:v>2</c:v>
                </c:pt>
                <c:pt idx="8164">
                  <c:v>1</c:v>
                </c:pt>
                <c:pt idx="8165">
                  <c:v>4</c:v>
                </c:pt>
                <c:pt idx="8166">
                  <c:v>1</c:v>
                </c:pt>
                <c:pt idx="8167">
                  <c:v>0</c:v>
                </c:pt>
                <c:pt idx="8168">
                  <c:v>1</c:v>
                </c:pt>
                <c:pt idx="8169">
                  <c:v>2</c:v>
                </c:pt>
                <c:pt idx="8170">
                  <c:v>0</c:v>
                </c:pt>
                <c:pt idx="8171">
                  <c:v>2</c:v>
                </c:pt>
                <c:pt idx="8172">
                  <c:v>0</c:v>
                </c:pt>
                <c:pt idx="8173">
                  <c:v>1</c:v>
                </c:pt>
                <c:pt idx="8174">
                  <c:v>2</c:v>
                </c:pt>
                <c:pt idx="8175">
                  <c:v>4</c:v>
                </c:pt>
                <c:pt idx="8176">
                  <c:v>3</c:v>
                </c:pt>
                <c:pt idx="8177">
                  <c:v>0</c:v>
                </c:pt>
                <c:pt idx="8178">
                  <c:v>2</c:v>
                </c:pt>
                <c:pt idx="8179">
                  <c:v>2</c:v>
                </c:pt>
                <c:pt idx="8180">
                  <c:v>1</c:v>
                </c:pt>
                <c:pt idx="8181">
                  <c:v>0</c:v>
                </c:pt>
                <c:pt idx="8182">
                  <c:v>0</c:v>
                </c:pt>
                <c:pt idx="8183">
                  <c:v>1</c:v>
                </c:pt>
                <c:pt idx="8184">
                  <c:v>0</c:v>
                </c:pt>
                <c:pt idx="8185">
                  <c:v>1</c:v>
                </c:pt>
                <c:pt idx="8186">
                  <c:v>0</c:v>
                </c:pt>
                <c:pt idx="8187">
                  <c:v>0</c:v>
                </c:pt>
                <c:pt idx="8188">
                  <c:v>3</c:v>
                </c:pt>
                <c:pt idx="8189">
                  <c:v>1</c:v>
                </c:pt>
                <c:pt idx="8190">
                  <c:v>0</c:v>
                </c:pt>
                <c:pt idx="8191">
                  <c:v>0</c:v>
                </c:pt>
              </c:numCache>
            </c:numRef>
          </c:yVal>
          <c:smooth val="1"/>
        </c:ser>
        <c:dLbls>
          <c:showLegendKey val="0"/>
          <c:showVal val="0"/>
          <c:showCatName val="0"/>
          <c:showSerName val="0"/>
          <c:showPercent val="0"/>
          <c:showBubbleSize val="0"/>
        </c:dLbls>
        <c:axId val="104624512"/>
        <c:axId val="104626048"/>
      </c:scatterChart>
      <c:valAx>
        <c:axId val="104624512"/>
        <c:scaling>
          <c:orientation val="minMax"/>
          <c:max val="450"/>
        </c:scaling>
        <c:delete val="0"/>
        <c:axPos val="b"/>
        <c:numFmt formatCode="General" sourceLinked="1"/>
        <c:majorTickMark val="out"/>
        <c:minorTickMark val="none"/>
        <c:tickLblPos val="nextTo"/>
        <c:crossAx val="104626048"/>
        <c:crosses val="autoZero"/>
        <c:crossBetween val="midCat"/>
      </c:valAx>
      <c:valAx>
        <c:axId val="104626048"/>
        <c:scaling>
          <c:orientation val="minMax"/>
          <c:max val="12000"/>
          <c:min val="0"/>
        </c:scaling>
        <c:delete val="0"/>
        <c:axPos val="l"/>
        <c:majorGridlines/>
        <c:numFmt formatCode="General" sourceLinked="1"/>
        <c:majorTickMark val="out"/>
        <c:minorTickMark val="none"/>
        <c:tickLblPos val="nextTo"/>
        <c:crossAx val="104624512"/>
        <c:crosses val="autoZero"/>
        <c:crossBetween val="midCat"/>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1817</cdr:x>
      <cdr:y>0.35979</cdr:y>
    </cdr:from>
    <cdr:to>
      <cdr:x>0.08075</cdr:x>
      <cdr:y>0.54163</cdr:y>
    </cdr:to>
    <cdr:sp macro="" textlink="">
      <cdr:nvSpPr>
        <cdr:cNvPr id="2" name="TextBox 1"/>
        <cdr:cNvSpPr txBox="1"/>
      </cdr:nvSpPr>
      <cdr:spPr>
        <a:xfrm xmlns:a="http://schemas.openxmlformats.org/drawingml/2006/main" rot="16200000">
          <a:off x="-23978" y="1430834"/>
          <a:ext cx="654712" cy="38384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1100"/>
            <a:t>Counts</a:t>
          </a:r>
        </a:p>
      </cdr:txBody>
    </cdr:sp>
  </cdr:relSizeAnchor>
  <cdr:relSizeAnchor xmlns:cdr="http://schemas.openxmlformats.org/drawingml/2006/chartDrawing">
    <cdr:from>
      <cdr:x>0.37902</cdr:x>
      <cdr:y>0.91637</cdr:y>
    </cdr:from>
    <cdr:to>
      <cdr:x>0.54969</cdr:x>
      <cdr:y>1</cdr:y>
    </cdr:to>
    <cdr:sp macro="" textlink="">
      <cdr:nvSpPr>
        <cdr:cNvPr id="3" name="TextBox 2"/>
        <cdr:cNvSpPr txBox="1"/>
      </cdr:nvSpPr>
      <cdr:spPr>
        <a:xfrm xmlns:a="http://schemas.openxmlformats.org/drawingml/2006/main">
          <a:off x="2324958" y="3299346"/>
          <a:ext cx="1046891" cy="30110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1100"/>
            <a:t>Energy, keV</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92E4D4-063B-4864-9334-E61C57F5E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8</TotalTime>
  <Pages>9</Pages>
  <Words>6770</Words>
  <Characters>38590</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Ansto</Company>
  <LinksUpToDate>false</LinksUpToDate>
  <CharactersWithSpaces>45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OLE, Kaitlyn</dc:creator>
  <cp:keywords/>
  <dc:description/>
  <cp:lastModifiedBy>KEEGAN, Liz</cp:lastModifiedBy>
  <cp:revision>49</cp:revision>
  <cp:lastPrinted>2014-06-02T06:47:00Z</cp:lastPrinted>
  <dcterms:created xsi:type="dcterms:W3CDTF">2014-05-08T22:04:00Z</dcterms:created>
  <dcterms:modified xsi:type="dcterms:W3CDTF">2014-08-04T02:45:00Z</dcterms:modified>
</cp:coreProperties>
</file>